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1D24A" w14:textId="77777777" w:rsidR="00A45820" w:rsidRPr="00954357" w:rsidRDefault="00A45820" w:rsidP="000C3A17">
      <w:pPr>
        <w:spacing w:after="0" w:line="360" w:lineRule="auto"/>
        <w:jc w:val="both"/>
        <w:rPr>
          <w:rFonts w:ascii="Book Antiqua" w:hAnsi="Book Antiqua"/>
          <w:sz w:val="24"/>
          <w:szCs w:val="24"/>
        </w:rPr>
      </w:pPr>
      <w:r w:rsidRPr="00954357">
        <w:rPr>
          <w:rFonts w:ascii="Book Antiqua" w:hAnsi="Book Antiqua"/>
          <w:b/>
          <w:sz w:val="24"/>
          <w:szCs w:val="24"/>
        </w:rPr>
        <w:t xml:space="preserve">Name of Journal: </w:t>
      </w:r>
      <w:r w:rsidRPr="00954357">
        <w:rPr>
          <w:rFonts w:ascii="Book Antiqua" w:hAnsi="Book Antiqua"/>
          <w:i/>
          <w:sz w:val="24"/>
          <w:szCs w:val="24"/>
        </w:rPr>
        <w:t>World Journal of Orthopedics</w:t>
      </w:r>
    </w:p>
    <w:p w14:paraId="373D237F" w14:textId="77777777" w:rsidR="00A45820" w:rsidRPr="00954357" w:rsidRDefault="00A45820" w:rsidP="000C3A17">
      <w:pPr>
        <w:spacing w:after="0" w:line="360" w:lineRule="auto"/>
        <w:jc w:val="both"/>
        <w:rPr>
          <w:rFonts w:ascii="Book Antiqua" w:hAnsi="Book Antiqua"/>
          <w:b/>
          <w:sz w:val="24"/>
          <w:szCs w:val="24"/>
          <w:lang w:eastAsia="zh-CN"/>
        </w:rPr>
      </w:pPr>
      <w:r w:rsidRPr="00954357">
        <w:rPr>
          <w:rFonts w:ascii="Book Antiqua" w:hAnsi="Book Antiqua"/>
          <w:b/>
          <w:sz w:val="24"/>
          <w:szCs w:val="24"/>
        </w:rPr>
        <w:t xml:space="preserve">Manuscript NO: </w:t>
      </w:r>
      <w:r w:rsidRPr="00954357">
        <w:rPr>
          <w:rFonts w:ascii="Book Antiqua" w:hAnsi="Book Antiqua"/>
          <w:sz w:val="24"/>
          <w:szCs w:val="24"/>
          <w:lang w:eastAsia="zh-CN"/>
        </w:rPr>
        <w:t>41439</w:t>
      </w:r>
    </w:p>
    <w:p w14:paraId="3F8784F8" w14:textId="77777777" w:rsidR="00A45820" w:rsidRPr="00954357" w:rsidRDefault="00A45820" w:rsidP="000C3A17">
      <w:pPr>
        <w:pStyle w:val="Title"/>
        <w:spacing w:line="360" w:lineRule="auto"/>
        <w:jc w:val="both"/>
        <w:rPr>
          <w:rFonts w:ascii="Book Antiqua" w:hAnsi="Book Antiqua"/>
          <w:sz w:val="24"/>
          <w:szCs w:val="24"/>
          <w:lang w:eastAsia="zh-CN"/>
        </w:rPr>
      </w:pPr>
      <w:r w:rsidRPr="00954357">
        <w:rPr>
          <w:rFonts w:ascii="Book Antiqua" w:hAnsi="Book Antiqua"/>
          <w:b/>
          <w:sz w:val="24"/>
          <w:szCs w:val="24"/>
        </w:rPr>
        <w:t xml:space="preserve">Manuscript Type: </w:t>
      </w:r>
      <w:r w:rsidRPr="00954357">
        <w:rPr>
          <w:rFonts w:ascii="Book Antiqua" w:hAnsi="Book Antiqua"/>
          <w:sz w:val="24"/>
          <w:szCs w:val="24"/>
        </w:rPr>
        <w:t xml:space="preserve">ORIGINAL ARTICLE </w:t>
      </w:r>
    </w:p>
    <w:p w14:paraId="4D050306" w14:textId="77777777" w:rsidR="00A45820" w:rsidRPr="00954357" w:rsidRDefault="00A45820" w:rsidP="000C3A17">
      <w:pPr>
        <w:spacing w:after="0" w:line="360" w:lineRule="auto"/>
        <w:jc w:val="both"/>
        <w:rPr>
          <w:rFonts w:ascii="Book Antiqua" w:hAnsi="Book Antiqua"/>
          <w:sz w:val="24"/>
          <w:szCs w:val="24"/>
          <w:lang w:eastAsia="zh-CN"/>
        </w:rPr>
      </w:pPr>
    </w:p>
    <w:p w14:paraId="5451CA5B" w14:textId="77777777" w:rsidR="00A45820" w:rsidRPr="00954357" w:rsidRDefault="00A45820" w:rsidP="000C3A17">
      <w:pPr>
        <w:pStyle w:val="Title"/>
        <w:spacing w:line="360" w:lineRule="auto"/>
        <w:jc w:val="both"/>
        <w:rPr>
          <w:rFonts w:ascii="Book Antiqua" w:hAnsi="Book Antiqua"/>
          <w:b/>
          <w:i/>
          <w:sz w:val="24"/>
          <w:szCs w:val="24"/>
          <w:lang w:eastAsia="zh-CN"/>
        </w:rPr>
      </w:pPr>
      <w:r w:rsidRPr="00954357">
        <w:rPr>
          <w:rFonts w:ascii="Book Antiqua" w:hAnsi="Book Antiqua"/>
          <w:b/>
          <w:i/>
          <w:sz w:val="24"/>
          <w:szCs w:val="24"/>
          <w:lang w:eastAsia="zh-CN"/>
        </w:rPr>
        <w:t>Observational Study</w:t>
      </w:r>
    </w:p>
    <w:p w14:paraId="60CCE258" w14:textId="53AC96FD" w:rsidR="00B83BB9" w:rsidRPr="00954357" w:rsidRDefault="009F7966" w:rsidP="000C3A17">
      <w:pPr>
        <w:pStyle w:val="Title"/>
        <w:spacing w:line="360" w:lineRule="auto"/>
        <w:jc w:val="both"/>
        <w:rPr>
          <w:rFonts w:ascii="Book Antiqua" w:eastAsiaTheme="minorEastAsia" w:hAnsi="Book Antiqua" w:cs="Times New Roman"/>
          <w:b/>
          <w:bCs/>
          <w:spacing w:val="0"/>
          <w:sz w:val="24"/>
          <w:szCs w:val="24"/>
          <w:lang w:val="en-US" w:eastAsia="zh-CN"/>
        </w:rPr>
      </w:pPr>
      <w:bookmarkStart w:id="0" w:name="OLE_LINK1"/>
      <w:bookmarkStart w:id="1" w:name="OLE_LINK2"/>
      <w:r w:rsidRPr="00954357">
        <w:rPr>
          <w:rFonts w:ascii="Book Antiqua" w:eastAsia="Times New Roman" w:hAnsi="Book Antiqua" w:cs="Times New Roman"/>
          <w:b/>
          <w:bCs/>
          <w:spacing w:val="0"/>
          <w:sz w:val="24"/>
          <w:szCs w:val="24"/>
          <w:lang w:val="en-US"/>
        </w:rPr>
        <w:t xml:space="preserve">Validation of the Danish version of the </w:t>
      </w:r>
      <w:r w:rsidR="00385370" w:rsidRPr="00954357">
        <w:rPr>
          <w:rFonts w:ascii="Book Antiqua" w:eastAsia="Times New Roman" w:hAnsi="Book Antiqua" w:cs="Times New Roman"/>
          <w:b/>
          <w:bCs/>
          <w:spacing w:val="0"/>
          <w:sz w:val="24"/>
          <w:szCs w:val="24"/>
          <w:lang w:val="en-US"/>
        </w:rPr>
        <w:t xml:space="preserve">musculoskeletal </w:t>
      </w:r>
      <w:proofErr w:type="spellStart"/>
      <w:r w:rsidR="00385370" w:rsidRPr="00954357">
        <w:rPr>
          <w:rFonts w:ascii="Book Antiqua" w:eastAsia="Times New Roman" w:hAnsi="Book Antiqua" w:cs="Times New Roman"/>
          <w:b/>
          <w:bCs/>
          <w:spacing w:val="0"/>
          <w:sz w:val="24"/>
          <w:szCs w:val="24"/>
          <w:lang w:val="en-US"/>
        </w:rPr>
        <w:t>tumo</w:t>
      </w:r>
      <w:r w:rsidR="00385370" w:rsidRPr="00954357">
        <w:rPr>
          <w:rFonts w:ascii="Book Antiqua" w:eastAsiaTheme="minorEastAsia" w:hAnsi="Book Antiqua" w:cs="Times New Roman"/>
          <w:b/>
          <w:bCs/>
          <w:spacing w:val="0"/>
          <w:sz w:val="24"/>
          <w:szCs w:val="24"/>
          <w:lang w:val="en-US" w:eastAsia="zh-CN"/>
        </w:rPr>
        <w:t>u</w:t>
      </w:r>
      <w:r w:rsidR="00385370" w:rsidRPr="00954357">
        <w:rPr>
          <w:rFonts w:ascii="Book Antiqua" w:eastAsia="Times New Roman" w:hAnsi="Book Antiqua" w:cs="Times New Roman"/>
          <w:b/>
          <w:bCs/>
          <w:spacing w:val="0"/>
          <w:sz w:val="24"/>
          <w:szCs w:val="24"/>
          <w:lang w:val="en-US"/>
        </w:rPr>
        <w:t>r</w:t>
      </w:r>
      <w:proofErr w:type="spellEnd"/>
      <w:r w:rsidR="00385370" w:rsidRPr="00954357">
        <w:rPr>
          <w:rFonts w:ascii="Book Antiqua" w:eastAsia="Times New Roman" w:hAnsi="Book Antiqua" w:cs="Times New Roman"/>
          <w:b/>
          <w:bCs/>
          <w:spacing w:val="0"/>
          <w:sz w:val="24"/>
          <w:szCs w:val="24"/>
          <w:lang w:val="en-US"/>
        </w:rPr>
        <w:t xml:space="preserve"> society score </w:t>
      </w:r>
      <w:r w:rsidRPr="00954357">
        <w:rPr>
          <w:rFonts w:ascii="Book Antiqua" w:eastAsia="Times New Roman" w:hAnsi="Book Antiqua" w:cs="Times New Roman"/>
          <w:b/>
          <w:bCs/>
          <w:spacing w:val="0"/>
          <w:sz w:val="24"/>
          <w:szCs w:val="24"/>
          <w:lang w:val="en-US"/>
        </w:rPr>
        <w:t>questionnaire</w:t>
      </w:r>
    </w:p>
    <w:p w14:paraId="203614E9" w14:textId="77777777" w:rsidR="003869D7" w:rsidRPr="00954357" w:rsidRDefault="003869D7" w:rsidP="000C3A17">
      <w:pPr>
        <w:spacing w:after="0" w:line="360" w:lineRule="auto"/>
        <w:jc w:val="both"/>
        <w:rPr>
          <w:rFonts w:ascii="Book Antiqua" w:hAnsi="Book Antiqua"/>
          <w:sz w:val="24"/>
          <w:szCs w:val="24"/>
          <w:lang w:val="en-US" w:eastAsia="zh-CN"/>
        </w:rPr>
      </w:pPr>
      <w:bookmarkStart w:id="2" w:name="_Hlk528170757"/>
      <w:bookmarkEnd w:id="0"/>
      <w:bookmarkEnd w:id="1"/>
    </w:p>
    <w:p w14:paraId="2F142947" w14:textId="4940A0B8" w:rsidR="00A45820" w:rsidRPr="00954357" w:rsidRDefault="0055772A" w:rsidP="000C3A17">
      <w:pPr>
        <w:spacing w:after="0" w:line="360" w:lineRule="auto"/>
        <w:jc w:val="both"/>
        <w:rPr>
          <w:rFonts w:ascii="Book Antiqua" w:eastAsia="Arial Unicode MS" w:hAnsi="Book Antiqua" w:cs="Arial Unicode MS"/>
          <w:sz w:val="24"/>
          <w:szCs w:val="24"/>
          <w:lang w:val="en" w:eastAsia="zh-CN"/>
        </w:rPr>
      </w:pPr>
      <w:proofErr w:type="spellStart"/>
      <w:r w:rsidRPr="00954357">
        <w:rPr>
          <w:rFonts w:ascii="Book Antiqua" w:hAnsi="Book Antiqua"/>
          <w:sz w:val="24"/>
          <w:szCs w:val="24"/>
          <w:lang w:val="en-US"/>
        </w:rPr>
        <w:t>Saebye</w:t>
      </w:r>
      <w:proofErr w:type="spellEnd"/>
      <w:r w:rsidRPr="00954357">
        <w:rPr>
          <w:rFonts w:ascii="Book Antiqua" w:hAnsi="Book Antiqua"/>
          <w:sz w:val="24"/>
          <w:szCs w:val="24"/>
          <w:lang w:val="en-US"/>
        </w:rPr>
        <w:t xml:space="preserve"> </w:t>
      </w:r>
      <w:r w:rsidR="00B31130" w:rsidRPr="00954357">
        <w:rPr>
          <w:rFonts w:ascii="Book Antiqua" w:hAnsi="Book Antiqua" w:hint="eastAsia"/>
          <w:sz w:val="24"/>
          <w:szCs w:val="24"/>
          <w:lang w:val="en-US" w:eastAsia="zh-CN"/>
        </w:rPr>
        <w:t xml:space="preserve">CKP </w:t>
      </w:r>
      <w:r w:rsidRPr="00954357">
        <w:rPr>
          <w:rFonts w:ascii="Book Antiqua" w:hAnsi="Book Antiqua"/>
          <w:i/>
          <w:sz w:val="24"/>
          <w:szCs w:val="24"/>
          <w:lang w:val="en-US"/>
        </w:rPr>
        <w:t>et al.</w:t>
      </w:r>
      <w:r w:rsidRPr="00954357">
        <w:rPr>
          <w:rFonts w:ascii="Book Antiqua" w:hAnsi="Book Antiqua"/>
          <w:sz w:val="24"/>
          <w:szCs w:val="24"/>
          <w:lang w:val="en-US"/>
        </w:rPr>
        <w:t xml:space="preserve"> Validation of the Danish MSTS questionnaire</w:t>
      </w:r>
      <w:bookmarkEnd w:id="2"/>
    </w:p>
    <w:p w14:paraId="3380646E" w14:textId="77777777" w:rsidR="005504D3" w:rsidRPr="00954357" w:rsidRDefault="005504D3" w:rsidP="000C3A17">
      <w:pPr>
        <w:spacing w:after="0" w:line="360" w:lineRule="auto"/>
        <w:jc w:val="both"/>
        <w:rPr>
          <w:rFonts w:ascii="Book Antiqua" w:hAnsi="Book Antiqua"/>
          <w:sz w:val="24"/>
          <w:szCs w:val="24"/>
          <w:lang w:val="en-US"/>
        </w:rPr>
      </w:pPr>
    </w:p>
    <w:p w14:paraId="5F99AF6B" w14:textId="77777777" w:rsidR="00B90BF9" w:rsidRPr="00E824B0" w:rsidRDefault="00D924CA" w:rsidP="000C3A17">
      <w:pPr>
        <w:spacing w:after="0" w:line="360" w:lineRule="auto"/>
        <w:jc w:val="both"/>
        <w:rPr>
          <w:rFonts w:ascii="Book Antiqua" w:eastAsia="Times New Roman" w:hAnsi="Book Antiqua" w:cs="Times New Roman"/>
          <w:bCs/>
          <w:kern w:val="28"/>
          <w:sz w:val="24"/>
          <w:szCs w:val="24"/>
          <w:lang w:val="en-US"/>
        </w:rPr>
      </w:pPr>
      <w:r w:rsidRPr="00E824B0">
        <w:rPr>
          <w:rFonts w:ascii="Book Antiqua" w:eastAsia="Times New Roman" w:hAnsi="Book Antiqua" w:cs="Times New Roman"/>
          <w:bCs/>
          <w:kern w:val="28"/>
          <w:sz w:val="24"/>
          <w:szCs w:val="24"/>
          <w:lang w:val="en-US"/>
        </w:rPr>
        <w:t>Casper</w:t>
      </w:r>
      <w:r w:rsidR="00EA74E8" w:rsidRPr="00E824B0">
        <w:rPr>
          <w:rFonts w:ascii="Book Antiqua" w:eastAsia="Times New Roman" w:hAnsi="Book Antiqua" w:cs="Times New Roman"/>
          <w:bCs/>
          <w:kern w:val="28"/>
          <w:sz w:val="24"/>
          <w:szCs w:val="24"/>
          <w:lang w:val="en-US"/>
        </w:rPr>
        <w:t xml:space="preserve"> </w:t>
      </w:r>
      <w:proofErr w:type="spellStart"/>
      <w:r w:rsidR="00EA74E8" w:rsidRPr="00E824B0">
        <w:rPr>
          <w:rFonts w:ascii="Book Antiqua" w:eastAsia="Times New Roman" w:hAnsi="Book Antiqua" w:cs="Times New Roman"/>
          <w:bCs/>
          <w:kern w:val="28"/>
          <w:sz w:val="24"/>
          <w:szCs w:val="24"/>
          <w:lang w:val="en-US"/>
        </w:rPr>
        <w:t>Kloster</w:t>
      </w:r>
      <w:proofErr w:type="spellEnd"/>
      <w:r w:rsidR="00EA74E8" w:rsidRPr="00E824B0">
        <w:rPr>
          <w:rFonts w:ascii="Book Antiqua" w:eastAsia="Times New Roman" w:hAnsi="Book Antiqua" w:cs="Times New Roman"/>
          <w:bCs/>
          <w:kern w:val="28"/>
          <w:sz w:val="24"/>
          <w:szCs w:val="24"/>
          <w:lang w:val="en-US"/>
        </w:rPr>
        <w:t xml:space="preserve"> </w:t>
      </w:r>
      <w:proofErr w:type="spellStart"/>
      <w:r w:rsidR="00EA74E8" w:rsidRPr="00E824B0">
        <w:rPr>
          <w:rFonts w:ascii="Book Antiqua" w:eastAsia="Times New Roman" w:hAnsi="Book Antiqua" w:cs="Times New Roman"/>
          <w:bCs/>
          <w:kern w:val="28"/>
          <w:sz w:val="24"/>
          <w:szCs w:val="24"/>
          <w:lang w:val="en-US"/>
        </w:rPr>
        <w:t>Pingel</w:t>
      </w:r>
      <w:proofErr w:type="spellEnd"/>
      <w:r w:rsidRPr="00E824B0">
        <w:rPr>
          <w:rFonts w:ascii="Book Antiqua" w:eastAsia="Times New Roman" w:hAnsi="Book Antiqua" w:cs="Times New Roman"/>
          <w:bCs/>
          <w:kern w:val="28"/>
          <w:sz w:val="24"/>
          <w:szCs w:val="24"/>
          <w:lang w:val="en-US"/>
        </w:rPr>
        <w:t xml:space="preserve"> </w:t>
      </w:r>
      <w:proofErr w:type="spellStart"/>
      <w:r w:rsidRPr="00E824B0">
        <w:rPr>
          <w:rFonts w:ascii="Book Antiqua" w:eastAsia="Times New Roman" w:hAnsi="Book Antiqua" w:cs="Times New Roman"/>
          <w:bCs/>
          <w:kern w:val="28"/>
          <w:sz w:val="24"/>
          <w:szCs w:val="24"/>
          <w:lang w:val="en-US"/>
        </w:rPr>
        <w:t>Sae</w:t>
      </w:r>
      <w:r w:rsidR="00FF33C0" w:rsidRPr="00E824B0">
        <w:rPr>
          <w:rFonts w:ascii="Book Antiqua" w:eastAsia="Times New Roman" w:hAnsi="Book Antiqua" w:cs="Times New Roman"/>
          <w:bCs/>
          <w:kern w:val="28"/>
          <w:sz w:val="24"/>
          <w:szCs w:val="24"/>
          <w:lang w:val="en-US"/>
        </w:rPr>
        <w:t>bye</w:t>
      </w:r>
      <w:proofErr w:type="spellEnd"/>
      <w:r w:rsidR="000453D0" w:rsidRPr="00E824B0">
        <w:rPr>
          <w:rFonts w:ascii="Book Antiqua" w:eastAsia="Times New Roman" w:hAnsi="Book Antiqua" w:cs="Times New Roman"/>
          <w:bCs/>
          <w:kern w:val="28"/>
          <w:sz w:val="24"/>
          <w:szCs w:val="24"/>
          <w:lang w:val="en-US"/>
        </w:rPr>
        <w:t>, Johnny Keller</w:t>
      </w:r>
      <w:r w:rsidR="0013023E" w:rsidRPr="00E824B0">
        <w:rPr>
          <w:rFonts w:ascii="Book Antiqua" w:eastAsia="Times New Roman" w:hAnsi="Book Antiqua" w:cs="Times New Roman"/>
          <w:bCs/>
          <w:kern w:val="28"/>
          <w:sz w:val="24"/>
          <w:szCs w:val="24"/>
          <w:lang w:val="en-US"/>
        </w:rPr>
        <w:t>, Thomas Baad-Hansen</w:t>
      </w:r>
    </w:p>
    <w:p w14:paraId="25EB8572" w14:textId="77777777" w:rsidR="00B90BF9" w:rsidRPr="00954357" w:rsidRDefault="00B90BF9" w:rsidP="000C3A17">
      <w:pPr>
        <w:spacing w:after="0" w:line="360" w:lineRule="auto"/>
        <w:jc w:val="both"/>
        <w:rPr>
          <w:rFonts w:ascii="Book Antiqua" w:hAnsi="Book Antiqua"/>
          <w:sz w:val="24"/>
          <w:szCs w:val="24"/>
          <w:lang w:val="en-US"/>
        </w:rPr>
      </w:pPr>
    </w:p>
    <w:p w14:paraId="576B3DA1" w14:textId="16DB1202" w:rsidR="0013023E" w:rsidRPr="00954357" w:rsidRDefault="00B90BF9" w:rsidP="000C3A17">
      <w:pPr>
        <w:spacing w:after="0" w:line="360" w:lineRule="auto"/>
        <w:jc w:val="both"/>
        <w:rPr>
          <w:rFonts w:ascii="Book Antiqua" w:hAnsi="Book Antiqua"/>
          <w:sz w:val="24"/>
          <w:szCs w:val="24"/>
          <w:lang w:val="en-US" w:eastAsia="zh-CN"/>
        </w:rPr>
      </w:pPr>
      <w:r w:rsidRPr="00954357">
        <w:rPr>
          <w:rFonts w:ascii="Book Antiqua" w:eastAsia="Times New Roman" w:hAnsi="Book Antiqua" w:cs="Times New Roman"/>
          <w:b/>
          <w:bCs/>
          <w:kern w:val="28"/>
          <w:sz w:val="24"/>
          <w:szCs w:val="24"/>
          <w:lang w:val="en-US"/>
        </w:rPr>
        <w:t xml:space="preserve">Casper </w:t>
      </w:r>
      <w:proofErr w:type="spellStart"/>
      <w:r w:rsidRPr="00954357">
        <w:rPr>
          <w:rFonts w:ascii="Book Antiqua" w:eastAsia="Times New Roman" w:hAnsi="Book Antiqua" w:cs="Times New Roman"/>
          <w:b/>
          <w:bCs/>
          <w:kern w:val="28"/>
          <w:sz w:val="24"/>
          <w:szCs w:val="24"/>
          <w:lang w:val="en-US"/>
        </w:rPr>
        <w:t>Kloster</w:t>
      </w:r>
      <w:proofErr w:type="spellEnd"/>
      <w:r w:rsidRPr="00954357">
        <w:rPr>
          <w:rFonts w:ascii="Book Antiqua" w:eastAsia="Times New Roman" w:hAnsi="Book Antiqua" w:cs="Times New Roman"/>
          <w:b/>
          <w:bCs/>
          <w:kern w:val="28"/>
          <w:sz w:val="24"/>
          <w:szCs w:val="24"/>
          <w:lang w:val="en-US"/>
        </w:rPr>
        <w:t xml:space="preserve"> </w:t>
      </w:r>
      <w:proofErr w:type="spellStart"/>
      <w:r w:rsidRPr="00954357">
        <w:rPr>
          <w:rFonts w:ascii="Book Antiqua" w:eastAsia="Times New Roman" w:hAnsi="Book Antiqua" w:cs="Times New Roman"/>
          <w:b/>
          <w:bCs/>
          <w:kern w:val="28"/>
          <w:sz w:val="24"/>
          <w:szCs w:val="24"/>
          <w:lang w:val="en-US"/>
        </w:rPr>
        <w:t>Pingel</w:t>
      </w:r>
      <w:proofErr w:type="spellEnd"/>
      <w:r w:rsidRPr="00954357">
        <w:rPr>
          <w:rFonts w:ascii="Book Antiqua" w:eastAsia="Times New Roman" w:hAnsi="Book Antiqua" w:cs="Times New Roman"/>
          <w:b/>
          <w:bCs/>
          <w:kern w:val="28"/>
          <w:sz w:val="24"/>
          <w:szCs w:val="24"/>
          <w:lang w:val="en-US"/>
        </w:rPr>
        <w:t xml:space="preserve"> </w:t>
      </w:r>
      <w:proofErr w:type="spellStart"/>
      <w:r w:rsidRPr="00954357">
        <w:rPr>
          <w:rFonts w:ascii="Book Antiqua" w:eastAsia="Times New Roman" w:hAnsi="Book Antiqua" w:cs="Times New Roman"/>
          <w:b/>
          <w:bCs/>
          <w:kern w:val="28"/>
          <w:sz w:val="24"/>
          <w:szCs w:val="24"/>
          <w:lang w:val="en-US"/>
        </w:rPr>
        <w:t>Saebye</w:t>
      </w:r>
      <w:proofErr w:type="spellEnd"/>
      <w:r w:rsidRPr="00954357">
        <w:rPr>
          <w:rFonts w:ascii="Book Antiqua" w:eastAsia="Times New Roman" w:hAnsi="Book Antiqua" w:cs="Times New Roman"/>
          <w:b/>
          <w:bCs/>
          <w:kern w:val="28"/>
          <w:sz w:val="24"/>
          <w:szCs w:val="24"/>
          <w:lang w:val="en-US"/>
        </w:rPr>
        <w:t>, Johnny Keller, Thomas Baad-Hansen</w:t>
      </w:r>
      <w:r w:rsidRPr="00954357">
        <w:rPr>
          <w:rFonts w:ascii="Book Antiqua" w:hAnsi="Book Antiqua"/>
          <w:b/>
          <w:sz w:val="24"/>
          <w:szCs w:val="24"/>
          <w:lang w:val="en-US"/>
        </w:rPr>
        <w:t>,</w:t>
      </w:r>
      <w:r w:rsidRPr="00954357">
        <w:rPr>
          <w:rFonts w:ascii="Book Antiqua" w:hAnsi="Book Antiqua"/>
          <w:sz w:val="24"/>
          <w:szCs w:val="24"/>
          <w:lang w:val="en-US"/>
        </w:rPr>
        <w:t xml:space="preserve"> </w:t>
      </w:r>
      <w:r w:rsidR="0013023E" w:rsidRPr="00954357">
        <w:rPr>
          <w:rFonts w:ascii="Book Antiqua" w:hAnsi="Book Antiqua"/>
          <w:sz w:val="24"/>
          <w:szCs w:val="24"/>
          <w:lang w:val="en-US"/>
        </w:rPr>
        <w:t>Sarcoma Centre of Aarhus University Hospital,</w:t>
      </w:r>
      <w:r w:rsidRPr="00954357">
        <w:rPr>
          <w:rFonts w:ascii="Book Antiqua" w:hAnsi="Book Antiqua"/>
          <w:sz w:val="24"/>
          <w:szCs w:val="24"/>
          <w:lang w:val="en-US"/>
        </w:rPr>
        <w:t xml:space="preserve"> </w:t>
      </w:r>
      <w:r w:rsidR="0013023E" w:rsidRPr="00954357">
        <w:rPr>
          <w:rFonts w:ascii="Book Antiqua" w:hAnsi="Book Antiqua"/>
          <w:sz w:val="24"/>
          <w:szCs w:val="24"/>
          <w:lang w:val="en-US"/>
        </w:rPr>
        <w:t xml:space="preserve">Department of Orthopedic </w:t>
      </w:r>
      <w:r w:rsidR="003869D7" w:rsidRPr="00954357">
        <w:rPr>
          <w:rFonts w:ascii="Book Antiqua" w:hAnsi="Book Antiqua"/>
          <w:sz w:val="24"/>
          <w:szCs w:val="24"/>
          <w:lang w:val="en-US"/>
        </w:rPr>
        <w:t xml:space="preserve">Surgery, </w:t>
      </w:r>
      <w:r w:rsidR="008B605C" w:rsidRPr="00954357">
        <w:rPr>
          <w:rFonts w:ascii="Book Antiqua" w:hAnsi="Book Antiqua"/>
          <w:sz w:val="24"/>
          <w:szCs w:val="24"/>
          <w:lang w:val="en-US"/>
        </w:rPr>
        <w:t>Aarhus University Hospital</w:t>
      </w:r>
      <w:r w:rsidR="008B605C" w:rsidRPr="00954357">
        <w:rPr>
          <w:rFonts w:ascii="Book Antiqua" w:hAnsi="Book Antiqua" w:hint="eastAsia"/>
          <w:sz w:val="24"/>
          <w:szCs w:val="24"/>
          <w:lang w:val="en-US" w:eastAsia="zh-CN"/>
        </w:rPr>
        <w:t>,</w:t>
      </w:r>
      <w:r w:rsidR="008B605C" w:rsidRPr="00954357">
        <w:rPr>
          <w:rFonts w:ascii="Book Antiqua" w:hAnsi="Book Antiqua"/>
          <w:sz w:val="24"/>
          <w:szCs w:val="24"/>
          <w:lang w:val="en-US"/>
        </w:rPr>
        <w:t xml:space="preserve"> </w:t>
      </w:r>
      <w:r w:rsidR="003869D7" w:rsidRPr="00954357">
        <w:rPr>
          <w:rFonts w:ascii="Book Antiqua" w:hAnsi="Book Antiqua"/>
          <w:sz w:val="24"/>
          <w:szCs w:val="24"/>
          <w:lang w:val="en-US"/>
        </w:rPr>
        <w:t>Aarhus</w:t>
      </w:r>
      <w:r w:rsidR="003869D7" w:rsidRPr="00954357">
        <w:rPr>
          <w:rFonts w:ascii="Book Antiqua" w:hAnsi="Book Antiqua" w:hint="eastAsia"/>
          <w:sz w:val="24"/>
          <w:szCs w:val="24"/>
          <w:lang w:val="en-US" w:eastAsia="zh-CN"/>
        </w:rPr>
        <w:t xml:space="preserve"> </w:t>
      </w:r>
      <w:r w:rsidR="008B605C" w:rsidRPr="00954357">
        <w:rPr>
          <w:rFonts w:ascii="Book Antiqua" w:hAnsi="Book Antiqua" w:hint="eastAsia"/>
          <w:sz w:val="24"/>
          <w:szCs w:val="24"/>
          <w:lang w:val="en-US" w:eastAsia="zh-CN"/>
        </w:rPr>
        <w:t xml:space="preserve">N </w:t>
      </w:r>
      <w:r w:rsidR="003869D7" w:rsidRPr="00954357">
        <w:rPr>
          <w:rFonts w:ascii="Book Antiqua" w:hAnsi="Book Antiqua" w:hint="eastAsia"/>
          <w:sz w:val="24"/>
          <w:szCs w:val="24"/>
          <w:lang w:val="en-US" w:eastAsia="zh-CN"/>
        </w:rPr>
        <w:t>8200</w:t>
      </w:r>
      <w:r w:rsidR="003869D7" w:rsidRPr="00954357">
        <w:rPr>
          <w:rFonts w:ascii="Book Antiqua" w:hAnsi="Book Antiqua"/>
          <w:sz w:val="24"/>
          <w:szCs w:val="24"/>
          <w:lang w:val="en-US"/>
        </w:rPr>
        <w:t>, Denmark</w:t>
      </w:r>
    </w:p>
    <w:p w14:paraId="482833D0" w14:textId="77777777" w:rsidR="00904CAF" w:rsidRPr="00954357" w:rsidRDefault="00904CAF" w:rsidP="000C3A17">
      <w:pPr>
        <w:spacing w:after="0" w:line="360" w:lineRule="auto"/>
        <w:jc w:val="both"/>
        <w:rPr>
          <w:rFonts w:ascii="Book Antiqua" w:hAnsi="Book Antiqua"/>
          <w:sz w:val="24"/>
          <w:szCs w:val="24"/>
          <w:lang w:val="en"/>
        </w:rPr>
      </w:pPr>
    </w:p>
    <w:p w14:paraId="495882BC" w14:textId="4A45BFFB" w:rsidR="00B90BF9" w:rsidRPr="00954357" w:rsidRDefault="00B90BF9" w:rsidP="000C3A17">
      <w:pPr>
        <w:spacing w:after="0" w:line="360" w:lineRule="auto"/>
        <w:jc w:val="both"/>
        <w:rPr>
          <w:rFonts w:ascii="Book Antiqua" w:hAnsi="Book Antiqua" w:cs="Times New Roman"/>
          <w:bCs/>
          <w:kern w:val="28"/>
          <w:sz w:val="24"/>
          <w:szCs w:val="24"/>
          <w:lang w:val="en-US" w:eastAsia="zh-CN"/>
        </w:rPr>
      </w:pPr>
      <w:r w:rsidRPr="00954357">
        <w:rPr>
          <w:rFonts w:ascii="Book Antiqua" w:hAnsi="Book Antiqua"/>
          <w:b/>
          <w:sz w:val="24"/>
          <w:szCs w:val="24"/>
          <w:lang w:val="en"/>
        </w:rPr>
        <w:t xml:space="preserve">ORCID </w:t>
      </w:r>
      <w:r w:rsidR="003869D7" w:rsidRPr="00954357">
        <w:rPr>
          <w:rFonts w:ascii="Book Antiqua" w:hAnsi="Book Antiqua" w:hint="eastAsia"/>
          <w:b/>
          <w:sz w:val="24"/>
          <w:szCs w:val="24"/>
          <w:lang w:val="en" w:eastAsia="zh-CN"/>
        </w:rPr>
        <w:t>n</w:t>
      </w:r>
      <w:r w:rsidRPr="00954357">
        <w:rPr>
          <w:rFonts w:ascii="Book Antiqua" w:hAnsi="Book Antiqua"/>
          <w:b/>
          <w:sz w:val="24"/>
          <w:szCs w:val="24"/>
          <w:lang w:val="en"/>
        </w:rPr>
        <w:t>umber:</w:t>
      </w:r>
      <w:r w:rsidRPr="00954357">
        <w:rPr>
          <w:rFonts w:ascii="Book Antiqua" w:hAnsi="Book Antiqua"/>
          <w:sz w:val="24"/>
          <w:szCs w:val="24"/>
          <w:lang w:val="en"/>
        </w:rPr>
        <w:t xml:space="preserve"> </w:t>
      </w:r>
      <w:r w:rsidRPr="00954357">
        <w:rPr>
          <w:rFonts w:ascii="Book Antiqua" w:eastAsia="Times New Roman" w:hAnsi="Book Antiqua" w:cs="Times New Roman"/>
          <w:bCs/>
          <w:kern w:val="28"/>
          <w:sz w:val="24"/>
          <w:szCs w:val="24"/>
          <w:lang w:val="en-US"/>
        </w:rPr>
        <w:t xml:space="preserve">Casper </w:t>
      </w:r>
      <w:proofErr w:type="spellStart"/>
      <w:r w:rsidRPr="00954357">
        <w:rPr>
          <w:rFonts w:ascii="Book Antiqua" w:eastAsia="Times New Roman" w:hAnsi="Book Antiqua" w:cs="Times New Roman"/>
          <w:bCs/>
          <w:kern w:val="28"/>
          <w:sz w:val="24"/>
          <w:szCs w:val="24"/>
          <w:lang w:val="en-US"/>
        </w:rPr>
        <w:t>Kloster</w:t>
      </w:r>
      <w:proofErr w:type="spellEnd"/>
      <w:r w:rsidRPr="00954357">
        <w:rPr>
          <w:rFonts w:ascii="Book Antiqua" w:eastAsia="Times New Roman" w:hAnsi="Book Antiqua" w:cs="Times New Roman"/>
          <w:bCs/>
          <w:kern w:val="28"/>
          <w:sz w:val="24"/>
          <w:szCs w:val="24"/>
          <w:lang w:val="en-US"/>
        </w:rPr>
        <w:t xml:space="preserve"> </w:t>
      </w:r>
      <w:proofErr w:type="spellStart"/>
      <w:r w:rsidRPr="00954357">
        <w:rPr>
          <w:rFonts w:ascii="Book Antiqua" w:eastAsia="Times New Roman" w:hAnsi="Book Antiqua" w:cs="Times New Roman"/>
          <w:bCs/>
          <w:kern w:val="28"/>
          <w:sz w:val="24"/>
          <w:szCs w:val="24"/>
          <w:lang w:val="en-US"/>
        </w:rPr>
        <w:t>Pingel</w:t>
      </w:r>
      <w:proofErr w:type="spellEnd"/>
      <w:r w:rsidRPr="00954357">
        <w:rPr>
          <w:rFonts w:ascii="Book Antiqua" w:eastAsia="Times New Roman" w:hAnsi="Book Antiqua" w:cs="Times New Roman"/>
          <w:bCs/>
          <w:kern w:val="28"/>
          <w:sz w:val="24"/>
          <w:szCs w:val="24"/>
          <w:lang w:val="en-US"/>
        </w:rPr>
        <w:t xml:space="preserve"> </w:t>
      </w:r>
      <w:proofErr w:type="spellStart"/>
      <w:r w:rsidRPr="00954357">
        <w:rPr>
          <w:rFonts w:ascii="Book Antiqua" w:eastAsia="Times New Roman" w:hAnsi="Book Antiqua" w:cs="Times New Roman"/>
          <w:bCs/>
          <w:kern w:val="28"/>
          <w:sz w:val="24"/>
          <w:szCs w:val="24"/>
          <w:lang w:val="en-US"/>
        </w:rPr>
        <w:t>Saebye</w:t>
      </w:r>
      <w:proofErr w:type="spellEnd"/>
      <w:r w:rsidRPr="00954357">
        <w:rPr>
          <w:rFonts w:ascii="Book Antiqua" w:eastAsia="Times New Roman" w:hAnsi="Book Antiqua" w:cs="Times New Roman"/>
          <w:bCs/>
          <w:kern w:val="28"/>
          <w:sz w:val="24"/>
          <w:szCs w:val="24"/>
          <w:lang w:val="en-US"/>
        </w:rPr>
        <w:t xml:space="preserve"> </w:t>
      </w:r>
      <w:r w:rsidR="00364976" w:rsidRPr="00954357">
        <w:rPr>
          <w:rFonts w:ascii="Book Antiqua" w:eastAsia="Times New Roman" w:hAnsi="Book Antiqua" w:cs="Times New Roman"/>
          <w:bCs/>
          <w:kern w:val="28"/>
          <w:sz w:val="24"/>
          <w:szCs w:val="24"/>
          <w:lang w:val="en-US"/>
        </w:rPr>
        <w:t>(0000-0001-6346-0301)</w:t>
      </w:r>
      <w:r w:rsidR="003869D7" w:rsidRPr="00954357">
        <w:rPr>
          <w:rFonts w:ascii="Book Antiqua" w:hAnsi="Book Antiqua" w:cs="Times New Roman" w:hint="eastAsia"/>
          <w:bCs/>
          <w:kern w:val="28"/>
          <w:sz w:val="24"/>
          <w:szCs w:val="24"/>
          <w:lang w:val="en-US" w:eastAsia="zh-CN"/>
        </w:rPr>
        <w:t>;</w:t>
      </w:r>
      <w:r w:rsidRPr="00954357">
        <w:rPr>
          <w:rFonts w:ascii="Book Antiqua" w:eastAsia="Times New Roman" w:hAnsi="Book Antiqua" w:cs="Times New Roman"/>
          <w:bCs/>
          <w:kern w:val="28"/>
          <w:sz w:val="24"/>
          <w:szCs w:val="24"/>
          <w:lang w:val="en-US"/>
        </w:rPr>
        <w:t xml:space="preserve"> John</w:t>
      </w:r>
      <w:r w:rsidR="003869D7" w:rsidRPr="00954357">
        <w:rPr>
          <w:rFonts w:ascii="Book Antiqua" w:eastAsia="Times New Roman" w:hAnsi="Book Antiqua" w:cs="Times New Roman"/>
          <w:bCs/>
          <w:kern w:val="28"/>
          <w:sz w:val="24"/>
          <w:szCs w:val="24"/>
          <w:lang w:val="en-US"/>
        </w:rPr>
        <w:t>ny Keller (0000-0003-2092-5425)</w:t>
      </w:r>
      <w:r w:rsidR="003869D7" w:rsidRPr="00954357">
        <w:rPr>
          <w:rFonts w:ascii="Book Antiqua" w:hAnsi="Book Antiqua" w:cs="Times New Roman" w:hint="eastAsia"/>
          <w:bCs/>
          <w:kern w:val="28"/>
          <w:sz w:val="24"/>
          <w:szCs w:val="24"/>
          <w:lang w:val="en-US" w:eastAsia="zh-CN"/>
        </w:rPr>
        <w:t>;</w:t>
      </w:r>
      <w:r w:rsidRPr="00954357">
        <w:rPr>
          <w:rFonts w:ascii="Book Antiqua" w:eastAsia="Times New Roman" w:hAnsi="Book Antiqua" w:cs="Times New Roman"/>
          <w:bCs/>
          <w:kern w:val="28"/>
          <w:sz w:val="24"/>
          <w:szCs w:val="24"/>
          <w:lang w:val="en-US"/>
        </w:rPr>
        <w:t xml:space="preserve"> Thomas Baad-Hansen</w:t>
      </w:r>
      <w:r w:rsidR="00364976" w:rsidRPr="00954357">
        <w:rPr>
          <w:rFonts w:ascii="Book Antiqua" w:eastAsia="Times New Roman" w:hAnsi="Book Antiqua" w:cs="Times New Roman"/>
          <w:bCs/>
          <w:kern w:val="28"/>
          <w:sz w:val="24"/>
          <w:szCs w:val="24"/>
          <w:lang w:val="en-US"/>
        </w:rPr>
        <w:t xml:space="preserve"> (0000-0003-4826-8412)</w:t>
      </w:r>
      <w:r w:rsidR="003869D7" w:rsidRPr="00954357">
        <w:rPr>
          <w:rFonts w:ascii="Book Antiqua" w:hAnsi="Book Antiqua" w:cs="Times New Roman" w:hint="eastAsia"/>
          <w:bCs/>
          <w:kern w:val="28"/>
          <w:sz w:val="24"/>
          <w:szCs w:val="24"/>
          <w:lang w:val="en-US" w:eastAsia="zh-CN"/>
        </w:rPr>
        <w:t>.</w:t>
      </w:r>
    </w:p>
    <w:p w14:paraId="639C4DC5" w14:textId="77777777" w:rsidR="00364976" w:rsidRPr="00954357" w:rsidRDefault="00364976" w:rsidP="000C3A17">
      <w:pPr>
        <w:spacing w:after="0" w:line="360" w:lineRule="auto"/>
        <w:jc w:val="both"/>
        <w:rPr>
          <w:rFonts w:ascii="Book Antiqua" w:hAnsi="Book Antiqua"/>
          <w:sz w:val="24"/>
          <w:szCs w:val="24"/>
          <w:lang w:val="en"/>
        </w:rPr>
      </w:pPr>
    </w:p>
    <w:p w14:paraId="7E6078D9" w14:textId="6F094596" w:rsidR="00364976" w:rsidRPr="00954357" w:rsidRDefault="003869D7" w:rsidP="000C3A17">
      <w:pPr>
        <w:spacing w:after="0" w:line="360" w:lineRule="auto"/>
        <w:jc w:val="both"/>
        <w:rPr>
          <w:rFonts w:ascii="Book Antiqua" w:hAnsi="Book Antiqua"/>
          <w:sz w:val="24"/>
          <w:szCs w:val="24"/>
          <w:lang w:val="en"/>
        </w:rPr>
      </w:pPr>
      <w:r w:rsidRPr="00954357">
        <w:rPr>
          <w:rFonts w:ascii="Book Antiqua" w:hAnsi="Book Antiqua"/>
          <w:b/>
          <w:color w:val="000000"/>
          <w:sz w:val="24"/>
          <w:szCs w:val="24"/>
        </w:rPr>
        <w:t xml:space="preserve">Author </w:t>
      </w:r>
      <w:proofErr w:type="spellStart"/>
      <w:r w:rsidRPr="00954357">
        <w:rPr>
          <w:rFonts w:ascii="Book Antiqua" w:hAnsi="Book Antiqua"/>
          <w:b/>
          <w:color w:val="000000"/>
          <w:sz w:val="24"/>
          <w:szCs w:val="24"/>
        </w:rPr>
        <w:t>contributions</w:t>
      </w:r>
      <w:proofErr w:type="spellEnd"/>
      <w:r w:rsidRPr="00954357">
        <w:rPr>
          <w:rFonts w:ascii="Book Antiqua" w:hAnsi="Book Antiqua"/>
          <w:b/>
          <w:color w:val="000000"/>
          <w:sz w:val="24"/>
          <w:szCs w:val="24"/>
        </w:rPr>
        <w:t>:</w:t>
      </w:r>
      <w:r w:rsidR="00364976" w:rsidRPr="00954357">
        <w:rPr>
          <w:rFonts w:ascii="Book Antiqua" w:hAnsi="Book Antiqua"/>
          <w:sz w:val="24"/>
          <w:szCs w:val="24"/>
          <w:lang w:val="en"/>
        </w:rPr>
        <w:t xml:space="preserve"> </w:t>
      </w:r>
      <w:proofErr w:type="spellStart"/>
      <w:r w:rsidR="00364976" w:rsidRPr="00954357">
        <w:rPr>
          <w:rFonts w:ascii="Book Antiqua" w:hAnsi="Book Antiqua"/>
          <w:sz w:val="24"/>
          <w:szCs w:val="24"/>
          <w:lang w:val="en"/>
        </w:rPr>
        <w:t>Saebye</w:t>
      </w:r>
      <w:proofErr w:type="spellEnd"/>
      <w:r w:rsidR="00364976" w:rsidRPr="00954357">
        <w:rPr>
          <w:rFonts w:ascii="Book Antiqua" w:hAnsi="Book Antiqua"/>
          <w:sz w:val="24"/>
          <w:szCs w:val="24"/>
          <w:lang w:val="en"/>
        </w:rPr>
        <w:t xml:space="preserve"> C</w:t>
      </w:r>
      <w:r w:rsidRPr="00954357">
        <w:rPr>
          <w:rFonts w:ascii="Book Antiqua" w:hAnsi="Book Antiqua" w:hint="eastAsia"/>
          <w:sz w:val="24"/>
          <w:szCs w:val="24"/>
          <w:lang w:val="en" w:eastAsia="zh-CN"/>
        </w:rPr>
        <w:t>KP</w:t>
      </w:r>
      <w:r w:rsidR="00364976" w:rsidRPr="00954357">
        <w:rPr>
          <w:rFonts w:ascii="Book Antiqua" w:hAnsi="Book Antiqua"/>
          <w:sz w:val="24"/>
          <w:szCs w:val="24"/>
          <w:lang w:val="en"/>
        </w:rPr>
        <w:t xml:space="preserve"> col</w:t>
      </w:r>
      <w:r w:rsidRPr="00954357">
        <w:rPr>
          <w:rFonts w:ascii="Book Antiqua" w:hAnsi="Book Antiqua"/>
          <w:sz w:val="24"/>
          <w:szCs w:val="24"/>
          <w:lang w:val="en"/>
        </w:rPr>
        <w:t>lected the majority of the data</w:t>
      </w:r>
      <w:r w:rsidRPr="00954357">
        <w:rPr>
          <w:rFonts w:ascii="Book Antiqua" w:hAnsi="Book Antiqua" w:hint="eastAsia"/>
          <w:sz w:val="24"/>
          <w:szCs w:val="24"/>
          <w:lang w:val="en" w:eastAsia="zh-CN"/>
        </w:rPr>
        <w:t>;</w:t>
      </w:r>
      <w:r w:rsidR="00364976" w:rsidRPr="00954357">
        <w:rPr>
          <w:rFonts w:ascii="Book Antiqua" w:hAnsi="Book Antiqua"/>
          <w:sz w:val="24"/>
          <w:szCs w:val="24"/>
          <w:lang w:val="en"/>
        </w:rPr>
        <w:t xml:space="preserve"> </w:t>
      </w:r>
      <w:proofErr w:type="spellStart"/>
      <w:r w:rsidR="00364976" w:rsidRPr="00954357">
        <w:rPr>
          <w:rFonts w:ascii="Book Antiqua" w:hAnsi="Book Antiqua"/>
          <w:sz w:val="24"/>
          <w:szCs w:val="24"/>
          <w:lang w:val="en"/>
        </w:rPr>
        <w:t>Saebye</w:t>
      </w:r>
      <w:proofErr w:type="spellEnd"/>
      <w:r w:rsidR="00364976" w:rsidRPr="00954357">
        <w:rPr>
          <w:rFonts w:ascii="Book Antiqua" w:hAnsi="Book Antiqua"/>
          <w:sz w:val="24"/>
          <w:szCs w:val="24"/>
          <w:lang w:val="en"/>
        </w:rPr>
        <w:t xml:space="preserve"> C</w:t>
      </w:r>
      <w:r w:rsidRPr="00954357">
        <w:rPr>
          <w:rFonts w:ascii="Book Antiqua" w:hAnsi="Book Antiqua" w:hint="eastAsia"/>
          <w:sz w:val="24"/>
          <w:szCs w:val="24"/>
          <w:lang w:val="en" w:eastAsia="zh-CN"/>
        </w:rPr>
        <w:t>KP</w:t>
      </w:r>
      <w:r w:rsidR="00364976" w:rsidRPr="00954357">
        <w:rPr>
          <w:rFonts w:ascii="Book Antiqua" w:hAnsi="Book Antiqua"/>
          <w:sz w:val="24"/>
          <w:szCs w:val="24"/>
          <w:lang w:val="en"/>
        </w:rPr>
        <w:t xml:space="preserve">, Keller J and Baad-Hansen T designed </w:t>
      </w:r>
      <w:r w:rsidRPr="00954357">
        <w:rPr>
          <w:rFonts w:ascii="Book Antiqua" w:hAnsi="Book Antiqua"/>
          <w:sz w:val="24"/>
          <w:szCs w:val="24"/>
          <w:lang w:val="en"/>
        </w:rPr>
        <w:t>the study and analyzed the data</w:t>
      </w:r>
      <w:r w:rsidRPr="00954357">
        <w:rPr>
          <w:rFonts w:ascii="Book Antiqua" w:hAnsi="Book Antiqua" w:hint="eastAsia"/>
          <w:sz w:val="24"/>
          <w:szCs w:val="24"/>
          <w:lang w:val="en" w:eastAsia="zh-CN"/>
        </w:rPr>
        <w:t>;</w:t>
      </w:r>
      <w:r w:rsidR="00364976" w:rsidRPr="00954357">
        <w:rPr>
          <w:rFonts w:ascii="Book Antiqua" w:hAnsi="Book Antiqua"/>
          <w:sz w:val="24"/>
          <w:szCs w:val="24"/>
          <w:lang w:val="en"/>
        </w:rPr>
        <w:t xml:space="preserve"> </w:t>
      </w:r>
      <w:proofErr w:type="spellStart"/>
      <w:r w:rsidR="00364976" w:rsidRPr="00954357">
        <w:rPr>
          <w:rFonts w:ascii="Book Antiqua" w:hAnsi="Book Antiqua"/>
          <w:sz w:val="24"/>
          <w:szCs w:val="24"/>
          <w:lang w:val="en"/>
        </w:rPr>
        <w:t>Saebye</w:t>
      </w:r>
      <w:proofErr w:type="spellEnd"/>
      <w:r w:rsidR="00364976" w:rsidRPr="00954357">
        <w:rPr>
          <w:rFonts w:ascii="Book Antiqua" w:hAnsi="Book Antiqua"/>
          <w:sz w:val="24"/>
          <w:szCs w:val="24"/>
          <w:lang w:val="en"/>
        </w:rPr>
        <w:t xml:space="preserve"> C</w:t>
      </w:r>
      <w:r w:rsidRPr="00954357">
        <w:rPr>
          <w:rFonts w:ascii="Book Antiqua" w:hAnsi="Book Antiqua" w:hint="eastAsia"/>
          <w:sz w:val="24"/>
          <w:szCs w:val="24"/>
          <w:lang w:val="en" w:eastAsia="zh-CN"/>
        </w:rPr>
        <w:t>KP</w:t>
      </w:r>
      <w:r w:rsidR="00364976" w:rsidRPr="00954357">
        <w:rPr>
          <w:rFonts w:ascii="Book Antiqua" w:hAnsi="Book Antiqua"/>
          <w:sz w:val="24"/>
          <w:szCs w:val="24"/>
          <w:lang w:val="en"/>
        </w:rPr>
        <w:t>, Keller J and Baad-Hansen T wrote the manuscript.</w:t>
      </w:r>
    </w:p>
    <w:p w14:paraId="56090774" w14:textId="77777777" w:rsidR="00364976" w:rsidRPr="00954357" w:rsidRDefault="00364976" w:rsidP="000C3A17">
      <w:pPr>
        <w:spacing w:after="0" w:line="360" w:lineRule="auto"/>
        <w:jc w:val="both"/>
        <w:rPr>
          <w:rFonts w:ascii="Book Antiqua" w:hAnsi="Book Antiqua"/>
          <w:sz w:val="24"/>
          <w:szCs w:val="24"/>
          <w:lang w:val="en" w:eastAsia="zh-CN"/>
        </w:rPr>
      </w:pPr>
    </w:p>
    <w:p w14:paraId="4D2B49CA" w14:textId="5D9C87ED" w:rsidR="003869D7" w:rsidRPr="00954357" w:rsidRDefault="003869D7" w:rsidP="000C3A17">
      <w:pPr>
        <w:spacing w:after="0" w:line="360" w:lineRule="auto"/>
        <w:jc w:val="both"/>
        <w:rPr>
          <w:rFonts w:ascii="Book Antiqua" w:hAnsi="Book Antiqua"/>
          <w:b/>
          <w:bCs/>
          <w:iCs/>
          <w:color w:val="000000"/>
          <w:sz w:val="24"/>
          <w:szCs w:val="24"/>
          <w:lang w:eastAsia="zh-CN"/>
        </w:rPr>
      </w:pPr>
      <w:r w:rsidRPr="00954357">
        <w:rPr>
          <w:rFonts w:ascii="Book Antiqua" w:hAnsi="Book Antiqua"/>
          <w:b/>
          <w:color w:val="000000"/>
          <w:sz w:val="24"/>
          <w:szCs w:val="24"/>
        </w:rPr>
        <w:t>Institutional review board statement</w:t>
      </w:r>
      <w:r w:rsidRPr="00954357">
        <w:rPr>
          <w:rFonts w:ascii="Book Antiqua" w:hAnsi="Book Antiqua"/>
          <w:b/>
          <w:bCs/>
          <w:iCs/>
          <w:color w:val="000000"/>
          <w:sz w:val="24"/>
          <w:szCs w:val="24"/>
        </w:rPr>
        <w:t>:</w:t>
      </w:r>
      <w:r w:rsidRPr="00954357">
        <w:rPr>
          <w:rFonts w:ascii="Book Antiqua" w:hAnsi="Book Antiqua" w:hint="eastAsia"/>
          <w:b/>
          <w:bCs/>
          <w:iCs/>
          <w:color w:val="000000"/>
          <w:sz w:val="24"/>
          <w:szCs w:val="24"/>
          <w:lang w:eastAsia="zh-CN"/>
        </w:rPr>
        <w:t xml:space="preserve"> </w:t>
      </w:r>
      <w:r w:rsidRPr="00954357">
        <w:rPr>
          <w:rFonts w:ascii="Book Antiqua" w:hAnsi="Book Antiqua"/>
          <w:sz w:val="24"/>
          <w:szCs w:val="24"/>
          <w:lang w:val="en-US"/>
        </w:rPr>
        <w:t>The study was preapproved in accordance with the national ethical guidelines, since this type of study does not require approval in Denmark, furthermore the study is in accordance with the Helsinki Declaration.</w:t>
      </w:r>
    </w:p>
    <w:p w14:paraId="64E45D3D" w14:textId="77777777" w:rsidR="003869D7" w:rsidRPr="00954357" w:rsidRDefault="003869D7" w:rsidP="000C3A17">
      <w:pPr>
        <w:spacing w:after="0" w:line="360" w:lineRule="auto"/>
        <w:jc w:val="both"/>
        <w:rPr>
          <w:rFonts w:ascii="Book Antiqua" w:hAnsi="Book Antiqua"/>
          <w:sz w:val="24"/>
          <w:szCs w:val="24"/>
          <w:lang w:val="en" w:eastAsia="zh-CN"/>
        </w:rPr>
      </w:pPr>
    </w:p>
    <w:p w14:paraId="7ADD360F" w14:textId="77777777" w:rsidR="003869D7" w:rsidRPr="00954357" w:rsidRDefault="003869D7" w:rsidP="000C3A17">
      <w:pPr>
        <w:autoSpaceDE w:val="0"/>
        <w:autoSpaceDN w:val="0"/>
        <w:adjustRightInd w:val="0"/>
        <w:spacing w:after="0" w:line="360" w:lineRule="auto"/>
        <w:jc w:val="both"/>
        <w:rPr>
          <w:rFonts w:ascii="Book Antiqua" w:hAnsi="Book Antiqua"/>
          <w:b/>
          <w:bCs/>
          <w:i/>
          <w:iCs/>
          <w:color w:val="000000"/>
          <w:sz w:val="24"/>
          <w:szCs w:val="24"/>
        </w:rPr>
      </w:pPr>
      <w:r w:rsidRPr="00954357">
        <w:rPr>
          <w:rFonts w:ascii="Book Antiqua" w:hAnsi="Book Antiqua"/>
          <w:b/>
          <w:color w:val="000000"/>
          <w:sz w:val="24"/>
          <w:szCs w:val="24"/>
        </w:rPr>
        <w:t>Informed consent statement</w:t>
      </w:r>
      <w:r w:rsidRPr="00954357">
        <w:rPr>
          <w:rFonts w:ascii="Book Antiqua" w:hAnsi="Book Antiqua" w:hint="eastAsia"/>
          <w:b/>
          <w:bCs/>
          <w:iCs/>
          <w:color w:val="000000"/>
          <w:sz w:val="24"/>
          <w:szCs w:val="24"/>
        </w:rPr>
        <w:t>:</w:t>
      </w:r>
      <w:r w:rsidRPr="00954357">
        <w:rPr>
          <w:rFonts w:ascii="Book Antiqua" w:hAnsi="Book Antiqua" w:hint="eastAsia"/>
          <w:b/>
          <w:bCs/>
          <w:iCs/>
          <w:color w:val="000000"/>
          <w:sz w:val="24"/>
          <w:szCs w:val="24"/>
          <w:lang w:eastAsia="zh-CN"/>
        </w:rPr>
        <w:t xml:space="preserve"> </w:t>
      </w:r>
      <w:r w:rsidRPr="00954357">
        <w:rPr>
          <w:rFonts w:ascii="Book Antiqua" w:hAnsi="Book Antiqua"/>
          <w:sz w:val="24"/>
          <w:szCs w:val="24"/>
          <w:lang w:val="en-GB"/>
        </w:rPr>
        <w:t>All patients gave their verbally informed consent for participating in the study, however signed consent was not required according to Danish guidelines, since the study was based on questionnaires.</w:t>
      </w:r>
    </w:p>
    <w:p w14:paraId="0281FE5B" w14:textId="1E61BE71" w:rsidR="003869D7" w:rsidRPr="00954357" w:rsidRDefault="003869D7" w:rsidP="000C3A17">
      <w:pPr>
        <w:spacing w:after="0" w:line="360" w:lineRule="auto"/>
        <w:jc w:val="both"/>
        <w:rPr>
          <w:rFonts w:ascii="Book Antiqua" w:hAnsi="Book Antiqua"/>
          <w:b/>
          <w:bCs/>
          <w:iCs/>
          <w:color w:val="000000"/>
          <w:sz w:val="24"/>
          <w:szCs w:val="24"/>
          <w:lang w:eastAsia="zh-CN"/>
        </w:rPr>
      </w:pPr>
    </w:p>
    <w:p w14:paraId="1D8B8B2E" w14:textId="77777777" w:rsidR="003869D7" w:rsidRPr="00954357" w:rsidRDefault="003869D7" w:rsidP="000C3A17">
      <w:pPr>
        <w:spacing w:after="0" w:line="360" w:lineRule="auto"/>
        <w:jc w:val="both"/>
        <w:rPr>
          <w:rFonts w:ascii="Book Antiqua" w:hAnsi="Book Antiqua"/>
          <w:sz w:val="24"/>
          <w:szCs w:val="24"/>
          <w:lang w:val="en"/>
        </w:rPr>
      </w:pPr>
      <w:r w:rsidRPr="00954357">
        <w:rPr>
          <w:rFonts w:ascii="Book Antiqua" w:hAnsi="Book Antiqua"/>
          <w:b/>
          <w:color w:val="000000"/>
          <w:sz w:val="24"/>
          <w:szCs w:val="24"/>
        </w:rPr>
        <w:lastRenderedPageBreak/>
        <w:t>Conflict-of-interest statement</w:t>
      </w:r>
      <w:r w:rsidRPr="00954357">
        <w:rPr>
          <w:rFonts w:ascii="Book Antiqua" w:hAnsi="Book Antiqua" w:cs="TimesNewRomanPS-BoldItalicMT" w:hint="eastAsia"/>
          <w:b/>
          <w:bCs/>
          <w:iCs/>
          <w:color w:val="000000"/>
          <w:sz w:val="24"/>
          <w:szCs w:val="24"/>
        </w:rPr>
        <w:t>:</w:t>
      </w:r>
      <w:r w:rsidRPr="00954357">
        <w:rPr>
          <w:rFonts w:ascii="Book Antiqua" w:hAnsi="Book Antiqua" w:cs="TimesNewRomanPS-BoldItalicMT" w:hint="eastAsia"/>
          <w:b/>
          <w:bCs/>
          <w:iCs/>
          <w:color w:val="000000"/>
          <w:sz w:val="24"/>
          <w:szCs w:val="24"/>
          <w:lang w:eastAsia="zh-CN"/>
        </w:rPr>
        <w:t xml:space="preserve"> </w:t>
      </w:r>
      <w:r w:rsidRPr="00954357">
        <w:rPr>
          <w:rFonts w:ascii="Book Antiqua" w:hAnsi="Book Antiqua"/>
          <w:sz w:val="24"/>
          <w:szCs w:val="24"/>
          <w:lang w:val="en"/>
        </w:rPr>
        <w:t>All authors declare: no support from any organization for the submitted work; no financial relationships with any organizations that might have an interest in the submitted work in the previous three years; no other relationships or activities that could appear to have influenced the submitted work.</w:t>
      </w:r>
    </w:p>
    <w:p w14:paraId="3471BA32" w14:textId="79C88B0E" w:rsidR="003869D7" w:rsidRPr="00954357" w:rsidRDefault="003869D7" w:rsidP="000C3A17">
      <w:pPr>
        <w:spacing w:after="0" w:line="360" w:lineRule="auto"/>
        <w:jc w:val="both"/>
        <w:rPr>
          <w:rFonts w:ascii="Book Antiqua" w:hAnsi="Book Antiqua"/>
          <w:b/>
          <w:bCs/>
          <w:iCs/>
          <w:color w:val="000000"/>
          <w:sz w:val="24"/>
          <w:szCs w:val="24"/>
          <w:lang w:val="en" w:eastAsia="zh-CN"/>
        </w:rPr>
      </w:pPr>
    </w:p>
    <w:p w14:paraId="09D28CE4" w14:textId="77777777" w:rsidR="003869D7" w:rsidRPr="00954357" w:rsidRDefault="003869D7" w:rsidP="000C3A17">
      <w:pPr>
        <w:spacing w:after="0" w:line="360" w:lineRule="auto"/>
        <w:jc w:val="both"/>
        <w:rPr>
          <w:rFonts w:ascii="Book Antiqua" w:hAnsi="Book Antiqua"/>
          <w:sz w:val="24"/>
          <w:szCs w:val="24"/>
          <w:lang w:val="en"/>
        </w:rPr>
      </w:pPr>
      <w:r w:rsidRPr="00954357">
        <w:rPr>
          <w:rFonts w:ascii="Book Antiqua" w:hAnsi="Book Antiqua"/>
          <w:b/>
          <w:color w:val="000000"/>
          <w:sz w:val="24"/>
          <w:szCs w:val="24"/>
        </w:rPr>
        <w:t>STROBE statement</w:t>
      </w:r>
      <w:r w:rsidRPr="00954357">
        <w:rPr>
          <w:rFonts w:ascii="Book Antiqua" w:hAnsi="Book Antiqua" w:hint="eastAsia"/>
          <w:b/>
          <w:color w:val="000000"/>
          <w:sz w:val="24"/>
          <w:szCs w:val="24"/>
        </w:rPr>
        <w:t>:</w:t>
      </w:r>
      <w:r w:rsidRPr="00954357">
        <w:rPr>
          <w:rFonts w:ascii="Book Antiqua" w:hAnsi="Book Antiqua" w:hint="eastAsia"/>
          <w:b/>
          <w:color w:val="000000"/>
          <w:sz w:val="24"/>
          <w:szCs w:val="24"/>
          <w:lang w:eastAsia="zh-CN"/>
        </w:rPr>
        <w:t xml:space="preserve"> </w:t>
      </w:r>
      <w:r w:rsidRPr="00954357">
        <w:rPr>
          <w:rFonts w:ascii="Book Antiqua" w:hAnsi="Book Antiqua"/>
          <w:sz w:val="24"/>
          <w:szCs w:val="24"/>
          <w:lang w:val="en"/>
        </w:rPr>
        <w:t>The authors have read the STROBE Statement—checklist of items, and the manuscript was prepared and revised according to the STROBE Statement—checklist of items.</w:t>
      </w:r>
    </w:p>
    <w:p w14:paraId="1BBA35B0" w14:textId="77777777" w:rsidR="00F255A7" w:rsidRPr="00954357" w:rsidRDefault="00F255A7" w:rsidP="000C3A17">
      <w:pPr>
        <w:autoSpaceDE w:val="0"/>
        <w:autoSpaceDN w:val="0"/>
        <w:adjustRightInd w:val="0"/>
        <w:spacing w:after="0" w:line="360" w:lineRule="auto"/>
        <w:jc w:val="both"/>
        <w:rPr>
          <w:rFonts w:ascii="Book Antiqua" w:hAnsi="Book Antiqua"/>
          <w:sz w:val="24"/>
          <w:szCs w:val="24"/>
          <w:lang w:val="en" w:eastAsia="zh-CN"/>
        </w:rPr>
      </w:pPr>
    </w:p>
    <w:p w14:paraId="79D34E3B" w14:textId="1DA2E31B" w:rsidR="003869D7" w:rsidRPr="00954357" w:rsidRDefault="003869D7" w:rsidP="000C3A17">
      <w:pPr>
        <w:spacing w:after="0" w:line="360" w:lineRule="auto"/>
        <w:jc w:val="both"/>
        <w:rPr>
          <w:rFonts w:ascii="Book Antiqua" w:hAnsi="Book Antiqua"/>
          <w:color w:val="000000"/>
          <w:sz w:val="24"/>
          <w:szCs w:val="24"/>
          <w:lang w:eastAsia="zh-CN"/>
        </w:rPr>
      </w:pPr>
      <w:r w:rsidRPr="00954357">
        <w:rPr>
          <w:rFonts w:ascii="Book Antiqua" w:hAnsi="Book Antiqua"/>
          <w:b/>
          <w:color w:val="000000"/>
          <w:sz w:val="24"/>
          <w:szCs w:val="24"/>
        </w:rPr>
        <w:t xml:space="preserve">Open-Access: </w:t>
      </w:r>
      <w:bookmarkStart w:id="3" w:name="OLE_LINK3"/>
      <w:bookmarkStart w:id="4" w:name="OLE_LINK4"/>
      <w:r w:rsidRPr="00954357">
        <w:rPr>
          <w:rFonts w:ascii="Book Antiqua" w:hAnsi="Book Antiqua"/>
          <w:color w:val="000000"/>
          <w:sz w:val="24"/>
          <w:szCs w:val="24"/>
        </w:rPr>
        <w:t>This article is an open-access</w:t>
      </w:r>
      <w:r w:rsidRPr="00954357">
        <w:rPr>
          <w:rFonts w:ascii="Book Antiqua" w:hAnsi="Book Antiqua" w:hint="eastAsia"/>
          <w:color w:val="000000"/>
          <w:sz w:val="24"/>
          <w:szCs w:val="24"/>
        </w:rPr>
        <w:t xml:space="preserve"> </w:t>
      </w:r>
      <w:r w:rsidRPr="00954357">
        <w:rPr>
          <w:rFonts w:ascii="Book Antiqua" w:hAnsi="Book Antiqua"/>
          <w:color w:val="000000"/>
          <w:sz w:val="24"/>
          <w:szCs w:val="24"/>
        </w:rPr>
        <w:t>article</w:t>
      </w:r>
      <w:r w:rsidRPr="00954357">
        <w:rPr>
          <w:rFonts w:ascii="Book Antiqua" w:hAnsi="Book Antiqua" w:hint="eastAsia"/>
          <w:color w:val="000000"/>
          <w:sz w:val="24"/>
          <w:szCs w:val="24"/>
        </w:rPr>
        <w:t xml:space="preserve"> </w:t>
      </w:r>
      <w:r w:rsidRPr="00954357">
        <w:rPr>
          <w:rFonts w:ascii="Book Antiqua" w:hAnsi="Book Antiqua"/>
          <w:color w:val="000000"/>
          <w:sz w:val="24"/>
          <w:szCs w:val="24"/>
        </w:rPr>
        <w:t>which was selected by an in-house editor and fully peer-reviewed by external reviewers. It is distributed</w:t>
      </w:r>
      <w:r w:rsidRPr="00954357">
        <w:rPr>
          <w:rFonts w:ascii="Book Antiqua" w:hAnsi="Book Antiqua" w:hint="eastAsia"/>
          <w:color w:val="000000"/>
          <w:sz w:val="24"/>
          <w:szCs w:val="24"/>
        </w:rPr>
        <w:t xml:space="preserve"> </w:t>
      </w:r>
      <w:r w:rsidRPr="00954357">
        <w:rPr>
          <w:rFonts w:ascii="Book Antiqua" w:hAnsi="Book Antiqua"/>
          <w:color w:val="000000"/>
          <w:sz w:val="24"/>
          <w:szCs w:val="24"/>
        </w:rPr>
        <w:t>in</w:t>
      </w:r>
      <w:r w:rsidRPr="00954357">
        <w:rPr>
          <w:rFonts w:ascii="Book Antiqua" w:hAnsi="Book Antiqua" w:hint="eastAsia"/>
          <w:color w:val="000000"/>
          <w:sz w:val="24"/>
          <w:szCs w:val="24"/>
        </w:rPr>
        <w:t xml:space="preserve"> </w:t>
      </w:r>
      <w:r w:rsidRPr="00954357">
        <w:rPr>
          <w:rFonts w:ascii="Book Antiqua" w:hAnsi="Book Antiqua"/>
          <w:color w:val="000000"/>
          <w:sz w:val="24"/>
          <w:szCs w:val="24"/>
        </w:rPr>
        <w:t>accordance</w:t>
      </w:r>
      <w:r w:rsidRPr="00954357">
        <w:rPr>
          <w:rFonts w:ascii="Book Antiqua" w:hAnsi="Book Antiqua" w:hint="eastAsia"/>
          <w:color w:val="000000"/>
          <w:sz w:val="24"/>
          <w:szCs w:val="24"/>
        </w:rPr>
        <w:t xml:space="preserve"> </w:t>
      </w:r>
      <w:r w:rsidRPr="00954357">
        <w:rPr>
          <w:rFonts w:ascii="Book Antiqua" w:hAnsi="Book Antiqua"/>
          <w:color w:val="000000"/>
          <w:sz w:val="24"/>
          <w:szCs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8B605C" w:rsidRPr="00954357">
          <w:rPr>
            <w:rStyle w:val="Hyperlink"/>
            <w:rFonts w:ascii="Book Antiqua" w:hAnsi="Book Antiqua"/>
            <w:sz w:val="24"/>
            <w:szCs w:val="24"/>
          </w:rPr>
          <w:t>http://creativecommons.org/licenses/by-nc/4.0/</w:t>
        </w:r>
      </w:hyperlink>
      <w:bookmarkEnd w:id="3"/>
      <w:bookmarkEnd w:id="4"/>
    </w:p>
    <w:p w14:paraId="52C2DAF7" w14:textId="77777777" w:rsidR="008B605C" w:rsidRPr="00954357" w:rsidRDefault="008B605C" w:rsidP="000C3A17">
      <w:pPr>
        <w:spacing w:after="0" w:line="360" w:lineRule="auto"/>
        <w:jc w:val="both"/>
        <w:rPr>
          <w:color w:val="000000"/>
          <w:sz w:val="24"/>
          <w:szCs w:val="24"/>
          <w:lang w:eastAsia="zh-CN"/>
        </w:rPr>
      </w:pPr>
    </w:p>
    <w:p w14:paraId="566DCF4A" w14:textId="77777777" w:rsidR="00703F4A" w:rsidRPr="00954357" w:rsidRDefault="00703F4A" w:rsidP="00703F4A">
      <w:pPr>
        <w:widowControl w:val="0"/>
        <w:adjustRightInd w:val="0"/>
        <w:snapToGrid w:val="0"/>
        <w:spacing w:after="0" w:line="360" w:lineRule="auto"/>
        <w:jc w:val="both"/>
        <w:rPr>
          <w:rFonts w:ascii="Book Antiqua" w:eastAsia="SimSun" w:hAnsi="Book Antiqua" w:cs="Arial Unicode MS"/>
          <w:color w:val="000000"/>
          <w:kern w:val="2"/>
          <w:sz w:val="24"/>
          <w:szCs w:val="24"/>
          <w:lang w:val="en-US" w:eastAsia="zh-CN"/>
        </w:rPr>
      </w:pPr>
      <w:r w:rsidRPr="00954357">
        <w:rPr>
          <w:rFonts w:ascii="Book Antiqua" w:eastAsia="SimSun" w:hAnsi="Book Antiqua" w:cs="Arial Unicode MS"/>
          <w:b/>
          <w:color w:val="000000"/>
          <w:kern w:val="2"/>
          <w:sz w:val="24"/>
          <w:szCs w:val="24"/>
          <w:lang w:val="en-US" w:eastAsia="zh-CN"/>
        </w:rPr>
        <w:t xml:space="preserve">Manuscript source: </w:t>
      </w:r>
      <w:r w:rsidRPr="00954357">
        <w:rPr>
          <w:rFonts w:ascii="Book Antiqua" w:eastAsia="SimSun" w:hAnsi="Book Antiqua" w:cs="Arial Unicode MS"/>
          <w:color w:val="000000"/>
          <w:kern w:val="2"/>
          <w:sz w:val="24"/>
          <w:szCs w:val="24"/>
          <w:lang w:val="en-US" w:eastAsia="zh-CN"/>
        </w:rPr>
        <w:t>Unsolicited manuscript</w:t>
      </w:r>
    </w:p>
    <w:p w14:paraId="443F9617" w14:textId="77777777" w:rsidR="00703F4A" w:rsidRPr="00954357" w:rsidRDefault="00703F4A" w:rsidP="000C3A17">
      <w:pPr>
        <w:spacing w:after="0" w:line="360" w:lineRule="auto"/>
        <w:jc w:val="both"/>
        <w:rPr>
          <w:color w:val="000000"/>
          <w:sz w:val="24"/>
          <w:szCs w:val="24"/>
          <w:lang w:eastAsia="zh-CN"/>
        </w:rPr>
      </w:pPr>
    </w:p>
    <w:p w14:paraId="056ACBA5" w14:textId="169CC26A" w:rsidR="003869D7" w:rsidRPr="00954357" w:rsidRDefault="003869D7" w:rsidP="000C3A17">
      <w:pPr>
        <w:spacing w:after="0" w:line="360" w:lineRule="auto"/>
        <w:jc w:val="both"/>
        <w:rPr>
          <w:rFonts w:ascii="Book Antiqua" w:hAnsi="Book Antiqua"/>
          <w:sz w:val="24"/>
          <w:szCs w:val="24"/>
          <w:lang w:val="en"/>
        </w:rPr>
      </w:pPr>
      <w:r w:rsidRPr="00954357">
        <w:rPr>
          <w:rFonts w:ascii="Book Antiqua" w:hAnsi="Book Antiqua"/>
          <w:b/>
          <w:color w:val="000000"/>
          <w:sz w:val="24"/>
          <w:szCs w:val="24"/>
        </w:rPr>
        <w:t>Correspond</w:t>
      </w:r>
      <w:r w:rsidRPr="00954357">
        <w:rPr>
          <w:rFonts w:ascii="Book Antiqua" w:hAnsi="Book Antiqua" w:hint="eastAsia"/>
          <w:b/>
          <w:color w:val="000000"/>
          <w:sz w:val="24"/>
          <w:szCs w:val="24"/>
          <w:lang w:eastAsia="zh-CN"/>
        </w:rPr>
        <w:t>ing author</w:t>
      </w:r>
      <w:r w:rsidRPr="00954357">
        <w:rPr>
          <w:rFonts w:ascii="Book Antiqua" w:hAnsi="Book Antiqua"/>
          <w:b/>
          <w:color w:val="000000"/>
          <w:sz w:val="24"/>
          <w:szCs w:val="24"/>
        </w:rPr>
        <w:t xml:space="preserve"> to:</w:t>
      </w:r>
      <w:r w:rsidRPr="00954357">
        <w:rPr>
          <w:rFonts w:ascii="Book Antiqua" w:hAnsi="Book Antiqua" w:hint="eastAsia"/>
          <w:b/>
          <w:color w:val="000000"/>
          <w:sz w:val="24"/>
          <w:szCs w:val="24"/>
          <w:lang w:eastAsia="zh-CN"/>
        </w:rPr>
        <w:t xml:space="preserve"> </w:t>
      </w:r>
      <w:r w:rsidRPr="00954357">
        <w:rPr>
          <w:rFonts w:ascii="Book Antiqua" w:hAnsi="Book Antiqua"/>
          <w:b/>
          <w:sz w:val="24"/>
          <w:szCs w:val="24"/>
          <w:lang w:val="en"/>
        </w:rPr>
        <w:t xml:space="preserve">Casper </w:t>
      </w:r>
      <w:proofErr w:type="spellStart"/>
      <w:r w:rsidRPr="00954357">
        <w:rPr>
          <w:rFonts w:ascii="Book Antiqua" w:hAnsi="Book Antiqua"/>
          <w:b/>
          <w:sz w:val="24"/>
          <w:szCs w:val="24"/>
          <w:lang w:val="en"/>
        </w:rPr>
        <w:t>Kloster</w:t>
      </w:r>
      <w:proofErr w:type="spellEnd"/>
      <w:r w:rsidRPr="00954357">
        <w:rPr>
          <w:rFonts w:ascii="Book Antiqua" w:hAnsi="Book Antiqua"/>
          <w:b/>
          <w:sz w:val="24"/>
          <w:szCs w:val="24"/>
          <w:lang w:val="en"/>
        </w:rPr>
        <w:t xml:space="preserve"> </w:t>
      </w:r>
      <w:proofErr w:type="spellStart"/>
      <w:r w:rsidRPr="00954357">
        <w:rPr>
          <w:rFonts w:ascii="Book Antiqua" w:hAnsi="Book Antiqua"/>
          <w:b/>
          <w:sz w:val="24"/>
          <w:szCs w:val="24"/>
          <w:lang w:val="en"/>
        </w:rPr>
        <w:t>Pingel</w:t>
      </w:r>
      <w:proofErr w:type="spellEnd"/>
      <w:r w:rsidRPr="00954357">
        <w:rPr>
          <w:rFonts w:ascii="Book Antiqua" w:hAnsi="Book Antiqua"/>
          <w:b/>
          <w:sz w:val="24"/>
          <w:szCs w:val="24"/>
          <w:lang w:val="en"/>
        </w:rPr>
        <w:t xml:space="preserve"> </w:t>
      </w:r>
      <w:proofErr w:type="spellStart"/>
      <w:r w:rsidRPr="00954357">
        <w:rPr>
          <w:rFonts w:ascii="Book Antiqua" w:hAnsi="Book Antiqua"/>
          <w:b/>
          <w:sz w:val="24"/>
          <w:szCs w:val="24"/>
          <w:lang w:val="en"/>
        </w:rPr>
        <w:t>Saebye</w:t>
      </w:r>
      <w:proofErr w:type="spellEnd"/>
      <w:r w:rsidRPr="00954357">
        <w:rPr>
          <w:rFonts w:ascii="Book Antiqua" w:hAnsi="Book Antiqua"/>
          <w:b/>
          <w:sz w:val="24"/>
          <w:szCs w:val="24"/>
          <w:lang w:val="en"/>
        </w:rPr>
        <w:t>, MD, PhD,</w:t>
      </w:r>
      <w:r w:rsidRPr="00954357">
        <w:rPr>
          <w:rFonts w:ascii="Book Antiqua" w:hAnsi="Book Antiqua"/>
          <w:sz w:val="24"/>
          <w:szCs w:val="24"/>
          <w:lang w:val="en"/>
        </w:rPr>
        <w:t xml:space="preserve"> </w:t>
      </w:r>
      <w:r w:rsidRPr="00954357">
        <w:rPr>
          <w:rFonts w:ascii="Book Antiqua" w:hAnsi="Book Antiqua"/>
          <w:b/>
          <w:sz w:val="24"/>
          <w:szCs w:val="24"/>
          <w:lang w:val="en"/>
        </w:rPr>
        <w:t>Doctor</w:t>
      </w:r>
      <w:r w:rsidRPr="00954357">
        <w:rPr>
          <w:rFonts w:ascii="Book Antiqua" w:hAnsi="Book Antiqua" w:hint="eastAsia"/>
          <w:sz w:val="24"/>
          <w:szCs w:val="24"/>
          <w:lang w:val="en" w:eastAsia="zh-CN"/>
        </w:rPr>
        <w:t xml:space="preserve">, </w:t>
      </w:r>
      <w:bookmarkStart w:id="5" w:name="OLE_LINK9"/>
      <w:bookmarkStart w:id="6" w:name="OLE_LINK10"/>
      <w:r w:rsidR="008B605C" w:rsidRPr="00954357">
        <w:rPr>
          <w:rFonts w:ascii="Book Antiqua" w:hAnsi="Book Antiqua"/>
          <w:sz w:val="24"/>
          <w:szCs w:val="24"/>
          <w:lang w:val="en-US"/>
        </w:rPr>
        <w:t>Sarcoma Centre of Aarhus University Hospital,</w:t>
      </w:r>
      <w:r w:rsidR="008B605C" w:rsidRPr="00954357">
        <w:rPr>
          <w:rFonts w:ascii="Book Antiqua" w:hAnsi="Book Antiqua" w:hint="eastAsia"/>
          <w:sz w:val="24"/>
          <w:szCs w:val="24"/>
          <w:lang w:val="en-US" w:eastAsia="zh-CN"/>
        </w:rPr>
        <w:t xml:space="preserve"> </w:t>
      </w:r>
      <w:r w:rsidRPr="00954357">
        <w:rPr>
          <w:rFonts w:ascii="Book Antiqua" w:hAnsi="Book Antiqua"/>
          <w:sz w:val="24"/>
          <w:szCs w:val="24"/>
          <w:lang w:val="en"/>
        </w:rPr>
        <w:t>Dep</w:t>
      </w:r>
      <w:r w:rsidRPr="00954357">
        <w:rPr>
          <w:rFonts w:ascii="Book Antiqua" w:hAnsi="Book Antiqua" w:hint="eastAsia"/>
          <w:sz w:val="24"/>
          <w:szCs w:val="24"/>
          <w:lang w:val="en" w:eastAsia="zh-CN"/>
        </w:rPr>
        <w:t>artment</w:t>
      </w:r>
      <w:r w:rsidRPr="00954357">
        <w:rPr>
          <w:rFonts w:ascii="Book Antiqua" w:hAnsi="Book Antiqua"/>
          <w:sz w:val="24"/>
          <w:szCs w:val="24"/>
          <w:lang w:val="en"/>
        </w:rPr>
        <w:t xml:space="preserve"> of Orthopedic Surgery, Aarhus University Hospital, </w:t>
      </w:r>
      <w:proofErr w:type="spellStart"/>
      <w:r w:rsidRPr="00954357">
        <w:rPr>
          <w:rFonts w:ascii="Book Antiqua" w:hAnsi="Book Antiqua"/>
          <w:sz w:val="24"/>
          <w:szCs w:val="24"/>
          <w:lang w:val="en"/>
        </w:rPr>
        <w:t>Palle</w:t>
      </w:r>
      <w:proofErr w:type="spellEnd"/>
      <w:r w:rsidRPr="00954357">
        <w:rPr>
          <w:rFonts w:ascii="Book Antiqua" w:hAnsi="Book Antiqua"/>
          <w:sz w:val="24"/>
          <w:szCs w:val="24"/>
          <w:lang w:val="en"/>
        </w:rPr>
        <w:t xml:space="preserve"> </w:t>
      </w:r>
      <w:proofErr w:type="spellStart"/>
      <w:r w:rsidRPr="00954357">
        <w:rPr>
          <w:rFonts w:ascii="Book Antiqua" w:hAnsi="Book Antiqua"/>
          <w:sz w:val="24"/>
          <w:szCs w:val="24"/>
          <w:lang w:val="en"/>
        </w:rPr>
        <w:t>Juul-Jensens</w:t>
      </w:r>
      <w:proofErr w:type="spellEnd"/>
      <w:r w:rsidRPr="00954357">
        <w:rPr>
          <w:rFonts w:ascii="Book Antiqua" w:hAnsi="Book Antiqua"/>
          <w:sz w:val="24"/>
          <w:szCs w:val="24"/>
          <w:lang w:val="en"/>
        </w:rPr>
        <w:t xml:space="preserve"> Blvd. 99, Aarhus N</w:t>
      </w:r>
      <w:r w:rsidR="008B605C" w:rsidRPr="00954357">
        <w:rPr>
          <w:rFonts w:ascii="Book Antiqua" w:hAnsi="Book Antiqua" w:hint="eastAsia"/>
          <w:sz w:val="24"/>
          <w:szCs w:val="24"/>
          <w:lang w:val="en" w:eastAsia="zh-CN"/>
        </w:rPr>
        <w:t xml:space="preserve"> </w:t>
      </w:r>
      <w:r w:rsidR="008B605C" w:rsidRPr="00954357">
        <w:rPr>
          <w:rFonts w:ascii="Book Antiqua" w:hAnsi="Book Antiqua"/>
          <w:sz w:val="24"/>
          <w:szCs w:val="24"/>
          <w:lang w:val="en"/>
        </w:rPr>
        <w:t>8200</w:t>
      </w:r>
      <w:r w:rsidRPr="00954357">
        <w:rPr>
          <w:rFonts w:ascii="Book Antiqua" w:hAnsi="Book Antiqua"/>
          <w:sz w:val="24"/>
          <w:szCs w:val="24"/>
          <w:lang w:val="en"/>
        </w:rPr>
        <w:t>, Denmar</w:t>
      </w:r>
      <w:r w:rsidR="008B605C" w:rsidRPr="00954357">
        <w:rPr>
          <w:rFonts w:ascii="Book Antiqua" w:hAnsi="Book Antiqua"/>
          <w:sz w:val="24"/>
          <w:szCs w:val="24"/>
          <w:lang w:val="en"/>
        </w:rPr>
        <w:t>k.</w:t>
      </w:r>
      <w:r w:rsidR="008B605C" w:rsidRPr="00954357">
        <w:rPr>
          <w:rFonts w:ascii="Book Antiqua" w:hAnsi="Book Antiqua" w:hint="eastAsia"/>
          <w:sz w:val="24"/>
          <w:szCs w:val="24"/>
          <w:lang w:val="en" w:eastAsia="zh-CN"/>
        </w:rPr>
        <w:t xml:space="preserve"> </w:t>
      </w:r>
      <w:hyperlink r:id="rId9" w:history="1">
        <w:r w:rsidRPr="00954357">
          <w:rPr>
            <w:rStyle w:val="Hyperlink"/>
            <w:rFonts w:ascii="Book Antiqua" w:hAnsi="Book Antiqua"/>
            <w:color w:val="000000" w:themeColor="text1"/>
            <w:sz w:val="24"/>
            <w:szCs w:val="24"/>
            <w:u w:val="none"/>
            <w:lang w:val="en"/>
          </w:rPr>
          <w:t>caspersaebye@clin.au.dk</w:t>
        </w:r>
      </w:hyperlink>
    </w:p>
    <w:bookmarkEnd w:id="5"/>
    <w:bookmarkEnd w:id="6"/>
    <w:p w14:paraId="7E54FE48" w14:textId="61FABFA5" w:rsidR="00A45820" w:rsidRPr="00954357" w:rsidRDefault="00A45820" w:rsidP="000C3A17">
      <w:pPr>
        <w:spacing w:after="0" w:line="360" w:lineRule="auto"/>
        <w:jc w:val="both"/>
        <w:rPr>
          <w:rFonts w:ascii="Book Antiqua" w:hAnsi="Book Antiqua"/>
          <w:b/>
          <w:sz w:val="24"/>
          <w:szCs w:val="24"/>
        </w:rPr>
      </w:pPr>
      <w:r w:rsidRPr="00954357">
        <w:rPr>
          <w:rFonts w:ascii="Book Antiqua" w:hAnsi="Book Antiqua"/>
          <w:b/>
          <w:sz w:val="24"/>
          <w:szCs w:val="24"/>
        </w:rPr>
        <w:t xml:space="preserve">Telephone: </w:t>
      </w:r>
      <w:bookmarkStart w:id="7" w:name="OLE_LINK11"/>
      <w:bookmarkStart w:id="8" w:name="OLE_LINK12"/>
      <w:r w:rsidR="008B605C" w:rsidRPr="00954357">
        <w:rPr>
          <w:rFonts w:ascii="Book Antiqua" w:hAnsi="Book Antiqua"/>
          <w:sz w:val="24"/>
          <w:szCs w:val="24"/>
        </w:rPr>
        <w:t>+45</w:t>
      </w:r>
      <w:r w:rsidR="008B605C" w:rsidRPr="00954357">
        <w:rPr>
          <w:rFonts w:ascii="Book Antiqua" w:hAnsi="Book Antiqua" w:hint="eastAsia"/>
          <w:sz w:val="24"/>
          <w:szCs w:val="24"/>
          <w:lang w:eastAsia="zh-CN"/>
        </w:rPr>
        <w:t>-</w:t>
      </w:r>
      <w:r w:rsidR="008B605C" w:rsidRPr="00954357">
        <w:rPr>
          <w:rFonts w:ascii="Book Antiqua" w:hAnsi="Book Antiqua"/>
          <w:sz w:val="24"/>
          <w:szCs w:val="24"/>
        </w:rPr>
        <w:t>7845</w:t>
      </w:r>
      <w:r w:rsidR="0055772A" w:rsidRPr="00954357">
        <w:rPr>
          <w:rFonts w:ascii="Book Antiqua" w:hAnsi="Book Antiqua"/>
          <w:sz w:val="24"/>
          <w:szCs w:val="24"/>
        </w:rPr>
        <w:t>0000</w:t>
      </w:r>
      <w:bookmarkEnd w:id="7"/>
      <w:bookmarkEnd w:id="8"/>
    </w:p>
    <w:p w14:paraId="6BBD5972" w14:textId="77777777" w:rsidR="00B05276" w:rsidRPr="00954357" w:rsidRDefault="00B05276" w:rsidP="000C3A17">
      <w:pPr>
        <w:spacing w:after="0" w:line="360" w:lineRule="auto"/>
        <w:jc w:val="both"/>
        <w:rPr>
          <w:rFonts w:ascii="Book Antiqua" w:hAnsi="Book Antiqua"/>
          <w:sz w:val="24"/>
          <w:szCs w:val="24"/>
          <w:lang w:val="en"/>
        </w:rPr>
      </w:pPr>
    </w:p>
    <w:p w14:paraId="65B657B6" w14:textId="354AA782" w:rsidR="008B605C" w:rsidRPr="00954357" w:rsidRDefault="008B605C" w:rsidP="000C3A17">
      <w:pPr>
        <w:spacing w:after="0" w:line="360" w:lineRule="auto"/>
        <w:jc w:val="both"/>
        <w:rPr>
          <w:rFonts w:ascii="Book Antiqua" w:hAnsi="Book Antiqua"/>
          <w:b/>
          <w:color w:val="000000"/>
          <w:sz w:val="24"/>
          <w:szCs w:val="24"/>
          <w:lang w:eastAsia="zh-CN"/>
        </w:rPr>
      </w:pPr>
      <w:r w:rsidRPr="00954357">
        <w:rPr>
          <w:rFonts w:ascii="Book Antiqua" w:hAnsi="Book Antiqua"/>
          <w:b/>
          <w:color w:val="000000"/>
          <w:sz w:val="24"/>
          <w:szCs w:val="24"/>
        </w:rPr>
        <w:t xml:space="preserve">Received: </w:t>
      </w:r>
      <w:r w:rsidR="00C50AD2" w:rsidRPr="00954357">
        <w:rPr>
          <w:rFonts w:ascii="Book Antiqua" w:hAnsi="Book Antiqua" w:hint="eastAsia"/>
          <w:color w:val="000000"/>
          <w:sz w:val="24"/>
          <w:szCs w:val="24"/>
          <w:lang w:eastAsia="zh-CN"/>
        </w:rPr>
        <w:t>August</w:t>
      </w:r>
      <w:r w:rsidR="00C50AD2" w:rsidRPr="00954357">
        <w:rPr>
          <w:rFonts w:ascii="Book Antiqua" w:hAnsi="Book Antiqua" w:hint="eastAsia"/>
          <w:color w:val="000000"/>
          <w:sz w:val="24"/>
          <w:szCs w:val="24"/>
        </w:rPr>
        <w:t xml:space="preserve"> </w:t>
      </w:r>
      <w:r w:rsidR="00C50AD2" w:rsidRPr="00954357">
        <w:rPr>
          <w:rFonts w:ascii="Book Antiqua" w:hAnsi="Book Antiqua" w:hint="eastAsia"/>
          <w:color w:val="000000"/>
          <w:sz w:val="24"/>
          <w:szCs w:val="24"/>
          <w:lang w:eastAsia="zh-CN"/>
        </w:rPr>
        <w:t>24</w:t>
      </w:r>
      <w:r w:rsidR="00C50AD2" w:rsidRPr="00954357">
        <w:rPr>
          <w:rFonts w:ascii="Book Antiqua" w:hAnsi="Book Antiqua" w:hint="eastAsia"/>
          <w:color w:val="000000"/>
          <w:sz w:val="24"/>
          <w:szCs w:val="24"/>
        </w:rPr>
        <w:t>, 201</w:t>
      </w:r>
      <w:r w:rsidR="00C50AD2" w:rsidRPr="00954357">
        <w:rPr>
          <w:rFonts w:ascii="Book Antiqua" w:hAnsi="Book Antiqua" w:hint="eastAsia"/>
          <w:color w:val="000000"/>
          <w:sz w:val="24"/>
          <w:szCs w:val="24"/>
          <w:lang w:eastAsia="zh-CN"/>
        </w:rPr>
        <w:t>8</w:t>
      </w:r>
    </w:p>
    <w:p w14:paraId="1F4FDA5A" w14:textId="498A714C" w:rsidR="008B605C" w:rsidRPr="00954357" w:rsidRDefault="008B605C" w:rsidP="000C3A17">
      <w:pPr>
        <w:spacing w:after="0" w:line="360" w:lineRule="auto"/>
        <w:jc w:val="both"/>
        <w:rPr>
          <w:rFonts w:ascii="Book Antiqua" w:hAnsi="Book Antiqua"/>
          <w:b/>
          <w:color w:val="000000"/>
          <w:sz w:val="24"/>
          <w:szCs w:val="24"/>
        </w:rPr>
      </w:pPr>
      <w:r w:rsidRPr="00954357">
        <w:rPr>
          <w:rFonts w:ascii="Book Antiqua" w:hAnsi="Book Antiqua"/>
          <w:b/>
          <w:color w:val="000000"/>
          <w:sz w:val="24"/>
          <w:szCs w:val="24"/>
        </w:rPr>
        <w:t>Peer-review started:</w:t>
      </w:r>
      <w:r w:rsidRPr="00954357">
        <w:rPr>
          <w:rFonts w:ascii="Book Antiqua" w:hAnsi="Book Antiqua" w:hint="eastAsia"/>
          <w:b/>
          <w:color w:val="000000"/>
          <w:sz w:val="24"/>
          <w:szCs w:val="24"/>
        </w:rPr>
        <w:t xml:space="preserve"> </w:t>
      </w:r>
      <w:r w:rsidR="00C50AD2" w:rsidRPr="00954357">
        <w:rPr>
          <w:rFonts w:ascii="Book Antiqua" w:hAnsi="Book Antiqua" w:hint="eastAsia"/>
          <w:color w:val="000000"/>
          <w:sz w:val="24"/>
          <w:szCs w:val="24"/>
          <w:lang w:eastAsia="zh-CN"/>
        </w:rPr>
        <w:t>August</w:t>
      </w:r>
      <w:r w:rsidR="00C50AD2" w:rsidRPr="00954357">
        <w:rPr>
          <w:rFonts w:ascii="Book Antiqua" w:hAnsi="Book Antiqua" w:hint="eastAsia"/>
          <w:color w:val="000000"/>
          <w:sz w:val="24"/>
          <w:szCs w:val="24"/>
        </w:rPr>
        <w:t xml:space="preserve"> </w:t>
      </w:r>
      <w:r w:rsidR="00C50AD2" w:rsidRPr="00954357">
        <w:rPr>
          <w:rFonts w:ascii="Book Antiqua" w:hAnsi="Book Antiqua" w:hint="eastAsia"/>
          <w:color w:val="000000"/>
          <w:sz w:val="24"/>
          <w:szCs w:val="24"/>
          <w:lang w:eastAsia="zh-CN"/>
        </w:rPr>
        <w:t>24</w:t>
      </w:r>
      <w:r w:rsidR="00C50AD2" w:rsidRPr="00954357">
        <w:rPr>
          <w:rFonts w:ascii="Book Antiqua" w:hAnsi="Book Antiqua" w:hint="eastAsia"/>
          <w:color w:val="000000"/>
          <w:sz w:val="24"/>
          <w:szCs w:val="24"/>
        </w:rPr>
        <w:t>, 201</w:t>
      </w:r>
      <w:r w:rsidR="00C50AD2" w:rsidRPr="00954357">
        <w:rPr>
          <w:rFonts w:ascii="Book Antiqua" w:hAnsi="Book Antiqua" w:hint="eastAsia"/>
          <w:color w:val="000000"/>
          <w:sz w:val="24"/>
          <w:szCs w:val="24"/>
          <w:lang w:eastAsia="zh-CN"/>
        </w:rPr>
        <w:t>8</w:t>
      </w:r>
    </w:p>
    <w:p w14:paraId="5578847D" w14:textId="4B5665A7" w:rsidR="008B605C" w:rsidRPr="00954357" w:rsidRDefault="008B605C" w:rsidP="000C3A17">
      <w:pPr>
        <w:spacing w:after="0" w:line="360" w:lineRule="auto"/>
        <w:jc w:val="both"/>
        <w:rPr>
          <w:rFonts w:ascii="Book Antiqua" w:hAnsi="Book Antiqua"/>
          <w:b/>
          <w:color w:val="000000"/>
          <w:sz w:val="24"/>
          <w:szCs w:val="24"/>
          <w:lang w:eastAsia="zh-CN"/>
        </w:rPr>
      </w:pPr>
      <w:r w:rsidRPr="00954357">
        <w:rPr>
          <w:rFonts w:ascii="Book Antiqua" w:hAnsi="Book Antiqua"/>
          <w:b/>
          <w:color w:val="000000"/>
          <w:sz w:val="24"/>
          <w:szCs w:val="24"/>
        </w:rPr>
        <w:t>First decision:</w:t>
      </w:r>
      <w:r w:rsidRPr="00954357">
        <w:rPr>
          <w:rFonts w:ascii="Book Antiqua" w:hAnsi="Book Antiqua" w:hint="eastAsia"/>
          <w:b/>
          <w:color w:val="000000"/>
          <w:sz w:val="24"/>
          <w:szCs w:val="24"/>
        </w:rPr>
        <w:t xml:space="preserve"> </w:t>
      </w:r>
      <w:r w:rsidR="00C50AD2" w:rsidRPr="00954357">
        <w:rPr>
          <w:rFonts w:ascii="Book Antiqua" w:hAnsi="Book Antiqua" w:hint="eastAsia"/>
          <w:color w:val="000000"/>
          <w:sz w:val="24"/>
          <w:szCs w:val="24"/>
          <w:lang w:eastAsia="zh-CN"/>
        </w:rPr>
        <w:t>October</w:t>
      </w:r>
      <w:r w:rsidR="00C50AD2" w:rsidRPr="00954357">
        <w:rPr>
          <w:rFonts w:ascii="Book Antiqua" w:hAnsi="Book Antiqua" w:hint="eastAsia"/>
          <w:color w:val="000000"/>
          <w:sz w:val="24"/>
          <w:szCs w:val="24"/>
        </w:rPr>
        <w:t xml:space="preserve"> </w:t>
      </w:r>
      <w:r w:rsidR="00C50AD2" w:rsidRPr="00954357">
        <w:rPr>
          <w:rFonts w:ascii="Book Antiqua" w:hAnsi="Book Antiqua" w:hint="eastAsia"/>
          <w:color w:val="000000"/>
          <w:sz w:val="24"/>
          <w:szCs w:val="24"/>
          <w:lang w:eastAsia="zh-CN"/>
        </w:rPr>
        <w:t>4</w:t>
      </w:r>
      <w:r w:rsidR="00C50AD2" w:rsidRPr="00954357">
        <w:rPr>
          <w:rFonts w:ascii="Book Antiqua" w:hAnsi="Book Antiqua" w:hint="eastAsia"/>
          <w:color w:val="000000"/>
          <w:sz w:val="24"/>
          <w:szCs w:val="24"/>
        </w:rPr>
        <w:t>, 201</w:t>
      </w:r>
      <w:r w:rsidR="00C50AD2" w:rsidRPr="00954357">
        <w:rPr>
          <w:rFonts w:ascii="Book Antiqua" w:hAnsi="Book Antiqua" w:hint="eastAsia"/>
          <w:color w:val="000000"/>
          <w:sz w:val="24"/>
          <w:szCs w:val="24"/>
          <w:lang w:eastAsia="zh-CN"/>
        </w:rPr>
        <w:t>8</w:t>
      </w:r>
    </w:p>
    <w:p w14:paraId="0B7F886E" w14:textId="77A0850F" w:rsidR="008B605C" w:rsidRPr="00954357" w:rsidRDefault="008B605C" w:rsidP="000C3A17">
      <w:pPr>
        <w:spacing w:after="0" w:line="360" w:lineRule="auto"/>
        <w:jc w:val="both"/>
        <w:rPr>
          <w:rFonts w:ascii="Book Antiqua" w:hAnsi="Book Antiqua"/>
          <w:b/>
          <w:color w:val="000000"/>
          <w:sz w:val="24"/>
          <w:szCs w:val="24"/>
        </w:rPr>
      </w:pPr>
      <w:r w:rsidRPr="00954357">
        <w:rPr>
          <w:rFonts w:ascii="Book Antiqua" w:hAnsi="Book Antiqua"/>
          <w:b/>
          <w:color w:val="000000"/>
          <w:sz w:val="24"/>
          <w:szCs w:val="24"/>
        </w:rPr>
        <w:t xml:space="preserve">Revised: </w:t>
      </w:r>
      <w:r w:rsidR="00703F4A" w:rsidRPr="00954357">
        <w:rPr>
          <w:rFonts w:ascii="Book Antiqua" w:hAnsi="Book Antiqua" w:hint="eastAsia"/>
          <w:color w:val="000000"/>
          <w:sz w:val="24"/>
          <w:szCs w:val="24"/>
          <w:lang w:eastAsia="zh-CN"/>
        </w:rPr>
        <w:t>December</w:t>
      </w:r>
      <w:r w:rsidR="00C50AD2" w:rsidRPr="00954357">
        <w:rPr>
          <w:rFonts w:ascii="Book Antiqua" w:hAnsi="Book Antiqua" w:hint="eastAsia"/>
          <w:color w:val="000000"/>
          <w:sz w:val="24"/>
          <w:szCs w:val="24"/>
        </w:rPr>
        <w:t xml:space="preserve"> </w:t>
      </w:r>
      <w:r w:rsidR="00703F4A" w:rsidRPr="00954357">
        <w:rPr>
          <w:rFonts w:ascii="Book Antiqua" w:hAnsi="Book Antiqua" w:hint="eastAsia"/>
          <w:color w:val="000000"/>
          <w:sz w:val="24"/>
          <w:szCs w:val="24"/>
          <w:lang w:eastAsia="zh-CN"/>
        </w:rPr>
        <w:t>1</w:t>
      </w:r>
      <w:r w:rsidR="00C50AD2" w:rsidRPr="00954357">
        <w:rPr>
          <w:rFonts w:ascii="Book Antiqua" w:hAnsi="Book Antiqua" w:hint="eastAsia"/>
          <w:color w:val="000000"/>
          <w:sz w:val="24"/>
          <w:szCs w:val="24"/>
        </w:rPr>
        <w:t>, 201</w:t>
      </w:r>
      <w:r w:rsidR="00C50AD2" w:rsidRPr="00954357">
        <w:rPr>
          <w:rFonts w:ascii="Book Antiqua" w:hAnsi="Book Antiqua" w:hint="eastAsia"/>
          <w:color w:val="000000"/>
          <w:sz w:val="24"/>
          <w:szCs w:val="24"/>
          <w:lang w:eastAsia="zh-CN"/>
        </w:rPr>
        <w:t>8</w:t>
      </w:r>
    </w:p>
    <w:p w14:paraId="36A18F58" w14:textId="02C70AB4" w:rsidR="008B605C" w:rsidRPr="00954357" w:rsidRDefault="008B605C" w:rsidP="000C3A17">
      <w:pPr>
        <w:spacing w:after="0" w:line="360" w:lineRule="auto"/>
        <w:jc w:val="both"/>
        <w:rPr>
          <w:rFonts w:ascii="Book Antiqua" w:hAnsi="Book Antiqua" w:hint="eastAsia"/>
          <w:b/>
          <w:color w:val="000000"/>
          <w:sz w:val="24"/>
          <w:szCs w:val="24"/>
          <w:lang w:eastAsia="zh-CN"/>
        </w:rPr>
      </w:pPr>
      <w:proofErr w:type="spellStart"/>
      <w:r w:rsidRPr="00954357">
        <w:rPr>
          <w:rFonts w:ascii="Book Antiqua" w:hAnsi="Book Antiqua"/>
          <w:b/>
          <w:color w:val="000000"/>
          <w:sz w:val="24"/>
          <w:szCs w:val="24"/>
        </w:rPr>
        <w:t>Accepted</w:t>
      </w:r>
      <w:proofErr w:type="spellEnd"/>
      <w:r w:rsidRPr="00954357">
        <w:rPr>
          <w:rFonts w:ascii="Book Antiqua" w:hAnsi="Book Antiqua"/>
          <w:b/>
          <w:color w:val="000000"/>
          <w:sz w:val="24"/>
          <w:szCs w:val="24"/>
        </w:rPr>
        <w:t xml:space="preserve">: </w:t>
      </w:r>
      <w:proofErr w:type="gramStart"/>
      <w:ins w:id="9" w:author="Li Ma" w:date="2018-12-12T19:21:00Z">
        <w:r w:rsidR="00E9326C" w:rsidRPr="00E9326C">
          <w:rPr>
            <w:rFonts w:ascii="Book Antiqua" w:hAnsi="Book Antiqua"/>
            <w:color w:val="000000"/>
            <w:sz w:val="24"/>
            <w:szCs w:val="24"/>
            <w:rPrChange w:id="10" w:author="Li Ma" w:date="2018-12-12T19:21:00Z">
              <w:rPr>
                <w:rFonts w:ascii="Book Antiqua" w:hAnsi="Book Antiqua"/>
                <w:b/>
                <w:color w:val="000000"/>
                <w:sz w:val="24"/>
                <w:szCs w:val="24"/>
              </w:rPr>
            </w:rPrChange>
          </w:rPr>
          <w:t>Dece</w:t>
        </w:r>
        <w:bookmarkStart w:id="11" w:name="_GoBack"/>
        <w:bookmarkEnd w:id="11"/>
        <w:r w:rsidR="00E9326C" w:rsidRPr="00E9326C">
          <w:rPr>
            <w:rFonts w:ascii="Book Antiqua" w:hAnsi="Book Antiqua"/>
            <w:color w:val="000000"/>
            <w:sz w:val="24"/>
            <w:szCs w:val="24"/>
            <w:rPrChange w:id="12" w:author="Li Ma" w:date="2018-12-12T19:21:00Z">
              <w:rPr>
                <w:rFonts w:ascii="Book Antiqua" w:hAnsi="Book Antiqua"/>
                <w:b/>
                <w:color w:val="000000"/>
                <w:sz w:val="24"/>
                <w:szCs w:val="24"/>
              </w:rPr>
            </w:rPrChange>
          </w:rPr>
          <w:t>mber</w:t>
        </w:r>
        <w:proofErr w:type="gramEnd"/>
        <w:r w:rsidR="00E9326C" w:rsidRPr="00E9326C">
          <w:rPr>
            <w:rFonts w:ascii="Book Antiqua" w:hAnsi="Book Antiqua"/>
            <w:color w:val="000000"/>
            <w:sz w:val="24"/>
            <w:szCs w:val="24"/>
            <w:rPrChange w:id="13" w:author="Li Ma" w:date="2018-12-12T19:21:00Z">
              <w:rPr>
                <w:rFonts w:ascii="Book Antiqua" w:hAnsi="Book Antiqua"/>
                <w:b/>
                <w:color w:val="000000"/>
                <w:sz w:val="24"/>
                <w:szCs w:val="24"/>
              </w:rPr>
            </w:rPrChange>
          </w:rPr>
          <w:t xml:space="preserve"> 12, 2018</w:t>
        </w:r>
        <w:r w:rsidR="00E9326C">
          <w:rPr>
            <w:rFonts w:ascii="Book Antiqua" w:hAnsi="Book Antiqua"/>
            <w:b/>
            <w:color w:val="000000"/>
            <w:sz w:val="24"/>
            <w:szCs w:val="24"/>
          </w:rPr>
          <w:t xml:space="preserve"> </w:t>
        </w:r>
      </w:ins>
    </w:p>
    <w:p w14:paraId="6F050353" w14:textId="77777777" w:rsidR="008B605C" w:rsidRPr="00954357" w:rsidRDefault="008B605C" w:rsidP="000C3A17">
      <w:pPr>
        <w:spacing w:after="0" w:line="360" w:lineRule="auto"/>
        <w:jc w:val="both"/>
        <w:rPr>
          <w:rFonts w:ascii="Book Antiqua" w:hAnsi="Book Antiqua"/>
          <w:b/>
          <w:color w:val="000000"/>
          <w:sz w:val="24"/>
          <w:szCs w:val="24"/>
        </w:rPr>
      </w:pPr>
      <w:proofErr w:type="spellStart"/>
      <w:r w:rsidRPr="00954357">
        <w:rPr>
          <w:rFonts w:ascii="Book Antiqua" w:hAnsi="Book Antiqua"/>
          <w:b/>
          <w:color w:val="000000"/>
          <w:sz w:val="24"/>
          <w:szCs w:val="24"/>
        </w:rPr>
        <w:t>Article</w:t>
      </w:r>
      <w:proofErr w:type="spellEnd"/>
      <w:r w:rsidRPr="00954357">
        <w:rPr>
          <w:rFonts w:ascii="Book Antiqua" w:hAnsi="Book Antiqua"/>
          <w:b/>
          <w:color w:val="000000"/>
          <w:sz w:val="24"/>
          <w:szCs w:val="24"/>
        </w:rPr>
        <w:t xml:space="preserve"> in </w:t>
      </w:r>
      <w:proofErr w:type="spellStart"/>
      <w:r w:rsidRPr="00954357">
        <w:rPr>
          <w:rFonts w:ascii="Book Antiqua" w:hAnsi="Book Antiqua"/>
          <w:b/>
          <w:color w:val="000000"/>
          <w:sz w:val="24"/>
          <w:szCs w:val="24"/>
        </w:rPr>
        <w:t>press</w:t>
      </w:r>
      <w:proofErr w:type="spellEnd"/>
      <w:r w:rsidRPr="00954357">
        <w:rPr>
          <w:rFonts w:ascii="Book Antiqua" w:hAnsi="Book Antiqua"/>
          <w:b/>
          <w:color w:val="000000"/>
          <w:sz w:val="24"/>
          <w:szCs w:val="24"/>
        </w:rPr>
        <w:t>:</w:t>
      </w:r>
    </w:p>
    <w:p w14:paraId="2E5D779F" w14:textId="77777777" w:rsidR="008B605C" w:rsidRPr="00954357" w:rsidRDefault="008B605C" w:rsidP="000C3A17">
      <w:pPr>
        <w:spacing w:after="0" w:line="360" w:lineRule="auto"/>
        <w:jc w:val="both"/>
        <w:rPr>
          <w:rFonts w:ascii="Book Antiqua" w:hAnsi="Book Antiqua"/>
          <w:b/>
          <w:color w:val="000000"/>
          <w:sz w:val="24"/>
          <w:szCs w:val="24"/>
        </w:rPr>
      </w:pPr>
      <w:r w:rsidRPr="00954357">
        <w:rPr>
          <w:rFonts w:ascii="Book Antiqua" w:hAnsi="Book Antiqua"/>
          <w:b/>
          <w:color w:val="000000"/>
          <w:sz w:val="24"/>
          <w:szCs w:val="24"/>
        </w:rPr>
        <w:t>Published online:</w:t>
      </w:r>
    </w:p>
    <w:p w14:paraId="24687B58" w14:textId="7192F6A2" w:rsidR="00B05276" w:rsidRPr="00954357" w:rsidRDefault="00527CD1" w:rsidP="000C3A17">
      <w:pPr>
        <w:spacing w:after="0" w:line="360" w:lineRule="auto"/>
        <w:jc w:val="both"/>
        <w:rPr>
          <w:rFonts w:ascii="Book Antiqua" w:hAnsi="Book Antiqua"/>
          <w:sz w:val="24"/>
          <w:szCs w:val="24"/>
          <w:lang w:val="en" w:eastAsia="zh-CN"/>
        </w:rPr>
      </w:pPr>
      <w:r w:rsidRPr="00954357">
        <w:rPr>
          <w:rFonts w:ascii="Book Antiqua" w:hAnsi="Book Antiqua"/>
          <w:sz w:val="24"/>
          <w:szCs w:val="24"/>
          <w:lang w:val="en"/>
        </w:rPr>
        <w:lastRenderedPageBreak/>
        <w:br w:type="page"/>
      </w:r>
    </w:p>
    <w:p w14:paraId="5750B07D" w14:textId="77777777" w:rsidR="00F308DB" w:rsidRPr="00954357" w:rsidRDefault="00F308DB" w:rsidP="000C3A17">
      <w:pPr>
        <w:spacing w:after="0" w:line="360" w:lineRule="auto"/>
        <w:jc w:val="both"/>
        <w:rPr>
          <w:rFonts w:ascii="Book Antiqua" w:hAnsi="Book Antiqua"/>
          <w:sz w:val="24"/>
          <w:szCs w:val="24"/>
          <w:lang w:val="en-US"/>
        </w:rPr>
      </w:pPr>
      <w:r w:rsidRPr="00954357">
        <w:rPr>
          <w:rFonts w:ascii="Book Antiqua" w:hAnsi="Book Antiqua"/>
          <w:b/>
          <w:sz w:val="24"/>
          <w:szCs w:val="24"/>
          <w:lang w:val="en-US"/>
        </w:rPr>
        <w:lastRenderedPageBreak/>
        <w:t>Abstract</w:t>
      </w:r>
      <w:r w:rsidR="002A763F" w:rsidRPr="00954357">
        <w:rPr>
          <w:rFonts w:ascii="Book Antiqua" w:hAnsi="Book Antiqua"/>
          <w:sz w:val="24"/>
          <w:szCs w:val="24"/>
          <w:lang w:val="en-US"/>
        </w:rPr>
        <w:t xml:space="preserve"> </w:t>
      </w:r>
    </w:p>
    <w:p w14:paraId="14C68643" w14:textId="2FE41CC2" w:rsidR="00813632" w:rsidRPr="00954357" w:rsidRDefault="00703F4A" w:rsidP="000C3A17">
      <w:pPr>
        <w:spacing w:after="0" w:line="360" w:lineRule="auto"/>
        <w:jc w:val="both"/>
        <w:rPr>
          <w:rFonts w:ascii="Book Antiqua" w:hAnsi="Book Antiqua"/>
          <w:b/>
          <w:i/>
          <w:sz w:val="24"/>
          <w:szCs w:val="24"/>
          <w:lang w:val="en-US" w:eastAsia="zh-CN"/>
        </w:rPr>
      </w:pPr>
      <w:r w:rsidRPr="00954357">
        <w:rPr>
          <w:rFonts w:ascii="Book Antiqua" w:hAnsi="Book Antiqua"/>
          <w:b/>
          <w:i/>
          <w:sz w:val="24"/>
          <w:szCs w:val="24"/>
          <w:lang w:val="en-US" w:eastAsia="zh-CN"/>
        </w:rPr>
        <w:t>BACKGROUND</w:t>
      </w:r>
    </w:p>
    <w:p w14:paraId="2EB1CFF3" w14:textId="05D9B58D" w:rsidR="00DB72A6" w:rsidRPr="00954357" w:rsidRDefault="00B459CE"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The </w:t>
      </w:r>
      <w:r w:rsidR="00385370" w:rsidRPr="00954357">
        <w:rPr>
          <w:rFonts w:ascii="Book Antiqua" w:hAnsi="Book Antiqua"/>
          <w:sz w:val="24"/>
          <w:szCs w:val="24"/>
          <w:lang w:val="en-US"/>
        </w:rPr>
        <w:t xml:space="preserve">musculoskeletal </w:t>
      </w:r>
      <w:proofErr w:type="spellStart"/>
      <w:r w:rsidR="00385370" w:rsidRPr="00954357">
        <w:rPr>
          <w:rFonts w:ascii="Book Antiqua" w:hAnsi="Book Antiqua"/>
          <w:sz w:val="24"/>
          <w:szCs w:val="24"/>
          <w:lang w:val="en-US"/>
        </w:rPr>
        <w:t>tumour</w:t>
      </w:r>
      <w:proofErr w:type="spellEnd"/>
      <w:r w:rsidR="00385370" w:rsidRPr="00954357">
        <w:rPr>
          <w:rFonts w:ascii="Book Antiqua" w:hAnsi="Book Antiqua"/>
          <w:sz w:val="24"/>
          <w:szCs w:val="24"/>
          <w:lang w:val="en-US"/>
        </w:rPr>
        <w:t xml:space="preserve"> society score</w:t>
      </w:r>
      <w:r w:rsidRPr="00954357">
        <w:rPr>
          <w:rFonts w:ascii="Book Antiqua" w:hAnsi="Book Antiqua"/>
          <w:sz w:val="24"/>
          <w:szCs w:val="24"/>
          <w:lang w:val="en-US"/>
        </w:rPr>
        <w:t xml:space="preserve"> (MSTS) is a well-known questionnaire for measuring functional outcome in patients with neoplasms in the extremities. Standardized guidelines for cross-cultural tr</w:t>
      </w:r>
      <w:r w:rsidR="00D61B73">
        <w:rPr>
          <w:rFonts w:ascii="Book Antiqua" w:hAnsi="Book Antiqua"/>
          <w:sz w:val="24"/>
          <w:szCs w:val="24"/>
          <w:lang w:val="en-US"/>
        </w:rPr>
        <w:t>anslation and validation ensure</w:t>
      </w:r>
      <w:r w:rsidRPr="00954357">
        <w:rPr>
          <w:rFonts w:ascii="Book Antiqua" w:hAnsi="Book Antiqua"/>
          <w:sz w:val="24"/>
          <w:szCs w:val="24"/>
          <w:lang w:val="en-US"/>
        </w:rPr>
        <w:t xml:space="preserve"> the equivalence of content between the original and translated versions. The translation and validation provide the possibility to compare different sarcoma populations on an international level. This study is based on the hypothesis that the Danish MSTS questionnaire is a valid tool for measuring the end result after surgery for neoplasms in the extremities.</w:t>
      </w:r>
    </w:p>
    <w:p w14:paraId="3B6D296E" w14:textId="77777777" w:rsidR="00B459CE" w:rsidRPr="00954357" w:rsidRDefault="00B459CE" w:rsidP="000C3A17">
      <w:pPr>
        <w:spacing w:after="0" w:line="360" w:lineRule="auto"/>
        <w:jc w:val="both"/>
        <w:rPr>
          <w:rFonts w:ascii="Book Antiqua" w:hAnsi="Book Antiqua"/>
          <w:b/>
          <w:i/>
          <w:sz w:val="24"/>
          <w:szCs w:val="24"/>
          <w:lang w:val="en-US" w:eastAsia="zh-CN"/>
        </w:rPr>
      </w:pPr>
    </w:p>
    <w:p w14:paraId="4D8F9D3A" w14:textId="2DAF964E" w:rsidR="00B05276" w:rsidRPr="00954357" w:rsidRDefault="004F7F3E"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t>AIM</w:t>
      </w:r>
    </w:p>
    <w:p w14:paraId="198F908A" w14:textId="17AF3102" w:rsidR="00F308DB" w:rsidRPr="00954357" w:rsidRDefault="00B05276"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To validate the Danish version of the upper and lower extremity version of the </w:t>
      </w:r>
      <w:r w:rsidR="00385370" w:rsidRPr="00954357">
        <w:rPr>
          <w:rFonts w:ascii="Book Antiqua" w:hAnsi="Book Antiqua"/>
          <w:sz w:val="24"/>
          <w:szCs w:val="24"/>
          <w:lang w:val="en-US"/>
        </w:rPr>
        <w:t>MSTS</w:t>
      </w:r>
      <w:r w:rsidR="00107E13" w:rsidRPr="00954357">
        <w:rPr>
          <w:rFonts w:ascii="Book Antiqua" w:hAnsi="Book Antiqua"/>
          <w:sz w:val="24"/>
          <w:szCs w:val="24"/>
          <w:lang w:val="en-US"/>
        </w:rPr>
        <w:t>.</w:t>
      </w:r>
    </w:p>
    <w:p w14:paraId="33A8C923" w14:textId="77777777" w:rsidR="00B05276" w:rsidRPr="00954357" w:rsidRDefault="00B05276" w:rsidP="000C3A17">
      <w:pPr>
        <w:spacing w:after="0" w:line="360" w:lineRule="auto"/>
        <w:jc w:val="both"/>
        <w:rPr>
          <w:rFonts w:ascii="Book Antiqua" w:hAnsi="Book Antiqua"/>
          <w:sz w:val="24"/>
          <w:szCs w:val="24"/>
          <w:lang w:val="en-US"/>
        </w:rPr>
      </w:pPr>
    </w:p>
    <w:p w14:paraId="6D3916BC" w14:textId="234E7F68" w:rsidR="00B05276" w:rsidRPr="00954357" w:rsidRDefault="004F7F3E"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t>METHODS</w:t>
      </w:r>
    </w:p>
    <w:p w14:paraId="422A0E07" w14:textId="159D1E1B" w:rsidR="00F308DB" w:rsidRPr="00954357" w:rsidRDefault="00B05276"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The translation of the MSTS was conducted in accordance with international guidelines. Patients operated for sarcomas and aggressive benign </w:t>
      </w:r>
      <w:r w:rsidR="00793BD7" w:rsidRPr="00954357">
        <w:rPr>
          <w:rFonts w:ascii="Book Antiqua" w:hAnsi="Book Antiqua"/>
          <w:sz w:val="24"/>
          <w:szCs w:val="24"/>
          <w:lang w:val="en-US"/>
        </w:rPr>
        <w:t>tumors</w:t>
      </w:r>
      <w:r w:rsidRPr="00954357">
        <w:rPr>
          <w:rFonts w:ascii="Book Antiqua" w:hAnsi="Book Antiqua"/>
          <w:sz w:val="24"/>
          <w:szCs w:val="24"/>
          <w:lang w:val="en-US"/>
        </w:rPr>
        <w:t xml:space="preserve"> were invited to participate in the study. The psychometric properties of the Danish version of the MSTS were tested in terms of validity and reliability and for the risk of floor or ceiling effect. Spearman’s rank coefficient was used to test the validity by comparing with the </w:t>
      </w:r>
      <w:bookmarkStart w:id="14" w:name="OLE_LINK34"/>
      <w:bookmarkStart w:id="15" w:name="OLE_LINK35"/>
      <w:r w:rsidR="00DB3839" w:rsidRPr="00954357">
        <w:rPr>
          <w:rFonts w:ascii="Book Antiqua" w:hAnsi="Book Antiqua"/>
          <w:sz w:val="24"/>
          <w:szCs w:val="24"/>
          <w:lang w:val="en-US"/>
        </w:rPr>
        <w:t>Toronto Extremity Salvage Score</w:t>
      </w:r>
      <w:bookmarkEnd w:id="14"/>
      <w:bookmarkEnd w:id="15"/>
      <w:r w:rsidRPr="00954357">
        <w:rPr>
          <w:rFonts w:ascii="Book Antiqua" w:hAnsi="Book Antiqua"/>
          <w:sz w:val="24"/>
          <w:szCs w:val="24"/>
          <w:lang w:val="en-US"/>
        </w:rPr>
        <w:t xml:space="preserve"> (TESS). The </w:t>
      </w:r>
      <w:bookmarkStart w:id="16" w:name="OLE_LINK32"/>
      <w:bookmarkStart w:id="17" w:name="OLE_LINK33"/>
      <w:r w:rsidR="00DB3839" w:rsidRPr="00954357">
        <w:rPr>
          <w:rFonts w:ascii="Book Antiqua" w:hAnsi="Book Antiqua"/>
          <w:sz w:val="24"/>
          <w:szCs w:val="24"/>
          <w:lang w:val="en-US"/>
        </w:rPr>
        <w:t>Intraclass Correlation Coefficient</w:t>
      </w:r>
      <w:bookmarkEnd w:id="16"/>
      <w:bookmarkEnd w:id="17"/>
      <w:r w:rsidRPr="00954357">
        <w:rPr>
          <w:rFonts w:ascii="Book Antiqua" w:hAnsi="Book Antiqua"/>
          <w:sz w:val="24"/>
          <w:szCs w:val="24"/>
          <w:lang w:val="en-US"/>
        </w:rPr>
        <w:t xml:space="preserve"> (ICC) was used to evaluate inter-rater reliability. Cronbach’s alpha was used to test for internal consistency. Spearman’s rank coefficient was used to compare the MSTS lower extremity version wit</w:t>
      </w:r>
      <w:r w:rsidR="00344990" w:rsidRPr="00954357">
        <w:rPr>
          <w:rFonts w:ascii="Book Antiqua" w:hAnsi="Book Antiqua"/>
          <w:sz w:val="24"/>
          <w:szCs w:val="24"/>
          <w:lang w:val="en-US"/>
        </w:rPr>
        <w:t xml:space="preserve">h the objective test, Timed Up </w:t>
      </w:r>
      <w:r w:rsidR="00344990" w:rsidRPr="00954357">
        <w:rPr>
          <w:rFonts w:ascii="Book Antiqua" w:hAnsi="Book Antiqua" w:hint="eastAsia"/>
          <w:sz w:val="24"/>
          <w:szCs w:val="24"/>
          <w:lang w:val="en-US" w:eastAsia="zh-CN"/>
        </w:rPr>
        <w:t>and</w:t>
      </w:r>
      <w:r w:rsidRPr="00954357">
        <w:rPr>
          <w:rFonts w:ascii="Book Antiqua" w:hAnsi="Book Antiqua"/>
          <w:sz w:val="24"/>
          <w:szCs w:val="24"/>
          <w:lang w:val="en-US"/>
        </w:rPr>
        <w:t xml:space="preserve"> Go (TUG).</w:t>
      </w:r>
    </w:p>
    <w:p w14:paraId="6268F364" w14:textId="77777777" w:rsidR="00B05276" w:rsidRPr="00954357" w:rsidRDefault="00B05276" w:rsidP="000C3A17">
      <w:pPr>
        <w:spacing w:after="0" w:line="360" w:lineRule="auto"/>
        <w:jc w:val="both"/>
        <w:rPr>
          <w:rFonts w:ascii="Book Antiqua" w:hAnsi="Book Antiqua"/>
          <w:sz w:val="24"/>
          <w:szCs w:val="24"/>
          <w:lang w:val="en-US"/>
        </w:rPr>
      </w:pPr>
    </w:p>
    <w:p w14:paraId="6F4E1CCA" w14:textId="0546DFB4" w:rsidR="00B05276" w:rsidRPr="00954357" w:rsidRDefault="004F7F3E"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t xml:space="preserve">RESULTS </w:t>
      </w:r>
    </w:p>
    <w:p w14:paraId="22B36CF1" w14:textId="49BD2285" w:rsidR="00F308DB" w:rsidRPr="00954357" w:rsidRDefault="00B05276" w:rsidP="000C3A17">
      <w:pPr>
        <w:spacing w:after="0" w:line="360" w:lineRule="auto"/>
        <w:jc w:val="both"/>
        <w:rPr>
          <w:rFonts w:ascii="Book Antiqua" w:hAnsi="Book Antiqua" w:cstheme="minorHAnsi"/>
          <w:sz w:val="24"/>
          <w:szCs w:val="24"/>
          <w:lang w:val="en-US"/>
        </w:rPr>
      </w:pPr>
      <w:r w:rsidRPr="00954357">
        <w:rPr>
          <w:rFonts w:ascii="Book Antiqua" w:hAnsi="Book Antiqua"/>
          <w:sz w:val="24"/>
          <w:szCs w:val="24"/>
          <w:lang w:val="en-US"/>
        </w:rPr>
        <w:t xml:space="preserve">The upper extremity version demonstrated an </w:t>
      </w:r>
      <w:r w:rsidR="004F7F3E" w:rsidRPr="00954357">
        <w:rPr>
          <w:rFonts w:ascii="Book Antiqua" w:hAnsi="Book Antiqua"/>
          <w:sz w:val="24"/>
          <w:szCs w:val="24"/>
          <w:lang w:val="en-US"/>
        </w:rPr>
        <w:t>ICC</w:t>
      </w:r>
      <w:r w:rsidRPr="00954357">
        <w:rPr>
          <w:rFonts w:ascii="Book Antiqua" w:hAnsi="Book Antiqua"/>
          <w:sz w:val="24"/>
          <w:szCs w:val="24"/>
          <w:lang w:val="en-US"/>
        </w:rPr>
        <w:t xml:space="preserve"> of 0.95 in the inter-rater reliability test. The lower extremity version had an ICC of 0.88 in the inter-rater reliability test, respectively. Both MSTS versions showed a ceiling effect. The validity of the MSTS was measured by Spearman’s rank correlation coefficient by comparing the MSTS with the </w:t>
      </w:r>
      <w:r w:rsidR="004F7F3E" w:rsidRPr="00954357">
        <w:rPr>
          <w:rFonts w:ascii="Book Antiqua" w:hAnsi="Book Antiqua" w:hint="eastAsia"/>
          <w:sz w:val="24"/>
          <w:szCs w:val="24"/>
          <w:lang w:val="en-US" w:eastAsia="zh-CN"/>
        </w:rPr>
        <w:t>TESS</w:t>
      </w:r>
      <w:r w:rsidRPr="00954357">
        <w:rPr>
          <w:rFonts w:ascii="Book Antiqua" w:hAnsi="Book Antiqua"/>
          <w:sz w:val="24"/>
          <w:szCs w:val="24"/>
          <w:lang w:val="en-US"/>
        </w:rPr>
        <w:t xml:space="preserve"> and found it to be of 0.80</w:t>
      </w:r>
      <w:r w:rsidR="001003F5" w:rsidRPr="00954357">
        <w:rPr>
          <w:rFonts w:ascii="Book Antiqua" w:hAnsi="Book Antiqua"/>
          <w:sz w:val="24"/>
          <w:szCs w:val="24"/>
          <w:lang w:val="en-US"/>
        </w:rPr>
        <w:t xml:space="preserve"> </w:t>
      </w:r>
      <w:r w:rsidR="001003F5" w:rsidRPr="00954357">
        <w:rPr>
          <w:rFonts w:ascii="Book Antiqua" w:hAnsi="Book Antiqua" w:cstheme="minorHAnsi"/>
          <w:sz w:val="24"/>
          <w:szCs w:val="24"/>
          <w:lang w:val="en-US"/>
        </w:rPr>
        <w:t>(</w:t>
      </w:r>
      <w:r w:rsidR="004F7F3E" w:rsidRPr="00954357">
        <w:rPr>
          <w:rFonts w:ascii="Book Antiqua" w:hAnsi="Book Antiqua" w:cstheme="minorHAnsi" w:hint="eastAsia"/>
          <w:i/>
          <w:sz w:val="24"/>
          <w:szCs w:val="24"/>
          <w:lang w:val="en-US" w:eastAsia="zh-CN"/>
        </w:rPr>
        <w:t>P</w:t>
      </w:r>
      <w:r w:rsidR="001003F5" w:rsidRPr="00954357">
        <w:rPr>
          <w:rFonts w:ascii="Book Antiqua" w:hAnsi="Book Antiqua" w:cstheme="minorHAnsi"/>
          <w:sz w:val="24"/>
          <w:szCs w:val="24"/>
          <w:lang w:val="en-US"/>
        </w:rPr>
        <w:t xml:space="preserve"> &lt;</w:t>
      </w:r>
      <w:r w:rsidR="004F7F3E" w:rsidRPr="00954357">
        <w:rPr>
          <w:rFonts w:ascii="Book Antiqua" w:hAnsi="Book Antiqua" w:cstheme="minorHAnsi" w:hint="eastAsia"/>
          <w:sz w:val="24"/>
          <w:szCs w:val="24"/>
          <w:lang w:val="en-US" w:eastAsia="zh-CN"/>
        </w:rPr>
        <w:t xml:space="preserve"> </w:t>
      </w:r>
      <w:r w:rsidR="001003F5" w:rsidRPr="00954357">
        <w:rPr>
          <w:rFonts w:ascii="Book Antiqua" w:hAnsi="Book Antiqua" w:cstheme="minorHAnsi"/>
          <w:sz w:val="24"/>
          <w:szCs w:val="24"/>
          <w:lang w:val="en-US"/>
        </w:rPr>
        <w:t xml:space="preserve">0.01) </w:t>
      </w:r>
      <w:r w:rsidRPr="00954357">
        <w:rPr>
          <w:rFonts w:ascii="Book Antiqua" w:hAnsi="Book Antiqua"/>
          <w:sz w:val="24"/>
          <w:szCs w:val="24"/>
          <w:lang w:val="en-US"/>
        </w:rPr>
        <w:t xml:space="preserve">and 0.83 </w:t>
      </w:r>
      <w:r w:rsidR="001003F5" w:rsidRPr="00954357">
        <w:rPr>
          <w:rFonts w:ascii="Book Antiqua" w:hAnsi="Book Antiqua" w:cstheme="minorHAnsi"/>
          <w:sz w:val="24"/>
          <w:szCs w:val="24"/>
          <w:lang w:val="en-US"/>
        </w:rPr>
        <w:t>(</w:t>
      </w:r>
      <w:r w:rsidR="004F7F3E" w:rsidRPr="00954357">
        <w:rPr>
          <w:rFonts w:ascii="Book Antiqua" w:hAnsi="Book Antiqua" w:cstheme="minorHAnsi" w:hint="eastAsia"/>
          <w:i/>
          <w:sz w:val="24"/>
          <w:szCs w:val="24"/>
          <w:lang w:val="en-US" w:eastAsia="zh-CN"/>
        </w:rPr>
        <w:t>P</w:t>
      </w:r>
      <w:r w:rsidR="001003F5" w:rsidRPr="00954357">
        <w:rPr>
          <w:rFonts w:ascii="Book Antiqua" w:hAnsi="Book Antiqua" w:cstheme="minorHAnsi"/>
          <w:sz w:val="24"/>
          <w:szCs w:val="24"/>
          <w:lang w:val="en-US"/>
        </w:rPr>
        <w:t xml:space="preserve"> &lt;</w:t>
      </w:r>
      <w:r w:rsidR="004F7F3E" w:rsidRPr="00954357">
        <w:rPr>
          <w:rFonts w:ascii="Book Antiqua" w:hAnsi="Book Antiqua" w:cstheme="minorHAnsi" w:hint="eastAsia"/>
          <w:sz w:val="24"/>
          <w:szCs w:val="24"/>
          <w:lang w:val="en-US" w:eastAsia="zh-CN"/>
        </w:rPr>
        <w:t xml:space="preserve"> </w:t>
      </w:r>
      <w:r w:rsidR="001003F5" w:rsidRPr="00954357">
        <w:rPr>
          <w:rFonts w:ascii="Book Antiqua" w:hAnsi="Book Antiqua" w:cstheme="minorHAnsi"/>
          <w:sz w:val="24"/>
          <w:szCs w:val="24"/>
          <w:lang w:val="en-US"/>
        </w:rPr>
        <w:t xml:space="preserve">0.01) </w:t>
      </w:r>
      <w:r w:rsidRPr="00954357">
        <w:rPr>
          <w:rFonts w:ascii="Book Antiqua" w:hAnsi="Book Antiqua"/>
          <w:sz w:val="24"/>
          <w:szCs w:val="24"/>
          <w:lang w:val="en-US"/>
        </w:rPr>
        <w:t xml:space="preserve">for the </w:t>
      </w:r>
      <w:r w:rsidR="001003F5" w:rsidRPr="00954357">
        <w:rPr>
          <w:rFonts w:ascii="Book Antiqua" w:hAnsi="Book Antiqua"/>
          <w:sz w:val="24"/>
          <w:szCs w:val="24"/>
          <w:lang w:val="en-US"/>
        </w:rPr>
        <w:t>upper extremity</w:t>
      </w:r>
      <w:r w:rsidRPr="00954357">
        <w:rPr>
          <w:rFonts w:ascii="Book Antiqua" w:hAnsi="Book Antiqua"/>
          <w:sz w:val="24"/>
          <w:szCs w:val="24"/>
          <w:lang w:val="en-US"/>
        </w:rPr>
        <w:t xml:space="preserve"> and </w:t>
      </w:r>
      <w:r w:rsidR="001003F5" w:rsidRPr="00954357">
        <w:rPr>
          <w:rFonts w:ascii="Book Antiqua" w:hAnsi="Book Antiqua"/>
          <w:sz w:val="24"/>
          <w:szCs w:val="24"/>
          <w:lang w:val="en-US"/>
        </w:rPr>
        <w:t>lower extremity</w:t>
      </w:r>
      <w:r w:rsidRPr="00954357">
        <w:rPr>
          <w:rFonts w:ascii="Book Antiqua" w:hAnsi="Book Antiqua"/>
          <w:sz w:val="24"/>
          <w:szCs w:val="24"/>
          <w:lang w:val="en-US"/>
        </w:rPr>
        <w:t xml:space="preserve"> version, respectively. A Spearman’s rank correlation coefficient of -</w:t>
      </w:r>
      <w:r w:rsidR="004F7F3E" w:rsidRPr="00954357">
        <w:rPr>
          <w:rFonts w:ascii="Book Antiqua" w:hAnsi="Book Antiqua" w:hint="eastAsia"/>
          <w:sz w:val="24"/>
          <w:szCs w:val="24"/>
          <w:lang w:val="en-US" w:eastAsia="zh-CN"/>
        </w:rPr>
        <w:t xml:space="preserve"> </w:t>
      </w:r>
      <w:r w:rsidRPr="00954357">
        <w:rPr>
          <w:rFonts w:ascii="Book Antiqua" w:hAnsi="Book Antiqua"/>
          <w:sz w:val="24"/>
          <w:szCs w:val="24"/>
          <w:lang w:val="en-US"/>
        </w:rPr>
        <w:t xml:space="preserve">0.26 </w:t>
      </w:r>
      <w:r w:rsidR="001003F5" w:rsidRPr="00954357">
        <w:rPr>
          <w:rFonts w:ascii="Book Antiqua" w:hAnsi="Book Antiqua" w:cstheme="minorHAnsi"/>
          <w:sz w:val="24"/>
          <w:szCs w:val="24"/>
          <w:lang w:val="en-US"/>
        </w:rPr>
        <w:t>(</w:t>
      </w:r>
      <w:r w:rsidR="004F7F3E" w:rsidRPr="00954357">
        <w:rPr>
          <w:rFonts w:ascii="Book Antiqua" w:hAnsi="Book Antiqua" w:cstheme="minorHAnsi" w:hint="eastAsia"/>
          <w:i/>
          <w:sz w:val="24"/>
          <w:szCs w:val="24"/>
          <w:lang w:val="en-US" w:eastAsia="zh-CN"/>
        </w:rPr>
        <w:t>P</w:t>
      </w:r>
      <w:r w:rsidR="001003F5" w:rsidRPr="00954357">
        <w:rPr>
          <w:rFonts w:ascii="Book Antiqua" w:hAnsi="Book Antiqua" w:cstheme="minorHAnsi"/>
          <w:sz w:val="24"/>
          <w:szCs w:val="24"/>
          <w:lang w:val="en-US"/>
        </w:rPr>
        <w:t xml:space="preserve"> &lt;</w:t>
      </w:r>
      <w:r w:rsidR="004F7F3E" w:rsidRPr="00954357">
        <w:rPr>
          <w:rFonts w:ascii="Book Antiqua" w:hAnsi="Book Antiqua" w:cstheme="minorHAnsi" w:hint="eastAsia"/>
          <w:sz w:val="24"/>
          <w:szCs w:val="24"/>
          <w:lang w:val="en-US" w:eastAsia="zh-CN"/>
        </w:rPr>
        <w:t xml:space="preserve"> </w:t>
      </w:r>
      <w:r w:rsidR="001003F5" w:rsidRPr="00954357">
        <w:rPr>
          <w:rFonts w:ascii="Book Antiqua" w:hAnsi="Book Antiqua" w:cstheme="minorHAnsi"/>
          <w:sz w:val="24"/>
          <w:szCs w:val="24"/>
          <w:lang w:val="en-US"/>
        </w:rPr>
        <w:t xml:space="preserve">0.01) </w:t>
      </w:r>
      <w:r w:rsidRPr="00954357">
        <w:rPr>
          <w:rFonts w:ascii="Book Antiqua" w:hAnsi="Book Antiqua"/>
          <w:sz w:val="24"/>
          <w:szCs w:val="24"/>
          <w:lang w:val="en-US"/>
        </w:rPr>
        <w:t xml:space="preserve">was found </w:t>
      </w:r>
      <w:r w:rsidRPr="00954357">
        <w:rPr>
          <w:rFonts w:ascii="Book Antiqua" w:hAnsi="Book Antiqua"/>
          <w:sz w:val="24"/>
          <w:szCs w:val="24"/>
          <w:lang w:val="en-US"/>
        </w:rPr>
        <w:lastRenderedPageBreak/>
        <w:t xml:space="preserve">between the </w:t>
      </w:r>
      <w:r w:rsidR="004F7F3E" w:rsidRPr="00954357">
        <w:rPr>
          <w:rFonts w:ascii="Book Antiqua" w:hAnsi="Book Antiqua" w:hint="eastAsia"/>
          <w:sz w:val="24"/>
          <w:szCs w:val="24"/>
          <w:lang w:val="en-US" w:eastAsia="zh-CN"/>
        </w:rPr>
        <w:t>TUG</w:t>
      </w:r>
      <w:r w:rsidRPr="00954357">
        <w:rPr>
          <w:rFonts w:ascii="Book Antiqua" w:hAnsi="Book Antiqua"/>
          <w:sz w:val="24"/>
          <w:szCs w:val="24"/>
          <w:lang w:val="en-US"/>
        </w:rPr>
        <w:t xml:space="preserve"> and the MSTS questionnaire.</w:t>
      </w:r>
      <w:r w:rsidR="001003F5" w:rsidRPr="00954357">
        <w:rPr>
          <w:rFonts w:ascii="Book Antiqua" w:hAnsi="Book Antiqua"/>
          <w:sz w:val="24"/>
          <w:szCs w:val="24"/>
          <w:lang w:val="en-US"/>
        </w:rPr>
        <w:t xml:space="preserve"> </w:t>
      </w:r>
      <w:r w:rsidR="001003F5" w:rsidRPr="00954357">
        <w:rPr>
          <w:rFonts w:ascii="Book Antiqua" w:hAnsi="Book Antiqua" w:cstheme="minorHAnsi"/>
          <w:sz w:val="24"/>
          <w:szCs w:val="24"/>
          <w:lang w:val="en-US"/>
        </w:rPr>
        <w:t>A Spearman’s rank correlation coefficient of -</w:t>
      </w:r>
      <w:r w:rsidR="004F7F3E" w:rsidRPr="00954357">
        <w:rPr>
          <w:rFonts w:ascii="Book Antiqua" w:hAnsi="Book Antiqua" w:cstheme="minorHAnsi" w:hint="eastAsia"/>
          <w:sz w:val="24"/>
          <w:szCs w:val="24"/>
          <w:lang w:val="en-US" w:eastAsia="zh-CN"/>
        </w:rPr>
        <w:t xml:space="preserve"> </w:t>
      </w:r>
      <w:r w:rsidR="001003F5" w:rsidRPr="00954357">
        <w:rPr>
          <w:rFonts w:ascii="Book Antiqua" w:hAnsi="Book Antiqua" w:cstheme="minorHAnsi"/>
          <w:sz w:val="24"/>
          <w:szCs w:val="24"/>
          <w:lang w:val="en-US"/>
        </w:rPr>
        <w:t>0.38 (</w:t>
      </w:r>
      <w:r w:rsidR="004F7F3E" w:rsidRPr="00954357">
        <w:rPr>
          <w:rFonts w:ascii="Book Antiqua" w:hAnsi="Book Antiqua" w:cstheme="minorHAnsi" w:hint="eastAsia"/>
          <w:i/>
          <w:sz w:val="24"/>
          <w:szCs w:val="24"/>
          <w:lang w:val="en-US" w:eastAsia="zh-CN"/>
        </w:rPr>
        <w:t>P</w:t>
      </w:r>
      <w:r w:rsidR="001003F5" w:rsidRPr="00954357">
        <w:rPr>
          <w:rFonts w:ascii="Book Antiqua" w:hAnsi="Book Antiqua" w:cstheme="minorHAnsi"/>
          <w:sz w:val="24"/>
          <w:szCs w:val="24"/>
          <w:lang w:val="en-US"/>
        </w:rPr>
        <w:t xml:space="preserve"> &lt;</w:t>
      </w:r>
      <w:r w:rsidR="004F7F3E" w:rsidRPr="00954357">
        <w:rPr>
          <w:rFonts w:ascii="Book Antiqua" w:hAnsi="Book Antiqua" w:cstheme="minorHAnsi" w:hint="eastAsia"/>
          <w:sz w:val="24"/>
          <w:szCs w:val="24"/>
          <w:lang w:val="en-US" w:eastAsia="zh-CN"/>
        </w:rPr>
        <w:t xml:space="preserve"> </w:t>
      </w:r>
      <w:r w:rsidR="001003F5" w:rsidRPr="00954357">
        <w:rPr>
          <w:rFonts w:ascii="Book Antiqua" w:hAnsi="Book Antiqua" w:cstheme="minorHAnsi"/>
          <w:sz w:val="24"/>
          <w:szCs w:val="24"/>
          <w:lang w:val="en-US"/>
        </w:rPr>
        <w:t>0.01) was found between the TUG and the lower extremity version of the TESS questionnaire.</w:t>
      </w:r>
    </w:p>
    <w:p w14:paraId="58672142" w14:textId="77777777" w:rsidR="001003F5" w:rsidRPr="00954357" w:rsidRDefault="001003F5" w:rsidP="000C3A17">
      <w:pPr>
        <w:spacing w:after="0" w:line="360" w:lineRule="auto"/>
        <w:jc w:val="both"/>
        <w:rPr>
          <w:rFonts w:ascii="Book Antiqua" w:hAnsi="Book Antiqua"/>
          <w:sz w:val="24"/>
          <w:szCs w:val="24"/>
          <w:lang w:val="en-US"/>
        </w:rPr>
      </w:pPr>
    </w:p>
    <w:p w14:paraId="0773B44D" w14:textId="3CC33B60" w:rsidR="001003F5" w:rsidRPr="00954357" w:rsidRDefault="004F7F3E"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t>CONCLUSION</w:t>
      </w:r>
    </w:p>
    <w:p w14:paraId="7CD8A0D8" w14:textId="77777777" w:rsidR="00F308DB" w:rsidRPr="00954357" w:rsidRDefault="002A763F"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The Danish version of the MSTS questionnaires were found to have good reliability and validity, however a substantial ceiling effect was </w:t>
      </w:r>
      <w:r w:rsidR="00060FBF" w:rsidRPr="00954357">
        <w:rPr>
          <w:rFonts w:ascii="Book Antiqua" w:hAnsi="Book Antiqua"/>
          <w:sz w:val="24"/>
          <w:szCs w:val="24"/>
          <w:lang w:val="en-US"/>
        </w:rPr>
        <w:t>identified</w:t>
      </w:r>
      <w:r w:rsidRPr="00954357">
        <w:rPr>
          <w:rFonts w:ascii="Book Antiqua" w:hAnsi="Book Antiqua"/>
          <w:sz w:val="24"/>
          <w:szCs w:val="24"/>
          <w:lang w:val="en-US"/>
        </w:rPr>
        <w:t>.</w:t>
      </w:r>
    </w:p>
    <w:p w14:paraId="1D9F8B7C" w14:textId="77777777" w:rsidR="00F308DB" w:rsidRPr="00954357" w:rsidRDefault="00F308DB" w:rsidP="000C3A17">
      <w:pPr>
        <w:spacing w:after="0" w:line="360" w:lineRule="auto"/>
        <w:jc w:val="both"/>
        <w:rPr>
          <w:rFonts w:ascii="Book Antiqua" w:hAnsi="Book Antiqua"/>
          <w:sz w:val="24"/>
          <w:szCs w:val="24"/>
          <w:lang w:val="en-US"/>
        </w:rPr>
      </w:pPr>
    </w:p>
    <w:p w14:paraId="0CB6E832" w14:textId="19F976D7" w:rsidR="006B2467" w:rsidRPr="00954357" w:rsidRDefault="001003F5" w:rsidP="000C3A17">
      <w:pPr>
        <w:spacing w:after="0" w:line="360" w:lineRule="auto"/>
        <w:jc w:val="both"/>
        <w:rPr>
          <w:rFonts w:ascii="Book Antiqua" w:hAnsi="Book Antiqua"/>
          <w:sz w:val="24"/>
          <w:szCs w:val="24"/>
          <w:lang w:val="en-US" w:eastAsia="zh-CN"/>
        </w:rPr>
      </w:pPr>
      <w:r w:rsidRPr="00954357">
        <w:rPr>
          <w:rFonts w:ascii="Book Antiqua" w:hAnsi="Book Antiqua"/>
          <w:b/>
          <w:sz w:val="24"/>
          <w:szCs w:val="24"/>
          <w:lang w:val="en-US"/>
        </w:rPr>
        <w:t xml:space="preserve">Key words: </w:t>
      </w:r>
      <w:bookmarkStart w:id="18" w:name="OLE_LINK5"/>
      <w:bookmarkStart w:id="19" w:name="OLE_LINK7"/>
      <w:r w:rsidR="004F7F3E" w:rsidRPr="00954357">
        <w:rPr>
          <w:rFonts w:ascii="Book Antiqua" w:hAnsi="Book Antiqua"/>
          <w:sz w:val="24"/>
          <w:szCs w:val="24"/>
          <w:lang w:val="en-US"/>
        </w:rPr>
        <w:t>Sarcoma</w:t>
      </w:r>
      <w:r w:rsidR="004F7F3E" w:rsidRPr="00954357">
        <w:rPr>
          <w:rFonts w:ascii="Book Antiqua" w:hAnsi="Book Antiqua" w:hint="eastAsia"/>
          <w:sz w:val="24"/>
          <w:szCs w:val="24"/>
          <w:lang w:val="en-US" w:eastAsia="zh-CN"/>
        </w:rPr>
        <w:t>;</w:t>
      </w:r>
      <w:r w:rsidRPr="00954357">
        <w:rPr>
          <w:rFonts w:ascii="Book Antiqua" w:hAnsi="Book Antiqua"/>
          <w:sz w:val="24"/>
          <w:szCs w:val="24"/>
          <w:lang w:val="en-US"/>
        </w:rPr>
        <w:t xml:space="preserve"> Patient </w:t>
      </w:r>
      <w:r w:rsidR="004F7F3E" w:rsidRPr="00954357">
        <w:rPr>
          <w:rFonts w:ascii="Book Antiqua" w:hAnsi="Book Antiqua"/>
          <w:sz w:val="24"/>
          <w:szCs w:val="24"/>
          <w:lang w:val="en-US"/>
        </w:rPr>
        <w:t>outcome assessment</w:t>
      </w:r>
      <w:r w:rsidR="004F7F3E" w:rsidRPr="00954357">
        <w:rPr>
          <w:rFonts w:ascii="Book Antiqua" w:hAnsi="Book Antiqua" w:hint="eastAsia"/>
          <w:sz w:val="24"/>
          <w:szCs w:val="24"/>
          <w:lang w:val="en-US" w:eastAsia="zh-CN"/>
        </w:rPr>
        <w:t>;</w:t>
      </w:r>
      <w:r w:rsidRPr="00954357">
        <w:rPr>
          <w:rFonts w:ascii="Book Antiqua" w:hAnsi="Book Antiqua"/>
          <w:sz w:val="24"/>
          <w:szCs w:val="24"/>
          <w:lang w:val="en-US"/>
        </w:rPr>
        <w:t xml:space="preserve"> Clinical </w:t>
      </w:r>
      <w:r w:rsidR="004F7F3E" w:rsidRPr="00954357">
        <w:rPr>
          <w:rFonts w:ascii="Book Antiqua" w:hAnsi="Book Antiqua" w:hint="eastAsia"/>
          <w:sz w:val="24"/>
          <w:szCs w:val="24"/>
          <w:lang w:val="en-US" w:eastAsia="zh-CN"/>
        </w:rPr>
        <w:t>o</w:t>
      </w:r>
      <w:r w:rsidR="004F7F3E" w:rsidRPr="00954357">
        <w:rPr>
          <w:rFonts w:ascii="Book Antiqua" w:hAnsi="Book Antiqua"/>
          <w:sz w:val="24"/>
          <w:szCs w:val="24"/>
          <w:lang w:val="en-US"/>
        </w:rPr>
        <w:t>ncology</w:t>
      </w:r>
      <w:r w:rsidR="004F7F3E" w:rsidRPr="00954357">
        <w:rPr>
          <w:rFonts w:ascii="Book Antiqua" w:hAnsi="Book Antiqua" w:hint="eastAsia"/>
          <w:sz w:val="24"/>
          <w:szCs w:val="24"/>
          <w:lang w:val="en-US" w:eastAsia="zh-CN"/>
        </w:rPr>
        <w:t>;</w:t>
      </w:r>
      <w:r w:rsidRPr="00954357">
        <w:rPr>
          <w:rFonts w:ascii="Book Antiqua" w:hAnsi="Book Antiqua"/>
          <w:sz w:val="24"/>
          <w:szCs w:val="24"/>
          <w:lang w:val="en-US"/>
        </w:rPr>
        <w:t xml:space="preserve"> Surgical </w:t>
      </w:r>
      <w:r w:rsidR="004F7F3E" w:rsidRPr="00954357">
        <w:rPr>
          <w:rFonts w:ascii="Book Antiqua" w:hAnsi="Book Antiqua" w:hint="eastAsia"/>
          <w:sz w:val="24"/>
          <w:szCs w:val="24"/>
          <w:lang w:val="en-US" w:eastAsia="zh-CN"/>
        </w:rPr>
        <w:t>o</w:t>
      </w:r>
      <w:r w:rsidR="004F7F3E" w:rsidRPr="00954357">
        <w:rPr>
          <w:rFonts w:ascii="Book Antiqua" w:hAnsi="Book Antiqua"/>
          <w:sz w:val="24"/>
          <w:szCs w:val="24"/>
          <w:lang w:val="en-US"/>
        </w:rPr>
        <w:t>ncology</w:t>
      </w:r>
      <w:r w:rsidR="004F7F3E" w:rsidRPr="00954357">
        <w:rPr>
          <w:rFonts w:ascii="Book Antiqua" w:hAnsi="Book Antiqua" w:hint="eastAsia"/>
          <w:sz w:val="24"/>
          <w:szCs w:val="24"/>
          <w:lang w:val="en-US" w:eastAsia="zh-CN"/>
        </w:rPr>
        <w:t>;</w:t>
      </w:r>
      <w:r w:rsidRPr="00954357">
        <w:rPr>
          <w:rFonts w:ascii="Book Antiqua" w:hAnsi="Book Antiqua"/>
          <w:sz w:val="24"/>
          <w:szCs w:val="24"/>
          <w:lang w:val="en-US"/>
        </w:rPr>
        <w:t xml:space="preserve"> Patient </w:t>
      </w:r>
      <w:r w:rsidR="004F7F3E" w:rsidRPr="00954357">
        <w:rPr>
          <w:rFonts w:ascii="Book Antiqua" w:hAnsi="Book Antiqua" w:hint="eastAsia"/>
          <w:sz w:val="24"/>
          <w:szCs w:val="24"/>
          <w:lang w:val="en-US" w:eastAsia="zh-CN"/>
        </w:rPr>
        <w:t>s</w:t>
      </w:r>
      <w:r w:rsidR="004F7F3E" w:rsidRPr="00954357">
        <w:rPr>
          <w:rFonts w:ascii="Book Antiqua" w:hAnsi="Book Antiqua"/>
          <w:sz w:val="24"/>
          <w:szCs w:val="24"/>
          <w:lang w:val="en-US"/>
        </w:rPr>
        <w:t>atisfaction</w:t>
      </w:r>
    </w:p>
    <w:bookmarkEnd w:id="18"/>
    <w:bookmarkEnd w:id="19"/>
    <w:p w14:paraId="5FF678F7" w14:textId="77777777" w:rsidR="001003F5" w:rsidRPr="00954357" w:rsidRDefault="001003F5" w:rsidP="000C3A17">
      <w:pPr>
        <w:spacing w:after="0" w:line="360" w:lineRule="auto"/>
        <w:jc w:val="both"/>
        <w:rPr>
          <w:rFonts w:ascii="Book Antiqua" w:hAnsi="Book Antiqua"/>
          <w:sz w:val="24"/>
          <w:szCs w:val="24"/>
          <w:lang w:val="en-US" w:eastAsia="zh-CN"/>
        </w:rPr>
      </w:pPr>
    </w:p>
    <w:p w14:paraId="25D196C2" w14:textId="4134CA45" w:rsidR="004F7F3E" w:rsidRPr="00954357" w:rsidRDefault="004F7F3E" w:rsidP="000C3A17">
      <w:pPr>
        <w:autoSpaceDE w:val="0"/>
        <w:autoSpaceDN w:val="0"/>
        <w:adjustRightInd w:val="0"/>
        <w:snapToGrid w:val="0"/>
        <w:spacing w:after="0" w:line="360" w:lineRule="auto"/>
        <w:jc w:val="both"/>
        <w:rPr>
          <w:rFonts w:ascii="Book Antiqua" w:hAnsi="Book Antiqua" w:cs="Arial Unicode MS"/>
          <w:color w:val="000000"/>
          <w:sz w:val="24"/>
          <w:szCs w:val="24"/>
        </w:rPr>
      </w:pPr>
      <w:bookmarkStart w:id="20" w:name="OLE_LINK98"/>
      <w:bookmarkStart w:id="21" w:name="OLE_LINK156"/>
      <w:bookmarkStart w:id="22" w:name="OLE_LINK196"/>
      <w:bookmarkStart w:id="23" w:name="OLE_LINK217"/>
      <w:bookmarkStart w:id="24" w:name="OLE_LINK242"/>
      <w:bookmarkStart w:id="25" w:name="OLE_LINK247"/>
      <w:bookmarkStart w:id="26" w:name="OLE_LINK311"/>
      <w:bookmarkStart w:id="27" w:name="OLE_LINK312"/>
      <w:bookmarkStart w:id="28" w:name="OLE_LINK325"/>
      <w:bookmarkStart w:id="29" w:name="OLE_LINK330"/>
      <w:bookmarkStart w:id="30" w:name="OLE_LINK513"/>
      <w:bookmarkStart w:id="31" w:name="OLE_LINK514"/>
      <w:bookmarkStart w:id="32" w:name="OLE_LINK464"/>
      <w:bookmarkStart w:id="33" w:name="OLE_LINK465"/>
      <w:bookmarkStart w:id="34" w:name="OLE_LINK466"/>
      <w:bookmarkStart w:id="35" w:name="OLE_LINK470"/>
      <w:bookmarkStart w:id="36" w:name="OLE_LINK471"/>
      <w:bookmarkStart w:id="37" w:name="OLE_LINK472"/>
      <w:bookmarkStart w:id="38" w:name="OLE_LINK474"/>
      <w:bookmarkStart w:id="39" w:name="OLE_LINK512"/>
      <w:bookmarkStart w:id="40" w:name="OLE_LINK800"/>
      <w:bookmarkStart w:id="41" w:name="OLE_LINK982"/>
      <w:bookmarkStart w:id="42" w:name="OLE_LINK1027"/>
      <w:bookmarkStart w:id="43" w:name="OLE_LINK504"/>
      <w:bookmarkStart w:id="44" w:name="OLE_LINK546"/>
      <w:bookmarkStart w:id="45" w:name="OLE_LINK547"/>
      <w:bookmarkStart w:id="46" w:name="OLE_LINK575"/>
      <w:bookmarkStart w:id="47" w:name="OLE_LINK640"/>
      <w:bookmarkStart w:id="48" w:name="OLE_LINK672"/>
      <w:bookmarkStart w:id="49" w:name="OLE_LINK714"/>
      <w:bookmarkStart w:id="50" w:name="OLE_LINK651"/>
      <w:bookmarkStart w:id="51" w:name="OLE_LINK652"/>
      <w:bookmarkStart w:id="52" w:name="OLE_LINK744"/>
      <w:bookmarkStart w:id="53" w:name="OLE_LINK758"/>
      <w:bookmarkStart w:id="54" w:name="OLE_LINK787"/>
      <w:bookmarkStart w:id="55" w:name="OLE_LINK807"/>
      <w:bookmarkStart w:id="56" w:name="OLE_LINK820"/>
      <w:bookmarkStart w:id="57" w:name="OLE_LINK862"/>
      <w:bookmarkStart w:id="58" w:name="OLE_LINK879"/>
      <w:bookmarkStart w:id="59" w:name="OLE_LINK906"/>
      <w:bookmarkStart w:id="60" w:name="OLE_LINK928"/>
      <w:bookmarkStart w:id="61" w:name="OLE_LINK960"/>
      <w:bookmarkStart w:id="62" w:name="OLE_LINK861"/>
      <w:bookmarkStart w:id="63" w:name="OLE_LINK983"/>
      <w:bookmarkStart w:id="64" w:name="OLE_LINK1334"/>
      <w:bookmarkStart w:id="65" w:name="OLE_LINK1029"/>
      <w:bookmarkStart w:id="66" w:name="OLE_LINK1060"/>
      <w:bookmarkStart w:id="67" w:name="OLE_LINK1061"/>
      <w:bookmarkStart w:id="68" w:name="OLE_LINK1348"/>
      <w:bookmarkStart w:id="69" w:name="OLE_LINK1086"/>
      <w:bookmarkStart w:id="70" w:name="OLE_LINK1100"/>
      <w:bookmarkStart w:id="71" w:name="OLE_LINK1125"/>
      <w:bookmarkStart w:id="72" w:name="OLE_LINK1163"/>
      <w:bookmarkStart w:id="73" w:name="OLE_LINK1193"/>
      <w:bookmarkStart w:id="74" w:name="OLE_LINK1219"/>
      <w:bookmarkStart w:id="75" w:name="OLE_LINK1247"/>
      <w:bookmarkStart w:id="76" w:name="OLE_LINK1284"/>
      <w:bookmarkStart w:id="77" w:name="OLE_LINK1313"/>
      <w:bookmarkStart w:id="78" w:name="OLE_LINK1361"/>
      <w:bookmarkStart w:id="79" w:name="OLE_LINK1384"/>
      <w:bookmarkStart w:id="80" w:name="OLE_LINK1403"/>
      <w:bookmarkStart w:id="81" w:name="OLE_LINK1437"/>
      <w:bookmarkStart w:id="82" w:name="OLE_LINK1454"/>
      <w:bookmarkStart w:id="83" w:name="OLE_LINK1480"/>
      <w:bookmarkStart w:id="84" w:name="OLE_LINK1504"/>
      <w:bookmarkStart w:id="85" w:name="OLE_LINK1516"/>
      <w:bookmarkStart w:id="86" w:name="OLE_LINK135"/>
      <w:bookmarkStart w:id="87" w:name="OLE_LINK216"/>
      <w:bookmarkStart w:id="88" w:name="OLE_LINK259"/>
      <w:bookmarkStart w:id="89" w:name="OLE_LINK1186"/>
      <w:bookmarkStart w:id="90" w:name="OLE_LINK1265"/>
      <w:bookmarkStart w:id="91" w:name="OLE_LINK1373"/>
      <w:bookmarkStart w:id="92" w:name="OLE_LINK1478"/>
      <w:bookmarkStart w:id="93" w:name="OLE_LINK1644"/>
      <w:bookmarkStart w:id="94" w:name="OLE_LINK1884"/>
      <w:bookmarkStart w:id="95" w:name="OLE_LINK1885"/>
      <w:bookmarkStart w:id="96" w:name="OLE_LINK1538"/>
      <w:bookmarkStart w:id="97" w:name="OLE_LINK1539"/>
      <w:bookmarkStart w:id="98" w:name="OLE_LINK1543"/>
      <w:bookmarkStart w:id="99" w:name="OLE_LINK1549"/>
      <w:bookmarkStart w:id="100" w:name="OLE_LINK1778"/>
      <w:bookmarkStart w:id="101" w:name="OLE_LINK1756"/>
      <w:bookmarkStart w:id="102" w:name="OLE_LINK1776"/>
      <w:bookmarkStart w:id="103" w:name="OLE_LINK1777"/>
      <w:bookmarkStart w:id="104" w:name="OLE_LINK1868"/>
      <w:bookmarkStart w:id="105" w:name="OLE_LINK1744"/>
      <w:bookmarkStart w:id="106" w:name="OLE_LINK1817"/>
      <w:bookmarkStart w:id="107" w:name="OLE_LINK1835"/>
      <w:bookmarkStart w:id="108" w:name="OLE_LINK1866"/>
      <w:bookmarkStart w:id="109" w:name="OLE_LINK1882"/>
      <w:bookmarkStart w:id="110" w:name="OLE_LINK1901"/>
      <w:bookmarkStart w:id="111" w:name="OLE_LINK1902"/>
      <w:bookmarkStart w:id="112" w:name="OLE_LINK2013"/>
      <w:bookmarkStart w:id="113" w:name="OLE_LINK1894"/>
      <w:bookmarkStart w:id="114" w:name="OLE_LINK1929"/>
      <w:bookmarkStart w:id="115" w:name="OLE_LINK1941"/>
      <w:bookmarkStart w:id="116" w:name="OLE_LINK1995"/>
      <w:bookmarkStart w:id="117" w:name="OLE_LINK1938"/>
      <w:bookmarkStart w:id="118" w:name="OLE_LINK2081"/>
      <w:bookmarkStart w:id="119" w:name="OLE_LINK2082"/>
      <w:bookmarkStart w:id="120" w:name="OLE_LINK2292"/>
      <w:bookmarkStart w:id="121" w:name="OLE_LINK1931"/>
      <w:bookmarkStart w:id="122" w:name="OLE_LINK1964"/>
      <w:bookmarkStart w:id="123" w:name="OLE_LINK2020"/>
      <w:bookmarkStart w:id="124" w:name="OLE_LINK2071"/>
      <w:bookmarkStart w:id="125" w:name="OLE_LINK2134"/>
      <w:bookmarkStart w:id="126" w:name="OLE_LINK2265"/>
      <w:bookmarkStart w:id="127" w:name="OLE_LINK2562"/>
      <w:bookmarkStart w:id="128" w:name="OLE_LINK1923"/>
      <w:bookmarkStart w:id="129" w:name="OLE_LINK2192"/>
      <w:bookmarkStart w:id="130" w:name="OLE_LINK2110"/>
      <w:bookmarkStart w:id="131" w:name="OLE_LINK2445"/>
      <w:bookmarkStart w:id="132" w:name="OLE_LINK2446"/>
      <w:bookmarkStart w:id="133" w:name="OLE_LINK2169"/>
      <w:bookmarkStart w:id="134" w:name="OLE_LINK2190"/>
      <w:bookmarkStart w:id="135" w:name="OLE_LINK2331"/>
      <w:bookmarkStart w:id="136" w:name="OLE_LINK2345"/>
      <w:bookmarkStart w:id="137" w:name="OLE_LINK2467"/>
      <w:bookmarkStart w:id="138" w:name="OLE_LINK2484"/>
      <w:bookmarkStart w:id="139" w:name="OLE_LINK2157"/>
      <w:bookmarkStart w:id="140" w:name="OLE_LINK2221"/>
      <w:bookmarkStart w:id="141" w:name="OLE_LINK2252"/>
      <w:bookmarkStart w:id="142" w:name="OLE_LINK2348"/>
      <w:bookmarkStart w:id="143" w:name="OLE_LINK2451"/>
      <w:bookmarkStart w:id="144" w:name="OLE_LINK2627"/>
      <w:bookmarkStart w:id="145" w:name="OLE_LINK2482"/>
      <w:bookmarkStart w:id="146" w:name="OLE_LINK2663"/>
      <w:bookmarkStart w:id="147" w:name="OLE_LINK2761"/>
      <w:bookmarkStart w:id="148" w:name="OLE_LINK2856"/>
      <w:bookmarkStart w:id="149" w:name="OLE_LINK2993"/>
      <w:bookmarkStart w:id="150" w:name="OLE_LINK2643"/>
      <w:bookmarkStart w:id="151" w:name="OLE_LINK2583"/>
      <w:bookmarkStart w:id="152" w:name="OLE_LINK2762"/>
      <w:bookmarkStart w:id="153" w:name="OLE_LINK2962"/>
      <w:bookmarkStart w:id="154" w:name="OLE_LINK2582"/>
      <w:bookmarkStart w:id="155" w:name="OLE_LINK6"/>
      <w:bookmarkStart w:id="156" w:name="OLE_LINK8"/>
      <w:r w:rsidRPr="00954357">
        <w:rPr>
          <w:rFonts w:ascii="Book Antiqua" w:hAnsi="Book Antiqua"/>
          <w:b/>
          <w:color w:val="000000"/>
          <w:sz w:val="24"/>
          <w:szCs w:val="24"/>
          <w:lang w:val="en-GB"/>
        </w:rPr>
        <w:t xml:space="preserve">© </w:t>
      </w:r>
      <w:r w:rsidRPr="00954357">
        <w:rPr>
          <w:rFonts w:ascii="Book Antiqua" w:eastAsia="AdvTimes" w:hAnsi="Book Antiqua" w:cs="AdvTimes"/>
          <w:b/>
          <w:color w:val="000000"/>
          <w:sz w:val="24"/>
          <w:szCs w:val="24"/>
        </w:rPr>
        <w:t>The Author(s) 201</w:t>
      </w:r>
      <w:r w:rsidRPr="00954357">
        <w:rPr>
          <w:rFonts w:ascii="Book Antiqua" w:hAnsi="Book Antiqua" w:cs="AdvTimes" w:hint="eastAsia"/>
          <w:b/>
          <w:color w:val="000000"/>
          <w:sz w:val="24"/>
          <w:szCs w:val="24"/>
          <w:lang w:eastAsia="zh-CN"/>
        </w:rPr>
        <w:t>8</w:t>
      </w:r>
      <w:r w:rsidRPr="00954357">
        <w:rPr>
          <w:rFonts w:ascii="Book Antiqua" w:eastAsia="AdvTimes" w:hAnsi="Book Antiqua" w:cs="AdvTimes"/>
          <w:b/>
          <w:color w:val="000000"/>
          <w:sz w:val="24"/>
          <w:szCs w:val="24"/>
        </w:rPr>
        <w:t>.</w:t>
      </w:r>
      <w:r w:rsidRPr="00954357">
        <w:rPr>
          <w:rFonts w:ascii="Book Antiqua" w:eastAsia="AdvTimes" w:hAnsi="Book Antiqua" w:cs="AdvTimes"/>
          <w:color w:val="000000"/>
          <w:sz w:val="24"/>
          <w:szCs w:val="24"/>
        </w:rPr>
        <w:t xml:space="preserve"> </w:t>
      </w:r>
      <w:proofErr w:type="spellStart"/>
      <w:r w:rsidRPr="00954357">
        <w:rPr>
          <w:rFonts w:ascii="Book Antiqua" w:eastAsia="AdvTimes" w:hAnsi="Book Antiqua" w:cs="AdvTimes"/>
          <w:color w:val="000000"/>
          <w:sz w:val="24"/>
          <w:szCs w:val="24"/>
        </w:rPr>
        <w:t>Published</w:t>
      </w:r>
      <w:proofErr w:type="spellEnd"/>
      <w:r w:rsidRPr="00954357">
        <w:rPr>
          <w:rFonts w:ascii="Book Antiqua" w:eastAsia="AdvTimes" w:hAnsi="Book Antiqua" w:cs="AdvTimes"/>
          <w:color w:val="000000"/>
          <w:sz w:val="24"/>
          <w:szCs w:val="24"/>
        </w:rPr>
        <w:t xml:space="preserve"> by </w:t>
      </w:r>
      <w:proofErr w:type="spellStart"/>
      <w:r w:rsidRPr="00954357">
        <w:rPr>
          <w:rFonts w:ascii="Book Antiqua" w:hAnsi="Book Antiqua" w:cs="Arial Unicode MS"/>
          <w:color w:val="000000"/>
          <w:sz w:val="24"/>
          <w:szCs w:val="24"/>
          <w:lang w:val="en-GB"/>
        </w:rPr>
        <w:t>Baishideng</w:t>
      </w:r>
      <w:proofErr w:type="spellEnd"/>
      <w:r w:rsidRPr="00954357">
        <w:rPr>
          <w:rFonts w:ascii="Book Antiqua" w:hAnsi="Book Antiqua" w:cs="Arial Unicode MS"/>
          <w:color w:val="000000"/>
          <w:sz w:val="24"/>
          <w:szCs w:val="24"/>
          <w:lang w:val="en-GB"/>
        </w:rPr>
        <w:t xml:space="preserve"> Publishing Group Inc.</w:t>
      </w:r>
      <w:r w:rsidRPr="00954357">
        <w:rPr>
          <w:rFonts w:ascii="Book Antiqua" w:hAnsi="Book Antiqua" w:cs="Arial Unicode MS"/>
          <w:color w:val="000000"/>
          <w:sz w:val="24"/>
          <w:szCs w:val="24"/>
        </w:rPr>
        <w:t xml:space="preserve"> All rights reserved.</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bookmarkEnd w:id="155"/>
    <w:bookmarkEnd w:id="156"/>
    <w:p w14:paraId="0FA7721E" w14:textId="77777777" w:rsidR="004F7F3E" w:rsidRPr="00954357" w:rsidRDefault="004F7F3E" w:rsidP="000C3A17">
      <w:pPr>
        <w:spacing w:after="0" w:line="360" w:lineRule="auto"/>
        <w:jc w:val="both"/>
        <w:rPr>
          <w:rFonts w:ascii="Book Antiqua" w:hAnsi="Book Antiqua"/>
          <w:sz w:val="24"/>
          <w:szCs w:val="24"/>
          <w:lang w:val="en-US" w:eastAsia="zh-CN"/>
        </w:rPr>
      </w:pPr>
    </w:p>
    <w:p w14:paraId="0D8B7B6B" w14:textId="3076439C" w:rsidR="001003F5" w:rsidRPr="00954357" w:rsidRDefault="001003F5" w:rsidP="000C3A17">
      <w:pPr>
        <w:spacing w:after="0" w:line="360" w:lineRule="auto"/>
        <w:jc w:val="both"/>
        <w:rPr>
          <w:rFonts w:ascii="Book Antiqua" w:hAnsi="Book Antiqua"/>
          <w:sz w:val="24"/>
          <w:szCs w:val="24"/>
          <w:lang w:val="en-US" w:eastAsia="zh-CN"/>
        </w:rPr>
      </w:pPr>
      <w:r w:rsidRPr="00954357">
        <w:rPr>
          <w:rFonts w:ascii="Book Antiqua" w:hAnsi="Book Antiqua"/>
          <w:b/>
          <w:sz w:val="24"/>
          <w:szCs w:val="24"/>
          <w:lang w:val="en-US"/>
        </w:rPr>
        <w:t>Core tip:</w:t>
      </w:r>
      <w:r w:rsidRPr="00954357">
        <w:rPr>
          <w:rFonts w:ascii="Book Antiqua" w:hAnsi="Book Antiqua"/>
          <w:sz w:val="24"/>
          <w:szCs w:val="24"/>
          <w:lang w:val="en-US"/>
        </w:rPr>
        <w:t xml:space="preserve"> The Danish version of the </w:t>
      </w:r>
      <w:r w:rsidR="00385370" w:rsidRPr="00954357">
        <w:rPr>
          <w:rFonts w:ascii="Book Antiqua" w:hAnsi="Book Antiqua"/>
          <w:sz w:val="24"/>
          <w:szCs w:val="24"/>
          <w:lang w:val="en-US"/>
        </w:rPr>
        <w:t xml:space="preserve">musculoskeletal </w:t>
      </w:r>
      <w:proofErr w:type="spellStart"/>
      <w:r w:rsidR="00385370" w:rsidRPr="00954357">
        <w:rPr>
          <w:rFonts w:ascii="Book Antiqua" w:hAnsi="Book Antiqua"/>
          <w:sz w:val="24"/>
          <w:szCs w:val="24"/>
          <w:lang w:val="en-US"/>
        </w:rPr>
        <w:t>tumour</w:t>
      </w:r>
      <w:proofErr w:type="spellEnd"/>
      <w:r w:rsidR="00385370" w:rsidRPr="00954357">
        <w:rPr>
          <w:rFonts w:ascii="Book Antiqua" w:hAnsi="Book Antiqua"/>
          <w:sz w:val="24"/>
          <w:szCs w:val="24"/>
          <w:lang w:val="en-US"/>
        </w:rPr>
        <w:t xml:space="preserve"> society score</w:t>
      </w:r>
      <w:r w:rsidRPr="00954357">
        <w:rPr>
          <w:rFonts w:ascii="Book Antiqua" w:hAnsi="Book Antiqua"/>
          <w:sz w:val="24"/>
          <w:szCs w:val="24"/>
          <w:lang w:val="en-US"/>
        </w:rPr>
        <w:t xml:space="preserve"> (MSTS</w:t>
      </w:r>
      <w:r w:rsidR="00F56E03" w:rsidRPr="00954357">
        <w:rPr>
          <w:rFonts w:ascii="Book Antiqua" w:hAnsi="Book Antiqua"/>
          <w:sz w:val="24"/>
          <w:szCs w:val="24"/>
          <w:lang w:val="en-US"/>
        </w:rPr>
        <w:t>) was found to have an overall good reliability and validity, however a substantial ceiling effect as well as a possibility of measurement error in the MSTS score w</w:t>
      </w:r>
      <w:r w:rsidR="00E624F9" w:rsidRPr="00954357">
        <w:rPr>
          <w:rFonts w:ascii="Book Antiqua" w:hAnsi="Book Antiqua" w:hint="eastAsia"/>
          <w:sz w:val="24"/>
          <w:szCs w:val="24"/>
          <w:lang w:val="en-US" w:eastAsia="zh-CN"/>
        </w:rPr>
        <w:t>as</w:t>
      </w:r>
      <w:r w:rsidR="00F56E03" w:rsidRPr="00954357">
        <w:rPr>
          <w:rFonts w:ascii="Book Antiqua" w:hAnsi="Book Antiqua"/>
          <w:sz w:val="24"/>
          <w:szCs w:val="24"/>
          <w:lang w:val="en-US"/>
        </w:rPr>
        <w:t xml:space="preserve"> found. These findings must be taken into consideration when using the MSTS questionnaire.</w:t>
      </w:r>
    </w:p>
    <w:p w14:paraId="3B0A69A0" w14:textId="77777777" w:rsidR="00A45820" w:rsidRPr="00954357" w:rsidRDefault="00A45820" w:rsidP="000C3A17">
      <w:pPr>
        <w:spacing w:after="0" w:line="360" w:lineRule="auto"/>
        <w:jc w:val="both"/>
        <w:rPr>
          <w:rFonts w:ascii="Book Antiqua" w:hAnsi="Book Antiqua"/>
          <w:sz w:val="24"/>
          <w:szCs w:val="24"/>
          <w:lang w:val="en-US" w:eastAsia="zh-CN"/>
        </w:rPr>
      </w:pPr>
    </w:p>
    <w:p w14:paraId="4E570744" w14:textId="58C4B51B" w:rsidR="00A45820" w:rsidRPr="00954357" w:rsidRDefault="00FB265E" w:rsidP="000C3A17">
      <w:pPr>
        <w:spacing w:after="0" w:line="360" w:lineRule="auto"/>
        <w:jc w:val="both"/>
        <w:rPr>
          <w:rFonts w:ascii="Book Antiqua" w:hAnsi="Book Antiqua" w:cs="Times New Roman"/>
          <w:bCs/>
          <w:kern w:val="28"/>
          <w:sz w:val="24"/>
          <w:szCs w:val="24"/>
          <w:lang w:val="en-US" w:eastAsia="zh-CN"/>
        </w:rPr>
      </w:pPr>
      <w:proofErr w:type="spellStart"/>
      <w:r w:rsidRPr="00954357">
        <w:rPr>
          <w:rFonts w:ascii="Book Antiqua" w:eastAsia="Times New Roman" w:hAnsi="Book Antiqua" w:cs="Times New Roman"/>
          <w:bCs/>
          <w:kern w:val="28"/>
          <w:sz w:val="24"/>
          <w:szCs w:val="24"/>
          <w:lang w:val="en-US"/>
        </w:rPr>
        <w:t>Saebye</w:t>
      </w:r>
      <w:proofErr w:type="spellEnd"/>
      <w:r w:rsidRPr="00954357">
        <w:rPr>
          <w:rFonts w:ascii="Book Antiqua" w:eastAsia="Times New Roman" w:hAnsi="Book Antiqua" w:cs="Times New Roman"/>
          <w:bCs/>
          <w:kern w:val="28"/>
          <w:sz w:val="24"/>
          <w:szCs w:val="24"/>
          <w:lang w:val="en-US"/>
        </w:rPr>
        <w:t xml:space="preserve"> CKP, Keller</w:t>
      </w:r>
      <w:r w:rsidRPr="00954357">
        <w:rPr>
          <w:rFonts w:ascii="Book Antiqua" w:hAnsi="Book Antiqua" w:cs="Times New Roman" w:hint="eastAsia"/>
          <w:bCs/>
          <w:kern w:val="28"/>
          <w:sz w:val="24"/>
          <w:szCs w:val="24"/>
          <w:lang w:val="en-US" w:eastAsia="zh-CN"/>
        </w:rPr>
        <w:t xml:space="preserve"> J</w:t>
      </w:r>
      <w:r w:rsidRPr="00954357">
        <w:rPr>
          <w:rFonts w:ascii="Book Antiqua" w:eastAsia="Times New Roman" w:hAnsi="Book Antiqua" w:cs="Times New Roman"/>
          <w:bCs/>
          <w:kern w:val="28"/>
          <w:sz w:val="24"/>
          <w:szCs w:val="24"/>
          <w:lang w:val="en-US"/>
        </w:rPr>
        <w:t>, Baad-Hansen</w:t>
      </w:r>
      <w:r w:rsidRPr="00954357">
        <w:rPr>
          <w:rFonts w:ascii="Book Antiqua" w:hAnsi="Book Antiqua" w:cs="Times New Roman" w:hint="eastAsia"/>
          <w:bCs/>
          <w:kern w:val="28"/>
          <w:sz w:val="24"/>
          <w:szCs w:val="24"/>
          <w:lang w:val="en-US" w:eastAsia="zh-CN"/>
        </w:rPr>
        <w:t xml:space="preserve"> T. </w:t>
      </w:r>
      <w:r w:rsidR="004F7F3E" w:rsidRPr="00954357">
        <w:rPr>
          <w:rFonts w:ascii="Book Antiqua" w:eastAsia="Times New Roman" w:hAnsi="Book Antiqua" w:cs="Times New Roman"/>
          <w:bCs/>
          <w:sz w:val="24"/>
          <w:szCs w:val="24"/>
          <w:lang w:val="en-US"/>
        </w:rPr>
        <w:t xml:space="preserve">Validation of the Danish version of the musculoskeletal </w:t>
      </w:r>
      <w:proofErr w:type="spellStart"/>
      <w:r w:rsidR="004F7F3E" w:rsidRPr="00954357">
        <w:rPr>
          <w:rFonts w:ascii="Book Antiqua" w:eastAsia="Times New Roman" w:hAnsi="Book Antiqua" w:cs="Times New Roman"/>
          <w:bCs/>
          <w:sz w:val="24"/>
          <w:szCs w:val="24"/>
          <w:lang w:val="en-US"/>
        </w:rPr>
        <w:t>tumo</w:t>
      </w:r>
      <w:r w:rsidR="004F7F3E" w:rsidRPr="00954357">
        <w:rPr>
          <w:rFonts w:ascii="Book Antiqua" w:hAnsi="Book Antiqua" w:cs="Times New Roman" w:hint="eastAsia"/>
          <w:bCs/>
          <w:sz w:val="24"/>
          <w:szCs w:val="24"/>
          <w:lang w:val="en-US" w:eastAsia="zh-CN"/>
        </w:rPr>
        <w:t>u</w:t>
      </w:r>
      <w:r w:rsidR="004F7F3E" w:rsidRPr="00954357">
        <w:rPr>
          <w:rFonts w:ascii="Book Antiqua" w:eastAsia="Times New Roman" w:hAnsi="Book Antiqua" w:cs="Times New Roman"/>
          <w:bCs/>
          <w:sz w:val="24"/>
          <w:szCs w:val="24"/>
          <w:lang w:val="en-US"/>
        </w:rPr>
        <w:t>r</w:t>
      </w:r>
      <w:proofErr w:type="spellEnd"/>
      <w:r w:rsidR="004F7F3E" w:rsidRPr="00954357">
        <w:rPr>
          <w:rFonts w:ascii="Book Antiqua" w:eastAsia="Times New Roman" w:hAnsi="Book Antiqua" w:cs="Times New Roman"/>
          <w:bCs/>
          <w:sz w:val="24"/>
          <w:szCs w:val="24"/>
          <w:lang w:val="en-US"/>
        </w:rPr>
        <w:t xml:space="preserve"> society score questionnaire</w:t>
      </w:r>
      <w:r w:rsidRPr="00954357">
        <w:rPr>
          <w:rFonts w:ascii="Book Antiqua" w:hAnsi="Book Antiqua" w:cs="Times New Roman" w:hint="eastAsia"/>
          <w:bCs/>
          <w:sz w:val="24"/>
          <w:szCs w:val="24"/>
          <w:lang w:val="en-US" w:eastAsia="zh-CN"/>
        </w:rPr>
        <w:t xml:space="preserve">. </w:t>
      </w:r>
      <w:r w:rsidRPr="00954357">
        <w:rPr>
          <w:rFonts w:ascii="Book Antiqua" w:hAnsi="Book Antiqua"/>
          <w:i/>
          <w:iCs/>
          <w:sz w:val="24"/>
          <w:szCs w:val="24"/>
        </w:rPr>
        <w:t>World J Orthop</w:t>
      </w:r>
      <w:r w:rsidRPr="00954357">
        <w:rPr>
          <w:rFonts w:ascii="Book Antiqua" w:hAnsi="Book Antiqua" w:hint="eastAsia"/>
          <w:i/>
          <w:iCs/>
          <w:sz w:val="24"/>
          <w:szCs w:val="24"/>
          <w:lang w:eastAsia="zh-CN"/>
        </w:rPr>
        <w:t xml:space="preserve"> </w:t>
      </w:r>
      <w:r w:rsidRPr="00954357">
        <w:rPr>
          <w:rFonts w:ascii="Book Antiqua" w:hAnsi="Book Antiqua" w:hint="eastAsia"/>
          <w:iCs/>
          <w:sz w:val="24"/>
          <w:szCs w:val="24"/>
          <w:lang w:eastAsia="zh-CN"/>
        </w:rPr>
        <w:t>2018; In press</w:t>
      </w:r>
    </w:p>
    <w:p w14:paraId="0D64A860" w14:textId="77777777" w:rsidR="00FB265E" w:rsidRPr="00954357" w:rsidRDefault="00FB265E" w:rsidP="000C3A17">
      <w:pPr>
        <w:spacing w:after="0" w:line="360" w:lineRule="auto"/>
        <w:jc w:val="both"/>
        <w:rPr>
          <w:rFonts w:ascii="Book Antiqua" w:hAnsi="Book Antiqua" w:cs="Times New Roman"/>
          <w:bCs/>
          <w:kern w:val="28"/>
          <w:sz w:val="24"/>
          <w:szCs w:val="24"/>
          <w:lang w:val="en-US" w:eastAsia="zh-CN"/>
        </w:rPr>
      </w:pPr>
    </w:p>
    <w:p w14:paraId="7BBEA7AC" w14:textId="77777777" w:rsidR="00F308DB" w:rsidRPr="00954357" w:rsidRDefault="00F308DB"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br w:type="page"/>
      </w:r>
    </w:p>
    <w:p w14:paraId="5C3367DF" w14:textId="5F76B1C4" w:rsidR="00F308DB" w:rsidRPr="00954357" w:rsidRDefault="00DB3839" w:rsidP="000C3A17">
      <w:pPr>
        <w:spacing w:after="0" w:line="360" w:lineRule="auto"/>
        <w:jc w:val="both"/>
        <w:rPr>
          <w:rFonts w:ascii="Book Antiqua" w:hAnsi="Book Antiqua"/>
          <w:b/>
          <w:sz w:val="24"/>
          <w:szCs w:val="24"/>
          <w:lang w:val="en-US"/>
        </w:rPr>
      </w:pPr>
      <w:r w:rsidRPr="00954357">
        <w:rPr>
          <w:rFonts w:ascii="Book Antiqua" w:hAnsi="Book Antiqua"/>
          <w:b/>
          <w:sz w:val="24"/>
          <w:szCs w:val="24"/>
          <w:lang w:val="en-US"/>
        </w:rPr>
        <w:lastRenderedPageBreak/>
        <w:t>INTRODUCTION</w:t>
      </w:r>
    </w:p>
    <w:p w14:paraId="3B24AF8D" w14:textId="0C97C3E5" w:rsidR="00567FC7" w:rsidRPr="00954357" w:rsidRDefault="00567FC7"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The </w:t>
      </w:r>
      <w:r w:rsidR="00DB3839" w:rsidRPr="00954357">
        <w:rPr>
          <w:rFonts w:ascii="Book Antiqua" w:hAnsi="Book Antiqua"/>
          <w:sz w:val="24"/>
          <w:szCs w:val="24"/>
          <w:lang w:val="en-US"/>
        </w:rPr>
        <w:t xml:space="preserve">Musculoskeletal </w:t>
      </w:r>
      <w:proofErr w:type="spellStart"/>
      <w:r w:rsidR="00DB3839" w:rsidRPr="00954357">
        <w:rPr>
          <w:rFonts w:ascii="Book Antiqua" w:hAnsi="Book Antiqua"/>
          <w:sz w:val="24"/>
          <w:szCs w:val="24"/>
          <w:lang w:val="en-US"/>
        </w:rPr>
        <w:t>Tumour</w:t>
      </w:r>
      <w:proofErr w:type="spellEnd"/>
      <w:r w:rsidR="00DB3839" w:rsidRPr="00954357">
        <w:rPr>
          <w:rFonts w:ascii="Book Antiqua" w:hAnsi="Book Antiqua"/>
          <w:sz w:val="24"/>
          <w:szCs w:val="24"/>
          <w:lang w:val="en-US"/>
        </w:rPr>
        <w:t xml:space="preserve"> Society Score</w:t>
      </w:r>
      <w:r w:rsidRPr="00954357">
        <w:rPr>
          <w:rFonts w:ascii="Book Antiqua" w:hAnsi="Book Antiqua"/>
          <w:sz w:val="24"/>
          <w:szCs w:val="24"/>
          <w:lang w:val="en-US"/>
        </w:rPr>
        <w:t xml:space="preserve"> (MSTS) questionnaire was developed in 1985 and revised in 1993 as a physician</w:t>
      </w:r>
      <w:r w:rsidR="00F85B74" w:rsidRPr="00954357">
        <w:rPr>
          <w:rFonts w:ascii="Book Antiqua" w:hAnsi="Book Antiqua"/>
          <w:sz w:val="24"/>
          <w:szCs w:val="24"/>
          <w:lang w:val="en-US"/>
        </w:rPr>
        <w:t>-</w:t>
      </w:r>
      <w:r w:rsidRPr="00954357">
        <w:rPr>
          <w:rFonts w:ascii="Book Antiqua" w:hAnsi="Book Antiqua"/>
          <w:sz w:val="24"/>
          <w:szCs w:val="24"/>
          <w:lang w:val="en-US"/>
        </w:rPr>
        <w:t>completed questionnaire to measure functional out</w:t>
      </w:r>
      <w:r w:rsidR="00602FDF" w:rsidRPr="00954357">
        <w:rPr>
          <w:rFonts w:ascii="Book Antiqua" w:hAnsi="Book Antiqua"/>
          <w:sz w:val="24"/>
          <w:szCs w:val="24"/>
          <w:lang w:val="en-US"/>
        </w:rPr>
        <w:t>come in patients with neoplasms</w:t>
      </w:r>
      <w:r w:rsidRPr="00954357">
        <w:rPr>
          <w:rFonts w:ascii="Book Antiqua" w:hAnsi="Book Antiqua"/>
          <w:sz w:val="24"/>
          <w:szCs w:val="24"/>
          <w:lang w:val="en-US"/>
        </w:rPr>
        <w:fldChar w:fldCharType="begin"/>
      </w:r>
      <w:r w:rsidR="00F56304" w:rsidRPr="00954357">
        <w:rPr>
          <w:rFonts w:ascii="Book Antiqua" w:hAnsi="Book Antiqua"/>
          <w:sz w:val="24"/>
          <w:szCs w:val="24"/>
          <w:lang w:val="en-US"/>
        </w:rPr>
        <w:instrText xml:space="preserve"> ADDIN EN.CITE &lt;EndNote&gt;&lt;Cite&gt;&lt;Author&gt;Enneking&lt;/Author&gt;&lt;Year&gt;1993&lt;/Year&gt;&lt;RecNum&gt;79&lt;/RecNum&gt;&lt;DisplayText&gt;&lt;style face="superscript"&gt;[1]&lt;/style&gt;&lt;/DisplayText&gt;&lt;record&gt;&lt;rec-number&gt;79&lt;/rec-number&gt;&lt;foreign-keys&gt;&lt;key app="EN" db-id="x5pzre95dxt9dje5vwcvxpsopz9rdsrz9stf" timestamp="1504109788" guid="73118079-b009-43cc-ac85-4212780c7699"&gt;79&lt;/key&gt;&lt;key app="ENWeb" db-id=""&gt;0&lt;/key&gt;&lt;/foreign-keys&gt;&lt;ref-type name="Journal Article"&gt;17&lt;/ref-type&gt;&lt;contributors&gt;&lt;authors&gt;&lt;author&gt;Enneking, W. F.&lt;/author&gt;&lt;author&gt;Dunham, W.&lt;/author&gt;&lt;author&gt;Gebhardt, M. C.&lt;/author&gt;&lt;author&gt;Malawar, M.&lt;/author&gt;&lt;author&gt;Pritchard, D. J.&lt;/author&gt;&lt;/authors&gt;&lt;/contributors&gt;&lt;auth-address&gt;University of Florida, Gainesville.&lt;/auth-address&gt;&lt;titles&gt;&lt;title&gt;A system for the functional evaluation of reconstructive procedures after surgical treatment of tumors of the musculoskeletal system&lt;/title&gt;&lt;secondary-title&gt;Clin Orthop Relat Res&lt;/secondary-title&gt;&lt;/titles&gt;&lt;periodical&gt;&lt;full-title&gt;Clin Orthop Relat Res&lt;/full-title&gt;&lt;/periodical&gt;&lt;pages&gt;241-6&lt;/pages&gt;&lt;volume&gt;(286)&lt;/volume&gt;&lt;number&gt;286&lt;/number&gt;&lt;edition&gt;1993/01/01&lt;/edition&gt;&lt;keywords&gt;&lt;keyword&gt;Activities of Daily Living&lt;/keyword&gt;&lt;keyword&gt;Adaptation, Psychological&lt;/keyword&gt;&lt;keyword&gt;Bone Neoplasms/*surgery&lt;/keyword&gt;&lt;keyword&gt;Evaluation Studies as Topic&lt;/keyword&gt;&lt;keyword&gt;Female&lt;/keyword&gt;&lt;keyword&gt;Humans&lt;/keyword&gt;&lt;keyword&gt;Locomotion&lt;/keyword&gt;&lt;keyword&gt;Male&lt;/keyword&gt;&lt;keyword&gt;Musculoskeletal System&lt;/keyword&gt;&lt;keyword&gt;Orthotic Devices&lt;/keyword&gt;&lt;keyword&gt;Pain&lt;/keyword&gt;&lt;keyword&gt;Range of Motion, Articular&lt;/keyword&gt;&lt;keyword&gt;Soft Tissue Neoplasms/*surgery&lt;/keyword&gt;&lt;/keywords&gt;&lt;dates&gt;&lt;year&gt;1993&lt;/year&gt;&lt;pub-dates&gt;&lt;date&gt;Jan&lt;/date&gt;&lt;/pub-dates&gt;&lt;/dates&gt;&lt;pub-location&gt;UNITED STATES&lt;/pub-location&gt;&lt;isbn&gt;0009-921X (Print)&amp;#xD;0009-921X (Linking)&lt;/isbn&gt;&lt;accession-num&gt;8425352&lt;/accession-num&gt;&lt;urls&gt;&lt;related-urls&gt;&lt;url&gt;https://www.ncbi.nlm.nih.gov/pubmed/8425352&lt;/url&gt;&lt;/related-urls&gt;&lt;/urls&gt;&lt;electronic-resource-num&gt;10.1097/00003086-199301000-00035&lt;/electronic-resource-num&gt;&lt;access-date&gt;Jan&lt;/access-date&gt;&lt;/record&gt;&lt;/Cite&gt;&lt;/EndNote&gt;</w:instrText>
      </w:r>
      <w:r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1]</w:t>
      </w:r>
      <w:r w:rsidRPr="00954357">
        <w:rPr>
          <w:rFonts w:ascii="Book Antiqua" w:hAnsi="Book Antiqua"/>
          <w:sz w:val="24"/>
          <w:szCs w:val="24"/>
          <w:lang w:val="en-US"/>
        </w:rPr>
        <w:fldChar w:fldCharType="end"/>
      </w:r>
      <w:r w:rsidRPr="00954357">
        <w:rPr>
          <w:rFonts w:ascii="Book Antiqua" w:hAnsi="Book Antiqua"/>
          <w:sz w:val="24"/>
          <w:szCs w:val="24"/>
          <w:lang w:val="en-US"/>
        </w:rPr>
        <w:t xml:space="preserve">. The MSTS has been </w:t>
      </w:r>
      <w:r w:rsidR="00602FDF" w:rsidRPr="00954357">
        <w:rPr>
          <w:rFonts w:ascii="Book Antiqua" w:hAnsi="Book Antiqua"/>
          <w:sz w:val="24"/>
          <w:szCs w:val="24"/>
          <w:lang w:val="en-US"/>
        </w:rPr>
        <w:t>widely used in sarcoma research</w:t>
      </w:r>
      <w:r w:rsidRPr="00954357">
        <w:rPr>
          <w:rFonts w:ascii="Book Antiqua" w:hAnsi="Book Antiqua"/>
          <w:sz w:val="24"/>
          <w:szCs w:val="24"/>
          <w:lang w:val="en-US"/>
        </w:rPr>
        <w:fldChar w:fldCharType="begin">
          <w:fldData xml:space="preserve">PEVuZE5vdGU+PENpdGU+PEF1dGhvcj5HaW5zYmVyZzwvQXV0aG9yPjxZZWFyPjIwMDc8L1llYXI+
PFJlY051bT45ODwvUmVjTnVtPjxEaXNwbGF5VGV4dD48c3R5bGUgZmFjZT0ic3VwZXJzY3JpcHQi
PlsyLTZdPC9zdHlsZT48L0Rpc3BsYXlUZXh0PjxyZWNvcmQ+PHJlYy1udW1iZXI+OTg8L3JlYy1u
dW1iZXI+PGZvcmVpZ24ta2V5cz48a2V5IGFwcD0iRU4iIGRiLWlkPSJ4NXB6cmU5NWR4dDlkamU1
dndjdnhwc29wejlyZHNyejlzdGYiIHRpbWVzdGFtcD0iMTUwNDEwOTgyMyIgZ3VpZD0iYWExYjIz
NGMtYWVlNy00NWYwLTk4ZWItZGEwNzk0OTE5M2VjIj45ODwva2V5PjxrZXkgYXBwPSJFTldlYiIg
ZGItaWQ9IiI+MDwva2V5PjwvZm9yZWlnbi1rZXlzPjxyZWYtdHlwZSBuYW1lPSJKb3VybmFsIEFy
dGljbGUiPjE3PC9yZWYtdHlwZT48Y29udHJpYnV0b3JzPjxhdXRob3JzPjxhdXRob3I+R2luc2Jl
cmcsIEouIFAuPC9hdXRob3I+PGF1dGhvcj5SYWksIFMuIE4uPC9hdXRob3I+PGF1dGhvcj5DYXJs
c29uLCBDLiBBLjwvYXV0aG9yPjxhdXRob3I+TWVhZG93cywgQS4gVC48L2F1dGhvcj48YXV0aG9y
PkhpbmRzLCBQLiBTLjwvYXV0aG9yPjxhdXRob3I+U3BlYXJpbmcsIEUuIE0uPC9hdXRob3I+PGF1
dGhvcj5aaGFuZywgTC48L2F1dGhvcj48YXV0aG9yPkNhbGxhd2F5LCBMLjwvYXV0aG9yPjxhdXRo
b3I+TmVlbCwgTS4gRC48L2F1dGhvcj48YXV0aG9yPlJhbywgQi4gTi48L2F1dGhvcj48YXV0aG9y
Pk1hcmNoZXNlLCBWLiBHLjwvYXV0aG9yPjwvYXV0aG9ycz48L2NvbnRyaWJ1dG9ycz48YXV0aC1h
ZGRyZXNzPkRpdmlzaW9uIG9mIE9uY29sb2d5LCBUaGUgQ2hpbGRyZW4mYXBvcztzIEhvc3BpdGFs
IG9mIFBoaWxhZGVscGhpYSwgUGhpbGFkZWxwaGlhLCBQZW5uc3lsdmFuaWEgMTkxMDQsIFVTQS4g
Z2luc2JlcmdqaUBlbWFpbC5jaG9wLmVkdTwvYXV0aC1hZGRyZXNzPjx0aXRsZXM+PHRpdGxlPkEg
Y29tcGFyYXRpdmUgYW5hbHlzaXMgb2YgZnVuY3Rpb25hbCBvdXRjb21lcyBpbiBhZG9sZXNjZW50
cyBhbmQgeW91bmcgYWR1bHRzIHdpdGggbG93ZXItZXh0cmVtaXR5IGJvbmUgc2FyY29tYTwvdGl0
bGU+PHNlY29uZGFyeS10aXRsZT5QZWRpYXRyIEJsb29kIENhbmNlcjwvc2Vjb25kYXJ5LXRpdGxl
PjwvdGl0bGVzPjxwZXJpb2RpY2FsPjxmdWxsLXRpdGxlPlBlZGlhdHIgQmxvb2QgQ2FuY2VyPC9m
dWxsLXRpdGxlPjwvcGVyaW9kaWNhbD48cGFnZXM+OTY0LTk8L3BhZ2VzPjx2b2x1bWU+NDk8L3Zv
bHVtZT48bnVtYmVyPjc8L251bWJlcj48ZWRpdGlvbj4yMDA2LzA4LzIyPC9lZGl0aW9uPjxrZXl3
b3Jkcz48a2V5d29yZD5BZG9sZXNjZW50PC9rZXl3b3JkPjxrZXl3b3JkPkFkdWx0PC9rZXl3b3Jk
PjxrZXl3b3JkPkFtcHV0YXRpb24vbWV0aG9kcy9zdGF0aXN0aWNzICZhbXA7IG51bWVyaWNhbCBk
YXRhPC9rZXl3b3JkPjxrZXl3b3JkPkJvbmUgTmVvcGxhc21zLypzdXJnZXJ5PC9rZXl3b3JkPjxr
ZXl3b3JkPkJvbmVzIG9mIExvd2VyIEV4dHJlbWl0eS8qcGF0aG9sb2d5L3N1cmdlcnk8L2tleXdv
cmQ+PGtleXdvcmQ+RGlzYWJpbGl0eSBFdmFsdWF0aW9uPC9rZXl3b3JkPjxrZXl3b3JkPkZlbWFs
ZTwva2V5d29yZD48a2V5d29yZD5Gb2xsb3ctVXAgU3R1ZGllczwva2V5d29yZD48a2V5d29yZD5I
dW1hbnM8L2tleXdvcmQ+PGtleXdvcmQ+S25lZSBKb2ludC9wYXRob2xvZ3kvcGh5c2lvcGF0aG9s
b2d5L3N1cmdlcnk8L2tleXdvcmQ+PGtleXdvcmQ+TGltYiBTYWx2YWdlL21ldGhvZHMvc3RhdGlz
dGljcyAmYW1wOyBudW1lcmljYWwgZGF0YTwva2V5d29yZD48a2V5d29yZD5NYWxlPC9rZXl3b3Jk
PjxrZXl3b3JkPk1vYmlsaXR5IExpbWl0YXRpb248L2tleXdvcmQ+PGtleXdvcmQ+UHJvc3BlY3Rp
dmUgU3R1ZGllczwva2V5d29yZD48a2V5d29yZD5RdWFsaXR5IG9mIExpZmU8L2tleXdvcmQ+PGtl
eXdvcmQ+UmVjb3Zlcnkgb2YgRnVuY3Rpb248L2tleXdvcmQ+PGtleXdvcmQ+Um90YXRpb248L2tl
eXdvcmQ+PGtleXdvcmQ+U2FyY29tYS8qc3VyZ2VyeTwva2V5d29yZD48a2V5d29yZD5UcmVhdG1l
bnQgT3V0Y29tZTwva2V5d29yZD48L2tleXdvcmRzPjxkYXRlcz48eWVhcj4yMDA3PC95ZWFyPjxw
dWItZGF0ZXM+PGRhdGU+RGVjPC9kYXRlPjwvcHViLWRhdGVzPjwvZGF0ZXM+PHB1Yi1sb2NhdGlv
bj5Vbml0ZWQgU3RhdGVzPC9wdWItbG9jYXRpb24+PHB1Ymxpc2hlcj5XaWxleS1MaXNzLCBJbmM8
L3B1Ymxpc2hlcj48aXNibj4xNTQ1LTUwMDkgKFByaW50KSYjeEQ7MTU0NS01MDA5IChMaW5raW5n
KTwvaXNibj48YWNjZXNzaW9uLW51bT4xNjkyMTUxNTwvYWNjZXNzaW9uLW51bT48dXJscz48cmVs
YXRlZC11cmxzPjx1cmw+aHR0cHM6Ly93d3cubmNiaS5ubG0ubmloLmdvdi9wdWJtZWQvMTY5MjE1
MTU8L3VybD48L3JlbGF0ZWQtdXJscz48L3VybHM+PGVsZWN0cm9uaWMtcmVzb3VyY2UtbnVtPjEw
LjEwMDIvcGJjLjIxMDE4PC9lbGVjdHJvbmljLXJlc291cmNlLW51bT48YWNjZXNzLWRhdGU+RGVj
PC9hY2Nlc3MtZGF0ZT48L3JlY29yZD48L0NpdGU+PENpdGU+PEF1dGhvcj5Kb25lczwvQXV0aG9y
PjxZZWFyPjIwMTA8L1llYXI+PFJlY051bT41MTwvUmVjTnVtPjxyZWNvcmQ+PHJlYy1udW1iZXI+
NTE8L3JlYy1udW1iZXI+PGZvcmVpZ24ta2V5cz48a2V5IGFwcD0iRU4iIGRiLWlkPSJ4NXB6cmU5
NWR4dDlkamU1dndjdnhwc29wejlyZHNyejlzdGYiIHRpbWVzdGFtcD0iMTUwNDEwOTczMiIgZ3Vp
ZD0iMzc2NWJlODQtMTg0NC00MDM3LWFlNGEtYWRiYzAwY2FmZmQyIj41MTwva2V5PjxrZXkgYXBw
PSJFTldlYiIgZGItaWQ9IiI+MDwva2V5PjwvZm9yZWlnbi1rZXlzPjxyZWYtdHlwZSBuYW1lPSJK
b3VybmFsIEFydGljbGUiPjE3PC9yZWYtdHlwZT48Y29udHJpYnV0b3JzPjxhdXRob3JzPjxhdXRo
b3I+Sm9uZXMsIEsuIEIuPC9hdXRob3I+PGF1dGhvcj5GZXJndXNvbiwgUC4gQy48L2F1dGhvcj48
YXV0aG9yPkRlaGVzaGksIEIuPC9hdXRob3I+PGF1dGhvcj5SaWFkLCBTLjwvYXV0aG9yPjxhdXRo
b3I+R3JpZmZpbiwgQS48L2F1dGhvcj48YXV0aG9yPkJlbGwsIFIuIFMuPC9hdXRob3I+PGF1dGhv
cj5XdW5kZXIsIEouIFMuPC9hdXRob3I+PC9hdXRob3JzPjwvY29udHJpYnV0b3JzPjxhdXRoLWFk
ZHJlc3M+RGVwYXJ0bWVudCBvZiBPcnRob3BhZWRpY3MsIEh1bnRzbWFuIENhbmNlciBJbnN0aXR1
dGUsIFVuaXZlcnNpdHkgb2YgVXRhaCwgU2FsdCBMYWtlIENpdHksIFVULCBVU0EuPC9hdXRoLWFk
ZHJlc3M+PHRpdGxlcz48dGl0bGU+Q29tcGxldGUgZmVtb3JhbCBuZXJ2ZSByZXNlY3Rpb24gd2l0
aCBzb2Z0IHRpc3N1ZSBzYXJjb21hOiBmdW5jdGlvbmFsIG91dGNvbWVzPC90aXRsZT48c2Vjb25k
YXJ5LXRpdGxlPkFubiBTdXJnIE9uY29sPC9zZWNvbmRhcnktdGl0bGU+PC90aXRsZXM+PHBlcmlv
ZGljYWw+PGZ1bGwtdGl0bGU+QW5uIFN1cmcgT25jb2w8L2Z1bGwtdGl0bGU+PC9wZXJpb2RpY2Fs
PjxwYWdlcz40MDEtNjwvcGFnZXM+PHZvbHVtZT4xNzwvdm9sdW1lPjxudW1iZXI+MjwvbnVtYmVy
PjxlZGl0aW9uPjIwMDkvMTAvMjE8L2VkaXRpb24+PGtleXdvcmRzPjxrZXl3b3JkPkFnZWQ8L2tl
eXdvcmQ+PGtleXdvcmQ+RmVtYWxlPC9rZXl3b3JkPjxrZXl3b3JkPkZlbW9yYWwgTmVydmUvcGF0
aG9sb2d5LypzdXJnZXJ5PC9rZXl3b3JkPjxrZXl3b3JkPkh1bWFuczwva2V5d29yZD48a2V5d29y
ZD5NaWRkbGUgQWdlZDwva2V5d29yZD48a2V5d29yZD5Qcm9zcGVjdGl2ZSBTdHVkaWVzPC9rZXl3
b3JkPjxrZXl3b3JkPlJldHJvc3BlY3RpdmUgU3R1ZGllczwva2V5d29yZD48a2V5d29yZD5TYXJj
b21hLypzdXJnZXJ5PC9rZXl3b3JkPjxrZXl3b3JkPlNvZnQgVGlzc3VlIE5lb3BsYXNtcy8qc3Vy
Z2VyeTwva2V5d29yZD48a2V5d29yZD5UcmVhdG1lbnQgT3V0Y29tZTwva2V5d29yZD48L2tleXdv
cmRzPjxkYXRlcz48eWVhcj4yMDEwPC95ZWFyPjxwdWItZGF0ZXM+PGRhdGU+RmViPC9kYXRlPjwv
cHViLWRhdGVzPjwvZGF0ZXM+PHB1Yi1sb2NhdGlvbj5Vbml0ZWQgU3RhdGVzPC9wdWItbG9jYXRp
b24+PGlzYm4+MTUzNC00NjgxIChFbGVjdHJvbmljKSYjeEQ7MTA2OC05MjY1IChMaW5raW5nKTwv
aXNibj48YWNjZXNzaW9uLW51bT4xOTg0MTk4NTwvYWNjZXNzaW9uLW51bT48dXJscz48cmVsYXRl
ZC11cmxzPjx1cmw+aHR0cHM6Ly93d3cubmNiaS5ubG0ubmloLmdvdi9wdWJtZWQvMTk4NDE5ODU8
L3VybD48L3JlbGF0ZWQtdXJscz48L3VybHM+PGVsZWN0cm9uaWMtcmVzb3VyY2UtbnVtPjEwLjEy
NDUvczEwNDM0LTAwOS0wNzQ1LTU8L2VsZWN0cm9uaWMtcmVzb3VyY2UtbnVtPjxhY2Nlc3MtZGF0
ZT5GZWI8L2FjY2Vzcy1kYXRlPjwvcmVjb3JkPjwvQ2l0ZT48Q2l0ZT48QXV0aG9yPkt1bWFyPC9B
dXRob3I+PFllYXI+MjAwMzwvWWVhcj48UmVjTnVtPjkyPC9SZWNOdW0+PHJlY29yZD48cmVjLW51
bWJlcj45MjwvcmVjLW51bWJlcj48Zm9yZWlnbi1rZXlzPjxrZXkgYXBwPSJFTiIgZGItaWQ9Ing1
cHpyZTk1ZHh0OWRqZTV2d2N2eHBzb3B6OXJkc3J6OXN0ZiIgdGltZXN0YW1wPSIxNTA0MTA5ODE0
IiBndWlkPSI5MTQ3OWRjZS0yN2IyLTRkN2EtOTQ2YS04NDU0ODM3YTliZTUiPjkyPC9rZXk+PGtl
eSBhcHA9IkVOV2ViIiBkYi1pZD0iIj4wPC9rZXk+PC9mb3JlaWduLWtleXM+PHJlZi10eXBlIG5h
bWU9IkpvdXJuYWwgQXJ0aWNsZSI+MTc8L3JlZi10eXBlPjxjb250cmlidXRvcnM+PGF1dGhvcnM+
PGF1dGhvcj5LdW1hciwgRC48L2F1dGhvcj48YXV0aG9yPkdyaW1lciwgUi4gSi48L2F1dGhvcj48
YXV0aG9yPkFidWR1LCBBLjwvYXV0aG9yPjxhdXRob3I+Q2FydGVyLCBTLiBSLjwvYXV0aG9yPjxh
dXRob3I+VGlsbG1hbiwgUi4gTS48L2F1dGhvcj48L2F1dGhvcnM+PC9jb250cmlidXRvcnM+PGF1
dGgtYWRkcmVzcz5PbmNvbG9neSBTZXJ2aWNlLCBSb3lhbCBPcnRob3BhZWRpYyBIb3NwaXRhbCwg
QnJpc3RvbCBSb2FkIFNvdXRoLCBOb3J0aGZpZWxkLCBFbmdsYW5kLCBCaXJtaW5naGFtIEIzMSAy
QVAsIFVLLjwvYXV0aC1hZGRyZXNzPjx0aXRsZXM+PHRpdGxlPkVuZG9wcm9zdGhldGljIHJlcGxh
Y2VtZW50IG9mIHRoZSBwcm94aW1hbCBodW1lcnVzLiBMb25nLXRlcm0gcmVzdWx0czwvdGl0bGU+
PHNlY29uZGFyeS10aXRsZT5KIEJvbmUgSm9pbnQgU3VyZyBCcjwvc2Vjb25kYXJ5LXRpdGxlPjwv
dGl0bGVzPjxwZXJpb2RpY2FsPjxmdWxsLXRpdGxlPkogQm9uZSBKb2ludCBTdXJnIEJyPC9mdWxs
LXRpdGxlPjwvcGVyaW9kaWNhbD48cGFnZXM+NzE3LTIyPC9wYWdlcz48dm9sdW1lPjg1PC92b2x1
bWU+PG51bWJlcj41PC9udW1iZXI+PGVkaXRpb24+MjAwMy8wOC8wMjwvZWRpdGlvbj48a2V5d29y
ZHM+PGtleXdvcmQ+QWN0aXZpdGllcyBvZiBEYWlseSBMaXZpbmc8L2tleXdvcmQ+PGtleXdvcmQ+
QWRvbGVzY2VudDwva2V5d29yZD48a2V5d29yZD5BZHVsdDwva2V5d29yZD48a2V5d29yZD5BZ2Vk
PC9rZXl3b3JkPjxrZXl3b3JkPkFnZWQsIDgwIGFuZCBvdmVyPC9rZXl3b3JkPjxrZXl3b3JkPkJv
bmUgTmVvcGxhc21zL21vcnRhbGl0eS9waHlzaW9wYXRob2xvZ3kvKnN1cmdlcnk8L2tleXdvcmQ+
PGtleXdvcmQ+Q2hpbGQ8L2tleXdvcmQ+PGtleXdvcmQ+RmVtYWxlPC9rZXl3b3JkPjxrZXl3b3Jk
Pkh1bWFuczwva2V5d29yZD48a2V5d29yZD5IdW1lcnVzLypzdXJnZXJ5PC9rZXl3b3JkPjxrZXl3
b3JkPk1hbGU8L2tleXdvcmQ+PGtleXdvcmQ+TWlkZGxlIEFnZWQ8L2tleXdvcmQ+PGtleXdvcmQ+
UG9zdG9wZXJhdGl2ZSBDb21wbGljYXRpb25zL2V0aW9sb2d5PC9rZXl3b3JkPjxrZXl3b3JkPipQ
cm9zdGhlc2VzIGFuZCBJbXBsYW50czwva2V5d29yZD48a2V5d29yZD5SYW5nZSBvZiBNb3Rpb24s
IEFydGljdWxhci9waHlzaW9sb2d5PC9rZXl3b3JkPjxrZXl3b3JkPlNhbHZhZ2UgVGhlcmFweS9t
ZXRob2RzPC9rZXl3b3JkPjxrZXl3b3JkPlNob3VsZGVyIEpvaW50L3BoeXNpb3BhdGhvbG9neTwv
a2V5d29yZD48a2V5d29yZD5TdXJ2ZXlzIGFuZCBRdWVzdGlvbm5haXJlczwva2V5d29yZD48a2V5
d29yZD5UcmVhdG1lbnQgT3V0Y29tZTwva2V5d29yZD48L2tleXdvcmRzPjxkYXRlcz48eWVhcj4y
MDAzPC95ZWFyPjxwdWItZGF0ZXM+PGRhdGU+SnVsPC9kYXRlPjwvcHViLWRhdGVzPjwvZGF0ZXM+
PHB1Yi1sb2NhdGlvbj5FbmdsYW5kPC9wdWItbG9jYXRpb24+PGlzYm4+MDMwMS02MjBYIChQcmlu
dCkmI3hEOzAzMDEtNjIwWCAoTGlua2luZyk8L2lzYm4+PGFjY2Vzc2lvbi1udW0+MTI4OTIxOTY8
L2FjY2Vzc2lvbi1udW0+PHVybHM+PHJlbGF0ZWQtdXJscz48dXJsPmh0dHBzOi8vd3d3Lm5jYmku
bmxtLm5paC5nb3YvcHVibWVkLzEyODkyMTk2PC91cmw+PC9yZWxhdGVkLXVybHM+PC91cmxzPjxl
bGVjdHJvbmljLXJlc291cmNlLW51bT4xMC4xMzAyLzAzMDEtNjIweC44NWI1LjEzODM4PC9lbGVj
dHJvbmljLXJlc291cmNlLW51bT48YWNjZXNzLWRhdGU+SnVsPC9hY2Nlc3MtZGF0ZT48L3JlY29y
ZD48L0NpdGU+PENpdGU+PEF1dGhvcj5TY2hyZWliZXI8L0F1dGhvcj48WWVhcj4yMDA2PC9ZZWFy
PjxSZWNOdW0+MTM4PC9SZWNOdW0+PHJlY29yZD48cmVjLW51bWJlcj4xMzg8L3JlYy1udW1iZXI+
PGZvcmVpZ24ta2V5cz48a2V5IGFwcD0iRU4iIGRiLWlkPSJ4NXB6cmU5NWR4dDlkamU1dndjdnhw
c29wejlyZHNyejlzdGYiIHRpbWVzdGFtcD0iMTUwNDEwOTg5MyIgZ3VpZD0iMTRmYWNkNzAtMDE2
Ni00YzU0LTg2ODgtNTZiMTA5MTBjMmNmIj4xMzg8L2tleT48a2V5IGFwcD0iRU5XZWIiIGRiLWlk
PSIiPjA8L2tleT48L2ZvcmVpZ24ta2V5cz48cmVmLXR5cGUgbmFtZT0iSm91cm5hbCBBcnRpY2xl
Ij4xNzwvcmVmLXR5cGU+PGNvbnRyaWJ1dG9ycz48YXV0aG9ycz48YXV0aG9yPlNjaHJlaWJlciwg
RC48L2F1dGhvcj48YXV0aG9yPkJlbGwsIFIuIFMuPC9hdXRob3I+PGF1dGhvcj5XdW5kZXIsIEou
IFMuPC9hdXRob3I+PGF1dGhvcj5PJmFwb3M7U3VsbGl2YW4sIEIuPC9hdXRob3I+PGF1dGhvcj5U
dXJjb3R0ZSwgUi48L2F1dGhvcj48YXV0aG9yPk1hc3JpLCBCLiBBLjwvYXV0aG9yPjxhdXRob3I+
RGF2aXMsIEEuIE0uPC9hdXRob3I+PC9hdXRob3JzPjwvY29udHJpYnV0b3JzPjxhdXRoLWFkZHJl
c3M+RGl2aXNpb24gb2YgT3V0Y29tZXMgYW5kIFBvcHVsYXRpb24gSGVhbHRoLCBUb3JvbnRvIFdl
c3Rlcm4gUmVzZWFyY2ggSW5zdGl0dXRlLCBUb3JvbnRvLCBPbnRhcmlvLCBDYW5hZGEuPC9hdXRo
LWFkZHJlc3M+PHRpdGxlcz48dGl0bGU+RXZhbHVhdGluZyBmdW5jdGlvbiBhbmQgaGVhbHRoIHJl
bGF0ZWQgcXVhbGl0eSBvZiBsaWZlIGluIHBhdGllbnRzIHRyZWF0ZWQgZm9yIGV4dHJlbWl0eSBz
b2Z0IHRpc3N1ZSBzYXJjb21hPC90aXRsZT48c2Vjb25kYXJ5LXRpdGxlPlF1YWwgTGlmZSBSZXM8
L3NlY29uZGFyeS10aXRsZT48L3RpdGxlcz48cGVyaW9kaWNhbD48ZnVsbC10aXRsZT5RdWFsIExp
ZmUgUmVzPC9mdWxsLXRpdGxlPjwvcGVyaW9kaWNhbD48cGFnZXM+MTQzOS00NjwvcGFnZXM+PHZv
bHVtZT4xNTwvdm9sdW1lPjxudW1iZXI+OTwvbnVtYmVyPjxlZGl0aW9uPjIwMDYvMDUvMzA8L2Vk
aXRpb24+PGtleXdvcmRzPjxrZXl3b3JkPipBY3Rpdml0aWVzIG9mIERhaWx5IExpdmluZzwva2V5
d29yZD48a2V5d29yZD5BZG9sZXNjZW50PC9rZXl3b3JkPjxrZXl3b3JkPkFkdWx0PC9rZXl3b3Jk
PjxrZXl3b3JkPkFnZWQ8L2tleXdvcmQ+PGtleXdvcmQ+QWdlZCwgODAgYW5kIG92ZXI8L2tleXdv
cmQ+PGtleXdvcmQ+Q2FuYWRhPC9rZXl3b3JkPjxrZXl3b3JkPkRhdGFiYXNlcywgRmFjdHVhbDwv
a2V5d29yZD48a2V5d29yZD5EaXNhYmlsaXR5IEV2YWx1YXRpb248L2tleXdvcmQ+PGtleXdvcmQ+
RmVtYWxlPC9rZXl3b3JkPjxrZXl3b3JkPkh1bWFuczwva2V5d29yZD48a2V5d29yZD5MaW5lYXIg
TW9kZWxzPC9rZXl3b3JkPjxrZXl3b3JkPk1hbGU8L2tleXdvcmQ+PGtleXdvcmQ+TWlkZGxlIEFn
ZWQ8L2tleXdvcmQ+PGtleXdvcmQ+TXVsdGljZW50ZXIgU3R1ZGllcyBhcyBUb3BpYzwva2V5d29y
ZD48a2V5d29yZD5Qb3N0b3BlcmF0aXZlIFBlcmlvZDwva2V5d29yZD48a2V5d29yZD4qUXVhbGl0
eSBvZiBMaWZlPC9rZXl3b3JkPjxrZXl3b3JkPlNhcmNvbWEvY2xhc3NpZmljYXRpb24vKnBzeWNo
b2xvZ3kvc3VyZ2VyeTwva2V5d29yZD48a2V5d29yZD5TZXZlcml0eSBvZiBJbGxuZXNzIEluZGV4
PC9rZXl3b3JkPjxrZXl3b3JkPlN1cnZleXMgYW5kIFF1ZXN0aW9ubmFpcmVzPC9rZXl3b3JkPjwv
a2V5d29yZHM+PGRhdGVzPjx5ZWFyPjIwMDY8L3llYXI+PHB1Yi1kYXRlcz48ZGF0ZT5Ob3Y8L2Rh
dGU+PC9wdWItZGF0ZXM+PC9kYXRlcz48cHViLWxvY2F0aW9uPk5ldGhlcmxhbmRzPC9wdWItbG9j
YXRpb24+PGlzYm4+MDk2Mi05MzQzIChQcmludCkmI3hEOzA5NjItOTM0MyAoTGlua2luZyk8L2lz
Ym4+PGFjY2Vzc2lvbi1udW0+MTY3MzI0Njg8L2FjY2Vzc2lvbi1udW0+PHVybHM+PHJlbGF0ZWQt
dXJscz48dXJsPmh0dHBzOi8vd3d3Lm5jYmkubmxtLm5paC5nb3YvcHVibWVkLzE2NzMyNDY4PC91
cmw+PC9yZWxhdGVkLXVybHM+PC91cmxzPjxlbGVjdHJvbmljLXJlc291cmNlLW51bT4xMC4xMDA3
L3MxMTEzNi0wMDYtMDAwMS00PC9lbGVjdHJvbmljLXJlc291cmNlLW51bT48YWNjZXNzLWRhdGU+
Tm92PC9hY2Nlc3MtZGF0ZT48L3JlY29yZD48L0NpdGU+PENpdGU+PEF1dGhvcj5Ba3NuZXM8L0F1
dGhvcj48WWVhcj4yMDA4PC9ZZWFyPjxSZWNOdW0+MTI3PC9SZWNOdW0+PHJlY29yZD48cmVjLW51
bWJlcj4xMjc8L3JlYy1udW1iZXI+PGZvcmVpZ24ta2V5cz48a2V5IGFwcD0iRU4iIGRiLWlkPSJ4
NXB6cmU5NWR4dDlkamU1dndjdnhwc29wejlyZHNyejlzdGYiIHRpbWVzdGFtcD0iMTUwNDEwOTg3
MCIgZ3VpZD0iZjNlZDk4ZmItZDUwYy00YTU0LTg3MGUtYjI5OTAzMzkyNTRhIj4xMjc8L2tleT48
a2V5IGFwcD0iRU5XZWIiIGRiLWlkPSIiPjA8L2tleT48L2ZvcmVpZ24ta2V5cz48cmVmLXR5cGUg
bmFtZT0iSm91cm5hbCBBcnRpY2xlIj4xNzwvcmVmLXR5cGU+PGNvbnRyaWJ1dG9ycz48YXV0aG9y
cz48YXV0aG9yPkFrc25lcywgTC4gSC48L2F1dGhvcj48YXV0aG9yPkJhdWVyLCBILiBDLjwvYXV0
aG9yPjxhdXRob3I+SmVic2VuLCBOLiBMLjwvYXV0aG9yPjxhdXRob3I+Rm9sbGVyYXMsIEcuPC9h
dXRob3I+PGF1dGhvcj5BbGxlcnQsIEMuPC9hdXRob3I+PGF1dGhvcj5IYXVnZW4sIEcuIFMuPC9h
dXRob3I+PGF1dGhvcj5IYWxsLCBLLiBTLjwvYXV0aG9yPjwvYXV0aG9ycz48L2NvbnRyaWJ1dG9y
cz48YXV0aC1hZGRyZXNzPkRpdmlzaW9uIG9mIFJlaGFiaWxpdGF0aW9uLCBUaGUgTm9yd2VnaWFu
IFJhZGl1bSBIb3NwaXRhbCwgUmlrc2hvc3BpdGFsZXQgVW5pdmVyc2l0eSBIb3NwaXRhbCwgT3Ns
bywgTm9yd2F5LiBsaXYuaGVnZS5ha3NuZXNAcmFkaXVtaG9zcGl0YWxldC5ubzwvYXV0aC1hZGRy
ZXNzPjx0aXRsZXM+PHRpdGxlPkxpbWItc3BhcmluZyBzdXJnZXJ5IHByZXNlcnZlcyBtb3JlIGZ1
bmN0aW9uIHRoYW4gYW1wdXRhdGlvbjogYSBTY2FuZGluYXZpYW4gc2FyY29tYSBncm91cCBzdHVk
eSBvZiAxMTggcGF0aWVudHM8L3RpdGxlPjxzZWNvbmRhcnktdGl0bGU+SiBCb25lIEpvaW50IFN1
cmcgQnI8L3NlY29uZGFyeS10aXRsZT48L3RpdGxlcz48cGVyaW9kaWNhbD48ZnVsbC10aXRsZT5K
IEJvbmUgSm9pbnQgU3VyZyBCcjwvZnVsbC10aXRsZT48L3BlcmlvZGljYWw+PHBhZ2VzPjc4Ni05
NDwvcGFnZXM+PHZvbHVtZT45MDwvdm9sdW1lPjxudW1iZXI+NjwvbnVtYmVyPjxlZGl0aW9uPjIw
MDgvMDYvMTA8L2VkaXRpb24+PGtleXdvcmRzPjxrZXl3b3JkPkFkb2xlc2NlbnQ8L2tleXdvcmQ+
PGtleXdvcmQ+QWR1bHQ8L2tleXdvcmQ+PGtleXdvcmQ+QW1wdXRhdGlvbi9yZWhhYmlsaXRhdGlv
bjwva2V5d29yZD48a2V5d29yZD5Cb25lIE5lb3BsYXNtcy9wYXRob2xvZ3kvKnN1cmdlcnk8L2tl
eXdvcmQ+PGtleXdvcmQ+Q2hpbGQ8L2tleXdvcmQ+PGtleXdvcmQ+Q2hpbGQsIFByZXNjaG9vbDwv
a2V5d29yZD48a2V5d29yZD5FbXBsb3ltZW50PC9rZXl3b3JkPjxrZXl3b3JkPkV4dHJlbWl0aWVz
LypzdXJnZXJ5PC9rZXl3b3JkPjxrZXl3b3JkPkZlbWFsZTwva2V5d29yZD48a2V5d29yZD5Gb2xs
b3ctVXAgU3R1ZGllczwva2V5d29yZD48a2V5d29yZD5IZWFsdGggU3RhdHVzIEluZGljYXRvcnM8
L2tleXdvcmQ+PGtleXdvcmQ+SHVtYW5zPC9rZXl3b3JkPjxrZXl3b3JkPkxpbWIgU2FsdmFnZS8q
bWV0aG9kcy9yZWhhYmlsaXRhdGlvbjwva2V5d29yZD48a2V5d29yZD5NYWxlPC9rZXl3b3JkPjxr
ZXl3b3JkPk1vdG9yIEFjdGl2aXR5PC9rZXl3b3JkPjxrZXl3b3JkPk9zdGVvc2FyY29tYS9wYXRo
b2xvZ3kvKnN1cmdlcnk8L2tleXdvcmQ+PGtleXdvcmQ+UXVhbGl0eSBvZiBMaWZlPC9rZXl3b3Jk
PjxrZXl3b3JkPlNhcmNvbWEsIEV3aW5nL3BhdGhvbG9neS9zdXJnZXJ5PC9rZXl3b3JkPjwva2V5
d29yZHM+PGRhdGVzPjx5ZWFyPjIwMDg8L3llYXI+PHB1Yi1kYXRlcz48ZGF0ZT5KdW48L2RhdGU+
PC9wdWItZGF0ZXM+PC9kYXRlcz48cHViLWxvY2F0aW9uPkVuZ2xhbmQ8L3B1Yi1sb2NhdGlvbj48
aXNibj4wMzAxLTYyMFggKFByaW50KSYjeEQ7MDMwMS02MjBYIChMaW5raW5nKTwvaXNibj48YWNj
ZXNzaW9uLW51bT4xODUzOTY3MzwvYWNjZXNzaW9uLW51bT48dXJscz48cmVsYXRlZC11cmxzPjx1
cmw+aHR0cHM6Ly93d3cubmNiaS5ubG0ubmloLmdvdi9wdWJtZWQvMTg1Mzk2NzM8L3VybD48L3Jl
bGF0ZWQtdXJscz48L3VybHM+PGVsZWN0cm9uaWMtcmVzb3VyY2UtbnVtPjEwLjEzMDIvMDMwMS02
MjBYLjkwQjYuMTk4MDU8L2VsZWN0cm9uaWMtcmVzb3VyY2UtbnVtPjxhY2Nlc3MtZGF0ZT5KdW48
L2FjY2Vzcy1kYXRlPjwvcmVjb3JkPjwvQ2l0ZT48L0VuZE5vdGU+
</w:fldData>
        </w:fldChar>
      </w:r>
      <w:r w:rsidR="00F56304" w:rsidRPr="00954357">
        <w:rPr>
          <w:rFonts w:ascii="Book Antiqua" w:hAnsi="Book Antiqua"/>
          <w:sz w:val="24"/>
          <w:szCs w:val="24"/>
          <w:lang w:val="en-US"/>
        </w:rPr>
        <w:instrText xml:space="preserve"> ADDIN EN.CITE </w:instrText>
      </w:r>
      <w:r w:rsidR="00F56304" w:rsidRPr="00954357">
        <w:rPr>
          <w:rFonts w:ascii="Book Antiqua" w:hAnsi="Book Antiqua"/>
          <w:sz w:val="24"/>
          <w:szCs w:val="24"/>
          <w:lang w:val="en-US"/>
        </w:rPr>
        <w:fldChar w:fldCharType="begin">
          <w:fldData xml:space="preserve">PEVuZE5vdGU+PENpdGU+PEF1dGhvcj5HaW5zYmVyZzwvQXV0aG9yPjxZZWFyPjIwMDc8L1llYXI+
PFJlY051bT45ODwvUmVjTnVtPjxEaXNwbGF5VGV4dD48c3R5bGUgZmFjZT0ic3VwZXJzY3JpcHQi
PlsyLTZdPC9zdHlsZT48L0Rpc3BsYXlUZXh0PjxyZWNvcmQ+PHJlYy1udW1iZXI+OTg8L3JlYy1u
dW1iZXI+PGZvcmVpZ24ta2V5cz48a2V5IGFwcD0iRU4iIGRiLWlkPSJ4NXB6cmU5NWR4dDlkamU1
dndjdnhwc29wejlyZHNyejlzdGYiIHRpbWVzdGFtcD0iMTUwNDEwOTgyMyIgZ3VpZD0iYWExYjIz
NGMtYWVlNy00NWYwLTk4ZWItZGEwNzk0OTE5M2VjIj45ODwva2V5PjxrZXkgYXBwPSJFTldlYiIg
ZGItaWQ9IiI+MDwva2V5PjwvZm9yZWlnbi1rZXlzPjxyZWYtdHlwZSBuYW1lPSJKb3VybmFsIEFy
dGljbGUiPjE3PC9yZWYtdHlwZT48Y29udHJpYnV0b3JzPjxhdXRob3JzPjxhdXRob3I+R2luc2Jl
cmcsIEouIFAuPC9hdXRob3I+PGF1dGhvcj5SYWksIFMuIE4uPC9hdXRob3I+PGF1dGhvcj5DYXJs
c29uLCBDLiBBLjwvYXV0aG9yPjxhdXRob3I+TWVhZG93cywgQS4gVC48L2F1dGhvcj48YXV0aG9y
PkhpbmRzLCBQLiBTLjwvYXV0aG9yPjxhdXRob3I+U3BlYXJpbmcsIEUuIE0uPC9hdXRob3I+PGF1
dGhvcj5aaGFuZywgTC48L2F1dGhvcj48YXV0aG9yPkNhbGxhd2F5LCBMLjwvYXV0aG9yPjxhdXRo
b3I+TmVlbCwgTS4gRC48L2F1dGhvcj48YXV0aG9yPlJhbywgQi4gTi48L2F1dGhvcj48YXV0aG9y
Pk1hcmNoZXNlLCBWLiBHLjwvYXV0aG9yPjwvYXV0aG9ycz48L2NvbnRyaWJ1dG9ycz48YXV0aC1h
ZGRyZXNzPkRpdmlzaW9uIG9mIE9uY29sb2d5LCBUaGUgQ2hpbGRyZW4mYXBvcztzIEhvc3BpdGFs
IG9mIFBoaWxhZGVscGhpYSwgUGhpbGFkZWxwaGlhLCBQZW5uc3lsdmFuaWEgMTkxMDQsIFVTQS4g
Z2luc2JlcmdqaUBlbWFpbC5jaG9wLmVkdTwvYXV0aC1hZGRyZXNzPjx0aXRsZXM+PHRpdGxlPkEg
Y29tcGFyYXRpdmUgYW5hbHlzaXMgb2YgZnVuY3Rpb25hbCBvdXRjb21lcyBpbiBhZG9sZXNjZW50
cyBhbmQgeW91bmcgYWR1bHRzIHdpdGggbG93ZXItZXh0cmVtaXR5IGJvbmUgc2FyY29tYTwvdGl0
bGU+PHNlY29uZGFyeS10aXRsZT5QZWRpYXRyIEJsb29kIENhbmNlcjwvc2Vjb25kYXJ5LXRpdGxl
PjwvdGl0bGVzPjxwZXJpb2RpY2FsPjxmdWxsLXRpdGxlPlBlZGlhdHIgQmxvb2QgQ2FuY2VyPC9m
dWxsLXRpdGxlPjwvcGVyaW9kaWNhbD48cGFnZXM+OTY0LTk8L3BhZ2VzPjx2b2x1bWU+NDk8L3Zv
bHVtZT48bnVtYmVyPjc8L251bWJlcj48ZWRpdGlvbj4yMDA2LzA4LzIyPC9lZGl0aW9uPjxrZXl3
b3Jkcz48a2V5d29yZD5BZG9sZXNjZW50PC9rZXl3b3JkPjxrZXl3b3JkPkFkdWx0PC9rZXl3b3Jk
PjxrZXl3b3JkPkFtcHV0YXRpb24vbWV0aG9kcy9zdGF0aXN0aWNzICZhbXA7IG51bWVyaWNhbCBk
YXRhPC9rZXl3b3JkPjxrZXl3b3JkPkJvbmUgTmVvcGxhc21zLypzdXJnZXJ5PC9rZXl3b3JkPjxr
ZXl3b3JkPkJvbmVzIG9mIExvd2VyIEV4dHJlbWl0eS8qcGF0aG9sb2d5L3N1cmdlcnk8L2tleXdv
cmQ+PGtleXdvcmQ+RGlzYWJpbGl0eSBFdmFsdWF0aW9uPC9rZXl3b3JkPjxrZXl3b3JkPkZlbWFs
ZTwva2V5d29yZD48a2V5d29yZD5Gb2xsb3ctVXAgU3R1ZGllczwva2V5d29yZD48a2V5d29yZD5I
dW1hbnM8L2tleXdvcmQ+PGtleXdvcmQ+S25lZSBKb2ludC9wYXRob2xvZ3kvcGh5c2lvcGF0aG9s
b2d5L3N1cmdlcnk8L2tleXdvcmQ+PGtleXdvcmQ+TGltYiBTYWx2YWdlL21ldGhvZHMvc3RhdGlz
dGljcyAmYW1wOyBudW1lcmljYWwgZGF0YTwva2V5d29yZD48a2V5d29yZD5NYWxlPC9rZXl3b3Jk
PjxrZXl3b3JkPk1vYmlsaXR5IExpbWl0YXRpb248L2tleXdvcmQ+PGtleXdvcmQ+UHJvc3BlY3Rp
dmUgU3R1ZGllczwva2V5d29yZD48a2V5d29yZD5RdWFsaXR5IG9mIExpZmU8L2tleXdvcmQ+PGtl
eXdvcmQ+UmVjb3Zlcnkgb2YgRnVuY3Rpb248L2tleXdvcmQ+PGtleXdvcmQ+Um90YXRpb248L2tl
eXdvcmQ+PGtleXdvcmQ+U2FyY29tYS8qc3VyZ2VyeTwva2V5d29yZD48a2V5d29yZD5UcmVhdG1l
bnQgT3V0Y29tZTwva2V5d29yZD48L2tleXdvcmRzPjxkYXRlcz48eWVhcj4yMDA3PC95ZWFyPjxw
dWItZGF0ZXM+PGRhdGU+RGVjPC9kYXRlPjwvcHViLWRhdGVzPjwvZGF0ZXM+PHB1Yi1sb2NhdGlv
bj5Vbml0ZWQgU3RhdGVzPC9wdWItbG9jYXRpb24+PHB1Ymxpc2hlcj5XaWxleS1MaXNzLCBJbmM8
L3B1Ymxpc2hlcj48aXNibj4xNTQ1LTUwMDkgKFByaW50KSYjeEQ7MTU0NS01MDA5IChMaW5raW5n
KTwvaXNibj48YWNjZXNzaW9uLW51bT4xNjkyMTUxNTwvYWNjZXNzaW9uLW51bT48dXJscz48cmVs
YXRlZC11cmxzPjx1cmw+aHR0cHM6Ly93d3cubmNiaS5ubG0ubmloLmdvdi9wdWJtZWQvMTY5MjE1
MTU8L3VybD48L3JlbGF0ZWQtdXJscz48L3VybHM+PGVsZWN0cm9uaWMtcmVzb3VyY2UtbnVtPjEw
LjEwMDIvcGJjLjIxMDE4PC9lbGVjdHJvbmljLXJlc291cmNlLW51bT48YWNjZXNzLWRhdGU+RGVj
PC9hY2Nlc3MtZGF0ZT48L3JlY29yZD48L0NpdGU+PENpdGU+PEF1dGhvcj5Kb25lczwvQXV0aG9y
PjxZZWFyPjIwMTA8L1llYXI+PFJlY051bT41MTwvUmVjTnVtPjxyZWNvcmQ+PHJlYy1udW1iZXI+
NTE8L3JlYy1udW1iZXI+PGZvcmVpZ24ta2V5cz48a2V5IGFwcD0iRU4iIGRiLWlkPSJ4NXB6cmU5
NWR4dDlkamU1dndjdnhwc29wejlyZHNyejlzdGYiIHRpbWVzdGFtcD0iMTUwNDEwOTczMiIgZ3Vp
ZD0iMzc2NWJlODQtMTg0NC00MDM3LWFlNGEtYWRiYzAwY2FmZmQyIj41MTwva2V5PjxrZXkgYXBw
PSJFTldlYiIgZGItaWQ9IiI+MDwva2V5PjwvZm9yZWlnbi1rZXlzPjxyZWYtdHlwZSBuYW1lPSJK
b3VybmFsIEFydGljbGUiPjE3PC9yZWYtdHlwZT48Y29udHJpYnV0b3JzPjxhdXRob3JzPjxhdXRo
b3I+Sm9uZXMsIEsuIEIuPC9hdXRob3I+PGF1dGhvcj5GZXJndXNvbiwgUC4gQy48L2F1dGhvcj48
YXV0aG9yPkRlaGVzaGksIEIuPC9hdXRob3I+PGF1dGhvcj5SaWFkLCBTLjwvYXV0aG9yPjxhdXRo
b3I+R3JpZmZpbiwgQS48L2F1dGhvcj48YXV0aG9yPkJlbGwsIFIuIFMuPC9hdXRob3I+PGF1dGhv
cj5XdW5kZXIsIEouIFMuPC9hdXRob3I+PC9hdXRob3JzPjwvY29udHJpYnV0b3JzPjxhdXRoLWFk
ZHJlc3M+RGVwYXJ0bWVudCBvZiBPcnRob3BhZWRpY3MsIEh1bnRzbWFuIENhbmNlciBJbnN0aXR1
dGUsIFVuaXZlcnNpdHkgb2YgVXRhaCwgU2FsdCBMYWtlIENpdHksIFVULCBVU0EuPC9hdXRoLWFk
ZHJlc3M+PHRpdGxlcz48dGl0bGU+Q29tcGxldGUgZmVtb3JhbCBuZXJ2ZSByZXNlY3Rpb24gd2l0
aCBzb2Z0IHRpc3N1ZSBzYXJjb21hOiBmdW5jdGlvbmFsIG91dGNvbWVzPC90aXRsZT48c2Vjb25k
YXJ5LXRpdGxlPkFubiBTdXJnIE9uY29sPC9zZWNvbmRhcnktdGl0bGU+PC90aXRsZXM+PHBlcmlv
ZGljYWw+PGZ1bGwtdGl0bGU+QW5uIFN1cmcgT25jb2w8L2Z1bGwtdGl0bGU+PC9wZXJpb2RpY2Fs
PjxwYWdlcz40MDEtNjwvcGFnZXM+PHZvbHVtZT4xNzwvdm9sdW1lPjxudW1iZXI+MjwvbnVtYmVy
PjxlZGl0aW9uPjIwMDkvMTAvMjE8L2VkaXRpb24+PGtleXdvcmRzPjxrZXl3b3JkPkFnZWQ8L2tl
eXdvcmQ+PGtleXdvcmQ+RmVtYWxlPC9rZXl3b3JkPjxrZXl3b3JkPkZlbW9yYWwgTmVydmUvcGF0
aG9sb2d5LypzdXJnZXJ5PC9rZXl3b3JkPjxrZXl3b3JkPkh1bWFuczwva2V5d29yZD48a2V5d29y
ZD5NaWRkbGUgQWdlZDwva2V5d29yZD48a2V5d29yZD5Qcm9zcGVjdGl2ZSBTdHVkaWVzPC9rZXl3
b3JkPjxrZXl3b3JkPlJldHJvc3BlY3RpdmUgU3R1ZGllczwva2V5d29yZD48a2V5d29yZD5TYXJj
b21hLypzdXJnZXJ5PC9rZXl3b3JkPjxrZXl3b3JkPlNvZnQgVGlzc3VlIE5lb3BsYXNtcy8qc3Vy
Z2VyeTwva2V5d29yZD48a2V5d29yZD5UcmVhdG1lbnQgT3V0Y29tZTwva2V5d29yZD48L2tleXdv
cmRzPjxkYXRlcz48eWVhcj4yMDEwPC95ZWFyPjxwdWItZGF0ZXM+PGRhdGU+RmViPC9kYXRlPjwv
cHViLWRhdGVzPjwvZGF0ZXM+PHB1Yi1sb2NhdGlvbj5Vbml0ZWQgU3RhdGVzPC9wdWItbG9jYXRp
b24+PGlzYm4+MTUzNC00NjgxIChFbGVjdHJvbmljKSYjeEQ7MTA2OC05MjY1IChMaW5raW5nKTwv
aXNibj48YWNjZXNzaW9uLW51bT4xOTg0MTk4NTwvYWNjZXNzaW9uLW51bT48dXJscz48cmVsYXRl
ZC11cmxzPjx1cmw+aHR0cHM6Ly93d3cubmNiaS5ubG0ubmloLmdvdi9wdWJtZWQvMTk4NDE5ODU8
L3VybD48L3JlbGF0ZWQtdXJscz48L3VybHM+PGVsZWN0cm9uaWMtcmVzb3VyY2UtbnVtPjEwLjEy
NDUvczEwNDM0LTAwOS0wNzQ1LTU8L2VsZWN0cm9uaWMtcmVzb3VyY2UtbnVtPjxhY2Nlc3MtZGF0
ZT5GZWI8L2FjY2Vzcy1kYXRlPjwvcmVjb3JkPjwvQ2l0ZT48Q2l0ZT48QXV0aG9yPkt1bWFyPC9B
dXRob3I+PFllYXI+MjAwMzwvWWVhcj48UmVjTnVtPjkyPC9SZWNOdW0+PHJlY29yZD48cmVjLW51
bWJlcj45MjwvcmVjLW51bWJlcj48Zm9yZWlnbi1rZXlzPjxrZXkgYXBwPSJFTiIgZGItaWQ9Ing1
cHpyZTk1ZHh0OWRqZTV2d2N2eHBzb3B6OXJkc3J6OXN0ZiIgdGltZXN0YW1wPSIxNTA0MTA5ODE0
IiBndWlkPSI5MTQ3OWRjZS0yN2IyLTRkN2EtOTQ2YS04NDU0ODM3YTliZTUiPjkyPC9rZXk+PGtl
eSBhcHA9IkVOV2ViIiBkYi1pZD0iIj4wPC9rZXk+PC9mb3JlaWduLWtleXM+PHJlZi10eXBlIG5h
bWU9IkpvdXJuYWwgQXJ0aWNsZSI+MTc8L3JlZi10eXBlPjxjb250cmlidXRvcnM+PGF1dGhvcnM+
PGF1dGhvcj5LdW1hciwgRC48L2F1dGhvcj48YXV0aG9yPkdyaW1lciwgUi4gSi48L2F1dGhvcj48
YXV0aG9yPkFidWR1LCBBLjwvYXV0aG9yPjxhdXRob3I+Q2FydGVyLCBTLiBSLjwvYXV0aG9yPjxh
dXRob3I+VGlsbG1hbiwgUi4gTS48L2F1dGhvcj48L2F1dGhvcnM+PC9jb250cmlidXRvcnM+PGF1
dGgtYWRkcmVzcz5PbmNvbG9neSBTZXJ2aWNlLCBSb3lhbCBPcnRob3BhZWRpYyBIb3NwaXRhbCwg
QnJpc3RvbCBSb2FkIFNvdXRoLCBOb3J0aGZpZWxkLCBFbmdsYW5kLCBCaXJtaW5naGFtIEIzMSAy
QVAsIFVLLjwvYXV0aC1hZGRyZXNzPjx0aXRsZXM+PHRpdGxlPkVuZG9wcm9zdGhldGljIHJlcGxh
Y2VtZW50IG9mIHRoZSBwcm94aW1hbCBodW1lcnVzLiBMb25nLXRlcm0gcmVzdWx0czwvdGl0bGU+
PHNlY29uZGFyeS10aXRsZT5KIEJvbmUgSm9pbnQgU3VyZyBCcjwvc2Vjb25kYXJ5LXRpdGxlPjwv
dGl0bGVzPjxwZXJpb2RpY2FsPjxmdWxsLXRpdGxlPkogQm9uZSBKb2ludCBTdXJnIEJyPC9mdWxs
LXRpdGxlPjwvcGVyaW9kaWNhbD48cGFnZXM+NzE3LTIyPC9wYWdlcz48dm9sdW1lPjg1PC92b2x1
bWU+PG51bWJlcj41PC9udW1iZXI+PGVkaXRpb24+MjAwMy8wOC8wMjwvZWRpdGlvbj48a2V5d29y
ZHM+PGtleXdvcmQ+QWN0aXZpdGllcyBvZiBEYWlseSBMaXZpbmc8L2tleXdvcmQ+PGtleXdvcmQ+
QWRvbGVzY2VudDwva2V5d29yZD48a2V5d29yZD5BZHVsdDwva2V5d29yZD48a2V5d29yZD5BZ2Vk
PC9rZXl3b3JkPjxrZXl3b3JkPkFnZWQsIDgwIGFuZCBvdmVyPC9rZXl3b3JkPjxrZXl3b3JkPkJv
bmUgTmVvcGxhc21zL21vcnRhbGl0eS9waHlzaW9wYXRob2xvZ3kvKnN1cmdlcnk8L2tleXdvcmQ+
PGtleXdvcmQ+Q2hpbGQ8L2tleXdvcmQ+PGtleXdvcmQ+RmVtYWxlPC9rZXl3b3JkPjxrZXl3b3Jk
Pkh1bWFuczwva2V5d29yZD48a2V5d29yZD5IdW1lcnVzLypzdXJnZXJ5PC9rZXl3b3JkPjxrZXl3
b3JkPk1hbGU8L2tleXdvcmQ+PGtleXdvcmQ+TWlkZGxlIEFnZWQ8L2tleXdvcmQ+PGtleXdvcmQ+
UG9zdG9wZXJhdGl2ZSBDb21wbGljYXRpb25zL2V0aW9sb2d5PC9rZXl3b3JkPjxrZXl3b3JkPipQ
cm9zdGhlc2VzIGFuZCBJbXBsYW50czwva2V5d29yZD48a2V5d29yZD5SYW5nZSBvZiBNb3Rpb24s
IEFydGljdWxhci9waHlzaW9sb2d5PC9rZXl3b3JkPjxrZXl3b3JkPlNhbHZhZ2UgVGhlcmFweS9t
ZXRob2RzPC9rZXl3b3JkPjxrZXl3b3JkPlNob3VsZGVyIEpvaW50L3BoeXNpb3BhdGhvbG9neTwv
a2V5d29yZD48a2V5d29yZD5TdXJ2ZXlzIGFuZCBRdWVzdGlvbm5haXJlczwva2V5d29yZD48a2V5
d29yZD5UcmVhdG1lbnQgT3V0Y29tZTwva2V5d29yZD48L2tleXdvcmRzPjxkYXRlcz48eWVhcj4y
MDAzPC95ZWFyPjxwdWItZGF0ZXM+PGRhdGU+SnVsPC9kYXRlPjwvcHViLWRhdGVzPjwvZGF0ZXM+
PHB1Yi1sb2NhdGlvbj5FbmdsYW5kPC9wdWItbG9jYXRpb24+PGlzYm4+MDMwMS02MjBYIChQcmlu
dCkmI3hEOzAzMDEtNjIwWCAoTGlua2luZyk8L2lzYm4+PGFjY2Vzc2lvbi1udW0+MTI4OTIxOTY8
L2FjY2Vzc2lvbi1udW0+PHVybHM+PHJlbGF0ZWQtdXJscz48dXJsPmh0dHBzOi8vd3d3Lm5jYmku
bmxtLm5paC5nb3YvcHVibWVkLzEyODkyMTk2PC91cmw+PC9yZWxhdGVkLXVybHM+PC91cmxzPjxl
bGVjdHJvbmljLXJlc291cmNlLW51bT4xMC4xMzAyLzAzMDEtNjIweC44NWI1LjEzODM4PC9lbGVj
dHJvbmljLXJlc291cmNlLW51bT48YWNjZXNzLWRhdGU+SnVsPC9hY2Nlc3MtZGF0ZT48L3JlY29y
ZD48L0NpdGU+PENpdGU+PEF1dGhvcj5TY2hyZWliZXI8L0F1dGhvcj48WWVhcj4yMDA2PC9ZZWFy
PjxSZWNOdW0+MTM4PC9SZWNOdW0+PHJlY29yZD48cmVjLW51bWJlcj4xMzg8L3JlYy1udW1iZXI+
PGZvcmVpZ24ta2V5cz48a2V5IGFwcD0iRU4iIGRiLWlkPSJ4NXB6cmU5NWR4dDlkamU1dndjdnhw
c29wejlyZHNyejlzdGYiIHRpbWVzdGFtcD0iMTUwNDEwOTg5MyIgZ3VpZD0iMTRmYWNkNzAtMDE2
Ni00YzU0LTg2ODgtNTZiMTA5MTBjMmNmIj4xMzg8L2tleT48a2V5IGFwcD0iRU5XZWIiIGRiLWlk
PSIiPjA8L2tleT48L2ZvcmVpZ24ta2V5cz48cmVmLXR5cGUgbmFtZT0iSm91cm5hbCBBcnRpY2xl
Ij4xNzwvcmVmLXR5cGU+PGNvbnRyaWJ1dG9ycz48YXV0aG9ycz48YXV0aG9yPlNjaHJlaWJlciwg
RC48L2F1dGhvcj48YXV0aG9yPkJlbGwsIFIuIFMuPC9hdXRob3I+PGF1dGhvcj5XdW5kZXIsIEou
IFMuPC9hdXRob3I+PGF1dGhvcj5PJmFwb3M7U3VsbGl2YW4sIEIuPC9hdXRob3I+PGF1dGhvcj5U
dXJjb3R0ZSwgUi48L2F1dGhvcj48YXV0aG9yPk1hc3JpLCBCLiBBLjwvYXV0aG9yPjxhdXRob3I+
RGF2aXMsIEEuIE0uPC9hdXRob3I+PC9hdXRob3JzPjwvY29udHJpYnV0b3JzPjxhdXRoLWFkZHJl
c3M+RGl2aXNpb24gb2YgT3V0Y29tZXMgYW5kIFBvcHVsYXRpb24gSGVhbHRoLCBUb3JvbnRvIFdl
c3Rlcm4gUmVzZWFyY2ggSW5zdGl0dXRlLCBUb3JvbnRvLCBPbnRhcmlvLCBDYW5hZGEuPC9hdXRo
LWFkZHJlc3M+PHRpdGxlcz48dGl0bGU+RXZhbHVhdGluZyBmdW5jdGlvbiBhbmQgaGVhbHRoIHJl
bGF0ZWQgcXVhbGl0eSBvZiBsaWZlIGluIHBhdGllbnRzIHRyZWF0ZWQgZm9yIGV4dHJlbWl0eSBz
b2Z0IHRpc3N1ZSBzYXJjb21hPC90aXRsZT48c2Vjb25kYXJ5LXRpdGxlPlF1YWwgTGlmZSBSZXM8
L3NlY29uZGFyeS10aXRsZT48L3RpdGxlcz48cGVyaW9kaWNhbD48ZnVsbC10aXRsZT5RdWFsIExp
ZmUgUmVzPC9mdWxsLXRpdGxlPjwvcGVyaW9kaWNhbD48cGFnZXM+MTQzOS00NjwvcGFnZXM+PHZv
bHVtZT4xNTwvdm9sdW1lPjxudW1iZXI+OTwvbnVtYmVyPjxlZGl0aW9uPjIwMDYvMDUvMzA8L2Vk
aXRpb24+PGtleXdvcmRzPjxrZXl3b3JkPipBY3Rpdml0aWVzIG9mIERhaWx5IExpdmluZzwva2V5
d29yZD48a2V5d29yZD5BZG9sZXNjZW50PC9rZXl3b3JkPjxrZXl3b3JkPkFkdWx0PC9rZXl3b3Jk
PjxrZXl3b3JkPkFnZWQ8L2tleXdvcmQ+PGtleXdvcmQ+QWdlZCwgODAgYW5kIG92ZXI8L2tleXdv
cmQ+PGtleXdvcmQ+Q2FuYWRhPC9rZXl3b3JkPjxrZXl3b3JkPkRhdGFiYXNlcywgRmFjdHVhbDwv
a2V5d29yZD48a2V5d29yZD5EaXNhYmlsaXR5IEV2YWx1YXRpb248L2tleXdvcmQ+PGtleXdvcmQ+
RmVtYWxlPC9rZXl3b3JkPjxrZXl3b3JkPkh1bWFuczwva2V5d29yZD48a2V5d29yZD5MaW5lYXIg
TW9kZWxzPC9rZXl3b3JkPjxrZXl3b3JkPk1hbGU8L2tleXdvcmQ+PGtleXdvcmQ+TWlkZGxlIEFn
ZWQ8L2tleXdvcmQ+PGtleXdvcmQ+TXVsdGljZW50ZXIgU3R1ZGllcyBhcyBUb3BpYzwva2V5d29y
ZD48a2V5d29yZD5Qb3N0b3BlcmF0aXZlIFBlcmlvZDwva2V5d29yZD48a2V5d29yZD4qUXVhbGl0
eSBvZiBMaWZlPC9rZXl3b3JkPjxrZXl3b3JkPlNhcmNvbWEvY2xhc3NpZmljYXRpb24vKnBzeWNo
b2xvZ3kvc3VyZ2VyeTwva2V5d29yZD48a2V5d29yZD5TZXZlcml0eSBvZiBJbGxuZXNzIEluZGV4
PC9rZXl3b3JkPjxrZXl3b3JkPlN1cnZleXMgYW5kIFF1ZXN0aW9ubmFpcmVzPC9rZXl3b3JkPjwv
a2V5d29yZHM+PGRhdGVzPjx5ZWFyPjIwMDY8L3llYXI+PHB1Yi1kYXRlcz48ZGF0ZT5Ob3Y8L2Rh
dGU+PC9wdWItZGF0ZXM+PC9kYXRlcz48cHViLWxvY2F0aW9uPk5ldGhlcmxhbmRzPC9wdWItbG9j
YXRpb24+PGlzYm4+MDk2Mi05MzQzIChQcmludCkmI3hEOzA5NjItOTM0MyAoTGlua2luZyk8L2lz
Ym4+PGFjY2Vzc2lvbi1udW0+MTY3MzI0Njg8L2FjY2Vzc2lvbi1udW0+PHVybHM+PHJlbGF0ZWQt
dXJscz48dXJsPmh0dHBzOi8vd3d3Lm5jYmkubmxtLm5paC5nb3YvcHVibWVkLzE2NzMyNDY4PC91
cmw+PC9yZWxhdGVkLXVybHM+PC91cmxzPjxlbGVjdHJvbmljLXJlc291cmNlLW51bT4xMC4xMDA3
L3MxMTEzNi0wMDYtMDAwMS00PC9lbGVjdHJvbmljLXJlc291cmNlLW51bT48YWNjZXNzLWRhdGU+
Tm92PC9hY2Nlc3MtZGF0ZT48L3JlY29yZD48L0NpdGU+PENpdGU+PEF1dGhvcj5Ba3NuZXM8L0F1
dGhvcj48WWVhcj4yMDA4PC9ZZWFyPjxSZWNOdW0+MTI3PC9SZWNOdW0+PHJlY29yZD48cmVjLW51
bWJlcj4xMjc8L3JlYy1udW1iZXI+PGZvcmVpZ24ta2V5cz48a2V5IGFwcD0iRU4iIGRiLWlkPSJ4
NXB6cmU5NWR4dDlkamU1dndjdnhwc29wejlyZHNyejlzdGYiIHRpbWVzdGFtcD0iMTUwNDEwOTg3
MCIgZ3VpZD0iZjNlZDk4ZmItZDUwYy00YTU0LTg3MGUtYjI5OTAzMzkyNTRhIj4xMjc8L2tleT48
a2V5IGFwcD0iRU5XZWIiIGRiLWlkPSIiPjA8L2tleT48L2ZvcmVpZ24ta2V5cz48cmVmLXR5cGUg
bmFtZT0iSm91cm5hbCBBcnRpY2xlIj4xNzwvcmVmLXR5cGU+PGNvbnRyaWJ1dG9ycz48YXV0aG9y
cz48YXV0aG9yPkFrc25lcywgTC4gSC48L2F1dGhvcj48YXV0aG9yPkJhdWVyLCBILiBDLjwvYXV0
aG9yPjxhdXRob3I+SmVic2VuLCBOLiBMLjwvYXV0aG9yPjxhdXRob3I+Rm9sbGVyYXMsIEcuPC9h
dXRob3I+PGF1dGhvcj5BbGxlcnQsIEMuPC9hdXRob3I+PGF1dGhvcj5IYXVnZW4sIEcuIFMuPC9h
dXRob3I+PGF1dGhvcj5IYWxsLCBLLiBTLjwvYXV0aG9yPjwvYXV0aG9ycz48L2NvbnRyaWJ1dG9y
cz48YXV0aC1hZGRyZXNzPkRpdmlzaW9uIG9mIFJlaGFiaWxpdGF0aW9uLCBUaGUgTm9yd2VnaWFu
IFJhZGl1bSBIb3NwaXRhbCwgUmlrc2hvc3BpdGFsZXQgVW5pdmVyc2l0eSBIb3NwaXRhbCwgT3Ns
bywgTm9yd2F5LiBsaXYuaGVnZS5ha3NuZXNAcmFkaXVtaG9zcGl0YWxldC5ubzwvYXV0aC1hZGRy
ZXNzPjx0aXRsZXM+PHRpdGxlPkxpbWItc3BhcmluZyBzdXJnZXJ5IHByZXNlcnZlcyBtb3JlIGZ1
bmN0aW9uIHRoYW4gYW1wdXRhdGlvbjogYSBTY2FuZGluYXZpYW4gc2FyY29tYSBncm91cCBzdHVk
eSBvZiAxMTggcGF0aWVudHM8L3RpdGxlPjxzZWNvbmRhcnktdGl0bGU+SiBCb25lIEpvaW50IFN1
cmcgQnI8L3NlY29uZGFyeS10aXRsZT48L3RpdGxlcz48cGVyaW9kaWNhbD48ZnVsbC10aXRsZT5K
IEJvbmUgSm9pbnQgU3VyZyBCcjwvZnVsbC10aXRsZT48L3BlcmlvZGljYWw+PHBhZ2VzPjc4Ni05
NDwvcGFnZXM+PHZvbHVtZT45MDwvdm9sdW1lPjxudW1iZXI+NjwvbnVtYmVyPjxlZGl0aW9uPjIw
MDgvMDYvMTA8L2VkaXRpb24+PGtleXdvcmRzPjxrZXl3b3JkPkFkb2xlc2NlbnQ8L2tleXdvcmQ+
PGtleXdvcmQ+QWR1bHQ8L2tleXdvcmQ+PGtleXdvcmQ+QW1wdXRhdGlvbi9yZWhhYmlsaXRhdGlv
bjwva2V5d29yZD48a2V5d29yZD5Cb25lIE5lb3BsYXNtcy9wYXRob2xvZ3kvKnN1cmdlcnk8L2tl
eXdvcmQ+PGtleXdvcmQ+Q2hpbGQ8L2tleXdvcmQ+PGtleXdvcmQ+Q2hpbGQsIFByZXNjaG9vbDwv
a2V5d29yZD48a2V5d29yZD5FbXBsb3ltZW50PC9rZXl3b3JkPjxrZXl3b3JkPkV4dHJlbWl0aWVz
LypzdXJnZXJ5PC9rZXl3b3JkPjxrZXl3b3JkPkZlbWFsZTwva2V5d29yZD48a2V5d29yZD5Gb2xs
b3ctVXAgU3R1ZGllczwva2V5d29yZD48a2V5d29yZD5IZWFsdGggU3RhdHVzIEluZGljYXRvcnM8
L2tleXdvcmQ+PGtleXdvcmQ+SHVtYW5zPC9rZXl3b3JkPjxrZXl3b3JkPkxpbWIgU2FsdmFnZS8q
bWV0aG9kcy9yZWhhYmlsaXRhdGlvbjwva2V5d29yZD48a2V5d29yZD5NYWxlPC9rZXl3b3JkPjxr
ZXl3b3JkPk1vdG9yIEFjdGl2aXR5PC9rZXl3b3JkPjxrZXl3b3JkPk9zdGVvc2FyY29tYS9wYXRo
b2xvZ3kvKnN1cmdlcnk8L2tleXdvcmQ+PGtleXdvcmQ+UXVhbGl0eSBvZiBMaWZlPC9rZXl3b3Jk
PjxrZXl3b3JkPlNhcmNvbWEsIEV3aW5nL3BhdGhvbG9neS9zdXJnZXJ5PC9rZXl3b3JkPjwva2V5
d29yZHM+PGRhdGVzPjx5ZWFyPjIwMDg8L3llYXI+PHB1Yi1kYXRlcz48ZGF0ZT5KdW48L2RhdGU+
PC9wdWItZGF0ZXM+PC9kYXRlcz48cHViLWxvY2F0aW9uPkVuZ2xhbmQ8L3B1Yi1sb2NhdGlvbj48
aXNibj4wMzAxLTYyMFggKFByaW50KSYjeEQ7MDMwMS02MjBYIChMaW5raW5nKTwvaXNibj48YWNj
ZXNzaW9uLW51bT4xODUzOTY3MzwvYWNjZXNzaW9uLW51bT48dXJscz48cmVsYXRlZC11cmxzPjx1
cmw+aHR0cHM6Ly93d3cubmNiaS5ubG0ubmloLmdvdi9wdWJtZWQvMTg1Mzk2NzM8L3VybD48L3Jl
bGF0ZWQtdXJscz48L3VybHM+PGVsZWN0cm9uaWMtcmVzb3VyY2UtbnVtPjEwLjEzMDIvMDMwMS02
MjBYLjkwQjYuMTk4MDU8L2VsZWN0cm9uaWMtcmVzb3VyY2UtbnVtPjxhY2Nlc3MtZGF0ZT5KdW48
L2FjY2Vzcy1kYXRlPjwvcmVjb3JkPjwvQ2l0ZT48L0VuZE5vdGU+
</w:fldData>
        </w:fldChar>
      </w:r>
      <w:r w:rsidR="00F56304" w:rsidRPr="00954357">
        <w:rPr>
          <w:rFonts w:ascii="Book Antiqua" w:hAnsi="Book Antiqua"/>
          <w:sz w:val="24"/>
          <w:szCs w:val="24"/>
          <w:lang w:val="en-US"/>
        </w:rPr>
        <w:instrText xml:space="preserve"> ADDIN EN.CITE.DATA </w:instrText>
      </w:r>
      <w:r w:rsidR="00F56304" w:rsidRPr="00954357">
        <w:rPr>
          <w:rFonts w:ascii="Book Antiqua" w:hAnsi="Book Antiqua"/>
          <w:sz w:val="24"/>
          <w:szCs w:val="24"/>
          <w:lang w:val="en-US"/>
        </w:rPr>
      </w:r>
      <w:r w:rsidR="00F56304" w:rsidRPr="00954357">
        <w:rPr>
          <w:rFonts w:ascii="Book Antiqua" w:hAnsi="Book Antiqua"/>
          <w:sz w:val="24"/>
          <w:szCs w:val="24"/>
          <w:lang w:val="en-US"/>
        </w:rPr>
        <w:fldChar w:fldCharType="end"/>
      </w:r>
      <w:r w:rsidRPr="00954357">
        <w:rPr>
          <w:rFonts w:ascii="Book Antiqua" w:hAnsi="Book Antiqua"/>
          <w:sz w:val="24"/>
          <w:szCs w:val="24"/>
          <w:lang w:val="en-US"/>
        </w:rPr>
      </w:r>
      <w:r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2-6]</w:t>
      </w:r>
      <w:r w:rsidRPr="00954357">
        <w:rPr>
          <w:rFonts w:ascii="Book Antiqua" w:hAnsi="Book Antiqua"/>
          <w:sz w:val="24"/>
          <w:szCs w:val="24"/>
          <w:lang w:val="en-US"/>
        </w:rPr>
        <w:fldChar w:fldCharType="end"/>
      </w:r>
      <w:r w:rsidRPr="00954357">
        <w:rPr>
          <w:rFonts w:ascii="Book Antiqua" w:hAnsi="Book Antiqua"/>
          <w:sz w:val="24"/>
          <w:szCs w:val="24"/>
          <w:lang w:val="en-US"/>
        </w:rPr>
        <w:t>. However, the English version of the MSTS has never been proper</w:t>
      </w:r>
      <w:r w:rsidR="00F85B74" w:rsidRPr="00954357">
        <w:rPr>
          <w:rFonts w:ascii="Book Antiqua" w:hAnsi="Book Antiqua"/>
          <w:sz w:val="24"/>
          <w:szCs w:val="24"/>
          <w:lang w:val="en-US"/>
        </w:rPr>
        <w:t>ly</w:t>
      </w:r>
      <w:r w:rsidR="00602FDF" w:rsidRPr="00954357">
        <w:rPr>
          <w:rFonts w:ascii="Book Antiqua" w:hAnsi="Book Antiqua"/>
          <w:sz w:val="24"/>
          <w:szCs w:val="24"/>
          <w:lang w:val="en-US"/>
        </w:rPr>
        <w:t xml:space="preserve"> validated</w:t>
      </w:r>
      <w:r w:rsidRPr="00954357">
        <w:rPr>
          <w:rFonts w:ascii="Book Antiqua" w:hAnsi="Book Antiqua"/>
          <w:sz w:val="24"/>
          <w:szCs w:val="24"/>
          <w:lang w:val="en-US"/>
        </w:rPr>
        <w:fldChar w:fldCharType="begin"/>
      </w:r>
      <w:r w:rsidR="00F56304" w:rsidRPr="00954357">
        <w:rPr>
          <w:rFonts w:ascii="Book Antiqua" w:hAnsi="Book Antiqua"/>
          <w:sz w:val="24"/>
          <w:szCs w:val="24"/>
          <w:lang w:val="en-US"/>
        </w:rPr>
        <w:instrText xml:space="preserve"> ADDIN EN.CITE &lt;EndNote&gt;&lt;Cite&gt;&lt;Author&gt;Enneking&lt;/Author&gt;&lt;Year&gt;1993&lt;/Year&gt;&lt;RecNum&gt;79&lt;/RecNum&gt;&lt;DisplayText&gt;&lt;style face="superscript"&gt;[1]&lt;/style&gt;&lt;/DisplayText&gt;&lt;record&gt;&lt;rec-number&gt;79&lt;/rec-number&gt;&lt;foreign-keys&gt;&lt;key app="EN" db-id="x5pzre95dxt9dje5vwcvxpsopz9rdsrz9stf" timestamp="1504109788" guid="73118079-b009-43cc-ac85-4212780c7699"&gt;79&lt;/key&gt;&lt;key app="ENWeb" db-id=""&gt;0&lt;/key&gt;&lt;/foreign-keys&gt;&lt;ref-type name="Journal Article"&gt;17&lt;/ref-type&gt;&lt;contributors&gt;&lt;authors&gt;&lt;author&gt;Enneking, W. F.&lt;/author&gt;&lt;author&gt;Dunham, W.&lt;/author&gt;&lt;author&gt;Gebhardt, M. C.&lt;/author&gt;&lt;author&gt;Malawar, M.&lt;/author&gt;&lt;author&gt;Pritchard, D. J.&lt;/author&gt;&lt;/authors&gt;&lt;/contributors&gt;&lt;auth-address&gt;University of Florida, Gainesville.&lt;/auth-address&gt;&lt;titles&gt;&lt;title&gt;A system for the functional evaluation of reconstructive procedures after surgical treatment of tumors of the musculoskeletal system&lt;/title&gt;&lt;secondary-title&gt;Clin Orthop Relat Res&lt;/secondary-title&gt;&lt;/titles&gt;&lt;periodical&gt;&lt;full-title&gt;Clin Orthop Relat Res&lt;/full-title&gt;&lt;/periodical&gt;&lt;pages&gt;241-6&lt;/pages&gt;&lt;volume&gt;(286)&lt;/volume&gt;&lt;number&gt;286&lt;/number&gt;&lt;edition&gt;1993/01/01&lt;/edition&gt;&lt;keywords&gt;&lt;keyword&gt;Activities of Daily Living&lt;/keyword&gt;&lt;keyword&gt;Adaptation, Psychological&lt;/keyword&gt;&lt;keyword&gt;Bone Neoplasms/*surgery&lt;/keyword&gt;&lt;keyword&gt;Evaluation Studies as Topic&lt;/keyword&gt;&lt;keyword&gt;Female&lt;/keyword&gt;&lt;keyword&gt;Humans&lt;/keyword&gt;&lt;keyword&gt;Locomotion&lt;/keyword&gt;&lt;keyword&gt;Male&lt;/keyword&gt;&lt;keyword&gt;Musculoskeletal System&lt;/keyword&gt;&lt;keyword&gt;Orthotic Devices&lt;/keyword&gt;&lt;keyword&gt;Pain&lt;/keyword&gt;&lt;keyword&gt;Range of Motion, Articular&lt;/keyword&gt;&lt;keyword&gt;Soft Tissue Neoplasms/*surgery&lt;/keyword&gt;&lt;/keywords&gt;&lt;dates&gt;&lt;year&gt;1993&lt;/year&gt;&lt;pub-dates&gt;&lt;date&gt;Jan&lt;/date&gt;&lt;/pub-dates&gt;&lt;/dates&gt;&lt;pub-location&gt;UNITED STATES&lt;/pub-location&gt;&lt;isbn&gt;0009-921X (Print)&amp;#xD;0009-921X (Linking)&lt;/isbn&gt;&lt;accession-num&gt;8425352&lt;/accession-num&gt;&lt;urls&gt;&lt;related-urls&gt;&lt;url&gt;https://www.ncbi.nlm.nih.gov/pubmed/8425352&lt;/url&gt;&lt;/related-urls&gt;&lt;/urls&gt;&lt;electronic-resource-num&gt;10.1097/00003086-199301000-00035&lt;/electronic-resource-num&gt;&lt;access-date&gt;Jan&lt;/access-date&gt;&lt;/record&gt;&lt;/Cite&gt;&lt;/EndNote&gt;</w:instrText>
      </w:r>
      <w:r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1]</w:t>
      </w:r>
      <w:r w:rsidRPr="00954357">
        <w:rPr>
          <w:rFonts w:ascii="Book Antiqua" w:hAnsi="Book Antiqua"/>
          <w:sz w:val="24"/>
          <w:szCs w:val="24"/>
          <w:lang w:val="en-US"/>
        </w:rPr>
        <w:fldChar w:fldCharType="end"/>
      </w:r>
      <w:r w:rsidRPr="00954357">
        <w:rPr>
          <w:rFonts w:ascii="Book Antiqua" w:hAnsi="Book Antiqua"/>
          <w:sz w:val="24"/>
          <w:szCs w:val="24"/>
          <w:lang w:val="en-US"/>
        </w:rPr>
        <w:t>. The lower extremity version of the MSTS has been translated and validated into Brazilian Portuguese</w:t>
      </w:r>
      <w:r w:rsidR="003605CB" w:rsidRPr="00954357">
        <w:rPr>
          <w:rFonts w:ascii="Book Antiqua" w:hAnsi="Book Antiqua"/>
          <w:sz w:val="24"/>
          <w:szCs w:val="24"/>
          <w:lang w:val="en-US"/>
        </w:rPr>
        <w:t>, Chinese</w:t>
      </w:r>
      <w:r w:rsidR="00602FDF" w:rsidRPr="00954357">
        <w:rPr>
          <w:rFonts w:ascii="Book Antiqua" w:hAnsi="Book Antiqua"/>
          <w:sz w:val="24"/>
          <w:szCs w:val="24"/>
          <w:lang w:val="en-US"/>
        </w:rPr>
        <w:t xml:space="preserve"> and Japanese</w:t>
      </w:r>
      <w:r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y05XTwvc3R5bGU+PC9EaXNwbGF5VGV4dD48cmVjb3JkPjxyZWMtbnVtYmVyPjYxPC9yZWMt
bnVtYmVyPjxmb3JlaWduLWtleXM+PGtleSBhcHA9IkVOIiBkYi1pZD0ieDVwenJlOTVkeHQ5ZGpl
NXZ3Y3Z4cHNvcHo5cmRzcno5c3RmIiB0aW1lc3RhbXA9IjE1MDQxMDk3NTkiIGd1aWQ9IjRhOThj
NzFhLTI2ZTgtNDQ1Yy04NDU2LTgwYzk1ZWM4Y2ZkYiI+NjE8L2tleT48a2V5IGFwcD0iRU5XZWIi
IGRiLWlkPSIiPjA8L2tleT48L2ZvcmVpZ24ta2V5cz48cmVmLXR5cGUgbmFtZT0iSm91cm5hbCBB
cnRpY2xlIj4xNzwvcmVmLXR5cGU+PGNvbnRyaWJ1dG9ycz48YXV0aG9ycz48YXV0aG9yPlJlYm9s
bGVkbywgRC4gQy48L2F1dGhvcj48YXV0aG9yPlZpc3NvY2ksIEouIFIuPC9hdXRob3I+PGF1dGhv
cj5QaWV0cm9ib24sIFIuPC9hdXRob3I+PGF1dGhvcj5kZSBDYW1hcmdvLCBPLiBQLjwvYXV0aG9y
PjxhdXRob3I+QmFwdGlzdGEsIEEuIE0uPC9hdXRob3I+PC9hdXRob3JzPjwvY29udHJpYnV0b3Jz
PjxhdXRoLWFkZHJlc3M+RGVwYXJ0bWVudCBvZiBPcnRob3BhZWRpY3MsIFVuaXZlcnNpdHkgb2Yg
U2FvIFBhdWxvLCBSdWEgRHIuIE92aWRpbyBQaXJlcyBkZSBDYW1wb3MsIDMzMywgQ2VycXVlaXJh
IENlc2FyLCBTYW8gUGF1bG8sIFNQLCAwNTQwMy0wMTAsIEJyYXppbCwgZGFuaXJlYm9sbGVkb0Bn
bWFpbC5jb20uPC9hdXRoLWFkZHJlc3M+PHRpdGxlcz48dGl0bGU+VmFsaWRhdGlvbiBvZiB0aGUg
QnJhemlsaWFuIHZlcnNpb24gb2YgdGhlIG11c2N1bG9za2VsZXRhbCB0dW1vciBzb2NpZXR5IHJh
dGluZyBzY2FsZSBmb3IgbG93ZXIgZXh0cmVtaXR5IGJvbmUgc2FyY29tYTwvdGl0bGU+PHNlY29u
ZGFyeS10aXRsZT5DbGluIE9ydGhvcCBSZWxhdCBSZXM8L3NlY29uZGFyeS10aXRsZT48L3RpdGxl
cz48cGVyaW9kaWNhbD48ZnVsbC10aXRsZT5DbGluIE9ydGhvcCBSZWxhdCBSZXM8L2Z1bGwtdGl0
bGU+PC9wZXJpb2RpY2FsPjxwYWdlcz40MDIwLTY8L3BhZ2VzPjx2b2x1bWU+NDcxPC92b2x1bWU+
PG51bWJlcj4xMjwvbnVtYmVyPjxlZGl0aW9uPjIwMTMvMDgvMDc8L2VkaXRpb24+PGtleXdvcmRz
PjxrZXl3b3JkPkFkb2xlc2NlbnQ8L2tleXdvcmQ+PGtleXdvcmQ+QWR1bHQ8L2tleXdvcmQ+PGtl
eXdvcmQ+Qm9uZSBOZW9wbGFzbXMvKmRpYWdub3Npcy9wc3ljaG9sb2d5L3N1cmdlcnk8L2tleXdv
cmQ+PGtleXdvcmQ+QnJhemlsPC9rZXl3b3JkPjxrZXl3b3JkPkRpc2FiaWxpdHkgRXZhbHVhdGlv
bjwva2V5d29yZD48a2V5d29yZD5GYWN0b3IgQW5hbHlzaXMsIFN0YXRpc3RpY2FsPC9rZXl3b3Jk
PjxrZXl3b3JkPkZlbWFsZTwva2V5d29yZD48a2V5d29yZD5IdW1hbnM8L2tleXdvcmQ+PGtleXdv
cmQ+TG93ZXIgRXh0cmVtaXR5LypzdXJnZXJ5PC9rZXl3b3JkPjxrZXl3b3JkPk1hbGU8L2tleXdv
cmQ+PGtleXdvcmQ+TWlkZGxlIEFnZWQ8L2tleXdvcmQ+PGtleXdvcmQ+T3N0ZW9zYXJjb21hLypk
aWFnbm9zaXMvcHN5Y2hvbG9neS9zdXJnZXJ5PC9rZXl3b3JkPjxrZXl3b3JkPlBzeWNob21ldHJp
Y3M8L2tleXdvcmQ+PGtleXdvcmQ+UmVwcm9kdWNpYmlsaXR5IG9mIFJlc3VsdHM8L2tleXdvcmQ+
PGtleXdvcmQ+U3VydmV5cyBhbmQgUXVlc3Rpb25uYWlyZXM8L2tleXdvcmQ+PGtleXdvcmQ+VHJh
bnNsYXRpb25zPC9rZXl3b3JkPjwva2V5d29yZHM+PGRhdGVzPjx5ZWFyPjIwMTM8L3llYXI+PHB1
Yi1kYXRlcz48ZGF0ZT5EZWM8L2RhdGU+PC9wdWItZGF0ZXM+PC9kYXRlcz48cHViLWxvY2F0aW9u
PlVuaXRlZCBTdGF0ZXM8L3B1Yi1sb2NhdGlvbj48aXNibj4xNTI4LTExMzIgKEVsZWN0cm9uaWMp
JiN4RDswMDA5LTkyMVggKExpbmtpbmcpPC9pc2JuPjxhY2Nlc3Npb24tbnVtPjIzOTE3OTkzPC9h
Y2Nlc3Npb24tbnVtPjx1cmxzPjxyZWxhdGVkLXVybHM+PHVybD5odHRwczovL3d3dy5uY2JpLm5s
bS5uaWguZ292L3B1Ym1lZC8yMzkxNzk5MzwvdXJsPjwvcmVsYXRlZC11cmxzPjwvdXJscz48Y3Vz
dG9tMj5QTUMzODI1OTE4PC9jdXN0b20yPjxlbGVjdHJvbmljLXJlc291cmNlLW51bT4xMC4xMDA3
L3MxMTk5OS0wMTMtMzIxMS00PC9lbGVjdHJvbmljLXJlc291cmNlLW51bT48YWNjZXNzLWRhdGU+
RGVjPC9hY2Nlc3MtZGF0ZT48L3JlY29yZD48L0NpdGU+PENpdGU+PEF1dGhvcj5Jd2F0YTwvQXV0
aG9yPjxZZWFyPjIwMTY8L1llYXI+PFJlY051bT4yOTU8L1JlY051bT48cmVjb3JkPjxyZWMtbnVt
YmVyPjI5NTwvcmVjLW51bWJlcj48Zm9yZWlnbi1rZXlzPjxrZXkgYXBwPSJFTiIgZGItaWQ9ImZ3
cjl0ejUyb3I1ZGZyZXdyZHI1dGZlcTAyYTU1ZDk1MmZ0MiIgdGltZXN0YW1wPSIxNDY0MDg2NjAx
Ij4yOTU8L2tleT48a2V5IGFwcD0iRU5XZWIiIGRiLWlkPSIiPjA8L2tleT48L2ZvcmVpZ24ta2V5
cz48cmVmLXR5cGUgbmFtZT0iSm91cm5hbCBBcnRpY2xlIj4xNzwvcmVmLXR5cGU+PGNvbnRyaWJ1
dG9ycz48YXV0aG9ycz48YXV0aG9yPkl3YXRhLCBTLjwvYXV0aG9yPjxhdXRob3I+VWVoYXJhLCBL
LjwvYXV0aG9yPjxhdXRob3I+T2d1cmEsIEsuPC9hdXRob3I+PGF1dGhvcj5Ba2l5YW1hLCBULjwv
YXV0aG9yPjxhdXRob3I+U2hpbm9kYSwgWS48L2F1dGhvcj48YXV0aG9yPllvbmVtb3RvLCBULjwv
YXV0aG9yPjxhdXRob3I+S2F3YWksIEEuPC9hdXRob3I+PC9hdXRob3JzPjwvY29udHJpYnV0b3Jz
PjxhdXRoLWFkZHJlc3M+RGl2aXNpb24gb2YgT3J0aG9wZWRpYyBTdXJnZXJ5LCBDaGliYSBDYW5j
ZXIgQ2VudGVyLCBDaGliYSwgSmFwYW4uJiN4RDtEZXBhcnRtZW50IG9mIE9ydGhvcGFlZGljIFN1
cmdlcnksIFRoZSBVbml2ZXJzaXR5IG9mIFRva3lvIEhvc3BpdGFsLCBUb2t5bywgSmFwYW4uJiN4
RDtEZXBhcnRtZW50IG9mIE9ydGhvcGFlZGljIFN1cmdlcnksIFRoZSBVbml2ZXJzaXR5IG9mIFRv
a3lvIEhvc3BpdGFsLCBUb2t5bywgSmFwYW4uIG9ndXJhLXRreUB1bWluLmFjLmpwLiYjeEQ7RGVw
YXJ0bWVudCBvZiBNdXNjdWxvc2tlbGV0YWwgT25jb2xvZ3ksIE5hdGlvbmFsIENhbmNlciBDZW50
ZXIgSG9zcGl0YWwsIDUtMS0xIFRzdWtpamksIENodW8ta3UsIFRva3lvLCAxMDQtMDA0NSwgSmFw
YW4uIG9ndXJhLXRreUB1bWluLmFjLmpwLiYjeEQ7RGVwYXJ0bWVudCBvZiBPcnRob3BhZWRpYyBT
dXJnZXJ5LCBTYWl0YW1hIE1lZGljYWwgQ2VudGVyLCBKaWNoaSBNZWRpY2FsIFVuaXZlcnNpdHks
IFNhaXRhbWEsIEphcGFuLiYjeEQ7RGVwYXJ0bWVudCBvZiBSZWhhYmlsaXRhdGlvbiBNZWRpY2lu
ZSwgVGhlIFVuaXZlcnNpdHkgb2YgVG9reW8sIFRva3lvLCBKYXBhbi4mI3hEO0RlcGFydG1lbnQg
b2YgTXVzY3Vsb3NrZWxldGFsIE9uY29sb2d5LCBOYXRpb25hbCBDYW5jZXIgQ2VudGVyIEhvc3Bp
dGFsLCA1LTEtMSBUc3VraWppLCBDaHVvLWt1LCBUb2t5bywgMTA0LTAwNDUsIEphcGFuLjwvYXV0
aC1hZGRyZXNzPjx0aXRsZXM+PHRpdGxlPlJlbGlhYmlsaXR5IGFuZCBWYWxpZGl0eSBvZiBhIEph
cGFuZXNlLWxhbmd1YWdlIGFuZCBDdWx0dXJhbGx5IEFkYXB0ZWQgVmVyc2lvbiBvZiB0aGUgTXVz
Y3Vsb3NrZWxldGFsIFR1bW9yIFNvY2lldHkgU2NvcmluZyBTeXN0ZW0gZm9yIHRoZSBMb3dlciBF
eHRyZW1pdHk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vcnRob3BhZWRpY3MgYW5kIHJlbGF0ZWQgcmVzZWFy
Y2g8L2Z1bGwtdGl0bGU+PC9hbHQtcGVyaW9kaWNhbD48ZWRpdGlvbj4yMDE2LzA1LzE0PC9lZGl0
aW9uPjxkYXRlcz48eWVhcj4yMDE2PC95ZWFyPjxwdWItZGF0ZXM+PGRhdGU+TWF5IDExPC9kYXRl
PjwvcHViLWRhdGVzPjwvZGF0ZXM+PGlzYm4+MTUyOC0xMTMyIChFbGVjdHJvbmljKSYjeEQ7MDAw
OS05MjFYIChMaW5raW5nKTwvaXNibj48YWNjZXNzaW9uLW51bT4yNzE2OTU0MTwvYWNjZXNzaW9u
LW51bT48dXJscz48cmVsYXRlZC11cmxzPjx1cmw+aHR0cDovL3d3dy5uY2JpLm5sbS5uaWguZ292
L3B1Ym1lZC8yNzE2OTU0MTwvdXJsPjx1cmw+aHR0cDovL2Rvd25sb2FkLnNwcmluZ2VyLmNvbS9z
dGF0aWMvcGRmLzYxL2FydCUyNTNBMTAuMTAwNyUyNTJGczExOTk5LTAxNi00ODgwLTYucGRmP29y
aWdpblVybD1odHRwJTNBJTJGJTJGbGluay5zcHJpbmdlci5jb20lMkZhcnRpY2xlJTJGMTAuMTAw
NyUyRnMxMTk5OS0wMTYtNDg4MC02JmFtcDt0b2tlbjI9ZXhwPTE0NjcxMDgwMDB+YWNsPSUyRnN0
YXRpYyUyRnBkZiUyRjYxJTJGYXJ0JTI1MjUzQTEwLjEwMDclMjUyNTJGczExOTk5LTAxNi00ODgw
LTYucGRmJTNGb3JpZ2luVXJsJTNEaHR0cCUyNTNBJTI1MkYlMjUyRmxpbmsuc3ByaW5nZXIuY29t
JTI1MkZhcnRpY2xlJTI1MkYxMC4xMDA3JTI1MkZzMTE5OTktMDE2LTQ4ODAtNip+aG1hYz05ZmM2
OTQ3NzczNzJmM2Q4NzY0MWJjYzVhNTAyNTNmMDMzOGVjZDBiYmZiYzlkMTRiZWZlNzA5YWU4ZDFj
NDNjPC91cmw+PC9yZWxhdGVkLXVybHM+PC91cmxzPjxlbGVjdHJvbmljLXJlc291cmNlLW51bT4x
MC4xMDA3L3MxMTk5OS0wMTYtNDg4MC02PC9lbGVjdHJvbmljLXJlc291cmNlLW51bT48cmVtb3Rl
LWRhdGFiYXNlLXByb3ZpZGVyPk5MTTwvcmVtb3RlLWRhdGFiYXNlLXByb3ZpZGVyPjxsYW5ndWFn
ZT5Fbmc8L2xhbmd1YWdlPjwvcmVjb3JkPjwvQ2l0ZT48Q2l0ZT48QXV0aG9yPlh1PC9BdXRob3I+
PFllYXI+MjAxNzwvWWVhcj48UmVjTnVtPjIxOTwvUmVjTnVtPjxyZWNvcmQ+PHJlYy1udW1iZXI+
MjE5PC9yZWMtbnVtYmVyPjxmb3JlaWduLWtleXM+PGtleSBhcHA9IkVOIiBkYi1pZD0ieDVwenJl
OTVkeHQ5ZGplNXZ3Y3Z4cHNvcHo5cmRzcno5c3RmIiB0aW1lc3RhbXA9IjE1MDQxMTAwNzciIGd1
aWQ9ImU1MTNjMGQ0LTY4NmItNDY4Yy1iZTg3LWFiOWZhNTc0OTBiNyI+MjE5PC9rZXk+PGtleSBh
cHA9IkVOV2ViIiBkYi1pZD0iIj4wPC9rZXk+PC9mb3JlaWduLWtleXM+PHJlZi10eXBlIG5hbWU9
IkpvdXJuYWwgQXJ0aWNsZSI+MTc8L3JlZi10eXBlPjxjb250cmlidXRvcnM+PGF1dGhvcnM+PGF1
dGhvcj5YdSwgTC48L2F1dGhvcj48YXV0aG9yPkxpLCBYLjwvYXV0aG9yPjxhdXRob3I+V2FuZywg
Wi48L2F1dGhvcj48YXV0aG9yPlhpb25nLCBKLjwvYXV0aG9yPjxhdXRob3I+V2FuZywgUy48L2F1
dGhvcj48L2F1dGhvcnM+PC9jb250cmlidXRvcnM+PGF1dGgtYWRkcmVzcz5EZXBhcnRtZW50IG9m
IE9ydGhvcGVkaWMgU3VyZ2VyeSwgVGhlIEFmZmlsaWF0ZWQgRHJ1bSBUb3dlciBIb3NwaXRhbCBv
ZiBOYW5qaW5nIFVuaXZlcnNpdHkgTWVkaWNhbCBTY2hvb2wsIFpob25nc2hhbiBSb2FkIDMyMSwg
TmFuamluZywgMjEwMDA4LCBDaGluYS4mI3hEO0RlcGFydG1lbnQgb2YgT3J0aG9wZWRpYyBTdXJn
ZXJ5LCBUaGUgQWZmaWxpYXRlZCBEcnVtIFRvd2VyIEhvc3BpdGFsIG9mIE5hbmppbmcgVW5pdmVy
c2l0eSBNZWRpY2FsIFNjaG9vbCwgWmhvbmdzaGFuIFJvYWQgMzIxLCBOYW5qaW5nLCAyMTAwMDgs
IENoaW5hLiB3c2YwMTM1QDEyNi5jb20uPC9hdXRoLWFkZHJlc3M+PHRpdGxlcz48dGl0bGU+RnVu
Y3Rpb25hbCBldmFsdWF0aW9uIGZvciBwYXRpZW50cyB3aXRoIGxvd2VyIGV4dHJlbWl0eSBzYXJj
b21hOiBhcHBsaWNhdGlvbiBvZiB0aGUgQ2hpbmVzZSB2ZXJzaW9uIG9mIE11c2N1bG9za2VsZXRh
bCBUdW1vciBTb2NpZXR5IHNjb3Jpbmcgc3lzdGVtPC90aXRsZT48c2Vjb25kYXJ5LXRpdGxlPkhl
YWx0aCBRdWFsIExpZmUgT3V0Y29tZXM8L3NlY29uZGFyeS10aXRsZT48L3RpdGxlcz48cGVyaW9k
aWNhbD48ZnVsbC10aXRsZT5IZWFsdGggUXVhbCBMaWZlIE91dGNvbWVzPC9mdWxsLXRpdGxlPjwv
cGVyaW9kaWNhbD48cGFnZXM+MTA3PC9wYWdlcz48dm9sdW1lPjE1PC92b2x1bWU+PG51bWJlcj4x
PC9udW1iZXI+PGVkaXRpb24+MjAxNy8wNS8yMTwvZWRpdGlvbj48a2V5d29yZHM+PGtleXdvcmQ+
RXh0cmVtaXR5IHNhcmNvbWE8L2tleXdvcmQ+PGtleXdvcmQ+TXN0czwva2V5d29yZD48a2V5d29y
ZD5PdXRjb21lPC9rZXl3b3JkPjxrZXl3b3JkPlJlbGlhYmlsaXR5PC9rZXl3b3JkPjxrZXl3b3Jk
PlZhbGlkaXR5PC9rZXl3b3JkPjwva2V5d29yZHM+PGRhdGVzPjx5ZWFyPjIwMTc8L3llYXI+PHB1
Yi1kYXRlcz48ZGF0ZT5NYXkgMTk8L2RhdGU+PC9wdWItZGF0ZXM+PC9kYXRlcz48aXNibj4xNDc3
LTc1MjUgKEVsZWN0cm9uaWMpJiN4RDsxNDc3LTc1MjUgKExpbmtpbmcpPC9pc2JuPjxhY2Nlc3Np
b24tbnVtPjI4NTI2MDUxPC9hY2Nlc3Npb24tbnVtPjx1cmxzPjxyZWxhdGVkLXVybHM+PHVybD5o
dHRwczovL3d3dy5uY2JpLm5sbS5uaWguZ292L3B1Ym1lZC8yODUyNjA1MTwvdXJsPjwvcmVsYXRl
ZC11cmxzPjwvdXJscz48Y3VzdG9tMj5QTUM1NDM4NTAyPC9jdXN0b20yPjxlbGVjdHJvbmljLXJl
c291cmNlLW51bT4xMC4xMTg2L3MxMjk1NS0wMTctMDY4NS14PC9lbGVjdHJvbmljLXJlc291cmNl
LW51bT48L3JlY29yZD48L0NpdGU+PC9FbmROb3RlPgB=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y05XTwvc3R5bGU+PC9EaXNwbGF5VGV4dD48cmVjb3JkPjxyZWMtbnVtYmVyPjYxPC9yZWMt
bnVtYmVyPjxmb3JlaWduLWtleXM+PGtleSBhcHA9IkVOIiBkYi1pZD0ieDVwenJlOTVkeHQ5ZGpl
NXZ3Y3Z4cHNvcHo5cmRzcno5c3RmIiB0aW1lc3RhbXA9IjE1MDQxMDk3NTkiIGd1aWQ9IjRhOThj
NzFhLTI2ZTgtNDQ1Yy04NDU2LTgwYzk1ZWM4Y2ZkYiI+NjE8L2tleT48a2V5IGFwcD0iRU5XZWIi
IGRiLWlkPSIiPjA8L2tleT48L2ZvcmVpZ24ta2V5cz48cmVmLXR5cGUgbmFtZT0iSm91cm5hbCBB
cnRpY2xlIj4xNzwvcmVmLXR5cGU+PGNvbnRyaWJ1dG9ycz48YXV0aG9ycz48YXV0aG9yPlJlYm9s
bGVkbywgRC4gQy48L2F1dGhvcj48YXV0aG9yPlZpc3NvY2ksIEouIFIuPC9hdXRob3I+PGF1dGhv
cj5QaWV0cm9ib24sIFIuPC9hdXRob3I+PGF1dGhvcj5kZSBDYW1hcmdvLCBPLiBQLjwvYXV0aG9y
PjxhdXRob3I+QmFwdGlzdGEsIEEuIE0uPC9hdXRob3I+PC9hdXRob3JzPjwvY29udHJpYnV0b3Jz
PjxhdXRoLWFkZHJlc3M+RGVwYXJ0bWVudCBvZiBPcnRob3BhZWRpY3MsIFVuaXZlcnNpdHkgb2Yg
U2FvIFBhdWxvLCBSdWEgRHIuIE92aWRpbyBQaXJlcyBkZSBDYW1wb3MsIDMzMywgQ2VycXVlaXJh
IENlc2FyLCBTYW8gUGF1bG8sIFNQLCAwNTQwMy0wMTAsIEJyYXppbCwgZGFuaXJlYm9sbGVkb0Bn
bWFpbC5jb20uPC9hdXRoLWFkZHJlc3M+PHRpdGxlcz48dGl0bGU+VmFsaWRhdGlvbiBvZiB0aGUg
QnJhemlsaWFuIHZlcnNpb24gb2YgdGhlIG11c2N1bG9za2VsZXRhbCB0dW1vciBzb2NpZXR5IHJh
dGluZyBzY2FsZSBmb3IgbG93ZXIgZXh0cmVtaXR5IGJvbmUgc2FyY29tYTwvdGl0bGU+PHNlY29u
ZGFyeS10aXRsZT5DbGluIE9ydGhvcCBSZWxhdCBSZXM8L3NlY29uZGFyeS10aXRsZT48L3RpdGxl
cz48cGVyaW9kaWNhbD48ZnVsbC10aXRsZT5DbGluIE9ydGhvcCBSZWxhdCBSZXM8L2Z1bGwtdGl0
bGU+PC9wZXJpb2RpY2FsPjxwYWdlcz40MDIwLTY8L3BhZ2VzPjx2b2x1bWU+NDcxPC92b2x1bWU+
PG51bWJlcj4xMjwvbnVtYmVyPjxlZGl0aW9uPjIwMTMvMDgvMDc8L2VkaXRpb24+PGtleXdvcmRz
PjxrZXl3b3JkPkFkb2xlc2NlbnQ8L2tleXdvcmQ+PGtleXdvcmQ+QWR1bHQ8L2tleXdvcmQ+PGtl
eXdvcmQ+Qm9uZSBOZW9wbGFzbXMvKmRpYWdub3Npcy9wc3ljaG9sb2d5L3N1cmdlcnk8L2tleXdv
cmQ+PGtleXdvcmQ+QnJhemlsPC9rZXl3b3JkPjxrZXl3b3JkPkRpc2FiaWxpdHkgRXZhbHVhdGlv
bjwva2V5d29yZD48a2V5d29yZD5GYWN0b3IgQW5hbHlzaXMsIFN0YXRpc3RpY2FsPC9rZXl3b3Jk
PjxrZXl3b3JkPkZlbWFsZTwva2V5d29yZD48a2V5d29yZD5IdW1hbnM8L2tleXdvcmQ+PGtleXdv
cmQ+TG93ZXIgRXh0cmVtaXR5LypzdXJnZXJ5PC9rZXl3b3JkPjxrZXl3b3JkPk1hbGU8L2tleXdv
cmQ+PGtleXdvcmQ+TWlkZGxlIEFnZWQ8L2tleXdvcmQ+PGtleXdvcmQ+T3N0ZW9zYXJjb21hLypk
aWFnbm9zaXMvcHN5Y2hvbG9neS9zdXJnZXJ5PC9rZXl3b3JkPjxrZXl3b3JkPlBzeWNob21ldHJp
Y3M8L2tleXdvcmQ+PGtleXdvcmQ+UmVwcm9kdWNpYmlsaXR5IG9mIFJlc3VsdHM8L2tleXdvcmQ+
PGtleXdvcmQ+U3VydmV5cyBhbmQgUXVlc3Rpb25uYWlyZXM8L2tleXdvcmQ+PGtleXdvcmQ+VHJh
bnNsYXRpb25zPC9rZXl3b3JkPjwva2V5d29yZHM+PGRhdGVzPjx5ZWFyPjIwMTM8L3llYXI+PHB1
Yi1kYXRlcz48ZGF0ZT5EZWM8L2RhdGU+PC9wdWItZGF0ZXM+PC9kYXRlcz48cHViLWxvY2F0aW9u
PlVuaXRlZCBTdGF0ZXM8L3B1Yi1sb2NhdGlvbj48aXNibj4xNTI4LTExMzIgKEVsZWN0cm9uaWMp
JiN4RDswMDA5LTkyMVggKExpbmtpbmcpPC9pc2JuPjxhY2Nlc3Npb24tbnVtPjIzOTE3OTkzPC9h
Y2Nlc3Npb24tbnVtPjx1cmxzPjxyZWxhdGVkLXVybHM+PHVybD5odHRwczovL3d3dy5uY2JpLm5s
bS5uaWguZ292L3B1Ym1lZC8yMzkxNzk5MzwvdXJsPjwvcmVsYXRlZC11cmxzPjwvdXJscz48Y3Vz
dG9tMj5QTUMzODI1OTE4PC9jdXN0b20yPjxlbGVjdHJvbmljLXJlc291cmNlLW51bT4xMC4xMDA3
L3MxMTk5OS0wMTMtMzIxMS00PC9lbGVjdHJvbmljLXJlc291cmNlLW51bT48YWNjZXNzLWRhdGU+
RGVjPC9hY2Nlc3MtZGF0ZT48L3JlY29yZD48L0NpdGU+PENpdGU+PEF1dGhvcj5Jd2F0YTwvQXV0
aG9yPjxZZWFyPjIwMTY8L1llYXI+PFJlY051bT4yOTU8L1JlY051bT48cmVjb3JkPjxyZWMtbnVt
YmVyPjI5NTwvcmVjLW51bWJlcj48Zm9yZWlnbi1rZXlzPjxrZXkgYXBwPSJFTiIgZGItaWQ9ImZ3
cjl0ejUyb3I1ZGZyZXdyZHI1dGZlcTAyYTU1ZDk1MmZ0MiIgdGltZXN0YW1wPSIxNDY0MDg2NjAx
Ij4yOTU8L2tleT48a2V5IGFwcD0iRU5XZWIiIGRiLWlkPSIiPjA8L2tleT48L2ZvcmVpZ24ta2V5
cz48cmVmLXR5cGUgbmFtZT0iSm91cm5hbCBBcnRpY2xlIj4xNzwvcmVmLXR5cGU+PGNvbnRyaWJ1
dG9ycz48YXV0aG9ycz48YXV0aG9yPkl3YXRhLCBTLjwvYXV0aG9yPjxhdXRob3I+VWVoYXJhLCBL
LjwvYXV0aG9yPjxhdXRob3I+T2d1cmEsIEsuPC9hdXRob3I+PGF1dGhvcj5Ba2l5YW1hLCBULjwv
YXV0aG9yPjxhdXRob3I+U2hpbm9kYSwgWS48L2F1dGhvcj48YXV0aG9yPllvbmVtb3RvLCBULjwv
YXV0aG9yPjxhdXRob3I+S2F3YWksIEEuPC9hdXRob3I+PC9hdXRob3JzPjwvY29udHJpYnV0b3Jz
PjxhdXRoLWFkZHJlc3M+RGl2aXNpb24gb2YgT3J0aG9wZWRpYyBTdXJnZXJ5LCBDaGliYSBDYW5j
ZXIgQ2VudGVyLCBDaGliYSwgSmFwYW4uJiN4RDtEZXBhcnRtZW50IG9mIE9ydGhvcGFlZGljIFN1
cmdlcnksIFRoZSBVbml2ZXJzaXR5IG9mIFRva3lvIEhvc3BpdGFsLCBUb2t5bywgSmFwYW4uJiN4
RDtEZXBhcnRtZW50IG9mIE9ydGhvcGFlZGljIFN1cmdlcnksIFRoZSBVbml2ZXJzaXR5IG9mIFRv
a3lvIEhvc3BpdGFsLCBUb2t5bywgSmFwYW4uIG9ndXJhLXRreUB1bWluLmFjLmpwLiYjeEQ7RGVw
YXJ0bWVudCBvZiBNdXNjdWxvc2tlbGV0YWwgT25jb2xvZ3ksIE5hdGlvbmFsIENhbmNlciBDZW50
ZXIgSG9zcGl0YWwsIDUtMS0xIFRzdWtpamksIENodW8ta3UsIFRva3lvLCAxMDQtMDA0NSwgSmFw
YW4uIG9ndXJhLXRreUB1bWluLmFjLmpwLiYjeEQ7RGVwYXJ0bWVudCBvZiBPcnRob3BhZWRpYyBT
dXJnZXJ5LCBTYWl0YW1hIE1lZGljYWwgQ2VudGVyLCBKaWNoaSBNZWRpY2FsIFVuaXZlcnNpdHks
IFNhaXRhbWEsIEphcGFuLiYjeEQ7RGVwYXJ0bWVudCBvZiBSZWhhYmlsaXRhdGlvbiBNZWRpY2lu
ZSwgVGhlIFVuaXZlcnNpdHkgb2YgVG9reW8sIFRva3lvLCBKYXBhbi4mI3hEO0RlcGFydG1lbnQg
b2YgTXVzY3Vsb3NrZWxldGFsIE9uY29sb2d5LCBOYXRpb25hbCBDYW5jZXIgQ2VudGVyIEhvc3Bp
dGFsLCA1LTEtMSBUc3VraWppLCBDaHVvLWt1LCBUb2t5bywgMTA0LTAwNDUsIEphcGFuLjwvYXV0
aC1hZGRyZXNzPjx0aXRsZXM+PHRpdGxlPlJlbGlhYmlsaXR5IGFuZCBWYWxpZGl0eSBvZiBhIEph
cGFuZXNlLWxhbmd1YWdlIGFuZCBDdWx0dXJhbGx5IEFkYXB0ZWQgVmVyc2lvbiBvZiB0aGUgTXVz
Y3Vsb3NrZWxldGFsIFR1bW9yIFNvY2lldHkgU2NvcmluZyBTeXN0ZW0gZm9yIHRoZSBMb3dlciBF
eHRyZW1pdHk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vcnRob3BhZWRpY3MgYW5kIHJlbGF0ZWQgcmVzZWFy
Y2g8L2Z1bGwtdGl0bGU+PC9hbHQtcGVyaW9kaWNhbD48ZWRpdGlvbj4yMDE2LzA1LzE0PC9lZGl0
aW9uPjxkYXRlcz48eWVhcj4yMDE2PC95ZWFyPjxwdWItZGF0ZXM+PGRhdGU+TWF5IDExPC9kYXRl
PjwvcHViLWRhdGVzPjwvZGF0ZXM+PGlzYm4+MTUyOC0xMTMyIChFbGVjdHJvbmljKSYjeEQ7MDAw
OS05MjFYIChMaW5raW5nKTwvaXNibj48YWNjZXNzaW9uLW51bT4yNzE2OTU0MTwvYWNjZXNzaW9u
LW51bT48dXJscz48cmVsYXRlZC11cmxzPjx1cmw+aHR0cDovL3d3dy5uY2JpLm5sbS5uaWguZ292
L3B1Ym1lZC8yNzE2OTU0MTwvdXJsPjx1cmw+aHR0cDovL2Rvd25sb2FkLnNwcmluZ2VyLmNvbS9z
dGF0aWMvcGRmLzYxL2FydCUyNTNBMTAuMTAwNyUyNTJGczExOTk5LTAxNi00ODgwLTYucGRmP29y
aWdpblVybD1odHRwJTNBJTJGJTJGbGluay5zcHJpbmdlci5jb20lMkZhcnRpY2xlJTJGMTAuMTAw
NyUyRnMxMTk5OS0wMTYtNDg4MC02JmFtcDt0b2tlbjI9ZXhwPTE0NjcxMDgwMDB+YWNsPSUyRnN0
YXRpYyUyRnBkZiUyRjYxJTJGYXJ0JTI1MjUzQTEwLjEwMDclMjUyNTJGczExOTk5LTAxNi00ODgw
LTYucGRmJTNGb3JpZ2luVXJsJTNEaHR0cCUyNTNBJTI1MkYlMjUyRmxpbmsuc3ByaW5nZXIuY29t
JTI1MkZhcnRpY2xlJTI1MkYxMC4xMDA3JTI1MkZzMTE5OTktMDE2LTQ4ODAtNip+aG1hYz05ZmM2
OTQ3NzczNzJmM2Q4NzY0MWJjYzVhNTAyNTNmMDMzOGVjZDBiYmZiYzlkMTRiZWZlNzA5YWU4ZDFj
NDNjPC91cmw+PC9yZWxhdGVkLXVybHM+PC91cmxzPjxlbGVjdHJvbmljLXJlc291cmNlLW51bT4x
MC4xMDA3L3MxMTk5OS0wMTYtNDg4MC02PC9lbGVjdHJvbmljLXJlc291cmNlLW51bT48cmVtb3Rl
LWRhdGFiYXNlLXByb3ZpZGVyPk5MTTwvcmVtb3RlLWRhdGFiYXNlLXByb3ZpZGVyPjxsYW5ndWFn
ZT5Fbmc8L2xhbmd1YWdlPjwvcmVjb3JkPjwvQ2l0ZT48Q2l0ZT48QXV0aG9yPlh1PC9BdXRob3I+
PFllYXI+MjAxNzwvWWVhcj48UmVjTnVtPjIxOTwvUmVjTnVtPjxyZWNvcmQ+PHJlYy1udW1iZXI+
MjE5PC9yZWMtbnVtYmVyPjxmb3JlaWduLWtleXM+PGtleSBhcHA9IkVOIiBkYi1pZD0ieDVwenJl
OTVkeHQ5ZGplNXZ3Y3Z4cHNvcHo5cmRzcno5c3RmIiB0aW1lc3RhbXA9IjE1MDQxMTAwNzciIGd1
aWQ9ImU1MTNjMGQ0LTY4NmItNDY4Yy1iZTg3LWFiOWZhNTc0OTBiNyI+MjE5PC9rZXk+PGtleSBh
cHA9IkVOV2ViIiBkYi1pZD0iIj4wPC9rZXk+PC9mb3JlaWduLWtleXM+PHJlZi10eXBlIG5hbWU9
IkpvdXJuYWwgQXJ0aWNsZSI+MTc8L3JlZi10eXBlPjxjb250cmlidXRvcnM+PGF1dGhvcnM+PGF1
dGhvcj5YdSwgTC48L2F1dGhvcj48YXV0aG9yPkxpLCBYLjwvYXV0aG9yPjxhdXRob3I+V2FuZywg
Wi48L2F1dGhvcj48YXV0aG9yPlhpb25nLCBKLjwvYXV0aG9yPjxhdXRob3I+V2FuZywgUy48L2F1
dGhvcj48L2F1dGhvcnM+PC9jb250cmlidXRvcnM+PGF1dGgtYWRkcmVzcz5EZXBhcnRtZW50IG9m
IE9ydGhvcGVkaWMgU3VyZ2VyeSwgVGhlIEFmZmlsaWF0ZWQgRHJ1bSBUb3dlciBIb3NwaXRhbCBv
ZiBOYW5qaW5nIFVuaXZlcnNpdHkgTWVkaWNhbCBTY2hvb2wsIFpob25nc2hhbiBSb2FkIDMyMSwg
TmFuamluZywgMjEwMDA4LCBDaGluYS4mI3hEO0RlcGFydG1lbnQgb2YgT3J0aG9wZWRpYyBTdXJn
ZXJ5LCBUaGUgQWZmaWxpYXRlZCBEcnVtIFRvd2VyIEhvc3BpdGFsIG9mIE5hbmppbmcgVW5pdmVy
c2l0eSBNZWRpY2FsIFNjaG9vbCwgWmhvbmdzaGFuIFJvYWQgMzIxLCBOYW5qaW5nLCAyMTAwMDgs
IENoaW5hLiB3c2YwMTM1QDEyNi5jb20uPC9hdXRoLWFkZHJlc3M+PHRpdGxlcz48dGl0bGU+RnVu
Y3Rpb25hbCBldmFsdWF0aW9uIGZvciBwYXRpZW50cyB3aXRoIGxvd2VyIGV4dHJlbWl0eSBzYXJj
b21hOiBhcHBsaWNhdGlvbiBvZiB0aGUgQ2hpbmVzZSB2ZXJzaW9uIG9mIE11c2N1bG9za2VsZXRh
bCBUdW1vciBTb2NpZXR5IHNjb3Jpbmcgc3lzdGVtPC90aXRsZT48c2Vjb25kYXJ5LXRpdGxlPkhl
YWx0aCBRdWFsIExpZmUgT3V0Y29tZXM8L3NlY29uZGFyeS10aXRsZT48L3RpdGxlcz48cGVyaW9k
aWNhbD48ZnVsbC10aXRsZT5IZWFsdGggUXVhbCBMaWZlIE91dGNvbWVzPC9mdWxsLXRpdGxlPjwv
cGVyaW9kaWNhbD48cGFnZXM+MTA3PC9wYWdlcz48dm9sdW1lPjE1PC92b2x1bWU+PG51bWJlcj4x
PC9udW1iZXI+PGVkaXRpb24+MjAxNy8wNS8yMTwvZWRpdGlvbj48a2V5d29yZHM+PGtleXdvcmQ+
RXh0cmVtaXR5IHNhcmNvbWE8L2tleXdvcmQ+PGtleXdvcmQ+TXN0czwva2V5d29yZD48a2V5d29y
ZD5PdXRjb21lPC9rZXl3b3JkPjxrZXl3b3JkPlJlbGlhYmlsaXR5PC9rZXl3b3JkPjxrZXl3b3Jk
PlZhbGlkaXR5PC9rZXl3b3JkPjwva2V5d29yZHM+PGRhdGVzPjx5ZWFyPjIwMTc8L3llYXI+PHB1
Yi1kYXRlcz48ZGF0ZT5NYXkgMTk8L2RhdGU+PC9wdWItZGF0ZXM+PC9kYXRlcz48aXNibj4xNDc3
LTc1MjUgKEVsZWN0cm9uaWMpJiN4RDsxNDc3LTc1MjUgKExpbmtpbmcpPC9pc2JuPjxhY2Nlc3Np
b24tbnVtPjI4NTI2MDUxPC9hY2Nlc3Npb24tbnVtPjx1cmxzPjxyZWxhdGVkLXVybHM+PHVybD5o
dHRwczovL3d3dy5uY2JpLm5sbS5uaWguZ292L3B1Ym1lZC8yODUyNjA1MTwvdXJsPjwvcmVsYXRl
ZC11cmxzPjwvdXJscz48Y3VzdG9tMj5QTUM1NDM4NTAyPC9jdXN0b20yPjxlbGVjdHJvbmljLXJl
c291cmNlLW51bT4xMC4xMTg2L3MxMjk1NS0wMTctMDY4NS14PC9lbGVjdHJvbmljLXJlc291cmNl
LW51bT48L3JlY29yZD48L0NpdGU+PC9FbmROb3RlPgB=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Pr="00954357">
        <w:rPr>
          <w:rFonts w:ascii="Book Antiqua" w:hAnsi="Book Antiqua"/>
          <w:sz w:val="24"/>
          <w:szCs w:val="24"/>
          <w:lang w:val="en-US"/>
        </w:rPr>
      </w:r>
      <w:r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7-9]</w:t>
      </w:r>
      <w:r w:rsidRPr="00954357">
        <w:rPr>
          <w:rFonts w:ascii="Book Antiqua" w:hAnsi="Book Antiqua"/>
          <w:sz w:val="24"/>
          <w:szCs w:val="24"/>
          <w:lang w:val="en-US"/>
        </w:rPr>
        <w:fldChar w:fldCharType="end"/>
      </w:r>
      <w:r w:rsidRPr="00954357">
        <w:rPr>
          <w:rFonts w:ascii="Book Antiqua" w:hAnsi="Book Antiqua"/>
          <w:sz w:val="24"/>
          <w:szCs w:val="24"/>
          <w:lang w:val="en-US"/>
        </w:rPr>
        <w:t>. To our knowledge, the MSTS has never been</w:t>
      </w:r>
      <w:r w:rsidR="007F5BC1" w:rsidRPr="00954357">
        <w:rPr>
          <w:rFonts w:ascii="Book Antiqua" w:hAnsi="Book Antiqua"/>
          <w:sz w:val="24"/>
          <w:szCs w:val="24"/>
          <w:lang w:val="en-US"/>
        </w:rPr>
        <w:t xml:space="preserve"> proper</w:t>
      </w:r>
      <w:r w:rsidR="00F85B74" w:rsidRPr="00954357">
        <w:rPr>
          <w:rFonts w:ascii="Book Antiqua" w:hAnsi="Book Antiqua"/>
          <w:sz w:val="24"/>
          <w:szCs w:val="24"/>
          <w:lang w:val="en-US"/>
        </w:rPr>
        <w:t>ly</w:t>
      </w:r>
      <w:r w:rsidRPr="00954357">
        <w:rPr>
          <w:rFonts w:ascii="Book Antiqua" w:hAnsi="Book Antiqua"/>
          <w:sz w:val="24"/>
          <w:szCs w:val="24"/>
          <w:lang w:val="en-US"/>
        </w:rPr>
        <w:t xml:space="preserve"> translated and validated for Danish-speaking patients.</w:t>
      </w:r>
    </w:p>
    <w:p w14:paraId="096F9063" w14:textId="5DCD2235" w:rsidR="0020457A" w:rsidRPr="00954357" w:rsidRDefault="00602FDF"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 xml:space="preserve">Guillemin </w:t>
      </w:r>
      <w:r w:rsidRPr="00954357">
        <w:rPr>
          <w:rFonts w:ascii="Book Antiqua" w:hAnsi="Book Antiqua"/>
          <w:i/>
          <w:sz w:val="24"/>
          <w:szCs w:val="24"/>
          <w:lang w:val="en-US"/>
        </w:rPr>
        <w:t>et al</w:t>
      </w:r>
      <w:r w:rsidR="004D3900" w:rsidRPr="00954357">
        <w:rPr>
          <w:rFonts w:ascii="Book Antiqua" w:hAnsi="Book Antiqua"/>
          <w:sz w:val="24"/>
          <w:szCs w:val="24"/>
          <w:lang w:val="en-US"/>
        </w:rPr>
        <w:fldChar w:fldCharType="begin"/>
      </w:r>
      <w:r w:rsidR="00F56304" w:rsidRPr="00954357">
        <w:rPr>
          <w:rFonts w:ascii="Book Antiqua" w:hAnsi="Book Antiqua"/>
          <w:sz w:val="24"/>
          <w:szCs w:val="24"/>
          <w:lang w:val="en-US"/>
        </w:rPr>
        <w:instrText xml:space="preserve"> ADDIN EN.CITE &lt;EndNote&gt;&lt;Cite&gt;&lt;Author&gt;Guillemin&lt;/Author&gt;&lt;Year&gt;1993&lt;/Year&gt;&lt;RecNum&gt;91&lt;/RecNum&gt;&lt;DisplayText&gt;&lt;style face="superscript"&gt;[10]&lt;/style&gt;&lt;/DisplayText&gt;&lt;record&gt;&lt;rec-number&gt;91&lt;/rec-number&gt;&lt;foreign-keys&gt;&lt;key app="EN" db-id="x5pzre95dxt9dje5vwcvxpsopz9rdsrz9stf" timestamp="1504109809" guid="8a8cf5e2-3c2b-46fe-83f0-5763b1f5bc27"&gt;91&lt;/key&gt;&lt;key app="ENWeb" db-id=""&gt;0&lt;/key&gt;&lt;/foreign-keys&gt;&lt;ref-type name="Journal Article"&gt;17&lt;/ref-type&gt;&lt;contributors&gt;&lt;authors&gt;&lt;author&gt;Guillemin, F.&lt;/author&gt;&lt;author&gt;Bombardier, C.&lt;/author&gt;&lt;author&gt;Beaton, D.&lt;/author&gt;&lt;/authors&gt;&lt;/contributors&gt;&lt;auth-address&gt;School of Public Health, University of Nancy, France.&lt;/auth-address&gt;&lt;titles&gt;&lt;title&gt;Cross-cultural adaptation of health-related quality of life measures: literature review and proposed guidelines&lt;/title&gt;&lt;secondary-title&gt;J Clin Epidemiol&lt;/secondary-title&gt;&lt;/titles&gt;&lt;periodical&gt;&lt;full-title&gt;J Clin Epidemiol&lt;/full-title&gt;&lt;/periodical&gt;&lt;pages&gt;1417-32&lt;/pages&gt;&lt;volume&gt;46&lt;/volume&gt;&lt;number&gt;12&lt;/number&gt;&lt;edition&gt;1993/12/01&lt;/edition&gt;&lt;keywords&gt;&lt;keyword&gt;Cross-Cultural Comparison&lt;/keyword&gt;&lt;keyword&gt;*Cultural Characteristics&lt;/keyword&gt;&lt;keyword&gt;Guidelines as Topic&lt;/keyword&gt;&lt;keyword&gt;*Health Status Indicators&lt;/keyword&gt;&lt;keyword&gt;Humans&lt;/keyword&gt;&lt;keyword&gt;Language&lt;/keyword&gt;&lt;keyword&gt;*Quality of Life&lt;/keyword&gt;&lt;keyword&gt;Surveys and Questionnaires&lt;/keyword&gt;&lt;/keywords&gt;&lt;dates&gt;&lt;year&gt;1993&lt;/year&gt;&lt;pub-dates&gt;&lt;date&gt;Dec&lt;/date&gt;&lt;/pub-dates&gt;&lt;/dates&gt;&lt;pub-location&gt;ENGLAND&lt;/pub-location&gt;&lt;isbn&gt;0895-4356 (Print)&amp;#xD;0895-4356 (Linking)&lt;/isbn&gt;&lt;accession-num&gt;8263569&lt;/accession-num&gt;&lt;urls&gt;&lt;related-urls&gt;&lt;url&gt;https://www.ncbi.nlm.nih.gov/pubmed/8263569&lt;/url&gt;&lt;/related-urls&gt;&lt;/urls&gt;&lt;electronic-resource-num&gt;10.1016/0895-4356(93)90142-n&lt;/electronic-resource-num&gt;&lt;access-date&gt;Dec&lt;/access-date&gt;&lt;/record&gt;&lt;/Cite&gt;&lt;/EndNote&gt;</w:instrText>
      </w:r>
      <w:r w:rsidR="004D3900"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10]</w:t>
      </w:r>
      <w:r w:rsidR="004D3900" w:rsidRPr="00954357">
        <w:rPr>
          <w:rFonts w:ascii="Book Antiqua" w:hAnsi="Book Antiqua"/>
          <w:sz w:val="24"/>
          <w:szCs w:val="24"/>
          <w:lang w:val="en-US"/>
        </w:rPr>
        <w:fldChar w:fldCharType="end"/>
      </w:r>
      <w:r w:rsidR="0043663E" w:rsidRPr="00954357">
        <w:rPr>
          <w:rFonts w:ascii="Book Antiqua" w:hAnsi="Book Antiqua"/>
          <w:sz w:val="24"/>
          <w:szCs w:val="24"/>
          <w:lang w:val="en-US"/>
        </w:rPr>
        <w:t xml:space="preserve"> were</w:t>
      </w:r>
      <w:r w:rsidR="00AA7457" w:rsidRPr="00954357">
        <w:rPr>
          <w:rFonts w:ascii="Book Antiqua" w:hAnsi="Book Antiqua"/>
          <w:sz w:val="24"/>
          <w:szCs w:val="24"/>
          <w:lang w:val="en-US"/>
        </w:rPr>
        <w:t xml:space="preserve"> </w:t>
      </w:r>
      <w:r w:rsidR="006237B1" w:rsidRPr="00954357">
        <w:rPr>
          <w:rFonts w:ascii="Book Antiqua" w:hAnsi="Book Antiqua"/>
          <w:sz w:val="24"/>
          <w:szCs w:val="24"/>
          <w:lang w:val="en-US"/>
        </w:rPr>
        <w:t>som</w:t>
      </w:r>
      <w:r w:rsidR="00AA7457" w:rsidRPr="00954357">
        <w:rPr>
          <w:rFonts w:ascii="Book Antiqua" w:hAnsi="Book Antiqua"/>
          <w:sz w:val="24"/>
          <w:szCs w:val="24"/>
          <w:lang w:val="en-US"/>
        </w:rPr>
        <w:t>e of the first to construct a s</w:t>
      </w:r>
      <w:r w:rsidR="00060FBF" w:rsidRPr="00954357">
        <w:rPr>
          <w:rFonts w:ascii="Book Antiqua" w:hAnsi="Book Antiqua"/>
          <w:sz w:val="24"/>
          <w:szCs w:val="24"/>
          <w:lang w:val="en-US"/>
        </w:rPr>
        <w:t>tandardized guideline for</w:t>
      </w:r>
      <w:r w:rsidR="00AA7457" w:rsidRPr="00954357">
        <w:rPr>
          <w:rFonts w:ascii="Book Antiqua" w:hAnsi="Book Antiqua"/>
          <w:sz w:val="24"/>
          <w:szCs w:val="24"/>
          <w:lang w:val="en-US"/>
        </w:rPr>
        <w:t xml:space="preserve"> cross-cultural translation</w:t>
      </w:r>
      <w:r w:rsidR="00B062C6" w:rsidRPr="00954357">
        <w:rPr>
          <w:rFonts w:ascii="Book Antiqua" w:hAnsi="Book Antiqua"/>
          <w:sz w:val="24"/>
          <w:szCs w:val="24"/>
          <w:lang w:val="en-US"/>
        </w:rPr>
        <w:t>.</w:t>
      </w:r>
      <w:r w:rsidR="00994E94" w:rsidRPr="00954357">
        <w:rPr>
          <w:rFonts w:ascii="Book Antiqua" w:hAnsi="Book Antiqua"/>
          <w:sz w:val="24"/>
          <w:szCs w:val="24"/>
          <w:lang w:val="en-US"/>
        </w:rPr>
        <w:t xml:space="preserve"> The cross-cultural translation is intended to ensure the equivalency of content between the original and translated version. </w:t>
      </w:r>
      <w:r w:rsidR="00562E12" w:rsidRPr="00954357">
        <w:rPr>
          <w:rFonts w:ascii="Book Antiqua" w:hAnsi="Book Antiqua"/>
          <w:sz w:val="24"/>
          <w:szCs w:val="24"/>
          <w:lang w:val="en-US"/>
        </w:rPr>
        <w:t>E</w:t>
      </w:r>
      <w:r w:rsidR="00994E94" w:rsidRPr="00954357">
        <w:rPr>
          <w:rFonts w:ascii="Book Antiqua" w:hAnsi="Book Antiqua"/>
          <w:sz w:val="24"/>
          <w:szCs w:val="24"/>
          <w:lang w:val="en-US"/>
        </w:rPr>
        <w:t>quivalency is achieved by ensuring not only correct linguistic translation but also cultural adaption.</w:t>
      </w:r>
      <w:r w:rsidR="00AA7457" w:rsidRPr="00954357">
        <w:rPr>
          <w:rFonts w:ascii="Book Antiqua" w:hAnsi="Book Antiqua"/>
          <w:sz w:val="24"/>
          <w:szCs w:val="24"/>
          <w:lang w:val="en-US"/>
        </w:rPr>
        <w:t xml:space="preserve"> Others have since created </w:t>
      </w:r>
      <w:r w:rsidR="00986215" w:rsidRPr="00954357">
        <w:rPr>
          <w:rFonts w:ascii="Book Antiqua" w:hAnsi="Book Antiqua"/>
          <w:sz w:val="24"/>
          <w:szCs w:val="24"/>
          <w:lang w:val="en-US"/>
        </w:rPr>
        <w:t xml:space="preserve">recommendations </w:t>
      </w:r>
      <w:r w:rsidR="006237B1" w:rsidRPr="00954357">
        <w:rPr>
          <w:rFonts w:ascii="Book Antiqua" w:hAnsi="Book Antiqua"/>
          <w:sz w:val="24"/>
          <w:szCs w:val="24"/>
          <w:lang w:val="en-US"/>
        </w:rPr>
        <w:t>regarding ways</w:t>
      </w:r>
      <w:r w:rsidR="00986215" w:rsidRPr="00954357">
        <w:rPr>
          <w:rFonts w:ascii="Book Antiqua" w:hAnsi="Book Antiqua"/>
          <w:sz w:val="24"/>
          <w:szCs w:val="24"/>
          <w:lang w:val="en-US"/>
        </w:rPr>
        <w:t xml:space="preserve"> of assessing the psychometric properties of</w:t>
      </w:r>
      <w:r w:rsidR="006237B1" w:rsidRPr="00954357">
        <w:rPr>
          <w:rFonts w:ascii="Book Antiqua" w:hAnsi="Book Antiqua"/>
          <w:sz w:val="24"/>
          <w:szCs w:val="24"/>
          <w:lang w:val="en-US"/>
        </w:rPr>
        <w:t xml:space="preserve"> such</w:t>
      </w:r>
      <w:r w:rsidR="00332F1C" w:rsidRPr="00954357">
        <w:rPr>
          <w:rFonts w:ascii="Book Antiqua" w:hAnsi="Book Antiqua"/>
          <w:sz w:val="24"/>
          <w:szCs w:val="24"/>
          <w:lang w:val="en-US"/>
        </w:rPr>
        <w:t xml:space="preserve"> a</w:t>
      </w:r>
      <w:r w:rsidR="00536032" w:rsidRPr="00954357">
        <w:rPr>
          <w:rFonts w:ascii="Book Antiqua" w:hAnsi="Book Antiqua"/>
          <w:sz w:val="24"/>
          <w:szCs w:val="24"/>
          <w:lang w:val="en-US"/>
        </w:rPr>
        <w:t>n instrument</w:t>
      </w:r>
      <w:r w:rsidR="00986215" w:rsidRPr="00954357">
        <w:rPr>
          <w:rFonts w:ascii="Book Antiqua" w:hAnsi="Book Antiqua"/>
          <w:sz w:val="24"/>
          <w:szCs w:val="24"/>
          <w:lang w:val="en-US"/>
        </w:rPr>
        <w:fldChar w:fldCharType="begin">
          <w:fldData xml:space="preserve">PEVuZE5vdGU+PENpdGU+PEF1dGhvcj5BbmRyZXNlbjwvQXV0aG9yPjxZZWFyPjIwMDA8L1llYXI+
PFJlY051bT4xNDY8L1JlY051bT48RGlzcGxheVRleHQ+PHN0eWxlIGZhY2U9InN1cGVyc2NyaXB0
Ij5bMTEsIDEyXTwvc3R5bGU+PC9EaXNwbGF5VGV4dD48cmVjb3JkPjxyZWMtbnVtYmVyPjE0Njwv
cmVjLW51bWJlcj48Zm9yZWlnbi1rZXlzPjxrZXkgYXBwPSJFTiIgZGItaWQ9Ing1cHpyZTk1ZHh0
OWRqZTV2d2N2eHBzb3B6OXJkc3J6OXN0ZiIgdGltZXN0YW1wPSIxNTA0MTA5OTA5IiBndWlkPSIy
MjIxOGJiNi04YjgyLTRlYmMtODhjMS1kYmQ2ODBmODAwM2MiPjE0Njwva2V5PjxrZXkgYXBwPSJF
TldlYiIgZGItaWQ9IiI+MDwva2V5PjwvZm9yZWlnbi1rZXlzPjxyZWYtdHlwZSBuYW1lPSJKb3Vy
bmFsIEFydGljbGUiPjE3PC9yZWYtdHlwZT48Y29udHJpYnV0b3JzPjxhdXRob3JzPjxhdXRob3I+
QW5kcmVzZW4sIEUuIE0uPC9hdXRob3I+PC9hdXRob3JzPjwvY29udHJpYnV0b3JzPjxhdXRoLWFk
ZHJlc3M+RGVwYXJ0bWVudCBvZiBDb21tdW5pdHkgSGVhbHRoLCBTYWludCBMb3VpcyBVbml2ZXJz
aXR5IFVuaXZlcnNpdHkgU2Nob29sIG9mIFB1YmxpYyBIZWFsdGgsIE1PIDYzMTA4LCBVU0EuIGFu
ZHJlc2VuQHNsdS5lZHU8L2F1dGgtYWRkcmVzcz48dGl0bGVzPjx0aXRsZT5Dcml0ZXJpYSBmb3Ig
YXNzZXNzaW5nIHRoZSB0b29scyBvZiBkaXNhYmlsaXR5IG91dGNvbWVzIHJlc2VhcmNoPC90aXRs
ZT48c2Vjb25kYXJ5LXRpdGxlPkFyY2ggUGh5cyBNZWQgUmVoYWJpbDwvc2Vjb25kYXJ5LXRpdGxl
PjwvdGl0bGVzPjxwZXJpb2RpY2FsPjxmdWxsLXRpdGxlPkFyY2ggUGh5cyBNZWQgUmVoYWJpbDwv
ZnVsbC10aXRsZT48L3BlcmlvZGljYWw+PHBhZ2VzPlMxNS0yMDwvcGFnZXM+PHZvbHVtZT44MTwv
dm9sdW1lPjxudW1iZXI+MTIgU3VwcGwgMjwvbnVtYmVyPjxlZGl0aW9uPjIwMDAvMTIvMjk8L2Vk
aXRpb24+PGtleXdvcmRzPjxrZXl3b3JkPkFjdGl2aXRpZXMgb2YgRGFpbHkgTGl2aW5nPC9rZXl3
b3JkPjxrZXl3b3JkPkRpc2FibGVkIFBlcnNvbnMvKnJlaGFiaWxpdGF0aW9uPC9rZXl3b3JkPjxr
ZXl3b3JkPkh1bWFuczwva2V5d29yZD48a2V5d29yZD5PdXRjb21lIEFzc2Vzc21lbnQgKEhlYWx0
aCBDYXJlKS8qbWV0aG9kczwva2V5d29yZD48a2V5d29yZD5Qc3ljaG9tZXRyaWNzLyptZXRob2Rz
PC9rZXl3b3JkPjxrZXl3b3JkPlF1YWxpdHkgb2YgTGlmZTwva2V5d29yZD48L2tleXdvcmRzPjxk
YXRlcz48eWVhcj4yMDAwPC95ZWFyPjxwdWItZGF0ZXM+PGRhdGU+RGVjPC9kYXRlPjwvcHViLWRh
dGVzPjwvZGF0ZXM+PGlzYm4+MDAwMy05OTkzIChQcmludCkmI3hEOzAwMDMtOTk5MyAoTGlua2lu
Zyk8L2lzYm4+PGFjY2Vzc2lvbi1udW0+MTExMjg5MDA8L2FjY2Vzc2lvbi1udW0+PHVybHM+PHJl
bGF0ZWQtdXJscz48dXJsPmh0dHBzOi8vd3d3Lm5jYmkubmxtLm5paC5nb3YvcHVibWVkLzExMTI4
OTAwPC91cmw+PC9yZWxhdGVkLXVybHM+PC91cmxzPjxlbGVjdHJvbmljLXJlc291cmNlLW51bT4x
MC4xMDUzL2FwbXIuMjAwMC4yMDYxOTwvZWxlY3Ryb25pYy1yZXNvdXJjZS1udW0+PC9yZWNvcmQ+
PC9DaXRlPjxDaXRlPjxBdXRob3I+TW9ra2luazwvQXV0aG9yPjxZZWFyPjIwMTA8L1llYXI+PFJl
Y051bT4xMjE8L1JlY051bT48cmVjb3JkPjxyZWMtbnVtYmVyPjEyMTwvcmVjLW51bWJlcj48Zm9y
ZWlnbi1rZXlzPjxrZXkgYXBwPSJFTiIgZGItaWQ9Ing1cHpyZTk1ZHh0OWRqZTV2d2N2eHBzb3B6
OXJkc3J6OXN0ZiIgdGltZXN0YW1wPSIxNTA0MTA5ODYyIiBndWlkPSJlMWNmNTFmNS1mZTYwLTQ1
NmMtYTRiZS0xYmMzNmEwMzA5MTUiPjEyMTwva2V5PjxrZXkgYXBwPSJFTldlYiIgZGItaWQ9IiI+
MDwva2V5PjwvZm9yZWlnbi1rZXlzPjxyZWYtdHlwZSBuYW1lPSJKb3VybmFsIEFydGljbGUiPjE3
PC9yZWYtdHlwZT48Y29udHJpYnV0b3JzPjxhdXRob3JzPjxhdXRob3I+TW9ra2luaywgTC4gQi48
L2F1dGhvcj48YXV0aG9yPlRlcndlZSwgQy4gQi48L2F1dGhvcj48YXV0aG9yPlBhdHJpY2ssIEQu
IEwuPC9hdXRob3I+PGF1dGhvcj5BbG9uc28sIEouPC9hdXRob3I+PGF1dGhvcj5TdHJhdGZvcmQs
IFAuIFcuPC9hdXRob3I+PGF1dGhvcj5Lbm9sLCBELiBMLjwvYXV0aG9yPjxhdXRob3I+Qm91dGVy
LCBMLiBNLjwvYXV0aG9yPjxhdXRob3I+ZGUgVmV0LCBILiBDLjwvYXV0aG9yPjwvYXV0aG9ycz48
L2NvbnRyaWJ1dG9ycz48YXV0aC1hZGRyZXNzPkRlcGFydG1lbnQgb2YgRXBpZGVtaW9sb2d5IGFu
ZCBCaW9zdGF0aXN0aWNzLCBUaGUgRU1HTyBJbnN0aXR1dGUgZm9yIEhlYWx0aCBhbmQgQ2FyZSBS
ZXNlYXJjaCwgVlUgVW5pdmVyc2l0eSBNZWRpY2FsIENlbnRlciwgQW1zdGVyZGFtLCBUaGUgTmV0
aGVybGFuZHMuIHcubW9ra2lua0B2dW1jLm5sPC9hdXRoLWFkZHJlc3M+PHRpdGxlcz48dGl0bGU+
VGhlIENPU01JTiBzdHVkeSByZWFjaGVkIGludGVybmF0aW9uYWwgY29uc2Vuc3VzIG9uIHRheG9u
b215LCB0ZXJtaW5vbG9neSwgYW5kIGRlZmluaXRpb25zIG9mIG1lYXN1cmVtZW50IHByb3BlcnRp
ZXMgZm9yIGhlYWx0aC1yZWxhdGVkIHBhdGllbnQtcmVwb3J0ZWQgb3V0Y29tZXM8L3RpdGxlPjxz
ZWNvbmRhcnktdGl0bGU+SiBDbGluIEVwaWRlbWlvbDwvc2Vjb25kYXJ5LXRpdGxlPjwvdGl0bGVz
PjxwZXJpb2RpY2FsPjxmdWxsLXRpdGxlPkogQ2xpbiBFcGlkZW1pb2w8L2Z1bGwtdGl0bGU+PC9w
ZXJpb2RpY2FsPjxwYWdlcz43MzctNDU8L3BhZ2VzPjx2b2x1bWU+NjM8L3ZvbHVtZT48bnVtYmVy
Pjc8L251bWJlcj48ZWRpdGlvbj4yMDEwLzA1LzI1PC9lZGl0aW9uPjxrZXl3b3Jkcz48a2V5d29y
ZD5DbGluaWNhbCBQcm90b2NvbHMvY2xhc3NpZmljYXRpb24vKnN0YW5kYXJkczwva2V5d29yZD48
a2V5d29yZD4qQ29uc2Vuc3VzPC9rZXl3b3JkPjxrZXl3b3JkPkRhdGEgSW50ZXJwcmV0YXRpb24s
IFN0YXRpc3RpY2FsPC9rZXl3b3JkPjxrZXl3b3JkPkRlbHBoaSBUZWNobmlxdWU8L2tleXdvcmQ+
PGtleXdvcmQ+R3VpZGVsaW5lcyBhcyBUb3BpYzwva2V5d29yZD48a2V5d29yZD5IZWFsdGggU3Rh
dHVzPC9rZXl3b3JkPjxrZXl3b3JkPkhlYWx0aCBTdGF0dXMgSW5kaWNhdG9yczwva2V5d29yZD48
a2V5d29yZD5IdW1hbnM8L2tleXdvcmQ+PGtleXdvcmQ+SW50ZXJuYXRpb25hbCBDb29wZXJhdGlv
bjwva2V5d29yZD48a2V5d29yZD5PdXRjb21lIEFzc2Vzc21lbnQgKEhlYWx0aCBDYXJlKS9jbGFz
c2lmaWNhdGlvbi8qc3RhbmRhcmRzPC9rZXl3b3JkPjxrZXl3b3JkPlBzeWNob21ldHJpY3M8L2tl
eXdvcmQ+PGtleXdvcmQ+UXVhbGl0eSBvZiBMaWZlPC9rZXl3b3JkPjxrZXl3b3JkPlJlcHJvZHVj
aWJpbGl0eSBvZiBSZXN1bHRzPC9rZXl3b3JkPjxrZXl3b3JkPlN1cnZleXMgYW5kIFF1ZXN0aW9u
bmFpcmVzPC9rZXl3b3JkPjxrZXl3b3JkPipUZXJtaW5vbG9neSBhcyBUb3BpYzwva2V5d29yZD48
L2tleXdvcmRzPjxkYXRlcz48eWVhcj4yMDEwPC95ZWFyPjxwdWItZGF0ZXM+PGRhdGU+SnVsPC9k
YXRlPjwvcHViLWRhdGVzPjwvZGF0ZXM+PGlzYm4+MTg3OC01OTIxIChFbGVjdHJvbmljKSYjeEQ7
MDg5NS00MzU2IChMaW5raW5nKTwvaXNibj48YWNjZXNzaW9uLW51bT4yMDQ5NDgwNDwvYWNjZXNz
aW9uLW51bT48dXJscz48cmVsYXRlZC11cmxzPjx1cmw+aHR0cHM6Ly93d3cubmNiaS5ubG0ubmlo
Lmdvdi9wdWJtZWQvMjA0OTQ4MDQ8L3VybD48L3JlbGF0ZWQtdXJscz48L3VybHM+PGVsZWN0cm9u
aWMtcmVzb3VyY2UtbnVtPjEwLjEwMTYvai5qY2xpbmVwaS4yMDEwLjAyLjAwNjwvZWxlY3Ryb25p
Yy1yZXNvdXJjZS1udW0+PGFjY2Vzcy1kYXRlPjc8L2FjY2Vzcy1kYXRlPjwvcmVjb3JkPjwvQ2l0
ZT48L0VuZE5vdGU+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BbmRyZXNlbjwvQXV0aG9yPjxZZWFyPjIwMDA8L1llYXI+
PFJlY051bT4xNDY8L1JlY051bT48RGlzcGxheVRleHQ+PHN0eWxlIGZhY2U9InN1cGVyc2NyaXB0
Ij5bMTEsIDEyXTwvc3R5bGU+PC9EaXNwbGF5VGV4dD48cmVjb3JkPjxyZWMtbnVtYmVyPjE0Njwv
cmVjLW51bWJlcj48Zm9yZWlnbi1rZXlzPjxrZXkgYXBwPSJFTiIgZGItaWQ9Ing1cHpyZTk1ZHh0
OWRqZTV2d2N2eHBzb3B6OXJkc3J6OXN0ZiIgdGltZXN0YW1wPSIxNTA0MTA5OTA5IiBndWlkPSIy
MjIxOGJiNi04YjgyLTRlYmMtODhjMS1kYmQ2ODBmODAwM2MiPjE0Njwva2V5PjxrZXkgYXBwPSJF
TldlYiIgZGItaWQ9IiI+MDwva2V5PjwvZm9yZWlnbi1rZXlzPjxyZWYtdHlwZSBuYW1lPSJKb3Vy
bmFsIEFydGljbGUiPjE3PC9yZWYtdHlwZT48Y29udHJpYnV0b3JzPjxhdXRob3JzPjxhdXRob3I+
QW5kcmVzZW4sIEUuIE0uPC9hdXRob3I+PC9hdXRob3JzPjwvY29udHJpYnV0b3JzPjxhdXRoLWFk
ZHJlc3M+RGVwYXJ0bWVudCBvZiBDb21tdW5pdHkgSGVhbHRoLCBTYWludCBMb3VpcyBVbml2ZXJz
aXR5IFVuaXZlcnNpdHkgU2Nob29sIG9mIFB1YmxpYyBIZWFsdGgsIE1PIDYzMTA4LCBVU0EuIGFu
ZHJlc2VuQHNsdS5lZHU8L2F1dGgtYWRkcmVzcz48dGl0bGVzPjx0aXRsZT5Dcml0ZXJpYSBmb3Ig
YXNzZXNzaW5nIHRoZSB0b29scyBvZiBkaXNhYmlsaXR5IG91dGNvbWVzIHJlc2VhcmNoPC90aXRs
ZT48c2Vjb25kYXJ5LXRpdGxlPkFyY2ggUGh5cyBNZWQgUmVoYWJpbDwvc2Vjb25kYXJ5LXRpdGxl
PjwvdGl0bGVzPjxwZXJpb2RpY2FsPjxmdWxsLXRpdGxlPkFyY2ggUGh5cyBNZWQgUmVoYWJpbDwv
ZnVsbC10aXRsZT48L3BlcmlvZGljYWw+PHBhZ2VzPlMxNS0yMDwvcGFnZXM+PHZvbHVtZT44MTwv
dm9sdW1lPjxudW1iZXI+MTIgU3VwcGwgMjwvbnVtYmVyPjxlZGl0aW9uPjIwMDAvMTIvMjk8L2Vk
aXRpb24+PGtleXdvcmRzPjxrZXl3b3JkPkFjdGl2aXRpZXMgb2YgRGFpbHkgTGl2aW5nPC9rZXl3
b3JkPjxrZXl3b3JkPkRpc2FibGVkIFBlcnNvbnMvKnJlaGFiaWxpdGF0aW9uPC9rZXl3b3JkPjxr
ZXl3b3JkPkh1bWFuczwva2V5d29yZD48a2V5d29yZD5PdXRjb21lIEFzc2Vzc21lbnQgKEhlYWx0
aCBDYXJlKS8qbWV0aG9kczwva2V5d29yZD48a2V5d29yZD5Qc3ljaG9tZXRyaWNzLyptZXRob2Rz
PC9rZXl3b3JkPjxrZXl3b3JkPlF1YWxpdHkgb2YgTGlmZTwva2V5d29yZD48L2tleXdvcmRzPjxk
YXRlcz48eWVhcj4yMDAwPC95ZWFyPjxwdWItZGF0ZXM+PGRhdGU+RGVjPC9kYXRlPjwvcHViLWRh
dGVzPjwvZGF0ZXM+PGlzYm4+MDAwMy05OTkzIChQcmludCkmI3hEOzAwMDMtOTk5MyAoTGlua2lu
Zyk8L2lzYm4+PGFjY2Vzc2lvbi1udW0+MTExMjg5MDA8L2FjY2Vzc2lvbi1udW0+PHVybHM+PHJl
bGF0ZWQtdXJscz48dXJsPmh0dHBzOi8vd3d3Lm5jYmkubmxtLm5paC5nb3YvcHVibWVkLzExMTI4
OTAwPC91cmw+PC9yZWxhdGVkLXVybHM+PC91cmxzPjxlbGVjdHJvbmljLXJlc291cmNlLW51bT4x
MC4xMDUzL2FwbXIuMjAwMC4yMDYxOTwvZWxlY3Ryb25pYy1yZXNvdXJjZS1udW0+PC9yZWNvcmQ+
PC9DaXRlPjxDaXRlPjxBdXRob3I+TW9ra2luazwvQXV0aG9yPjxZZWFyPjIwMTA8L1llYXI+PFJl
Y051bT4xMjE8L1JlY051bT48cmVjb3JkPjxyZWMtbnVtYmVyPjEyMTwvcmVjLW51bWJlcj48Zm9y
ZWlnbi1rZXlzPjxrZXkgYXBwPSJFTiIgZGItaWQ9Ing1cHpyZTk1ZHh0OWRqZTV2d2N2eHBzb3B6
OXJkc3J6OXN0ZiIgdGltZXN0YW1wPSIxNTA0MTA5ODYyIiBndWlkPSJlMWNmNTFmNS1mZTYwLTQ1
NmMtYTRiZS0xYmMzNmEwMzA5MTUiPjEyMTwva2V5PjxrZXkgYXBwPSJFTldlYiIgZGItaWQ9IiI+
MDwva2V5PjwvZm9yZWlnbi1rZXlzPjxyZWYtdHlwZSBuYW1lPSJKb3VybmFsIEFydGljbGUiPjE3
PC9yZWYtdHlwZT48Y29udHJpYnV0b3JzPjxhdXRob3JzPjxhdXRob3I+TW9ra2luaywgTC4gQi48
L2F1dGhvcj48YXV0aG9yPlRlcndlZSwgQy4gQi48L2F1dGhvcj48YXV0aG9yPlBhdHJpY2ssIEQu
IEwuPC9hdXRob3I+PGF1dGhvcj5BbG9uc28sIEouPC9hdXRob3I+PGF1dGhvcj5TdHJhdGZvcmQs
IFAuIFcuPC9hdXRob3I+PGF1dGhvcj5Lbm9sLCBELiBMLjwvYXV0aG9yPjxhdXRob3I+Qm91dGVy
LCBMLiBNLjwvYXV0aG9yPjxhdXRob3I+ZGUgVmV0LCBILiBDLjwvYXV0aG9yPjwvYXV0aG9ycz48
L2NvbnRyaWJ1dG9ycz48YXV0aC1hZGRyZXNzPkRlcGFydG1lbnQgb2YgRXBpZGVtaW9sb2d5IGFu
ZCBCaW9zdGF0aXN0aWNzLCBUaGUgRU1HTyBJbnN0aXR1dGUgZm9yIEhlYWx0aCBhbmQgQ2FyZSBS
ZXNlYXJjaCwgVlUgVW5pdmVyc2l0eSBNZWRpY2FsIENlbnRlciwgQW1zdGVyZGFtLCBUaGUgTmV0
aGVybGFuZHMuIHcubW9ra2lua0B2dW1jLm5sPC9hdXRoLWFkZHJlc3M+PHRpdGxlcz48dGl0bGU+
VGhlIENPU01JTiBzdHVkeSByZWFjaGVkIGludGVybmF0aW9uYWwgY29uc2Vuc3VzIG9uIHRheG9u
b215LCB0ZXJtaW5vbG9neSwgYW5kIGRlZmluaXRpb25zIG9mIG1lYXN1cmVtZW50IHByb3BlcnRp
ZXMgZm9yIGhlYWx0aC1yZWxhdGVkIHBhdGllbnQtcmVwb3J0ZWQgb3V0Y29tZXM8L3RpdGxlPjxz
ZWNvbmRhcnktdGl0bGU+SiBDbGluIEVwaWRlbWlvbDwvc2Vjb25kYXJ5LXRpdGxlPjwvdGl0bGVz
PjxwZXJpb2RpY2FsPjxmdWxsLXRpdGxlPkogQ2xpbiBFcGlkZW1pb2w8L2Z1bGwtdGl0bGU+PC9w
ZXJpb2RpY2FsPjxwYWdlcz43MzctNDU8L3BhZ2VzPjx2b2x1bWU+NjM8L3ZvbHVtZT48bnVtYmVy
Pjc8L251bWJlcj48ZWRpdGlvbj4yMDEwLzA1LzI1PC9lZGl0aW9uPjxrZXl3b3Jkcz48a2V5d29y
ZD5DbGluaWNhbCBQcm90b2NvbHMvY2xhc3NpZmljYXRpb24vKnN0YW5kYXJkczwva2V5d29yZD48
a2V5d29yZD4qQ29uc2Vuc3VzPC9rZXl3b3JkPjxrZXl3b3JkPkRhdGEgSW50ZXJwcmV0YXRpb24s
IFN0YXRpc3RpY2FsPC9rZXl3b3JkPjxrZXl3b3JkPkRlbHBoaSBUZWNobmlxdWU8L2tleXdvcmQ+
PGtleXdvcmQ+R3VpZGVsaW5lcyBhcyBUb3BpYzwva2V5d29yZD48a2V5d29yZD5IZWFsdGggU3Rh
dHVzPC9rZXl3b3JkPjxrZXl3b3JkPkhlYWx0aCBTdGF0dXMgSW5kaWNhdG9yczwva2V5d29yZD48
a2V5d29yZD5IdW1hbnM8L2tleXdvcmQ+PGtleXdvcmQ+SW50ZXJuYXRpb25hbCBDb29wZXJhdGlv
bjwva2V5d29yZD48a2V5d29yZD5PdXRjb21lIEFzc2Vzc21lbnQgKEhlYWx0aCBDYXJlKS9jbGFz
c2lmaWNhdGlvbi8qc3RhbmRhcmRzPC9rZXl3b3JkPjxrZXl3b3JkPlBzeWNob21ldHJpY3M8L2tl
eXdvcmQ+PGtleXdvcmQ+UXVhbGl0eSBvZiBMaWZlPC9rZXl3b3JkPjxrZXl3b3JkPlJlcHJvZHVj
aWJpbGl0eSBvZiBSZXN1bHRzPC9rZXl3b3JkPjxrZXl3b3JkPlN1cnZleXMgYW5kIFF1ZXN0aW9u
bmFpcmVzPC9rZXl3b3JkPjxrZXl3b3JkPipUZXJtaW5vbG9neSBhcyBUb3BpYzwva2V5d29yZD48
L2tleXdvcmRzPjxkYXRlcz48eWVhcj4yMDEwPC95ZWFyPjxwdWItZGF0ZXM+PGRhdGU+SnVsPC9k
YXRlPjwvcHViLWRhdGVzPjwvZGF0ZXM+PGlzYm4+MTg3OC01OTIxIChFbGVjdHJvbmljKSYjeEQ7
MDg5NS00MzU2IChMaW5raW5nKTwvaXNibj48YWNjZXNzaW9uLW51bT4yMDQ5NDgwNDwvYWNjZXNz
aW9uLW51bT48dXJscz48cmVsYXRlZC11cmxzPjx1cmw+aHR0cHM6Ly93d3cubmNiaS5ubG0ubmlo
Lmdvdi9wdWJtZWQvMjA0OTQ4MDQ8L3VybD48L3JlbGF0ZWQtdXJscz48L3VybHM+PGVsZWN0cm9u
aWMtcmVzb3VyY2UtbnVtPjEwLjEwMTYvai5qY2xpbmVwaS4yMDEwLjAyLjAwNjwvZWxlY3Ryb25p
Yy1yZXNvdXJjZS1udW0+PGFjY2Vzcy1kYXRlPjc8L2FjY2Vzcy1kYXRlPjwvcmVjb3JkPjwvQ2l0
ZT48L0VuZE5vdGU+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986215" w:rsidRPr="00954357">
        <w:rPr>
          <w:rFonts w:ascii="Book Antiqua" w:hAnsi="Book Antiqua"/>
          <w:sz w:val="24"/>
          <w:szCs w:val="24"/>
          <w:lang w:val="en-US"/>
        </w:rPr>
      </w:r>
      <w:r w:rsidR="00986215" w:rsidRPr="00954357">
        <w:rPr>
          <w:rFonts w:ascii="Book Antiqua" w:hAnsi="Book Antiqua"/>
          <w:sz w:val="24"/>
          <w:szCs w:val="24"/>
          <w:lang w:val="en-US"/>
        </w:rPr>
        <w:fldChar w:fldCharType="separate"/>
      </w:r>
      <w:r w:rsidR="00703F4A" w:rsidRPr="00954357">
        <w:rPr>
          <w:rFonts w:ascii="Book Antiqua" w:hAnsi="Book Antiqua"/>
          <w:noProof/>
          <w:sz w:val="24"/>
          <w:szCs w:val="24"/>
          <w:vertAlign w:val="superscript"/>
          <w:lang w:val="en-US"/>
        </w:rPr>
        <w:t>[11,</w:t>
      </w:r>
      <w:r w:rsidR="00B2269C" w:rsidRPr="00954357">
        <w:rPr>
          <w:rFonts w:ascii="Book Antiqua" w:hAnsi="Book Antiqua"/>
          <w:noProof/>
          <w:sz w:val="24"/>
          <w:szCs w:val="24"/>
          <w:vertAlign w:val="superscript"/>
          <w:lang w:val="en-US"/>
        </w:rPr>
        <w:t>12]</w:t>
      </w:r>
      <w:r w:rsidR="00986215" w:rsidRPr="00954357">
        <w:rPr>
          <w:rFonts w:ascii="Book Antiqua" w:hAnsi="Book Antiqua"/>
          <w:sz w:val="24"/>
          <w:szCs w:val="24"/>
          <w:lang w:val="en-US"/>
        </w:rPr>
        <w:fldChar w:fldCharType="end"/>
      </w:r>
      <w:r w:rsidR="00332F1C" w:rsidRPr="00954357">
        <w:rPr>
          <w:rFonts w:ascii="Book Antiqua" w:hAnsi="Book Antiqua"/>
          <w:sz w:val="24"/>
          <w:szCs w:val="24"/>
          <w:lang w:val="en-US"/>
        </w:rPr>
        <w:t>.</w:t>
      </w:r>
    </w:p>
    <w:p w14:paraId="1802E97A" w14:textId="5244850F" w:rsidR="00B54A87" w:rsidRPr="00954357" w:rsidRDefault="00B54A87"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 xml:space="preserve">The Timed Up </w:t>
      </w:r>
      <w:r w:rsidR="00344990" w:rsidRPr="00954357">
        <w:rPr>
          <w:rFonts w:ascii="Book Antiqua" w:hAnsi="Book Antiqua" w:hint="eastAsia"/>
          <w:sz w:val="24"/>
          <w:szCs w:val="24"/>
          <w:lang w:val="en-US" w:eastAsia="zh-CN"/>
        </w:rPr>
        <w:t>and</w:t>
      </w:r>
      <w:r w:rsidRPr="00954357">
        <w:rPr>
          <w:rFonts w:ascii="Book Antiqua" w:hAnsi="Book Antiqua"/>
          <w:sz w:val="24"/>
          <w:szCs w:val="24"/>
          <w:lang w:val="en-US"/>
        </w:rPr>
        <w:t xml:space="preserve"> Go (TUG) test was introduced in 1991 as measure of dynamic balance and basic mobility skills </w:t>
      </w:r>
      <w:r w:rsidR="0067618A" w:rsidRPr="00954357">
        <w:rPr>
          <w:rFonts w:ascii="Book Antiqua" w:hAnsi="Book Antiqua"/>
          <w:sz w:val="24"/>
          <w:szCs w:val="24"/>
          <w:lang w:val="en-US"/>
        </w:rPr>
        <w:t xml:space="preserve">needed for </w:t>
      </w:r>
      <w:r w:rsidR="00602FDF" w:rsidRPr="00954357">
        <w:rPr>
          <w:rFonts w:ascii="Book Antiqua" w:hAnsi="Book Antiqua"/>
          <w:sz w:val="24"/>
          <w:szCs w:val="24"/>
          <w:lang w:val="en-US"/>
        </w:rPr>
        <w:t>daily living</w:t>
      </w:r>
      <w:r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A04757" w:rsidRPr="00954357">
        <w:rPr>
          <w:rFonts w:ascii="Book Antiqua" w:hAnsi="Book Antiqua"/>
          <w:sz w:val="24"/>
          <w:szCs w:val="24"/>
          <w:lang w:val="en-US"/>
        </w:rPr>
        <w:instrText xml:space="preserve"> ADDIN EN.CITE </w:instrText>
      </w:r>
      <w:r w:rsidR="00A04757"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A04757" w:rsidRPr="00954357">
        <w:rPr>
          <w:rFonts w:ascii="Book Antiqua" w:hAnsi="Book Antiqua"/>
          <w:sz w:val="24"/>
          <w:szCs w:val="24"/>
          <w:lang w:val="en-US"/>
        </w:rPr>
        <w:instrText xml:space="preserve"> ADDIN EN.CITE.DATA </w:instrText>
      </w:r>
      <w:r w:rsidR="00A04757" w:rsidRPr="00954357">
        <w:rPr>
          <w:rFonts w:ascii="Book Antiqua" w:hAnsi="Book Antiqua"/>
          <w:sz w:val="24"/>
          <w:szCs w:val="24"/>
          <w:lang w:val="en-US"/>
        </w:rPr>
      </w:r>
      <w:r w:rsidR="00A04757" w:rsidRPr="00954357">
        <w:rPr>
          <w:rFonts w:ascii="Book Antiqua" w:hAnsi="Book Antiqua"/>
          <w:sz w:val="24"/>
          <w:szCs w:val="24"/>
          <w:lang w:val="en-US"/>
        </w:rPr>
        <w:fldChar w:fldCharType="end"/>
      </w:r>
      <w:r w:rsidRPr="00954357">
        <w:rPr>
          <w:rFonts w:ascii="Book Antiqua" w:hAnsi="Book Antiqua"/>
          <w:sz w:val="24"/>
          <w:szCs w:val="24"/>
          <w:lang w:val="en-US"/>
        </w:rPr>
      </w:r>
      <w:r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3]</w:t>
      </w:r>
      <w:r w:rsidRPr="00954357">
        <w:rPr>
          <w:rFonts w:ascii="Book Antiqua" w:hAnsi="Book Antiqua"/>
          <w:sz w:val="24"/>
          <w:szCs w:val="24"/>
          <w:lang w:val="en-US"/>
        </w:rPr>
        <w:fldChar w:fldCharType="end"/>
      </w:r>
      <w:r w:rsidRPr="00954357">
        <w:rPr>
          <w:rFonts w:ascii="Book Antiqua" w:hAnsi="Book Antiqua"/>
          <w:sz w:val="24"/>
          <w:szCs w:val="24"/>
          <w:lang w:val="en-US"/>
        </w:rPr>
        <w:t>. It has been shown to have good validity and reliability in lower extremity patients who have undergone unilateral amputation</w:t>
      </w:r>
      <w:r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A04757" w:rsidRPr="00954357">
        <w:rPr>
          <w:rFonts w:ascii="Book Antiqua" w:hAnsi="Book Antiqua"/>
          <w:sz w:val="24"/>
          <w:szCs w:val="24"/>
          <w:lang w:val="en-US"/>
        </w:rPr>
        <w:instrText xml:space="preserve"> ADDIN EN.CITE </w:instrText>
      </w:r>
      <w:r w:rsidR="00A04757"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A04757" w:rsidRPr="00954357">
        <w:rPr>
          <w:rFonts w:ascii="Book Antiqua" w:hAnsi="Book Antiqua"/>
          <w:sz w:val="24"/>
          <w:szCs w:val="24"/>
          <w:lang w:val="en-US"/>
        </w:rPr>
        <w:instrText xml:space="preserve"> ADDIN EN.CITE.DATA </w:instrText>
      </w:r>
      <w:r w:rsidR="00A04757" w:rsidRPr="00954357">
        <w:rPr>
          <w:rFonts w:ascii="Book Antiqua" w:hAnsi="Book Antiqua"/>
          <w:sz w:val="24"/>
          <w:szCs w:val="24"/>
          <w:lang w:val="en-US"/>
        </w:rPr>
      </w:r>
      <w:r w:rsidR="00A04757" w:rsidRPr="00954357">
        <w:rPr>
          <w:rFonts w:ascii="Book Antiqua" w:hAnsi="Book Antiqua"/>
          <w:sz w:val="24"/>
          <w:szCs w:val="24"/>
          <w:lang w:val="en-US"/>
        </w:rPr>
        <w:fldChar w:fldCharType="end"/>
      </w:r>
      <w:r w:rsidRPr="00954357">
        <w:rPr>
          <w:rFonts w:ascii="Book Antiqua" w:hAnsi="Book Antiqua"/>
          <w:sz w:val="24"/>
          <w:szCs w:val="24"/>
          <w:lang w:val="en-US"/>
        </w:rPr>
      </w:r>
      <w:r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3]</w:t>
      </w:r>
      <w:r w:rsidRPr="00954357">
        <w:rPr>
          <w:rFonts w:ascii="Book Antiqua" w:hAnsi="Book Antiqua"/>
          <w:sz w:val="24"/>
          <w:szCs w:val="24"/>
          <w:lang w:val="en-US"/>
        </w:rPr>
        <w:fldChar w:fldCharType="end"/>
      </w:r>
      <w:r w:rsidRPr="00954357">
        <w:rPr>
          <w:rFonts w:ascii="Book Antiqua" w:hAnsi="Book Antiqua"/>
          <w:sz w:val="24"/>
          <w:szCs w:val="24"/>
          <w:lang w:val="en-US"/>
        </w:rPr>
        <w:t xml:space="preserve">. The TUG has not been properly validated for use in sarcoma patients who have undergone limb-sparing surgery, </w:t>
      </w:r>
      <w:r w:rsidR="00562E12" w:rsidRPr="00954357">
        <w:rPr>
          <w:rFonts w:ascii="Book Antiqua" w:hAnsi="Book Antiqua"/>
          <w:sz w:val="24"/>
          <w:szCs w:val="24"/>
          <w:lang w:val="en-US"/>
        </w:rPr>
        <w:t>although</w:t>
      </w:r>
      <w:r w:rsidR="00602FDF" w:rsidRPr="00954357">
        <w:rPr>
          <w:rFonts w:ascii="Book Antiqua" w:hAnsi="Book Antiqua"/>
          <w:sz w:val="24"/>
          <w:szCs w:val="24"/>
          <w:lang w:val="en-US"/>
        </w:rPr>
        <w:t xml:space="preserve"> Marchese </w:t>
      </w:r>
      <w:r w:rsidR="00602FDF" w:rsidRPr="00954357">
        <w:rPr>
          <w:rFonts w:ascii="Book Antiqua" w:hAnsi="Book Antiqua"/>
          <w:i/>
          <w:sz w:val="24"/>
          <w:szCs w:val="24"/>
          <w:lang w:val="en-US"/>
        </w:rPr>
        <w:t>et al</w:t>
      </w:r>
      <w:r w:rsidR="00620841"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F08L3N0eWxlPjwvRGlzcGxheVRleHQ+PHJlY29yZD48cmVjLW51bWJlcj42OTwvcmVjLW51
bWJlcj48Zm9yZWlnbi1rZXlzPjxrZXkgYXBwPSJFTiIgZGItaWQ9Ing1cHpyZTk1ZHh0OWRqZTV2
d2N2eHBzb3B6OXJkc3J6OXN0ZiIgdGltZXN0YW1wPSIxNTA0MTA5Nzc2IiBndWlkPSI1YmU4MTM3
ZS01MjBmLTQ1NzMtODgyMi00NTg3NDIwZTQ3NTgiPjY5PC9rZXk+PGtleSBhcHA9IkVOV2ViIiBk
Yi1pZD0iIj4wPC9rZXk+PC9mb3JlaWduLWtleXM+PHJlZi10eXBlIG5hbWU9IkpvdXJuYWwgQXJ0
aWNsZSI+MTc8L3JlZi10eXBlPjxjb250cmlidXRvcnM+PGF1dGhvcnM+PGF1dGhvcj5NYXJjaGVz
ZSwgVi4gRy48L2F1dGhvcj48YXV0aG9yPlJhaSwgUy4gTi48L2F1dGhvcj48YXV0aG9yPkNhcmxz
b24sIEMuIEEuPC9hdXRob3I+PGF1dGhvcj5IaW5kcywgUC4gUy48L2F1dGhvcj48YXV0aG9yPlNw
ZWFyaW5nLCBFLiBNLjwvYXV0aG9yPjxhdXRob3I+WmhhbmcsIEwuPC9hdXRob3I+PGF1dGhvcj5D
YWxsYXdheSwgTC48L2F1dGhvcj48YXV0aG9yPk5lZWwsIE0uIEQuPC9hdXRob3I+PGF1dGhvcj5S
YW8sIEIuIE4uPC9hdXRob3I+PGF1dGhvcj5HaW5zYmVyZywgSi4gUC48L2F1dGhvcj48L2F1dGhv
cnM+PC9jb250cmlidXRvcnM+PGF1dGgtYWRkcmVzcz5EZXBhcnRtZW50IG9mIEVwaWRlbWlvbG9n
eSBhbmQgQ2FuY2VyIENvbnRyb2wsIFN0LiBKdWRlIENoaWxkcmVuJmFwb3M7cyBSZXNlYXJjaCBI
b3NwaXRhbCwgTWVtcGhpcywgVGVubmVzc2VlIDM4MTA1LTI3OTQsIFVTQS4gdmdvY2hhQG1pbmRz
cHJpbmcuY29tPC9hdXRoLWFkZHJlc3M+PHRpdGxlcz48dGl0bGU+QXNzZXNzaW5nIGZ1bmN0aW9u
YWwgbW9iaWxpdHkgaW4gc3Vydml2b3JzIG9mIGxvd2VyLWV4dHJlbWl0eSBzYXJjb21hOiByZWxp
YWJpbGl0eSBhbmQgdmFsaWRpdHkgb2YgYSBuZXcgYXNzZXNzbWVudCB0b29sPC90aXRsZT48c2Vj
b25kYXJ5LXRpdGxlPlBlZGlhdHIgQmxvb2QgQ2FuY2VyPC9zZWNvbmRhcnktdGl0bGU+PC90aXRs
ZXM+PHBlcmlvZGljYWw+PGZ1bGwtdGl0bGU+UGVkaWF0ciBCbG9vZCBDYW5jZXI8L2Z1bGwtdGl0
bGU+PC9wZXJpb2RpY2FsPjxwYWdlcz4xODMtOTwvcGFnZXM+PHZvbHVtZT40OTwvdm9sdW1lPjxu
dW1iZXI+MjwvbnVtYmVyPjxlZGl0aW9uPjIwMDYvMDYvMTc8L2VkaXRpb24+PGtleXdvcmRzPjxr
ZXl3b3JkPkFtcHV0YXRpb248L2tleXdvcmQ+PGtleXdvcmQ+Qm9uZSBOZW9wbGFzbXMvZHJ1ZyB0
aGVyYXB5L3JhZGlvdGhlcmFweS9zdXJnZXJ5PC9rZXl3b3JkPjxrZXl3b3JkPkNhbmVzL3N0YXRp
c3RpY3MgJmFtcDsgbnVtZXJpY2FsIGRhdGE8L2tleXdvcmQ+PGtleXdvcmQ+Q29tYmluZWQgTW9k
YWxpdHkgVGhlcmFweTwva2V5d29yZD48a2V5d29yZD5DcnV0Y2hlcy9zdGF0aXN0aWNzICZhbXA7
IG51bWVyaWNhbCBkYXRhPC9rZXl3b3JkPjxrZXl3b3JkPkRlcGVuZGVudCBBbWJ1bGF0aW9uL3Bz
eWNob2xvZ3kvc3RhdGlzdGljcyAmYW1wOyBudW1lcmljYWwgZGF0YTwva2V5d29yZD48a2V5d29y
ZD5IdW1hbnM8L2tleXdvcmQ+PGtleXdvcmQ+TGVnL3BoeXNpb3BhdGhvbG9neS8qc3VyZ2VyeTwv
a2V5d29yZD48a2V5d29yZD4qTW9iaWxpdHkgTGltaXRhdGlvbjwva2V5d29yZD48a2V5d29yZD5P
YnNlcnZlciBWYXJpYXRpb248L2tleXdvcmQ+PGtleXdvcmQ+UGFpbi9lcGlkZW1pb2xvZ3kvZXRp
b2xvZ3k8L2tleXdvcmQ+PGtleXdvcmQ+UGVyc29uYWwgU2F0aXNmYWN0aW9uPC9rZXl3b3JkPjxr
ZXl3b3JkPlBoeXNpY2FsIEVuZHVyYW5jZTwva2V5d29yZD48a2V5d29yZD5QaHlzaWNhbCBFeGVy
dGlvbjwva2V5d29yZD48a2V5d29yZD5Qb3N0b3BlcmF0aXZlIENvbXBsaWNhdGlvbnMvKmVwaWRl
bWlvbG9neS9waHlzaW9wYXRob2xvZ3kvcHN5Y2hvbG9neTwva2V5d29yZD48a2V5d29yZD5SZXBy
b2R1Y2liaWxpdHkgb2YgUmVzdWx0czwva2V5d29yZD48a2V5d29yZD5SdW5uaW5nPC9rZXl3b3Jk
PjxrZXl3b3JkPlNhcmNvbWEvZHJ1ZyB0aGVyYXB5L3JhZGlvdGhlcmFweS8qc3VyZ2VyeTwva2V5
d29yZD48a2V5d29yZD4qU2V2ZXJpdHkgb2YgSWxsbmVzcyBJbmRleDwva2V5d29yZD48a2V5d29y
ZD5Tb2NpYWwgQWRqdXN0bWVudDwva2V5d29yZD48a2V5d29yZD5TcG9ydHM8L2tleXdvcmQ+PGtl
eXdvcmQ+U3Vydml2b3JzLypwc3ljaG9sb2d5PC9rZXl3b3JkPjxrZXl3b3JkPldhbGtpbmc8L2tl
eXdvcmQ+PGtleXdvcmQ+V2hlZWxjaGFpcnMvc3RhdGlzdGljcyAmYW1wOyBudW1lcmljYWwgZGF0
YTwva2V5d29yZD48L2tleXdvcmRzPjxkYXRlcz48eWVhcj4yMDA3PC95ZWFyPjxwdWItZGF0ZXM+
PGRhdGU+QXVnPC9kYXRlPjwvcHViLWRhdGVzPjwvZGF0ZXM+PHB1Yi1sb2NhdGlvbj5Vbml0ZWQg
U3RhdGVzPC9wdWItbG9jYXRpb24+PGlzYm4+MTU0NS01MDA5IChQcmludCkmI3hEOzE1NDUtNTAw
OSAoTGlua2luZyk8L2lzYm4+PGFjY2Vzc2lvbi1udW0+MTY3Nzk4MDc8L2FjY2Vzc2lvbi1udW0+
PHVybHM+PHJlbGF0ZWQtdXJscz48dXJsPmh0dHBzOi8vd3d3Lm5jYmkubmxtLm5paC5nb3YvcHVi
bWVkLzE2Nzc5ODA3PC91cmw+PC9yZWxhdGVkLXVybHM+PC91cmxzPjxlbGVjdHJvbmljLXJlc291
cmNlLW51bT4xMC4xMDAyL3BiYy4yMDkzMjwvZWxlY3Ryb25pYy1yZXNvdXJjZS1udW0+PGFjY2Vz
cy1kYXRlPkF1ZzwvYWNjZXNzLWRhdGU+PC9yZWNvcmQ+PC9DaXRlPjwvRW5kTm90ZT4A
</w:fldData>
        </w:fldChar>
      </w:r>
      <w:r w:rsidR="00DB72A6" w:rsidRPr="00954357">
        <w:rPr>
          <w:rFonts w:ascii="Book Antiqua" w:hAnsi="Book Antiqua"/>
          <w:sz w:val="24"/>
          <w:szCs w:val="24"/>
          <w:lang w:val="en-US"/>
        </w:rPr>
        <w:instrText xml:space="preserve"> ADDIN EN.CITE </w:instrText>
      </w:r>
      <w:r w:rsidR="00DB72A6"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F08L3N0eWxlPjwvRGlzcGxheVRleHQ+PHJlY29yZD48cmVjLW51bWJlcj42OTwvcmVjLW51
bWJlcj48Zm9yZWlnbi1rZXlzPjxrZXkgYXBwPSJFTiIgZGItaWQ9Ing1cHpyZTk1ZHh0OWRqZTV2
d2N2eHBzb3B6OXJkc3J6OXN0ZiIgdGltZXN0YW1wPSIxNTA0MTA5Nzc2IiBndWlkPSI1YmU4MTM3
ZS01MjBmLTQ1NzMtODgyMi00NTg3NDIwZTQ3NTgiPjY5PC9rZXk+PGtleSBhcHA9IkVOV2ViIiBk
Yi1pZD0iIj4wPC9rZXk+PC9mb3JlaWduLWtleXM+PHJlZi10eXBlIG5hbWU9IkpvdXJuYWwgQXJ0
aWNsZSI+MTc8L3JlZi10eXBlPjxjb250cmlidXRvcnM+PGF1dGhvcnM+PGF1dGhvcj5NYXJjaGVz
ZSwgVi4gRy48L2F1dGhvcj48YXV0aG9yPlJhaSwgUy4gTi48L2F1dGhvcj48YXV0aG9yPkNhcmxz
b24sIEMuIEEuPC9hdXRob3I+PGF1dGhvcj5IaW5kcywgUC4gUy48L2F1dGhvcj48YXV0aG9yPlNw
ZWFyaW5nLCBFLiBNLjwvYXV0aG9yPjxhdXRob3I+WmhhbmcsIEwuPC9hdXRob3I+PGF1dGhvcj5D
YWxsYXdheSwgTC48L2F1dGhvcj48YXV0aG9yPk5lZWwsIE0uIEQuPC9hdXRob3I+PGF1dGhvcj5S
YW8sIEIuIE4uPC9hdXRob3I+PGF1dGhvcj5HaW5zYmVyZywgSi4gUC48L2F1dGhvcj48L2F1dGhv
cnM+PC9jb250cmlidXRvcnM+PGF1dGgtYWRkcmVzcz5EZXBhcnRtZW50IG9mIEVwaWRlbWlvbG9n
eSBhbmQgQ2FuY2VyIENvbnRyb2wsIFN0LiBKdWRlIENoaWxkcmVuJmFwb3M7cyBSZXNlYXJjaCBI
b3NwaXRhbCwgTWVtcGhpcywgVGVubmVzc2VlIDM4MTA1LTI3OTQsIFVTQS4gdmdvY2hhQG1pbmRz
cHJpbmcuY29tPC9hdXRoLWFkZHJlc3M+PHRpdGxlcz48dGl0bGU+QXNzZXNzaW5nIGZ1bmN0aW9u
YWwgbW9iaWxpdHkgaW4gc3Vydml2b3JzIG9mIGxvd2VyLWV4dHJlbWl0eSBzYXJjb21hOiByZWxp
YWJpbGl0eSBhbmQgdmFsaWRpdHkgb2YgYSBuZXcgYXNzZXNzbWVudCB0b29sPC90aXRsZT48c2Vj
b25kYXJ5LXRpdGxlPlBlZGlhdHIgQmxvb2QgQ2FuY2VyPC9zZWNvbmRhcnktdGl0bGU+PC90aXRs
ZXM+PHBlcmlvZGljYWw+PGZ1bGwtdGl0bGU+UGVkaWF0ciBCbG9vZCBDYW5jZXI8L2Z1bGwtdGl0
bGU+PC9wZXJpb2RpY2FsPjxwYWdlcz4xODMtOTwvcGFnZXM+PHZvbHVtZT40OTwvdm9sdW1lPjxu
dW1iZXI+MjwvbnVtYmVyPjxlZGl0aW9uPjIwMDYvMDYvMTc8L2VkaXRpb24+PGtleXdvcmRzPjxr
ZXl3b3JkPkFtcHV0YXRpb248L2tleXdvcmQ+PGtleXdvcmQ+Qm9uZSBOZW9wbGFzbXMvZHJ1ZyB0
aGVyYXB5L3JhZGlvdGhlcmFweS9zdXJnZXJ5PC9rZXl3b3JkPjxrZXl3b3JkPkNhbmVzL3N0YXRp
c3RpY3MgJmFtcDsgbnVtZXJpY2FsIGRhdGE8L2tleXdvcmQ+PGtleXdvcmQ+Q29tYmluZWQgTW9k
YWxpdHkgVGhlcmFweTwva2V5d29yZD48a2V5d29yZD5DcnV0Y2hlcy9zdGF0aXN0aWNzICZhbXA7
IG51bWVyaWNhbCBkYXRhPC9rZXl3b3JkPjxrZXl3b3JkPkRlcGVuZGVudCBBbWJ1bGF0aW9uL3Bz
eWNob2xvZ3kvc3RhdGlzdGljcyAmYW1wOyBudW1lcmljYWwgZGF0YTwva2V5d29yZD48a2V5d29y
ZD5IdW1hbnM8L2tleXdvcmQ+PGtleXdvcmQ+TGVnL3BoeXNpb3BhdGhvbG9neS8qc3VyZ2VyeTwv
a2V5d29yZD48a2V5d29yZD4qTW9iaWxpdHkgTGltaXRhdGlvbjwva2V5d29yZD48a2V5d29yZD5P
YnNlcnZlciBWYXJpYXRpb248L2tleXdvcmQ+PGtleXdvcmQ+UGFpbi9lcGlkZW1pb2xvZ3kvZXRp
b2xvZ3k8L2tleXdvcmQ+PGtleXdvcmQ+UGVyc29uYWwgU2F0aXNmYWN0aW9uPC9rZXl3b3JkPjxr
ZXl3b3JkPlBoeXNpY2FsIEVuZHVyYW5jZTwva2V5d29yZD48a2V5d29yZD5QaHlzaWNhbCBFeGVy
dGlvbjwva2V5d29yZD48a2V5d29yZD5Qb3N0b3BlcmF0aXZlIENvbXBsaWNhdGlvbnMvKmVwaWRl
bWlvbG9neS9waHlzaW9wYXRob2xvZ3kvcHN5Y2hvbG9neTwva2V5d29yZD48a2V5d29yZD5SZXBy
b2R1Y2liaWxpdHkgb2YgUmVzdWx0czwva2V5d29yZD48a2V5d29yZD5SdW5uaW5nPC9rZXl3b3Jk
PjxrZXl3b3JkPlNhcmNvbWEvZHJ1ZyB0aGVyYXB5L3JhZGlvdGhlcmFweS8qc3VyZ2VyeTwva2V5
d29yZD48a2V5d29yZD4qU2V2ZXJpdHkgb2YgSWxsbmVzcyBJbmRleDwva2V5d29yZD48a2V5d29y
ZD5Tb2NpYWwgQWRqdXN0bWVudDwva2V5d29yZD48a2V5d29yZD5TcG9ydHM8L2tleXdvcmQ+PGtl
eXdvcmQ+U3Vydml2b3JzLypwc3ljaG9sb2d5PC9rZXl3b3JkPjxrZXl3b3JkPldhbGtpbmc8L2tl
eXdvcmQ+PGtleXdvcmQ+V2hlZWxjaGFpcnMvc3RhdGlzdGljcyAmYW1wOyBudW1lcmljYWwgZGF0
YTwva2V5d29yZD48L2tleXdvcmRzPjxkYXRlcz48eWVhcj4yMDA3PC95ZWFyPjxwdWItZGF0ZXM+
PGRhdGU+QXVnPC9kYXRlPjwvcHViLWRhdGVzPjwvZGF0ZXM+PHB1Yi1sb2NhdGlvbj5Vbml0ZWQg
U3RhdGVzPC9wdWItbG9jYXRpb24+PGlzYm4+MTU0NS01MDA5IChQcmludCkmI3hEOzE1NDUtNTAw
OSAoTGlua2luZyk8L2lzYm4+PGFjY2Vzc2lvbi1udW0+MTY3Nzk4MDc8L2FjY2Vzc2lvbi1udW0+
PHVybHM+PHJlbGF0ZWQtdXJscz48dXJsPmh0dHBzOi8vd3d3Lm5jYmkubmxtLm5paC5nb3YvcHVi
bWVkLzE2Nzc5ODA3PC91cmw+PC9yZWxhdGVkLXVybHM+PC91cmxzPjxlbGVjdHJvbmljLXJlc291
cmNlLW51bT4xMC4xMDAyL3BiYy4yMDkzMjwvZWxlY3Ryb25pYy1yZXNvdXJjZS1udW0+PGFjY2Vz
cy1kYXRlPkF1ZzwvYWNjZXNzLWRhdGU+PC9yZWNvcmQ+PC9DaXRlPjwvRW5kTm90ZT4A
</w:fldData>
        </w:fldChar>
      </w:r>
      <w:r w:rsidR="00DB72A6" w:rsidRPr="00954357">
        <w:rPr>
          <w:rFonts w:ascii="Book Antiqua" w:hAnsi="Book Antiqua"/>
          <w:sz w:val="24"/>
          <w:szCs w:val="24"/>
          <w:lang w:val="en-US"/>
        </w:rPr>
        <w:instrText xml:space="preserve"> ADDIN EN.CITE.DATA </w:instrText>
      </w:r>
      <w:r w:rsidR="00DB72A6" w:rsidRPr="00954357">
        <w:rPr>
          <w:rFonts w:ascii="Book Antiqua" w:hAnsi="Book Antiqua"/>
          <w:sz w:val="24"/>
          <w:szCs w:val="24"/>
          <w:lang w:val="en-US"/>
        </w:rPr>
      </w:r>
      <w:r w:rsidR="00DB72A6" w:rsidRPr="00954357">
        <w:rPr>
          <w:rFonts w:ascii="Book Antiqua" w:hAnsi="Book Antiqua"/>
          <w:sz w:val="24"/>
          <w:szCs w:val="24"/>
          <w:lang w:val="en-US"/>
        </w:rPr>
        <w:fldChar w:fldCharType="end"/>
      </w:r>
      <w:r w:rsidR="00620841" w:rsidRPr="00954357">
        <w:rPr>
          <w:rFonts w:ascii="Book Antiqua" w:hAnsi="Book Antiqua"/>
          <w:sz w:val="24"/>
          <w:szCs w:val="24"/>
          <w:lang w:val="en-US"/>
        </w:rPr>
      </w:r>
      <w:r w:rsidR="00620841"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4]</w:t>
      </w:r>
      <w:r w:rsidR="00620841" w:rsidRPr="00954357">
        <w:rPr>
          <w:rFonts w:ascii="Book Antiqua" w:hAnsi="Book Antiqua"/>
          <w:sz w:val="24"/>
          <w:szCs w:val="24"/>
          <w:lang w:val="en-US"/>
        </w:rPr>
        <w:fldChar w:fldCharType="end"/>
      </w:r>
      <w:r w:rsidR="00620841" w:rsidRPr="00954357">
        <w:rPr>
          <w:rFonts w:ascii="Book Antiqua" w:hAnsi="Book Antiqua"/>
          <w:sz w:val="24"/>
          <w:szCs w:val="24"/>
          <w:lang w:val="en-US"/>
        </w:rPr>
        <w:t xml:space="preserve"> </w:t>
      </w:r>
      <w:r w:rsidR="00913A56" w:rsidRPr="00954357">
        <w:rPr>
          <w:rFonts w:ascii="Book Antiqua" w:hAnsi="Book Antiqua"/>
          <w:sz w:val="24"/>
          <w:szCs w:val="24"/>
          <w:lang w:val="en-US"/>
        </w:rPr>
        <w:t xml:space="preserve">have validated the TUG as part of </w:t>
      </w:r>
      <w:r w:rsidR="00562E12" w:rsidRPr="00954357">
        <w:rPr>
          <w:rFonts w:ascii="Book Antiqua" w:hAnsi="Book Antiqua"/>
          <w:sz w:val="24"/>
          <w:szCs w:val="24"/>
          <w:lang w:val="en-US"/>
        </w:rPr>
        <w:t xml:space="preserve">a </w:t>
      </w:r>
      <w:r w:rsidR="00913A56" w:rsidRPr="00954357">
        <w:rPr>
          <w:rFonts w:ascii="Book Antiqua" w:hAnsi="Book Antiqua"/>
          <w:sz w:val="24"/>
          <w:szCs w:val="24"/>
          <w:lang w:val="en-US"/>
        </w:rPr>
        <w:t>larger functional outcome assessment method in sarcoma patients</w:t>
      </w:r>
      <w:r w:rsidR="00620841" w:rsidRPr="00954357">
        <w:rPr>
          <w:rFonts w:ascii="Book Antiqua" w:hAnsi="Book Antiqua"/>
          <w:sz w:val="24"/>
          <w:szCs w:val="24"/>
          <w:lang w:val="en-US"/>
        </w:rPr>
        <w:t>.</w:t>
      </w:r>
    </w:p>
    <w:p w14:paraId="42C3BA0C" w14:textId="7DFDFA7B" w:rsidR="000416C3" w:rsidRPr="00954357" w:rsidRDefault="00562E12"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Only f</w:t>
      </w:r>
      <w:r w:rsidR="000416C3" w:rsidRPr="00954357">
        <w:rPr>
          <w:rFonts w:ascii="Book Antiqua" w:hAnsi="Book Antiqua"/>
          <w:sz w:val="24"/>
          <w:szCs w:val="24"/>
          <w:lang w:val="en-US"/>
        </w:rPr>
        <w:t xml:space="preserve">ew studies have investigated the </w:t>
      </w:r>
      <w:r w:rsidRPr="00954357">
        <w:rPr>
          <w:rFonts w:ascii="Book Antiqua" w:hAnsi="Book Antiqua"/>
          <w:sz w:val="24"/>
          <w:szCs w:val="24"/>
          <w:lang w:val="en-US"/>
        </w:rPr>
        <w:t>cor</w:t>
      </w:r>
      <w:r w:rsidR="000416C3" w:rsidRPr="00954357">
        <w:rPr>
          <w:rFonts w:ascii="Book Antiqua" w:hAnsi="Book Antiqua"/>
          <w:sz w:val="24"/>
          <w:szCs w:val="24"/>
          <w:lang w:val="en-US"/>
        </w:rPr>
        <w:t>relation between objective measurement</w:t>
      </w:r>
      <w:r w:rsidRPr="00954357">
        <w:rPr>
          <w:rFonts w:ascii="Book Antiqua" w:hAnsi="Book Antiqua"/>
          <w:sz w:val="24"/>
          <w:szCs w:val="24"/>
          <w:lang w:val="en-US"/>
        </w:rPr>
        <w:t>s</w:t>
      </w:r>
      <w:r w:rsidR="000416C3" w:rsidRPr="00954357">
        <w:rPr>
          <w:rFonts w:ascii="Book Antiqua" w:hAnsi="Book Antiqua"/>
          <w:sz w:val="24"/>
          <w:szCs w:val="24"/>
          <w:lang w:val="en-US"/>
        </w:rPr>
        <w:t xml:space="preserve"> and q</w:t>
      </w:r>
      <w:r w:rsidR="00602FDF" w:rsidRPr="00954357">
        <w:rPr>
          <w:rFonts w:ascii="Book Antiqua" w:hAnsi="Book Antiqua"/>
          <w:sz w:val="24"/>
          <w:szCs w:val="24"/>
          <w:lang w:val="en-US"/>
        </w:rPr>
        <w:t>uestionnaires, such as the MSTS</w:t>
      </w:r>
      <w:r w:rsidR="000416C3"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CwgMTVdPC9zdHlsZT48L0Rpc3BsYXlUZXh0PjxyZWNvcmQ+PHJlYy1udW1iZXI+Njk8L3Jl
Yy1udW1iZXI+PGZvcmVpZ24ta2V5cz48a2V5IGFwcD0iRU4iIGRiLWlkPSJ4NXB6cmU5NWR4dDlk
amU1dndjdnhwc29wejlyZHNyejlzdGYiIHRpbWVzdGFtcD0iMTUwNDEwOTc3NiIgZ3VpZD0iNWJl
ODEzN2UtNTIwZi00NTczLTg4MjItNDU4NzQyMGU0NzU4Ij42OTwva2V5PjxrZXkgYXBwPSJFTldl
YiIgZGItaWQ9IiI+MDwva2V5PjwvZm9yZWlnbi1rZXlzPjxyZWYtdHlwZSBuYW1lPSJKb3VybmFs
IEFydGljbGUiPjE3PC9yZWYtdHlwZT48Y29udHJpYnV0b3JzPjxhdXRob3JzPjxhdXRob3I+TWFy
Y2hlc2UsIFYuIEcuPC9hdXRob3I+PGF1dGhvcj5SYWksIFMuIE4uPC9hdXRob3I+PGF1dGhvcj5D
YXJsc29uLCBDLiBBLjwvYXV0aG9yPjxhdXRob3I+SGluZHMsIFAuIFMuPC9hdXRob3I+PGF1dGhv
cj5TcGVhcmluZywgRS4gTS48L2F1dGhvcj48YXV0aG9yPlpoYW5nLCBMLjwvYXV0aG9yPjxhdXRo
b3I+Q2FsbGF3YXksIEwuPC9hdXRob3I+PGF1dGhvcj5OZWVsLCBNLiBELjwvYXV0aG9yPjxhdXRo
b3I+UmFvLCBCLiBOLjwvYXV0aG9yPjxhdXRob3I+R2luc2JlcmcsIEouIFAuPC9hdXRob3I+PC9h
dXRob3JzPjwvY29udHJpYnV0b3JzPjxhdXRoLWFkZHJlc3M+RGVwYXJ0bWVudCBvZiBFcGlkZW1p
b2xvZ3kgYW5kIENhbmNlciBDb250cm9sLCBTdC4gSnVkZSBDaGlsZHJlbiZhcG9zO3MgUmVzZWFy
Y2ggSG9zcGl0YWwsIE1lbXBoaXMsIFRlbm5lc3NlZSAzODEwNS0yNzk0LCBVU0EuIHZnb2NoYUBt
aW5kc3ByaW5nLmNvbTwvYXV0aC1hZGRyZXNzPjx0aXRsZXM+PHRpdGxlPkFzc2Vzc2luZyBmdW5j
dGlvbmFsIG1vYmlsaXR5IGluIHN1cnZpdm9ycyBvZiBsb3dlci1leHRyZW1pdHkgc2FyY29tYTog
cmVsaWFiaWxpdHkgYW5kIHZhbGlkaXR5IG9mIGEgbmV3IGFzc2Vzc21lbnQgdG9vbDwvdGl0bGU+
PHNlY29uZGFyeS10aXRsZT5QZWRpYXRyIEJsb29kIENhbmNlcjwvc2Vjb25kYXJ5LXRpdGxlPjwv
dGl0bGVzPjxwZXJpb2RpY2FsPjxmdWxsLXRpdGxlPlBlZGlhdHIgQmxvb2QgQ2FuY2VyPC9mdWxs
LXRpdGxlPjwvcGVyaW9kaWNhbD48cGFnZXM+MTgzLTk8L3BhZ2VzPjx2b2x1bWU+NDk8L3ZvbHVt
ZT48bnVtYmVyPjI8L251bWJlcj48ZWRpdGlvbj4yMDA2LzA2LzE3PC9lZGl0aW9uPjxrZXl3b3Jk
cz48a2V5d29yZD5BbXB1dGF0aW9uPC9rZXl3b3JkPjxrZXl3b3JkPkJvbmUgTmVvcGxhc21zL2Ry
dWcgdGhlcmFweS9yYWRpb3RoZXJhcHkvc3VyZ2VyeTwva2V5d29yZD48a2V5d29yZD5DYW5lcy9z
dGF0aXN0aWNzICZhbXA7IG51bWVyaWNhbCBkYXRhPC9rZXl3b3JkPjxrZXl3b3JkPkNvbWJpbmVk
IE1vZGFsaXR5IFRoZXJhcHk8L2tleXdvcmQ+PGtleXdvcmQ+Q3J1dGNoZXMvc3RhdGlzdGljcyAm
YW1wOyBudW1lcmljYWwgZGF0YTwva2V5d29yZD48a2V5d29yZD5EZXBlbmRlbnQgQW1idWxhdGlv
bi9wc3ljaG9sb2d5L3N0YXRpc3RpY3MgJmFtcDsgbnVtZXJpY2FsIGRhdGE8L2tleXdvcmQ+PGtl
eXdvcmQ+SHVtYW5zPC9rZXl3b3JkPjxrZXl3b3JkPkxlZy9waHlzaW9wYXRob2xvZ3kvKnN1cmdl
cnk8L2tleXdvcmQ+PGtleXdvcmQ+Kk1vYmlsaXR5IExpbWl0YXRpb248L2tleXdvcmQ+PGtleXdv
cmQ+T2JzZXJ2ZXIgVmFyaWF0aW9uPC9rZXl3b3JkPjxrZXl3b3JkPlBhaW4vZXBpZGVtaW9sb2d5
L2V0aW9sb2d5PC9rZXl3b3JkPjxrZXl3b3JkPlBlcnNvbmFsIFNhdGlzZmFjdGlvbjwva2V5d29y
ZD48a2V5d29yZD5QaHlzaWNhbCBFbmR1cmFuY2U8L2tleXdvcmQ+PGtleXdvcmQ+UGh5c2ljYWwg
RXhlcnRpb248L2tleXdvcmQ+PGtleXdvcmQ+UG9zdG9wZXJhdGl2ZSBDb21wbGljYXRpb25zLypl
cGlkZW1pb2xvZ3kvcGh5c2lvcGF0aG9sb2d5L3BzeWNob2xvZ3k8L2tleXdvcmQ+PGtleXdvcmQ+
UmVwcm9kdWNpYmlsaXR5IG9mIFJlc3VsdHM8L2tleXdvcmQ+PGtleXdvcmQ+UnVubmluZzwva2V5
d29yZD48a2V5d29yZD5TYXJjb21hL2RydWcgdGhlcmFweS9yYWRpb3RoZXJhcHkvKnN1cmdlcnk8
L2tleXdvcmQ+PGtleXdvcmQ+KlNldmVyaXR5IG9mIElsbG5lc3MgSW5kZXg8L2tleXdvcmQ+PGtl
eXdvcmQ+U29jaWFsIEFkanVzdG1lbnQ8L2tleXdvcmQ+PGtleXdvcmQ+U3BvcnRzPC9rZXl3b3Jk
PjxrZXl3b3JkPlN1cnZpdm9ycy8qcHN5Y2hvbG9neTwva2V5d29yZD48a2V5d29yZD5XYWxraW5n
PC9rZXl3b3JkPjxrZXl3b3JkPldoZWVsY2hhaXJzL3N0YXRpc3RpY3MgJmFtcDsgbnVtZXJpY2Fs
IGRhdGE8L2tleXdvcmQ+PC9rZXl3b3Jkcz48ZGF0ZXM+PHllYXI+MjAwNzwveWVhcj48cHViLWRh
dGVzPjxkYXRlPkF1ZzwvZGF0ZT48L3B1Yi1kYXRlcz48L2RhdGVzPjxwdWItbG9jYXRpb24+VW5p
dGVkIFN0YXRlczwvcHViLWxvY2F0aW9uPjxpc2JuPjE1NDUtNTAwOSAoUHJpbnQpJiN4RDsxNTQ1
LTUwMDkgKExpbmtpbmcpPC9pc2JuPjxhY2Nlc3Npb24tbnVtPjE2Nzc5ODA3PC9hY2Nlc3Npb24t
bnVtPjx1cmxzPjxyZWxhdGVkLXVybHM+PHVybD5odHRwczovL3d3dy5uY2JpLm5sbS5uaWguZ292
L3B1Ym1lZC8xNjc3OTgwNzwvdXJsPjwvcmVsYXRlZC11cmxzPjwvdXJscz48ZWxlY3Ryb25pYy1y
ZXNvdXJjZS1udW0+MTAuMTAwMi9wYmMuMjA5MzI8L2VsZWN0cm9uaWMtcmVzb3VyY2UtbnVtPjxh
Y2Nlc3MtZGF0ZT5BdWc8L2FjY2Vzcy1kYXRlPjwvcmVjb3JkPjwvQ2l0ZT48Q2l0ZT48QXV0aG9y
PlRhbmFrYTwvQXV0aG9yPjxZZWFyPjIwMTY8L1llYXI+PFJlY051bT4xODE8L1JlY051bT48cmVj
b3JkPjxyZWMtbnVtYmVyPjE4MTwvcmVjLW51bWJlcj48Zm9yZWlnbi1rZXlzPjxrZXkgYXBwPSJF
TiIgZGItaWQ9Ing1cHpyZTk1ZHh0OWRqZTV2d2N2eHBzb3B6OXJkc3J6OXN0ZiIgdGltZXN0YW1w
PSIxNTA0MTA5OTg0IiBndWlkPSI3Mjc5YmYxYy0xZjA3LTQ4NTktODViOS0wY2ZlMWRjYzA3ZDAi
PjE4MTwva2V5PjxrZXkgYXBwPSJFTldlYiIgZGItaWQ9IiI+MDwva2V5PjwvZm9yZWlnbi1rZXlz
PjxyZWYtdHlwZSBuYW1lPSJKb3VybmFsIEFydGljbGUiPjE3PC9yZWYtdHlwZT48Y29udHJpYnV0
b3JzPjxhdXRob3JzPjxhdXRob3I+VGFuYWthLCBBLjwvYXV0aG9yPjxhdXRob3I+WW9zaGltdXJh
LCBZLjwvYXV0aG9yPjxhdXRob3I+QW9raSwgSy48L2F1dGhvcj48YXV0aG9yPktpdG8sIE0uPC9h
dXRob3I+PGF1dGhvcj5Pa2Ftb3RvLCBNLjwvYXV0aG9yPjxhdXRob3I+U3V6dWtpLCBTLjwvYXV0
aG9yPjxhdXRob3I+TW9tb3NlLCBULjwvYXV0aG9yPjxhdXRob3I+S2F0bywgSC48L2F1dGhvcj48
L2F1dGhvcnM+PC9jb250cmlidXRvcnM+PGF1dGgtYWRkcmVzcz5EZXBhcnRtZW50IG9mIE9ydGhv
cGFlZGljIFN1cmdlcnksIFNoaW5zaHUgVW5pdmVyc2l0eSBTY2hvb2wgb2YgTWVkaWNpbmUsIDMt
MS0xIEFzYWhpLCBNYXRzdW1vdG8sIE5hZ2FubyAzOTAtODYyMSwgSmFwYW4uJiN4RDtEZXBhcnRt
ZW50IG9mIFJlaGFiaWxpdGF0aW9uIE1lZGljaW5lLCBTaGluc2h1IFVuaXZlcnNpdHkgU2Nob29s
IG9mIE1lZGljaW5lLCAzLTEtMSBBc2FoaSwgTWF0c3Vtb3RvLCBOYWdhbm8sIDM5MC04NjIxLCBK
YXBhbiB5eW9zaGltQHNoaW5zaHUtdS5hYy5qcC48L2F1dGgtYWRkcmVzcz48dGl0bGVzPjx0aXRs
ZT5LbmVlIGV4dGVuc2lvbiBzdHJlbmd0aCBhbmQgcG9zdC1vcGVyYXRpdmUgZnVuY3Rpb25hbCBw
cmVkaWN0aW9uIGluIHF1YWRyaWNlcHMgcmVzZWN0aW9uIGZvciBzb2Z0LXRpc3N1ZSBzYXJjb21h
IG9mIHRoZSB0aGlnaDwvdGl0bGU+PHNlY29uZGFyeS10aXRsZT5Cb25lIEpvaW50IFJlczwvc2Vj
b25kYXJ5LXRpdGxlPjxhbHQtdGl0bGU+Qm9uZSAmYW1wOyBqb2ludCByZXNlYXJjaDwvYWx0LXRp
dGxlPjwvdGl0bGVzPjxwZXJpb2RpY2FsPjxmdWxsLXRpdGxlPkJvbmUgSm9pbnQgUmVzPC9mdWxs
LXRpdGxlPjxhYmJyLTE+Qm9uZSAmYW1wOyBqb2ludCByZXNlYXJjaDwvYWJici0xPjwvcGVyaW9k
aWNhbD48YWx0LXBlcmlvZGljYWw+PGZ1bGwtdGl0bGU+Qm9uZSBKb2ludCBSZXM8L2Z1bGwtdGl0
bGU+PGFiYnItMT5Cb25lICZhbXA7IGpvaW50IHJlc2VhcmNoPC9hYmJyLTE+PC9hbHQtcGVyaW9k
aWNhbD48cGFnZXM+MjMyLTg8L3BhZ2VzPjx2b2x1bWU+NTwvdm9sdW1lPjxudW1iZXI+NjwvbnVt
YmVyPjxlZGl0aW9uPjIwMTYvMDYvMTk8L2VkaXRpb24+PGtleXdvcmRzPjxrZXl3b3JkPk11c2Ns
ZSBzdHJlbmd0aDwva2V5d29yZD48a2V5d29yZD5Qb3N0LW9wZXJhdGl2ZSBmdW5jdGlvbjwva2V5
d29yZD48a2V5d29yZD5QcmVkaWN0aW9uPC9rZXl3b3JkPjxrZXl3b3JkPlF1YWRyaWNlcHMgbXVz
Y2xlPC9rZXl3b3JkPjxrZXl3b3JkPlNvZnQtdGlzc3VlIHNhcmNvbWE8L2tleXdvcmQ+PC9rZXl3
b3Jkcz48ZGF0ZXM+PHllYXI+MjAxNjwveWVhcj48cHViLWRhdGVzPjxkYXRlPkp1bjwvZGF0ZT48
L3B1Yi1kYXRlcz48L2RhdGVzPjxpc2JuPjIwNDYtMzc1OCAoUHJpbnQpJiN4RDsyMDQ2LTM3NTgg
KExpbmtpbmcpPC9pc2JuPjxhY2Nlc3Npb24tbnVtPjI3MzE3Nzg4PC9hY2Nlc3Npb24tbnVtPjx1
cmxzPjxyZWxhdGVkLXVybHM+PHVybD5odHRwczovL3d3dy5uY2JpLm5sbS5uaWguZ292L3B1Ym1l
ZC8yNzMxNzc4ODwvdXJsPjwvcmVsYXRlZC11cmxzPjwvdXJscz48Y3VzdG9tMj5QTUM0OTIxMDQx
PC9jdXN0b20yPjxlbGVjdHJvbmljLXJlc291cmNlLW51bT4xMC4xMzAyLzIwNDYtMzc1OC41Ni4y
MDAwNjMxPC9lbGVjdHJvbmljLXJlc291cmNlLW51bT48cmVtb3RlLWRhdGFiYXNlLXByb3ZpZGVy
Pk5MTTwvcmVtb3RlLWRhdGFiYXNlLXByb3ZpZGVyPjxsYW5ndWFnZT5lbmc8L2xhbmd1YWdlPjwv
cmVjb3JkPjwvQ2l0ZT48L0VuZE5vdGU+AG==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CwgMTVdPC9zdHlsZT48L0Rpc3BsYXlUZXh0PjxyZWNvcmQ+PHJlYy1udW1iZXI+Njk8L3Jl
Yy1udW1iZXI+PGZvcmVpZ24ta2V5cz48a2V5IGFwcD0iRU4iIGRiLWlkPSJ4NXB6cmU5NWR4dDlk
amU1dndjdnhwc29wejlyZHNyejlzdGYiIHRpbWVzdGFtcD0iMTUwNDEwOTc3NiIgZ3VpZD0iNWJl
ODEzN2UtNTIwZi00NTczLTg4MjItNDU4NzQyMGU0NzU4Ij42OTwva2V5PjxrZXkgYXBwPSJFTldl
YiIgZGItaWQ9IiI+MDwva2V5PjwvZm9yZWlnbi1rZXlzPjxyZWYtdHlwZSBuYW1lPSJKb3VybmFs
IEFydGljbGUiPjE3PC9yZWYtdHlwZT48Y29udHJpYnV0b3JzPjxhdXRob3JzPjxhdXRob3I+TWFy
Y2hlc2UsIFYuIEcuPC9hdXRob3I+PGF1dGhvcj5SYWksIFMuIE4uPC9hdXRob3I+PGF1dGhvcj5D
YXJsc29uLCBDLiBBLjwvYXV0aG9yPjxhdXRob3I+SGluZHMsIFAuIFMuPC9hdXRob3I+PGF1dGhv
cj5TcGVhcmluZywgRS4gTS48L2F1dGhvcj48YXV0aG9yPlpoYW5nLCBMLjwvYXV0aG9yPjxhdXRo
b3I+Q2FsbGF3YXksIEwuPC9hdXRob3I+PGF1dGhvcj5OZWVsLCBNLiBELjwvYXV0aG9yPjxhdXRo
b3I+UmFvLCBCLiBOLjwvYXV0aG9yPjxhdXRob3I+R2luc2JlcmcsIEouIFAuPC9hdXRob3I+PC9h
dXRob3JzPjwvY29udHJpYnV0b3JzPjxhdXRoLWFkZHJlc3M+RGVwYXJ0bWVudCBvZiBFcGlkZW1p
b2xvZ3kgYW5kIENhbmNlciBDb250cm9sLCBTdC4gSnVkZSBDaGlsZHJlbiZhcG9zO3MgUmVzZWFy
Y2ggSG9zcGl0YWwsIE1lbXBoaXMsIFRlbm5lc3NlZSAzODEwNS0yNzk0LCBVU0EuIHZnb2NoYUBt
aW5kc3ByaW5nLmNvbTwvYXV0aC1hZGRyZXNzPjx0aXRsZXM+PHRpdGxlPkFzc2Vzc2luZyBmdW5j
dGlvbmFsIG1vYmlsaXR5IGluIHN1cnZpdm9ycyBvZiBsb3dlci1leHRyZW1pdHkgc2FyY29tYTog
cmVsaWFiaWxpdHkgYW5kIHZhbGlkaXR5IG9mIGEgbmV3IGFzc2Vzc21lbnQgdG9vbDwvdGl0bGU+
PHNlY29uZGFyeS10aXRsZT5QZWRpYXRyIEJsb29kIENhbmNlcjwvc2Vjb25kYXJ5LXRpdGxlPjwv
dGl0bGVzPjxwZXJpb2RpY2FsPjxmdWxsLXRpdGxlPlBlZGlhdHIgQmxvb2QgQ2FuY2VyPC9mdWxs
LXRpdGxlPjwvcGVyaW9kaWNhbD48cGFnZXM+MTgzLTk8L3BhZ2VzPjx2b2x1bWU+NDk8L3ZvbHVt
ZT48bnVtYmVyPjI8L251bWJlcj48ZWRpdGlvbj4yMDA2LzA2LzE3PC9lZGl0aW9uPjxrZXl3b3Jk
cz48a2V5d29yZD5BbXB1dGF0aW9uPC9rZXl3b3JkPjxrZXl3b3JkPkJvbmUgTmVvcGxhc21zL2Ry
dWcgdGhlcmFweS9yYWRpb3RoZXJhcHkvc3VyZ2VyeTwva2V5d29yZD48a2V5d29yZD5DYW5lcy9z
dGF0aXN0aWNzICZhbXA7IG51bWVyaWNhbCBkYXRhPC9rZXl3b3JkPjxrZXl3b3JkPkNvbWJpbmVk
IE1vZGFsaXR5IFRoZXJhcHk8L2tleXdvcmQ+PGtleXdvcmQ+Q3J1dGNoZXMvc3RhdGlzdGljcyAm
YW1wOyBudW1lcmljYWwgZGF0YTwva2V5d29yZD48a2V5d29yZD5EZXBlbmRlbnQgQW1idWxhdGlv
bi9wc3ljaG9sb2d5L3N0YXRpc3RpY3MgJmFtcDsgbnVtZXJpY2FsIGRhdGE8L2tleXdvcmQ+PGtl
eXdvcmQ+SHVtYW5zPC9rZXl3b3JkPjxrZXl3b3JkPkxlZy9waHlzaW9wYXRob2xvZ3kvKnN1cmdl
cnk8L2tleXdvcmQ+PGtleXdvcmQ+Kk1vYmlsaXR5IExpbWl0YXRpb248L2tleXdvcmQ+PGtleXdv
cmQ+T2JzZXJ2ZXIgVmFyaWF0aW9uPC9rZXl3b3JkPjxrZXl3b3JkPlBhaW4vZXBpZGVtaW9sb2d5
L2V0aW9sb2d5PC9rZXl3b3JkPjxrZXl3b3JkPlBlcnNvbmFsIFNhdGlzZmFjdGlvbjwva2V5d29y
ZD48a2V5d29yZD5QaHlzaWNhbCBFbmR1cmFuY2U8L2tleXdvcmQ+PGtleXdvcmQ+UGh5c2ljYWwg
RXhlcnRpb248L2tleXdvcmQ+PGtleXdvcmQ+UG9zdG9wZXJhdGl2ZSBDb21wbGljYXRpb25zLypl
cGlkZW1pb2xvZ3kvcGh5c2lvcGF0aG9sb2d5L3BzeWNob2xvZ3k8L2tleXdvcmQ+PGtleXdvcmQ+
UmVwcm9kdWNpYmlsaXR5IG9mIFJlc3VsdHM8L2tleXdvcmQ+PGtleXdvcmQ+UnVubmluZzwva2V5
d29yZD48a2V5d29yZD5TYXJjb21hL2RydWcgdGhlcmFweS9yYWRpb3RoZXJhcHkvKnN1cmdlcnk8
L2tleXdvcmQ+PGtleXdvcmQ+KlNldmVyaXR5IG9mIElsbG5lc3MgSW5kZXg8L2tleXdvcmQ+PGtl
eXdvcmQ+U29jaWFsIEFkanVzdG1lbnQ8L2tleXdvcmQ+PGtleXdvcmQ+U3BvcnRzPC9rZXl3b3Jk
PjxrZXl3b3JkPlN1cnZpdm9ycy8qcHN5Y2hvbG9neTwva2V5d29yZD48a2V5d29yZD5XYWxraW5n
PC9rZXl3b3JkPjxrZXl3b3JkPldoZWVsY2hhaXJzL3N0YXRpc3RpY3MgJmFtcDsgbnVtZXJpY2Fs
IGRhdGE8L2tleXdvcmQ+PC9rZXl3b3Jkcz48ZGF0ZXM+PHllYXI+MjAwNzwveWVhcj48cHViLWRh
dGVzPjxkYXRlPkF1ZzwvZGF0ZT48L3B1Yi1kYXRlcz48L2RhdGVzPjxwdWItbG9jYXRpb24+VW5p
dGVkIFN0YXRlczwvcHViLWxvY2F0aW9uPjxpc2JuPjE1NDUtNTAwOSAoUHJpbnQpJiN4RDsxNTQ1
LTUwMDkgKExpbmtpbmcpPC9pc2JuPjxhY2Nlc3Npb24tbnVtPjE2Nzc5ODA3PC9hY2Nlc3Npb24t
bnVtPjx1cmxzPjxyZWxhdGVkLXVybHM+PHVybD5odHRwczovL3d3dy5uY2JpLm5sbS5uaWguZ292
L3B1Ym1lZC8xNjc3OTgwNzwvdXJsPjwvcmVsYXRlZC11cmxzPjwvdXJscz48ZWxlY3Ryb25pYy1y
ZXNvdXJjZS1udW0+MTAuMTAwMi9wYmMuMjA5MzI8L2VsZWN0cm9uaWMtcmVzb3VyY2UtbnVtPjxh
Y2Nlc3MtZGF0ZT5BdWc8L2FjY2Vzcy1kYXRlPjwvcmVjb3JkPjwvQ2l0ZT48Q2l0ZT48QXV0aG9y
PlRhbmFrYTwvQXV0aG9yPjxZZWFyPjIwMTY8L1llYXI+PFJlY051bT4xODE8L1JlY051bT48cmVj
b3JkPjxyZWMtbnVtYmVyPjE4MTwvcmVjLW51bWJlcj48Zm9yZWlnbi1rZXlzPjxrZXkgYXBwPSJF
TiIgZGItaWQ9Ing1cHpyZTk1ZHh0OWRqZTV2d2N2eHBzb3B6OXJkc3J6OXN0ZiIgdGltZXN0YW1w
PSIxNTA0MTA5OTg0IiBndWlkPSI3Mjc5YmYxYy0xZjA3LTQ4NTktODViOS0wY2ZlMWRjYzA3ZDAi
PjE4MTwva2V5PjxrZXkgYXBwPSJFTldlYiIgZGItaWQ9IiI+MDwva2V5PjwvZm9yZWlnbi1rZXlz
PjxyZWYtdHlwZSBuYW1lPSJKb3VybmFsIEFydGljbGUiPjE3PC9yZWYtdHlwZT48Y29udHJpYnV0
b3JzPjxhdXRob3JzPjxhdXRob3I+VGFuYWthLCBBLjwvYXV0aG9yPjxhdXRob3I+WW9zaGltdXJh
LCBZLjwvYXV0aG9yPjxhdXRob3I+QW9raSwgSy48L2F1dGhvcj48YXV0aG9yPktpdG8sIE0uPC9h
dXRob3I+PGF1dGhvcj5Pa2Ftb3RvLCBNLjwvYXV0aG9yPjxhdXRob3I+U3V6dWtpLCBTLjwvYXV0
aG9yPjxhdXRob3I+TW9tb3NlLCBULjwvYXV0aG9yPjxhdXRob3I+S2F0bywgSC48L2F1dGhvcj48
L2F1dGhvcnM+PC9jb250cmlidXRvcnM+PGF1dGgtYWRkcmVzcz5EZXBhcnRtZW50IG9mIE9ydGhv
cGFlZGljIFN1cmdlcnksIFNoaW5zaHUgVW5pdmVyc2l0eSBTY2hvb2wgb2YgTWVkaWNpbmUsIDMt
MS0xIEFzYWhpLCBNYXRzdW1vdG8sIE5hZ2FubyAzOTAtODYyMSwgSmFwYW4uJiN4RDtEZXBhcnRt
ZW50IG9mIFJlaGFiaWxpdGF0aW9uIE1lZGljaW5lLCBTaGluc2h1IFVuaXZlcnNpdHkgU2Nob29s
IG9mIE1lZGljaW5lLCAzLTEtMSBBc2FoaSwgTWF0c3Vtb3RvLCBOYWdhbm8sIDM5MC04NjIxLCBK
YXBhbiB5eW9zaGltQHNoaW5zaHUtdS5hYy5qcC48L2F1dGgtYWRkcmVzcz48dGl0bGVzPjx0aXRs
ZT5LbmVlIGV4dGVuc2lvbiBzdHJlbmd0aCBhbmQgcG9zdC1vcGVyYXRpdmUgZnVuY3Rpb25hbCBw
cmVkaWN0aW9uIGluIHF1YWRyaWNlcHMgcmVzZWN0aW9uIGZvciBzb2Z0LXRpc3N1ZSBzYXJjb21h
IG9mIHRoZSB0aGlnaDwvdGl0bGU+PHNlY29uZGFyeS10aXRsZT5Cb25lIEpvaW50IFJlczwvc2Vj
b25kYXJ5LXRpdGxlPjxhbHQtdGl0bGU+Qm9uZSAmYW1wOyBqb2ludCByZXNlYXJjaDwvYWx0LXRp
dGxlPjwvdGl0bGVzPjxwZXJpb2RpY2FsPjxmdWxsLXRpdGxlPkJvbmUgSm9pbnQgUmVzPC9mdWxs
LXRpdGxlPjxhYmJyLTE+Qm9uZSAmYW1wOyBqb2ludCByZXNlYXJjaDwvYWJici0xPjwvcGVyaW9k
aWNhbD48YWx0LXBlcmlvZGljYWw+PGZ1bGwtdGl0bGU+Qm9uZSBKb2ludCBSZXM8L2Z1bGwtdGl0
bGU+PGFiYnItMT5Cb25lICZhbXA7IGpvaW50IHJlc2VhcmNoPC9hYmJyLTE+PC9hbHQtcGVyaW9k
aWNhbD48cGFnZXM+MjMyLTg8L3BhZ2VzPjx2b2x1bWU+NTwvdm9sdW1lPjxudW1iZXI+NjwvbnVt
YmVyPjxlZGl0aW9uPjIwMTYvMDYvMTk8L2VkaXRpb24+PGtleXdvcmRzPjxrZXl3b3JkPk11c2Ns
ZSBzdHJlbmd0aDwva2V5d29yZD48a2V5d29yZD5Qb3N0LW9wZXJhdGl2ZSBmdW5jdGlvbjwva2V5
d29yZD48a2V5d29yZD5QcmVkaWN0aW9uPC9rZXl3b3JkPjxrZXl3b3JkPlF1YWRyaWNlcHMgbXVz
Y2xlPC9rZXl3b3JkPjxrZXl3b3JkPlNvZnQtdGlzc3VlIHNhcmNvbWE8L2tleXdvcmQ+PC9rZXl3
b3Jkcz48ZGF0ZXM+PHllYXI+MjAxNjwveWVhcj48cHViLWRhdGVzPjxkYXRlPkp1bjwvZGF0ZT48
L3B1Yi1kYXRlcz48L2RhdGVzPjxpc2JuPjIwNDYtMzc1OCAoUHJpbnQpJiN4RDsyMDQ2LTM3NTgg
KExpbmtpbmcpPC9pc2JuPjxhY2Nlc3Npb24tbnVtPjI3MzE3Nzg4PC9hY2Nlc3Npb24tbnVtPjx1
cmxzPjxyZWxhdGVkLXVybHM+PHVybD5odHRwczovL3d3dy5uY2JpLm5sbS5uaWguZ292L3B1Ym1l
ZC8yNzMxNzc4ODwvdXJsPjwvcmVsYXRlZC11cmxzPjwvdXJscz48Y3VzdG9tMj5QTUM0OTIxMDQx
PC9jdXN0b20yPjxlbGVjdHJvbmljLXJlc291cmNlLW51bT4xMC4xMzAyLzIwNDYtMzc1OC41Ni4y
MDAwNjMxPC9lbGVjdHJvbmljLXJlc291cmNlLW51bT48cmVtb3RlLWRhdGFiYXNlLXByb3ZpZGVy
Pk5MTTwvcmVtb3RlLWRhdGFiYXNlLXByb3ZpZGVyPjxsYW5ndWFnZT5lbmc8L2xhbmd1YWdlPjwv
cmVjb3JkPjwvQ2l0ZT48L0VuZE5vdGU+AG==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0416C3" w:rsidRPr="00954357">
        <w:rPr>
          <w:rFonts w:ascii="Book Antiqua" w:hAnsi="Book Antiqua"/>
          <w:sz w:val="24"/>
          <w:szCs w:val="24"/>
          <w:lang w:val="en-US"/>
        </w:rPr>
      </w:r>
      <w:r w:rsidR="000416C3" w:rsidRPr="00954357">
        <w:rPr>
          <w:rFonts w:ascii="Book Antiqua" w:hAnsi="Book Antiqua"/>
          <w:sz w:val="24"/>
          <w:szCs w:val="24"/>
          <w:lang w:val="en-US"/>
        </w:rPr>
        <w:fldChar w:fldCharType="separate"/>
      </w:r>
      <w:r w:rsidR="00703F4A" w:rsidRPr="00954357">
        <w:rPr>
          <w:rFonts w:ascii="Book Antiqua" w:hAnsi="Book Antiqua"/>
          <w:noProof/>
          <w:sz w:val="24"/>
          <w:szCs w:val="24"/>
          <w:vertAlign w:val="superscript"/>
          <w:lang w:val="en-US"/>
        </w:rPr>
        <w:t>[14,</w:t>
      </w:r>
      <w:r w:rsidR="00B2269C" w:rsidRPr="00954357">
        <w:rPr>
          <w:rFonts w:ascii="Book Antiqua" w:hAnsi="Book Antiqua"/>
          <w:noProof/>
          <w:sz w:val="24"/>
          <w:szCs w:val="24"/>
          <w:vertAlign w:val="superscript"/>
          <w:lang w:val="en-US"/>
        </w:rPr>
        <w:t>15]</w:t>
      </w:r>
      <w:r w:rsidR="000416C3" w:rsidRPr="00954357">
        <w:rPr>
          <w:rFonts w:ascii="Book Antiqua" w:hAnsi="Book Antiqua"/>
          <w:sz w:val="24"/>
          <w:szCs w:val="24"/>
          <w:lang w:val="en-US"/>
        </w:rPr>
        <w:fldChar w:fldCharType="end"/>
      </w:r>
      <w:r w:rsidR="000416C3" w:rsidRPr="00954357">
        <w:rPr>
          <w:rFonts w:ascii="Book Antiqua" w:hAnsi="Book Antiqua"/>
          <w:sz w:val="24"/>
          <w:szCs w:val="24"/>
          <w:lang w:val="en-US"/>
        </w:rPr>
        <w:t xml:space="preserve">. However, </w:t>
      </w:r>
      <w:r w:rsidR="00913A56" w:rsidRPr="00954357">
        <w:rPr>
          <w:rFonts w:ascii="Book Antiqua" w:hAnsi="Book Antiqua"/>
          <w:sz w:val="24"/>
          <w:szCs w:val="24"/>
          <w:lang w:val="en-US"/>
        </w:rPr>
        <w:t>M</w:t>
      </w:r>
      <w:r w:rsidR="00602FDF" w:rsidRPr="00954357">
        <w:rPr>
          <w:rFonts w:ascii="Book Antiqua" w:hAnsi="Book Antiqua"/>
          <w:sz w:val="24"/>
          <w:szCs w:val="24"/>
          <w:lang w:val="en-US"/>
        </w:rPr>
        <w:t xml:space="preserve">archese </w:t>
      </w:r>
      <w:r w:rsidR="00602FDF" w:rsidRPr="00954357">
        <w:rPr>
          <w:rFonts w:ascii="Book Antiqua" w:hAnsi="Book Antiqua"/>
          <w:i/>
          <w:sz w:val="24"/>
          <w:szCs w:val="24"/>
          <w:lang w:val="en-US"/>
        </w:rPr>
        <w:t>et al</w:t>
      </w:r>
      <w:r w:rsidR="00913A56"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F08L3N0eWxlPjwvRGlzcGxheVRleHQ+PHJlY29yZD48cmVjLW51bWJlcj42OTwvcmVjLW51
bWJlcj48Zm9yZWlnbi1rZXlzPjxrZXkgYXBwPSJFTiIgZGItaWQ9Ing1cHpyZTk1ZHh0OWRqZTV2
d2N2eHBzb3B6OXJkc3J6OXN0ZiIgdGltZXN0YW1wPSIxNTA0MTA5Nzc2IiBndWlkPSI1YmU4MTM3
ZS01MjBmLTQ1NzMtODgyMi00NTg3NDIwZTQ3NTgiPjY5PC9rZXk+PGtleSBhcHA9IkVOV2ViIiBk
Yi1pZD0iIj4wPC9rZXk+PC9mb3JlaWduLWtleXM+PHJlZi10eXBlIG5hbWU9IkpvdXJuYWwgQXJ0
aWNsZSI+MTc8L3JlZi10eXBlPjxjb250cmlidXRvcnM+PGF1dGhvcnM+PGF1dGhvcj5NYXJjaGVz
ZSwgVi4gRy48L2F1dGhvcj48YXV0aG9yPlJhaSwgUy4gTi48L2F1dGhvcj48YXV0aG9yPkNhcmxz
b24sIEMuIEEuPC9hdXRob3I+PGF1dGhvcj5IaW5kcywgUC4gUy48L2F1dGhvcj48YXV0aG9yPlNw
ZWFyaW5nLCBFLiBNLjwvYXV0aG9yPjxhdXRob3I+WmhhbmcsIEwuPC9hdXRob3I+PGF1dGhvcj5D
YWxsYXdheSwgTC48L2F1dGhvcj48YXV0aG9yPk5lZWwsIE0uIEQuPC9hdXRob3I+PGF1dGhvcj5S
YW8sIEIuIE4uPC9hdXRob3I+PGF1dGhvcj5HaW5zYmVyZywgSi4gUC48L2F1dGhvcj48L2F1dGhv
cnM+PC9jb250cmlidXRvcnM+PGF1dGgtYWRkcmVzcz5EZXBhcnRtZW50IG9mIEVwaWRlbWlvbG9n
eSBhbmQgQ2FuY2VyIENvbnRyb2wsIFN0LiBKdWRlIENoaWxkcmVuJmFwb3M7cyBSZXNlYXJjaCBI
b3NwaXRhbCwgTWVtcGhpcywgVGVubmVzc2VlIDM4MTA1LTI3OTQsIFVTQS4gdmdvY2hhQG1pbmRz
cHJpbmcuY29tPC9hdXRoLWFkZHJlc3M+PHRpdGxlcz48dGl0bGU+QXNzZXNzaW5nIGZ1bmN0aW9u
YWwgbW9iaWxpdHkgaW4gc3Vydml2b3JzIG9mIGxvd2VyLWV4dHJlbWl0eSBzYXJjb21hOiByZWxp
YWJpbGl0eSBhbmQgdmFsaWRpdHkgb2YgYSBuZXcgYXNzZXNzbWVudCB0b29sPC90aXRsZT48c2Vj
b25kYXJ5LXRpdGxlPlBlZGlhdHIgQmxvb2QgQ2FuY2VyPC9zZWNvbmRhcnktdGl0bGU+PC90aXRs
ZXM+PHBlcmlvZGljYWw+PGZ1bGwtdGl0bGU+UGVkaWF0ciBCbG9vZCBDYW5jZXI8L2Z1bGwtdGl0
bGU+PC9wZXJpb2RpY2FsPjxwYWdlcz4xODMtOTwvcGFnZXM+PHZvbHVtZT40OTwvdm9sdW1lPjxu
dW1iZXI+MjwvbnVtYmVyPjxlZGl0aW9uPjIwMDYvMDYvMTc8L2VkaXRpb24+PGtleXdvcmRzPjxr
ZXl3b3JkPkFtcHV0YXRpb248L2tleXdvcmQ+PGtleXdvcmQ+Qm9uZSBOZW9wbGFzbXMvZHJ1ZyB0
aGVyYXB5L3JhZGlvdGhlcmFweS9zdXJnZXJ5PC9rZXl3b3JkPjxrZXl3b3JkPkNhbmVzL3N0YXRp
c3RpY3MgJmFtcDsgbnVtZXJpY2FsIGRhdGE8L2tleXdvcmQ+PGtleXdvcmQ+Q29tYmluZWQgTW9k
YWxpdHkgVGhlcmFweTwva2V5d29yZD48a2V5d29yZD5DcnV0Y2hlcy9zdGF0aXN0aWNzICZhbXA7
IG51bWVyaWNhbCBkYXRhPC9rZXl3b3JkPjxrZXl3b3JkPkRlcGVuZGVudCBBbWJ1bGF0aW9uL3Bz
eWNob2xvZ3kvc3RhdGlzdGljcyAmYW1wOyBudW1lcmljYWwgZGF0YTwva2V5d29yZD48a2V5d29y
ZD5IdW1hbnM8L2tleXdvcmQ+PGtleXdvcmQ+TGVnL3BoeXNpb3BhdGhvbG9neS8qc3VyZ2VyeTwv
a2V5d29yZD48a2V5d29yZD4qTW9iaWxpdHkgTGltaXRhdGlvbjwva2V5d29yZD48a2V5d29yZD5P
YnNlcnZlciBWYXJpYXRpb248L2tleXdvcmQ+PGtleXdvcmQ+UGFpbi9lcGlkZW1pb2xvZ3kvZXRp
b2xvZ3k8L2tleXdvcmQ+PGtleXdvcmQ+UGVyc29uYWwgU2F0aXNmYWN0aW9uPC9rZXl3b3JkPjxr
ZXl3b3JkPlBoeXNpY2FsIEVuZHVyYW5jZTwva2V5d29yZD48a2V5d29yZD5QaHlzaWNhbCBFeGVy
dGlvbjwva2V5d29yZD48a2V5d29yZD5Qb3N0b3BlcmF0aXZlIENvbXBsaWNhdGlvbnMvKmVwaWRl
bWlvbG9neS9waHlzaW9wYXRob2xvZ3kvcHN5Y2hvbG9neTwva2V5d29yZD48a2V5d29yZD5SZXBy
b2R1Y2liaWxpdHkgb2YgUmVzdWx0czwva2V5d29yZD48a2V5d29yZD5SdW5uaW5nPC9rZXl3b3Jk
PjxrZXl3b3JkPlNhcmNvbWEvZHJ1ZyB0aGVyYXB5L3JhZGlvdGhlcmFweS8qc3VyZ2VyeTwva2V5
d29yZD48a2V5d29yZD4qU2V2ZXJpdHkgb2YgSWxsbmVzcyBJbmRleDwva2V5d29yZD48a2V5d29y
ZD5Tb2NpYWwgQWRqdXN0bWVudDwva2V5d29yZD48a2V5d29yZD5TcG9ydHM8L2tleXdvcmQ+PGtl
eXdvcmQ+U3Vydml2b3JzLypwc3ljaG9sb2d5PC9rZXl3b3JkPjxrZXl3b3JkPldhbGtpbmc8L2tl
eXdvcmQ+PGtleXdvcmQ+V2hlZWxjaGFpcnMvc3RhdGlzdGljcyAmYW1wOyBudW1lcmljYWwgZGF0
YTwva2V5d29yZD48L2tleXdvcmRzPjxkYXRlcz48eWVhcj4yMDA3PC95ZWFyPjxwdWItZGF0ZXM+
PGRhdGU+QXVnPC9kYXRlPjwvcHViLWRhdGVzPjwvZGF0ZXM+PHB1Yi1sb2NhdGlvbj5Vbml0ZWQg
U3RhdGVzPC9wdWItbG9jYXRpb24+PGlzYm4+MTU0NS01MDA5IChQcmludCkmI3hEOzE1NDUtNTAw
OSAoTGlua2luZyk8L2lzYm4+PGFjY2Vzc2lvbi1udW0+MTY3Nzk4MDc8L2FjY2Vzc2lvbi1udW0+
PHVybHM+PHJlbGF0ZWQtdXJscz48dXJsPmh0dHBzOi8vd3d3Lm5jYmkubmxtLm5paC5nb3YvcHVi
bWVkLzE2Nzc5ODA3PC91cmw+PC9yZWxhdGVkLXVybHM+PC91cmxzPjxlbGVjdHJvbmljLXJlc291
cmNlLW51bT4xMC4xMDAyL3BiYy4yMDkzMjwvZWxlY3Ryb25pYy1yZXNvdXJjZS1udW0+PGFjY2Vz
cy1kYXRlPkF1ZzwvYWNjZXNzLWRhdGU+PC9yZWNvcmQ+PC9DaXRlPjwvRW5kTm90ZT4A
</w:fldData>
        </w:fldChar>
      </w:r>
      <w:r w:rsidR="00DB72A6" w:rsidRPr="00954357">
        <w:rPr>
          <w:rFonts w:ascii="Book Antiqua" w:hAnsi="Book Antiqua"/>
          <w:sz w:val="24"/>
          <w:szCs w:val="24"/>
          <w:lang w:val="en-US"/>
        </w:rPr>
        <w:instrText xml:space="preserve"> ADDIN EN.CITE </w:instrText>
      </w:r>
      <w:r w:rsidR="00DB72A6"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F08L3N0eWxlPjwvRGlzcGxheVRleHQ+PHJlY29yZD48cmVjLW51bWJlcj42OTwvcmVjLW51
bWJlcj48Zm9yZWlnbi1rZXlzPjxrZXkgYXBwPSJFTiIgZGItaWQ9Ing1cHpyZTk1ZHh0OWRqZTV2
d2N2eHBzb3B6OXJkc3J6OXN0ZiIgdGltZXN0YW1wPSIxNTA0MTA5Nzc2IiBndWlkPSI1YmU4MTM3
ZS01MjBmLTQ1NzMtODgyMi00NTg3NDIwZTQ3NTgiPjY5PC9rZXk+PGtleSBhcHA9IkVOV2ViIiBk
Yi1pZD0iIj4wPC9rZXk+PC9mb3JlaWduLWtleXM+PHJlZi10eXBlIG5hbWU9IkpvdXJuYWwgQXJ0
aWNsZSI+MTc8L3JlZi10eXBlPjxjb250cmlidXRvcnM+PGF1dGhvcnM+PGF1dGhvcj5NYXJjaGVz
ZSwgVi4gRy48L2F1dGhvcj48YXV0aG9yPlJhaSwgUy4gTi48L2F1dGhvcj48YXV0aG9yPkNhcmxz
b24sIEMuIEEuPC9hdXRob3I+PGF1dGhvcj5IaW5kcywgUC4gUy48L2F1dGhvcj48YXV0aG9yPlNw
ZWFyaW5nLCBFLiBNLjwvYXV0aG9yPjxhdXRob3I+WmhhbmcsIEwuPC9hdXRob3I+PGF1dGhvcj5D
YWxsYXdheSwgTC48L2F1dGhvcj48YXV0aG9yPk5lZWwsIE0uIEQuPC9hdXRob3I+PGF1dGhvcj5S
YW8sIEIuIE4uPC9hdXRob3I+PGF1dGhvcj5HaW5zYmVyZywgSi4gUC48L2F1dGhvcj48L2F1dGhv
cnM+PC9jb250cmlidXRvcnM+PGF1dGgtYWRkcmVzcz5EZXBhcnRtZW50IG9mIEVwaWRlbWlvbG9n
eSBhbmQgQ2FuY2VyIENvbnRyb2wsIFN0LiBKdWRlIENoaWxkcmVuJmFwb3M7cyBSZXNlYXJjaCBI
b3NwaXRhbCwgTWVtcGhpcywgVGVubmVzc2VlIDM4MTA1LTI3OTQsIFVTQS4gdmdvY2hhQG1pbmRz
cHJpbmcuY29tPC9hdXRoLWFkZHJlc3M+PHRpdGxlcz48dGl0bGU+QXNzZXNzaW5nIGZ1bmN0aW9u
YWwgbW9iaWxpdHkgaW4gc3Vydml2b3JzIG9mIGxvd2VyLWV4dHJlbWl0eSBzYXJjb21hOiByZWxp
YWJpbGl0eSBhbmQgdmFsaWRpdHkgb2YgYSBuZXcgYXNzZXNzbWVudCB0b29sPC90aXRsZT48c2Vj
b25kYXJ5LXRpdGxlPlBlZGlhdHIgQmxvb2QgQ2FuY2VyPC9zZWNvbmRhcnktdGl0bGU+PC90aXRs
ZXM+PHBlcmlvZGljYWw+PGZ1bGwtdGl0bGU+UGVkaWF0ciBCbG9vZCBDYW5jZXI8L2Z1bGwtdGl0
bGU+PC9wZXJpb2RpY2FsPjxwYWdlcz4xODMtOTwvcGFnZXM+PHZvbHVtZT40OTwvdm9sdW1lPjxu
dW1iZXI+MjwvbnVtYmVyPjxlZGl0aW9uPjIwMDYvMDYvMTc8L2VkaXRpb24+PGtleXdvcmRzPjxr
ZXl3b3JkPkFtcHV0YXRpb248L2tleXdvcmQ+PGtleXdvcmQ+Qm9uZSBOZW9wbGFzbXMvZHJ1ZyB0
aGVyYXB5L3JhZGlvdGhlcmFweS9zdXJnZXJ5PC9rZXl3b3JkPjxrZXl3b3JkPkNhbmVzL3N0YXRp
c3RpY3MgJmFtcDsgbnVtZXJpY2FsIGRhdGE8L2tleXdvcmQ+PGtleXdvcmQ+Q29tYmluZWQgTW9k
YWxpdHkgVGhlcmFweTwva2V5d29yZD48a2V5d29yZD5DcnV0Y2hlcy9zdGF0aXN0aWNzICZhbXA7
IG51bWVyaWNhbCBkYXRhPC9rZXl3b3JkPjxrZXl3b3JkPkRlcGVuZGVudCBBbWJ1bGF0aW9uL3Bz
eWNob2xvZ3kvc3RhdGlzdGljcyAmYW1wOyBudW1lcmljYWwgZGF0YTwva2V5d29yZD48a2V5d29y
ZD5IdW1hbnM8L2tleXdvcmQ+PGtleXdvcmQ+TGVnL3BoeXNpb3BhdGhvbG9neS8qc3VyZ2VyeTwv
a2V5d29yZD48a2V5d29yZD4qTW9iaWxpdHkgTGltaXRhdGlvbjwva2V5d29yZD48a2V5d29yZD5P
YnNlcnZlciBWYXJpYXRpb248L2tleXdvcmQ+PGtleXdvcmQ+UGFpbi9lcGlkZW1pb2xvZ3kvZXRp
b2xvZ3k8L2tleXdvcmQ+PGtleXdvcmQ+UGVyc29uYWwgU2F0aXNmYWN0aW9uPC9rZXl3b3JkPjxr
ZXl3b3JkPlBoeXNpY2FsIEVuZHVyYW5jZTwva2V5d29yZD48a2V5d29yZD5QaHlzaWNhbCBFeGVy
dGlvbjwva2V5d29yZD48a2V5d29yZD5Qb3N0b3BlcmF0aXZlIENvbXBsaWNhdGlvbnMvKmVwaWRl
bWlvbG9neS9waHlzaW9wYXRob2xvZ3kvcHN5Y2hvbG9neTwva2V5d29yZD48a2V5d29yZD5SZXBy
b2R1Y2liaWxpdHkgb2YgUmVzdWx0czwva2V5d29yZD48a2V5d29yZD5SdW5uaW5nPC9rZXl3b3Jk
PjxrZXl3b3JkPlNhcmNvbWEvZHJ1ZyB0aGVyYXB5L3JhZGlvdGhlcmFweS8qc3VyZ2VyeTwva2V5
d29yZD48a2V5d29yZD4qU2V2ZXJpdHkgb2YgSWxsbmVzcyBJbmRleDwva2V5d29yZD48a2V5d29y
ZD5Tb2NpYWwgQWRqdXN0bWVudDwva2V5d29yZD48a2V5d29yZD5TcG9ydHM8L2tleXdvcmQ+PGtl
eXdvcmQ+U3Vydml2b3JzLypwc3ljaG9sb2d5PC9rZXl3b3JkPjxrZXl3b3JkPldhbGtpbmc8L2tl
eXdvcmQ+PGtleXdvcmQ+V2hlZWxjaGFpcnMvc3RhdGlzdGljcyAmYW1wOyBudW1lcmljYWwgZGF0
YTwva2V5d29yZD48L2tleXdvcmRzPjxkYXRlcz48eWVhcj4yMDA3PC95ZWFyPjxwdWItZGF0ZXM+
PGRhdGU+QXVnPC9kYXRlPjwvcHViLWRhdGVzPjwvZGF0ZXM+PHB1Yi1sb2NhdGlvbj5Vbml0ZWQg
U3RhdGVzPC9wdWItbG9jYXRpb24+PGlzYm4+MTU0NS01MDA5IChQcmludCkmI3hEOzE1NDUtNTAw
OSAoTGlua2luZyk8L2lzYm4+PGFjY2Vzc2lvbi1udW0+MTY3Nzk4MDc8L2FjY2Vzc2lvbi1udW0+
PHVybHM+PHJlbGF0ZWQtdXJscz48dXJsPmh0dHBzOi8vd3d3Lm5jYmkubmxtLm5paC5nb3YvcHVi
bWVkLzE2Nzc5ODA3PC91cmw+PC9yZWxhdGVkLXVybHM+PC91cmxzPjxlbGVjdHJvbmljLXJlc291
cmNlLW51bT4xMC4xMDAyL3BiYy4yMDkzMjwvZWxlY3Ryb25pYy1yZXNvdXJjZS1udW0+PGFjY2Vz
cy1kYXRlPkF1ZzwvYWNjZXNzLWRhdGU+PC9yZWNvcmQ+PC9DaXRlPjwvRW5kTm90ZT4A
</w:fldData>
        </w:fldChar>
      </w:r>
      <w:r w:rsidR="00DB72A6" w:rsidRPr="00954357">
        <w:rPr>
          <w:rFonts w:ascii="Book Antiqua" w:hAnsi="Book Antiqua"/>
          <w:sz w:val="24"/>
          <w:szCs w:val="24"/>
          <w:lang w:val="en-US"/>
        </w:rPr>
        <w:instrText xml:space="preserve"> ADDIN EN.CITE.DATA </w:instrText>
      </w:r>
      <w:r w:rsidR="00DB72A6" w:rsidRPr="00954357">
        <w:rPr>
          <w:rFonts w:ascii="Book Antiqua" w:hAnsi="Book Antiqua"/>
          <w:sz w:val="24"/>
          <w:szCs w:val="24"/>
          <w:lang w:val="en-US"/>
        </w:rPr>
      </w:r>
      <w:r w:rsidR="00DB72A6" w:rsidRPr="00954357">
        <w:rPr>
          <w:rFonts w:ascii="Book Antiqua" w:hAnsi="Book Antiqua"/>
          <w:sz w:val="24"/>
          <w:szCs w:val="24"/>
          <w:lang w:val="en-US"/>
        </w:rPr>
        <w:fldChar w:fldCharType="end"/>
      </w:r>
      <w:r w:rsidR="00913A56" w:rsidRPr="00954357">
        <w:rPr>
          <w:rFonts w:ascii="Book Antiqua" w:hAnsi="Book Antiqua"/>
          <w:sz w:val="24"/>
          <w:szCs w:val="24"/>
          <w:lang w:val="en-US"/>
        </w:rPr>
      </w:r>
      <w:r w:rsidR="00913A56"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4]</w:t>
      </w:r>
      <w:r w:rsidR="00913A56" w:rsidRPr="00954357">
        <w:rPr>
          <w:rFonts w:ascii="Book Antiqua" w:hAnsi="Book Antiqua"/>
          <w:sz w:val="24"/>
          <w:szCs w:val="24"/>
          <w:lang w:val="en-US"/>
        </w:rPr>
        <w:fldChar w:fldCharType="end"/>
      </w:r>
      <w:r w:rsidR="00913A56" w:rsidRPr="00954357">
        <w:rPr>
          <w:rFonts w:ascii="Book Antiqua" w:hAnsi="Book Antiqua"/>
          <w:sz w:val="24"/>
          <w:szCs w:val="24"/>
          <w:lang w:val="en-US"/>
        </w:rPr>
        <w:t xml:space="preserve"> found a fair to moderate correlation between the TUG and the MSTS and TESS questionnaires.</w:t>
      </w:r>
    </w:p>
    <w:p w14:paraId="69C53832" w14:textId="56A4F78C" w:rsidR="00332F1C" w:rsidRPr="00954357" w:rsidRDefault="00833B49"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In order to compare Danish sarcoma patients’ functional outcome</w:t>
      </w:r>
      <w:r w:rsidR="0043663E" w:rsidRPr="00954357">
        <w:rPr>
          <w:rFonts w:ascii="Book Antiqua" w:hAnsi="Book Antiqua"/>
          <w:sz w:val="24"/>
          <w:szCs w:val="24"/>
          <w:lang w:val="en-US"/>
        </w:rPr>
        <w:t>s</w:t>
      </w:r>
      <w:r w:rsidRPr="00954357">
        <w:rPr>
          <w:rFonts w:ascii="Book Antiqua" w:hAnsi="Book Antiqua"/>
          <w:sz w:val="24"/>
          <w:szCs w:val="24"/>
          <w:lang w:val="en-US"/>
        </w:rPr>
        <w:t xml:space="preserve"> internationally, t</w:t>
      </w:r>
      <w:r w:rsidR="00332F1C" w:rsidRPr="00954357">
        <w:rPr>
          <w:rFonts w:ascii="Book Antiqua" w:hAnsi="Book Antiqua"/>
          <w:sz w:val="24"/>
          <w:szCs w:val="24"/>
          <w:lang w:val="en-US"/>
        </w:rPr>
        <w:t xml:space="preserve">he </w:t>
      </w:r>
      <w:r w:rsidR="0081506F" w:rsidRPr="00954357">
        <w:rPr>
          <w:rFonts w:ascii="Book Antiqua" w:hAnsi="Book Antiqua"/>
          <w:sz w:val="24"/>
          <w:szCs w:val="24"/>
          <w:lang w:val="en-US"/>
        </w:rPr>
        <w:t>aim</w:t>
      </w:r>
      <w:r w:rsidR="00D52B61" w:rsidRPr="00954357">
        <w:rPr>
          <w:rFonts w:ascii="Book Antiqua" w:hAnsi="Book Antiqua"/>
          <w:sz w:val="24"/>
          <w:szCs w:val="24"/>
          <w:lang w:val="en-US"/>
        </w:rPr>
        <w:t>s</w:t>
      </w:r>
      <w:r w:rsidR="00A571E8" w:rsidRPr="00954357">
        <w:rPr>
          <w:rFonts w:ascii="Book Antiqua" w:hAnsi="Book Antiqua"/>
          <w:sz w:val="24"/>
          <w:szCs w:val="24"/>
          <w:lang w:val="en-US"/>
        </w:rPr>
        <w:t xml:space="preserve"> of this study </w:t>
      </w:r>
      <w:r w:rsidR="00C75D74" w:rsidRPr="00954357">
        <w:rPr>
          <w:rFonts w:ascii="Book Antiqua" w:hAnsi="Book Antiqua"/>
          <w:sz w:val="24"/>
          <w:szCs w:val="24"/>
          <w:lang w:val="en-US"/>
        </w:rPr>
        <w:t>ha</w:t>
      </w:r>
      <w:r w:rsidR="00D52B61" w:rsidRPr="00954357">
        <w:rPr>
          <w:rFonts w:ascii="Book Antiqua" w:hAnsi="Book Antiqua"/>
          <w:sz w:val="24"/>
          <w:szCs w:val="24"/>
          <w:lang w:val="en-US"/>
        </w:rPr>
        <w:t>ve</w:t>
      </w:r>
      <w:r w:rsidR="00332F1C" w:rsidRPr="00954357">
        <w:rPr>
          <w:rFonts w:ascii="Book Antiqua" w:hAnsi="Book Antiqua"/>
          <w:sz w:val="24"/>
          <w:szCs w:val="24"/>
          <w:lang w:val="en-US"/>
        </w:rPr>
        <w:t xml:space="preserve"> been</w:t>
      </w:r>
      <w:r w:rsidR="00D52B61" w:rsidRPr="00954357">
        <w:rPr>
          <w:rFonts w:ascii="Book Antiqua" w:hAnsi="Book Antiqua"/>
          <w:sz w:val="24"/>
          <w:szCs w:val="24"/>
          <w:lang w:val="en-US"/>
        </w:rPr>
        <w:t>:</w:t>
      </w:r>
      <w:r w:rsidR="00332F1C" w:rsidRPr="00954357">
        <w:rPr>
          <w:rFonts w:ascii="Book Antiqua" w:hAnsi="Book Antiqua"/>
          <w:sz w:val="24"/>
          <w:szCs w:val="24"/>
          <w:lang w:val="en-US"/>
        </w:rPr>
        <w:t xml:space="preserve"> </w:t>
      </w:r>
      <w:r w:rsidR="00D52B61" w:rsidRPr="00954357">
        <w:rPr>
          <w:rFonts w:ascii="Book Antiqua" w:hAnsi="Book Antiqua"/>
          <w:sz w:val="24"/>
          <w:szCs w:val="24"/>
          <w:lang w:val="en-US"/>
        </w:rPr>
        <w:t xml:space="preserve">(1) </w:t>
      </w:r>
      <w:r w:rsidR="00332F1C" w:rsidRPr="00954357">
        <w:rPr>
          <w:rFonts w:ascii="Book Antiqua" w:hAnsi="Book Antiqua"/>
          <w:sz w:val="24"/>
          <w:szCs w:val="24"/>
          <w:lang w:val="en-US"/>
        </w:rPr>
        <w:t>to validate</w:t>
      </w:r>
      <w:r w:rsidR="00B00C5B" w:rsidRPr="00954357">
        <w:rPr>
          <w:rFonts w:ascii="Book Antiqua" w:hAnsi="Book Antiqua"/>
          <w:sz w:val="24"/>
          <w:szCs w:val="24"/>
          <w:lang w:val="en-US"/>
        </w:rPr>
        <w:t xml:space="preserve"> the psychometric properties of</w:t>
      </w:r>
      <w:r w:rsidR="00332F1C" w:rsidRPr="00954357">
        <w:rPr>
          <w:rFonts w:ascii="Book Antiqua" w:hAnsi="Book Antiqua"/>
          <w:sz w:val="24"/>
          <w:szCs w:val="24"/>
          <w:lang w:val="en-US"/>
        </w:rPr>
        <w:t xml:space="preserve"> the Danish </w:t>
      </w:r>
      <w:r w:rsidR="00151239" w:rsidRPr="00954357">
        <w:rPr>
          <w:rFonts w:ascii="Book Antiqua" w:hAnsi="Book Antiqua"/>
          <w:sz w:val="24"/>
          <w:szCs w:val="24"/>
          <w:lang w:val="en-US"/>
        </w:rPr>
        <w:t>translation</w:t>
      </w:r>
      <w:r w:rsidR="00332F1C" w:rsidRPr="00954357">
        <w:rPr>
          <w:rFonts w:ascii="Book Antiqua" w:hAnsi="Book Antiqua"/>
          <w:sz w:val="24"/>
          <w:szCs w:val="24"/>
          <w:lang w:val="en-US"/>
        </w:rPr>
        <w:t xml:space="preserve"> of the</w:t>
      </w:r>
      <w:r w:rsidR="00536032" w:rsidRPr="00954357">
        <w:rPr>
          <w:rFonts w:ascii="Book Antiqua" w:hAnsi="Book Antiqua"/>
          <w:sz w:val="24"/>
          <w:szCs w:val="24"/>
          <w:lang w:val="en-US"/>
        </w:rPr>
        <w:t xml:space="preserve"> lower and upper extremity version of the</w:t>
      </w:r>
      <w:r w:rsidR="00332F1C" w:rsidRPr="00954357">
        <w:rPr>
          <w:rFonts w:ascii="Book Antiqua" w:hAnsi="Book Antiqua"/>
          <w:sz w:val="24"/>
          <w:szCs w:val="24"/>
          <w:lang w:val="en-US"/>
        </w:rPr>
        <w:t xml:space="preserve"> MSTS questionnaire</w:t>
      </w:r>
      <w:r w:rsidR="00D61B73">
        <w:rPr>
          <w:rFonts w:ascii="Book Antiqua" w:hAnsi="Book Antiqua" w:hint="eastAsia"/>
          <w:sz w:val="24"/>
          <w:szCs w:val="24"/>
          <w:lang w:val="en-US" w:eastAsia="zh-CN"/>
        </w:rPr>
        <w:t>;</w:t>
      </w:r>
      <w:r w:rsidR="00332F1C" w:rsidRPr="00954357">
        <w:rPr>
          <w:rFonts w:ascii="Book Antiqua" w:hAnsi="Book Antiqua"/>
          <w:sz w:val="24"/>
          <w:szCs w:val="24"/>
          <w:lang w:val="en-US"/>
        </w:rPr>
        <w:t xml:space="preserve"> and </w:t>
      </w:r>
      <w:r w:rsidR="00D52B61" w:rsidRPr="00954357">
        <w:rPr>
          <w:rFonts w:ascii="Book Antiqua" w:hAnsi="Book Antiqua"/>
          <w:sz w:val="24"/>
          <w:szCs w:val="24"/>
          <w:lang w:val="en-US"/>
        </w:rPr>
        <w:t xml:space="preserve">(2) </w:t>
      </w:r>
      <w:r w:rsidR="00536032" w:rsidRPr="00954357">
        <w:rPr>
          <w:rFonts w:ascii="Book Antiqua" w:hAnsi="Book Antiqua"/>
          <w:sz w:val="24"/>
          <w:szCs w:val="24"/>
          <w:lang w:val="en-US"/>
        </w:rPr>
        <w:t xml:space="preserve">to investigate the </w:t>
      </w:r>
      <w:r w:rsidR="00D52B61" w:rsidRPr="00954357">
        <w:rPr>
          <w:rFonts w:ascii="Book Antiqua" w:hAnsi="Book Antiqua"/>
          <w:sz w:val="24"/>
          <w:szCs w:val="24"/>
          <w:lang w:val="en-US"/>
        </w:rPr>
        <w:t>correlation</w:t>
      </w:r>
      <w:r w:rsidR="00536032" w:rsidRPr="00954357">
        <w:rPr>
          <w:rFonts w:ascii="Book Antiqua" w:hAnsi="Book Antiqua"/>
          <w:sz w:val="24"/>
          <w:szCs w:val="24"/>
          <w:lang w:val="en-US"/>
        </w:rPr>
        <w:t xml:space="preserve"> between</w:t>
      </w:r>
      <w:r w:rsidR="00164381" w:rsidRPr="00954357">
        <w:rPr>
          <w:rFonts w:ascii="Book Antiqua" w:hAnsi="Book Antiqua"/>
          <w:sz w:val="24"/>
          <w:szCs w:val="24"/>
          <w:lang w:val="en-US"/>
        </w:rPr>
        <w:t xml:space="preserve"> functional</w:t>
      </w:r>
      <w:r w:rsidR="00536032" w:rsidRPr="00954357">
        <w:rPr>
          <w:rFonts w:ascii="Book Antiqua" w:hAnsi="Book Antiqua"/>
          <w:sz w:val="24"/>
          <w:szCs w:val="24"/>
          <w:lang w:val="en-US"/>
        </w:rPr>
        <w:t xml:space="preserve"> </w:t>
      </w:r>
      <w:r w:rsidR="00B00C5B" w:rsidRPr="00954357">
        <w:rPr>
          <w:rFonts w:ascii="Book Antiqua" w:hAnsi="Book Antiqua"/>
          <w:sz w:val="24"/>
          <w:szCs w:val="24"/>
          <w:lang w:val="en-US"/>
        </w:rPr>
        <w:t>outcome</w:t>
      </w:r>
      <w:r w:rsidR="00835A05" w:rsidRPr="00954357">
        <w:rPr>
          <w:rFonts w:ascii="Book Antiqua" w:hAnsi="Book Antiqua"/>
          <w:sz w:val="24"/>
          <w:szCs w:val="24"/>
          <w:lang w:val="en-US"/>
        </w:rPr>
        <w:t>s as</w:t>
      </w:r>
      <w:r w:rsidR="00B00C5B" w:rsidRPr="00954357">
        <w:rPr>
          <w:rFonts w:ascii="Book Antiqua" w:hAnsi="Book Antiqua"/>
          <w:sz w:val="24"/>
          <w:szCs w:val="24"/>
          <w:lang w:val="en-US"/>
        </w:rPr>
        <w:t xml:space="preserve"> </w:t>
      </w:r>
      <w:r w:rsidR="00835A05" w:rsidRPr="00954357">
        <w:rPr>
          <w:rFonts w:ascii="Book Antiqua" w:hAnsi="Book Antiqua"/>
          <w:sz w:val="24"/>
          <w:szCs w:val="24"/>
          <w:lang w:val="en-US"/>
        </w:rPr>
        <w:t xml:space="preserve">measured by </w:t>
      </w:r>
      <w:r w:rsidR="00536032" w:rsidRPr="00954357">
        <w:rPr>
          <w:rFonts w:ascii="Book Antiqua" w:hAnsi="Book Antiqua"/>
          <w:sz w:val="24"/>
          <w:szCs w:val="24"/>
          <w:lang w:val="en-US"/>
        </w:rPr>
        <w:t>questionnaire</w:t>
      </w:r>
      <w:r w:rsidR="00835A05" w:rsidRPr="00954357">
        <w:rPr>
          <w:rFonts w:ascii="Book Antiqua" w:hAnsi="Book Antiqua"/>
          <w:sz w:val="24"/>
          <w:szCs w:val="24"/>
          <w:lang w:val="en-US"/>
        </w:rPr>
        <w:t xml:space="preserve">s, such as </w:t>
      </w:r>
      <w:r w:rsidR="00D52B61" w:rsidRPr="00954357">
        <w:rPr>
          <w:rFonts w:ascii="Book Antiqua" w:hAnsi="Book Antiqua"/>
          <w:sz w:val="24"/>
          <w:szCs w:val="24"/>
          <w:lang w:val="en-US"/>
        </w:rPr>
        <w:t xml:space="preserve">the </w:t>
      </w:r>
      <w:r w:rsidR="00835A05" w:rsidRPr="00954357">
        <w:rPr>
          <w:rFonts w:ascii="Book Antiqua" w:hAnsi="Book Antiqua"/>
          <w:sz w:val="24"/>
          <w:szCs w:val="24"/>
          <w:lang w:val="en-US"/>
        </w:rPr>
        <w:t xml:space="preserve">MSTS and the </w:t>
      </w:r>
      <w:r w:rsidR="00DB3839" w:rsidRPr="00954357">
        <w:rPr>
          <w:rFonts w:ascii="Book Antiqua" w:hAnsi="Book Antiqua"/>
          <w:sz w:val="24"/>
          <w:szCs w:val="24"/>
          <w:lang w:val="en-US"/>
        </w:rPr>
        <w:t>Toronto Extremity Salvage Score</w:t>
      </w:r>
      <w:r w:rsidR="00602FDF" w:rsidRPr="00954357">
        <w:rPr>
          <w:rFonts w:ascii="Book Antiqua" w:hAnsi="Book Antiqua" w:hint="eastAsia"/>
          <w:sz w:val="24"/>
          <w:szCs w:val="24"/>
          <w:lang w:val="en-US" w:eastAsia="zh-CN"/>
        </w:rPr>
        <w:t xml:space="preserve"> (TESS)</w:t>
      </w:r>
      <w:r w:rsidR="00835A05" w:rsidRPr="00954357">
        <w:rPr>
          <w:rFonts w:ascii="Book Antiqua" w:hAnsi="Book Antiqua"/>
          <w:sz w:val="24"/>
          <w:szCs w:val="24"/>
          <w:lang w:val="en-US"/>
        </w:rPr>
        <w:t>,</w:t>
      </w:r>
      <w:r w:rsidR="00536032" w:rsidRPr="00954357">
        <w:rPr>
          <w:rFonts w:ascii="Book Antiqua" w:hAnsi="Book Antiqua"/>
          <w:sz w:val="24"/>
          <w:szCs w:val="24"/>
          <w:lang w:val="en-US"/>
        </w:rPr>
        <w:t xml:space="preserve"> and </w:t>
      </w:r>
      <w:r w:rsidR="00835A05" w:rsidRPr="00954357">
        <w:rPr>
          <w:rFonts w:ascii="Book Antiqua" w:hAnsi="Book Antiqua"/>
          <w:sz w:val="24"/>
          <w:szCs w:val="24"/>
          <w:lang w:val="en-US"/>
        </w:rPr>
        <w:t>the</w:t>
      </w:r>
      <w:r w:rsidR="00B00C5B" w:rsidRPr="00954357">
        <w:rPr>
          <w:rFonts w:ascii="Book Antiqua" w:hAnsi="Book Antiqua"/>
          <w:sz w:val="24"/>
          <w:szCs w:val="24"/>
          <w:lang w:val="en-US"/>
        </w:rPr>
        <w:t xml:space="preserve"> </w:t>
      </w:r>
      <w:r w:rsidR="00536032" w:rsidRPr="00954357">
        <w:rPr>
          <w:rFonts w:ascii="Book Antiqua" w:hAnsi="Book Antiqua"/>
          <w:sz w:val="24"/>
          <w:szCs w:val="24"/>
          <w:lang w:val="en-US"/>
        </w:rPr>
        <w:t>objective measurement</w:t>
      </w:r>
      <w:r w:rsidR="00835A05" w:rsidRPr="00954357">
        <w:rPr>
          <w:rFonts w:ascii="Book Antiqua" w:hAnsi="Book Antiqua"/>
          <w:sz w:val="24"/>
          <w:szCs w:val="24"/>
          <w:lang w:val="en-US"/>
        </w:rPr>
        <w:t xml:space="preserve">, </w:t>
      </w:r>
      <w:r w:rsidR="00602FDF" w:rsidRPr="00954357">
        <w:rPr>
          <w:rFonts w:ascii="Book Antiqua" w:hAnsi="Book Antiqua" w:hint="eastAsia"/>
          <w:sz w:val="24"/>
          <w:szCs w:val="24"/>
          <w:lang w:val="en-US" w:eastAsia="zh-CN"/>
        </w:rPr>
        <w:t>TUG</w:t>
      </w:r>
      <w:r w:rsidR="00D52B61" w:rsidRPr="00954357">
        <w:rPr>
          <w:rFonts w:ascii="Book Antiqua" w:hAnsi="Book Antiqua"/>
          <w:sz w:val="24"/>
          <w:szCs w:val="24"/>
          <w:lang w:val="en-US"/>
        </w:rPr>
        <w:t>,</w:t>
      </w:r>
      <w:r w:rsidR="00B1194F" w:rsidRPr="00954357">
        <w:rPr>
          <w:rFonts w:ascii="Book Antiqua" w:hAnsi="Book Antiqua"/>
          <w:sz w:val="24"/>
          <w:szCs w:val="24"/>
          <w:lang w:val="en-US"/>
        </w:rPr>
        <w:t xml:space="preserve"> in patients with lower extremity tumors</w:t>
      </w:r>
      <w:r w:rsidR="00332F1C" w:rsidRPr="00954357">
        <w:rPr>
          <w:rFonts w:ascii="Book Antiqua" w:hAnsi="Book Antiqua"/>
          <w:sz w:val="24"/>
          <w:szCs w:val="24"/>
          <w:lang w:val="en-US"/>
        </w:rPr>
        <w:t>.</w:t>
      </w:r>
    </w:p>
    <w:p w14:paraId="4E09CE33" w14:textId="77777777" w:rsidR="00F308DB" w:rsidRPr="00954357" w:rsidRDefault="00F308DB" w:rsidP="000C3A17">
      <w:pPr>
        <w:spacing w:after="0" w:line="360" w:lineRule="auto"/>
        <w:jc w:val="both"/>
        <w:rPr>
          <w:rFonts w:ascii="Book Antiqua" w:hAnsi="Book Antiqua"/>
          <w:sz w:val="24"/>
          <w:szCs w:val="24"/>
          <w:lang w:val="en-US"/>
        </w:rPr>
      </w:pPr>
    </w:p>
    <w:p w14:paraId="693853EA" w14:textId="011577E1" w:rsidR="00F308DB" w:rsidRPr="00954357" w:rsidRDefault="00DB3839" w:rsidP="000C3A17">
      <w:pPr>
        <w:spacing w:after="0" w:line="360" w:lineRule="auto"/>
        <w:jc w:val="both"/>
        <w:rPr>
          <w:rFonts w:ascii="Book Antiqua" w:hAnsi="Book Antiqua"/>
          <w:b/>
          <w:sz w:val="24"/>
          <w:szCs w:val="24"/>
          <w:lang w:val="en-US"/>
        </w:rPr>
      </w:pPr>
      <w:r w:rsidRPr="00954357">
        <w:rPr>
          <w:rFonts w:ascii="Book Antiqua" w:hAnsi="Book Antiqua"/>
          <w:b/>
          <w:sz w:val="24"/>
          <w:szCs w:val="24"/>
          <w:lang w:val="en-US"/>
        </w:rPr>
        <w:t>MATERIALS AND METHODS</w:t>
      </w:r>
    </w:p>
    <w:p w14:paraId="30F82C99" w14:textId="77777777" w:rsidR="00E671B3" w:rsidRPr="00954357" w:rsidRDefault="00E671B3"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lastRenderedPageBreak/>
        <w:t>Study design</w:t>
      </w:r>
    </w:p>
    <w:p w14:paraId="3BD3B556" w14:textId="17C8B5AB" w:rsidR="00276C54" w:rsidRPr="00954357" w:rsidRDefault="007A7B25"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The translation of the MST</w:t>
      </w:r>
      <w:r w:rsidR="0043663E" w:rsidRPr="00954357">
        <w:rPr>
          <w:rFonts w:ascii="Book Antiqua" w:hAnsi="Book Antiqua"/>
          <w:sz w:val="24"/>
          <w:szCs w:val="24"/>
          <w:lang w:val="en-US"/>
        </w:rPr>
        <w:t>S questionnaire into Danish was</w:t>
      </w:r>
      <w:r w:rsidRPr="00954357">
        <w:rPr>
          <w:rFonts w:ascii="Book Antiqua" w:hAnsi="Book Antiqua"/>
          <w:sz w:val="24"/>
          <w:szCs w:val="24"/>
          <w:lang w:val="en-US"/>
        </w:rPr>
        <w:t xml:space="preserve"> conducted at the Department of Orthopedic Surgery at Aarhus University Hospital between May and August 2015. The </w:t>
      </w:r>
      <w:r w:rsidR="005F305C" w:rsidRPr="00954357">
        <w:rPr>
          <w:rFonts w:ascii="Book Antiqua" w:hAnsi="Book Antiqua"/>
          <w:sz w:val="24"/>
          <w:szCs w:val="24"/>
          <w:lang w:val="en-US"/>
        </w:rPr>
        <w:t>validation of the Danish translation was carried out among patients</w:t>
      </w:r>
      <w:r w:rsidR="00994E94" w:rsidRPr="00954357">
        <w:rPr>
          <w:rFonts w:ascii="Book Antiqua" w:hAnsi="Book Antiqua"/>
          <w:sz w:val="24"/>
          <w:szCs w:val="24"/>
          <w:lang w:val="en-US"/>
        </w:rPr>
        <w:t xml:space="preserve"> operated for sarcoma or aggressive benign tumors</w:t>
      </w:r>
      <w:r w:rsidR="005F305C" w:rsidRPr="00954357">
        <w:rPr>
          <w:rFonts w:ascii="Book Antiqua" w:hAnsi="Book Antiqua"/>
          <w:sz w:val="24"/>
          <w:szCs w:val="24"/>
          <w:lang w:val="en-US"/>
        </w:rPr>
        <w:t xml:space="preserve"> </w:t>
      </w:r>
      <w:r w:rsidR="00FF003F" w:rsidRPr="00954357">
        <w:rPr>
          <w:rFonts w:ascii="Book Antiqua" w:hAnsi="Book Antiqua"/>
          <w:sz w:val="24"/>
          <w:szCs w:val="24"/>
          <w:lang w:val="en-US"/>
        </w:rPr>
        <w:t>who attended</w:t>
      </w:r>
      <w:r w:rsidR="005F305C" w:rsidRPr="00954357">
        <w:rPr>
          <w:rFonts w:ascii="Book Antiqua" w:hAnsi="Book Antiqua"/>
          <w:sz w:val="24"/>
          <w:szCs w:val="24"/>
          <w:lang w:val="en-US"/>
        </w:rPr>
        <w:t xml:space="preserve"> the outpatient clinic at Aarhus University Hospital (Aarhus, Denmark) between August 2015 and June 2016.</w:t>
      </w:r>
      <w:r w:rsidR="0084525A" w:rsidRPr="00954357">
        <w:rPr>
          <w:rFonts w:ascii="Book Antiqua" w:hAnsi="Book Antiqua"/>
          <w:sz w:val="24"/>
          <w:szCs w:val="24"/>
          <w:lang w:val="en-US"/>
        </w:rPr>
        <w:t xml:space="preserve"> T</w:t>
      </w:r>
      <w:r w:rsidR="00FF003F" w:rsidRPr="00954357">
        <w:rPr>
          <w:rFonts w:ascii="Book Antiqua" w:hAnsi="Book Antiqua"/>
          <w:sz w:val="24"/>
          <w:szCs w:val="24"/>
          <w:lang w:val="en-US"/>
        </w:rPr>
        <w:t>he</w:t>
      </w:r>
      <w:r w:rsidR="0084525A" w:rsidRPr="00954357">
        <w:rPr>
          <w:rFonts w:ascii="Book Antiqua" w:hAnsi="Book Antiqua"/>
          <w:sz w:val="24"/>
          <w:szCs w:val="24"/>
          <w:lang w:val="en-US"/>
        </w:rPr>
        <w:t xml:space="preserve"> study was reported</w:t>
      </w:r>
      <w:r w:rsidR="00FF003F" w:rsidRPr="00954357">
        <w:rPr>
          <w:rFonts w:ascii="Book Antiqua" w:hAnsi="Book Antiqua"/>
          <w:sz w:val="24"/>
          <w:szCs w:val="24"/>
          <w:lang w:val="en-US"/>
        </w:rPr>
        <w:t xml:space="preserve"> to</w:t>
      </w:r>
      <w:r w:rsidR="0084525A" w:rsidRPr="00954357">
        <w:rPr>
          <w:rFonts w:ascii="Book Antiqua" w:hAnsi="Book Antiqua"/>
          <w:sz w:val="24"/>
          <w:szCs w:val="24"/>
          <w:lang w:val="en-US"/>
        </w:rPr>
        <w:t xml:space="preserve"> and approved by the Danish</w:t>
      </w:r>
      <w:r w:rsidR="00835A05" w:rsidRPr="00954357">
        <w:rPr>
          <w:rFonts w:ascii="Book Antiqua" w:hAnsi="Book Antiqua"/>
          <w:sz w:val="24"/>
          <w:szCs w:val="24"/>
          <w:lang w:val="en-US"/>
        </w:rPr>
        <w:t xml:space="preserve"> Data</w:t>
      </w:r>
      <w:r w:rsidR="0084525A" w:rsidRPr="00954357">
        <w:rPr>
          <w:rFonts w:ascii="Book Antiqua" w:hAnsi="Book Antiqua"/>
          <w:sz w:val="24"/>
          <w:szCs w:val="24"/>
          <w:lang w:val="en-US"/>
        </w:rPr>
        <w:t xml:space="preserve"> Protection Agency (file </w:t>
      </w:r>
      <w:r w:rsidR="00D61B73" w:rsidRPr="00954357">
        <w:rPr>
          <w:rFonts w:ascii="Book Antiqua" w:hAnsi="Book Antiqua"/>
          <w:sz w:val="24"/>
          <w:szCs w:val="24"/>
          <w:lang w:val="en-US"/>
        </w:rPr>
        <w:t>N</w:t>
      </w:r>
      <w:r w:rsidR="0084525A" w:rsidRPr="00954357">
        <w:rPr>
          <w:rFonts w:ascii="Book Antiqua" w:hAnsi="Book Antiqua"/>
          <w:sz w:val="24"/>
          <w:szCs w:val="24"/>
          <w:lang w:val="en-US"/>
        </w:rPr>
        <w:t xml:space="preserve">o. </w:t>
      </w:r>
      <w:r w:rsidR="0043663E" w:rsidRPr="00954357">
        <w:rPr>
          <w:rFonts w:ascii="Book Antiqua" w:hAnsi="Book Antiqua"/>
          <w:sz w:val="24"/>
          <w:szCs w:val="24"/>
          <w:lang w:val="en-US"/>
        </w:rPr>
        <w:t>1-16-02-650-15</w:t>
      </w:r>
      <w:r w:rsidR="0084525A" w:rsidRPr="00954357">
        <w:rPr>
          <w:rFonts w:ascii="Book Antiqua" w:hAnsi="Book Antiqua"/>
          <w:sz w:val="24"/>
          <w:szCs w:val="24"/>
          <w:lang w:val="en-US"/>
        </w:rPr>
        <w:t>). Informed consent was obtained from all patients participating in this study. The study was preapproved in accordance with the national ethical guidelines</w:t>
      </w:r>
      <w:r w:rsidR="0043663E" w:rsidRPr="00954357">
        <w:rPr>
          <w:rFonts w:ascii="Book Antiqua" w:hAnsi="Book Antiqua"/>
          <w:sz w:val="24"/>
          <w:szCs w:val="24"/>
          <w:lang w:val="en-US"/>
        </w:rPr>
        <w:t xml:space="preserve"> and</w:t>
      </w:r>
      <w:r w:rsidR="0084525A" w:rsidRPr="00954357">
        <w:rPr>
          <w:rFonts w:ascii="Book Antiqua" w:hAnsi="Book Antiqua"/>
          <w:sz w:val="24"/>
          <w:szCs w:val="24"/>
          <w:lang w:val="en-US"/>
        </w:rPr>
        <w:t xml:space="preserve"> in accordanc</w:t>
      </w:r>
      <w:r w:rsidR="006237B1" w:rsidRPr="00954357">
        <w:rPr>
          <w:rFonts w:ascii="Book Antiqua" w:hAnsi="Book Antiqua"/>
          <w:sz w:val="24"/>
          <w:szCs w:val="24"/>
          <w:lang w:val="en-US"/>
        </w:rPr>
        <w:t>e with the Helsinki Declaration</w:t>
      </w:r>
      <w:r w:rsidR="0084525A" w:rsidRPr="00954357">
        <w:rPr>
          <w:rFonts w:ascii="Book Antiqua" w:hAnsi="Book Antiqua"/>
          <w:sz w:val="24"/>
          <w:szCs w:val="24"/>
          <w:lang w:val="en-US"/>
        </w:rPr>
        <w:t>.</w:t>
      </w:r>
      <w:r w:rsidR="00276C54" w:rsidRPr="00954357">
        <w:rPr>
          <w:rFonts w:ascii="Book Antiqua" w:hAnsi="Book Antiqua"/>
          <w:sz w:val="24"/>
          <w:szCs w:val="24"/>
          <w:lang w:val="en-US"/>
        </w:rPr>
        <w:t xml:space="preserve"> The translation method used was based on published international guidelines for the process of cross-cultur</w:t>
      </w:r>
      <w:r w:rsidR="00C73346" w:rsidRPr="00954357">
        <w:rPr>
          <w:rFonts w:ascii="Book Antiqua" w:hAnsi="Book Antiqua"/>
          <w:sz w:val="24"/>
          <w:szCs w:val="24"/>
          <w:lang w:val="en-US"/>
        </w:rPr>
        <w:t>al translation of an instrument</w:t>
      </w:r>
      <w:r w:rsidR="00276C54" w:rsidRPr="00954357">
        <w:rPr>
          <w:rFonts w:ascii="Book Antiqua" w:hAnsi="Book Antiqua"/>
          <w:sz w:val="24"/>
          <w:szCs w:val="24"/>
          <w:lang w:val="en-US"/>
        </w:rPr>
        <w:fldChar w:fldCharType="begin">
          <w:fldData xml:space="preserve">PEVuZE5vdGU+PENpdGU+PEF1dGhvcj5HdWlsbGVtaW48L0F1dGhvcj48WWVhcj4xOTkzPC9ZZWFy
PjxSZWNOdW0+OTE8L1JlY051bT48RGlzcGxheVRleHQ+PHN0eWxlIGZhY2U9InN1cGVyc2NyaXB0
Ij5bMTAsIDE2XTwvc3R5bGU+PC9EaXNwbGF5VGV4dD48cmVjb3JkPjxyZWMtbnVtYmVyPjkxPC9y
ZWMtbnVtYmVyPjxmb3JlaWduLWtleXM+PGtleSBhcHA9IkVOIiBkYi1pZD0ieDVwenJlOTVkeHQ5
ZGplNXZ3Y3Z4cHNvcHo5cmRzcno5c3RmIiB0aW1lc3RhbXA9IjE1MDQxMDk4MDkiIGd1aWQ9Ijhh
OGNmNWUyLTNjMmItNDZmZS04M2YwLTU3NjNiMWY1YmMyNyI+OTE8L2tleT48a2V5IGFwcD0iRU5X
ZWIiIGRiLWlkPSIiPjA8L2tleT48L2ZvcmVpZ24ta2V5cz48cmVmLXR5cGUgbmFtZT0iSm91cm5h
bCBBcnRpY2xlIj4xNzwvcmVmLXR5cGU+PGNvbnRyaWJ1dG9ycz48YXV0aG9ycz48YXV0aG9yPkd1
aWxsZW1pbiwgRi48L2F1dGhvcj48YXV0aG9yPkJvbWJhcmRpZXIsIEMuPC9hdXRob3I+PGF1dGhv
cj5CZWF0b24sIEQuPC9hdXRob3I+PC9hdXRob3JzPjwvY29udHJpYnV0b3JzPjxhdXRoLWFkZHJl
c3M+U2Nob29sIG9mIFB1YmxpYyBIZWFsdGgsIFVuaXZlcnNpdHkgb2YgTmFuY3ksIEZyYW5jZS48
L2F1dGgtYWRkcmVzcz48dGl0bGVzPjx0aXRsZT5Dcm9zcy1jdWx0dXJhbCBhZGFwdGF0aW9uIG9m
IGhlYWx0aC1yZWxhdGVkIHF1YWxpdHkgb2YgbGlmZSBtZWFzdXJlczogbGl0ZXJhdHVyZSByZXZp
ZXcgYW5kIHByb3Bvc2VkIGd1aWRlbGluZXM8L3RpdGxlPjxzZWNvbmRhcnktdGl0bGU+SiBDbGlu
IEVwaWRlbWlvbDwvc2Vjb25kYXJ5LXRpdGxlPjwvdGl0bGVzPjxwZXJpb2RpY2FsPjxmdWxsLXRp
dGxlPkogQ2xpbiBFcGlkZW1pb2w8L2Z1bGwtdGl0bGU+PC9wZXJpb2RpY2FsPjxwYWdlcz4xNDE3
LTMyPC9wYWdlcz48dm9sdW1lPjQ2PC92b2x1bWU+PG51bWJlcj4xMjwvbnVtYmVyPjxlZGl0aW9u
PjE5OTMvMTIvMDE8L2VkaXRpb24+PGtleXdvcmRzPjxrZXl3b3JkPkNyb3NzLUN1bHR1cmFsIENv
bXBhcmlzb248L2tleXdvcmQ+PGtleXdvcmQ+KkN1bHR1cmFsIENoYXJhY3RlcmlzdGljczwva2V5
d29yZD48a2V5d29yZD5HdWlkZWxpbmVzIGFzIFRvcGljPC9rZXl3b3JkPjxrZXl3b3JkPipIZWFs
dGggU3RhdHVzIEluZGljYXRvcnM8L2tleXdvcmQ+PGtleXdvcmQ+SHVtYW5zPC9rZXl3b3JkPjxr
ZXl3b3JkPkxhbmd1YWdlPC9rZXl3b3JkPjxrZXl3b3JkPipRdWFsaXR5IG9mIExpZmU8L2tleXdv
cmQ+PGtleXdvcmQ+U3VydmV5cyBhbmQgUXVlc3Rpb25uYWlyZXM8L2tleXdvcmQ+PC9rZXl3b3Jk
cz48ZGF0ZXM+PHllYXI+MTk5MzwveWVhcj48cHViLWRhdGVzPjxkYXRlPkRlYzwvZGF0ZT48L3B1
Yi1kYXRlcz48L2RhdGVzPjxwdWItbG9jYXRpb24+RU5HTEFORDwvcHViLWxvY2F0aW9uPjxpc2Ju
PjA4OTUtNDM1NiAoUHJpbnQpJiN4RDswODk1LTQzNTYgKExpbmtpbmcpPC9pc2JuPjxhY2Nlc3Np
b24tbnVtPjgyNjM1Njk8L2FjY2Vzc2lvbi1udW0+PHVybHM+PHJlbGF0ZWQtdXJscz48dXJsPmh0
dHBzOi8vd3d3Lm5jYmkubmxtLm5paC5nb3YvcHVibWVkLzgyNjM1Njk8L3VybD48L3JlbGF0ZWQt
dXJscz48L3VybHM+PGVsZWN0cm9uaWMtcmVzb3VyY2UtbnVtPjEwLjEwMTYvMDg5NS00MzU2KDkz
KTkwMTQyLW48L2VsZWN0cm9uaWMtcmVzb3VyY2UtbnVtPjxhY2Nlc3MtZGF0ZT5EZWM8L2FjY2Vz
cy1kYXRlPjwvcmVjb3JkPjwvQ2l0ZT48Q2l0ZT48QXV0aG9yPkJlYXRvbjwvQXV0aG9yPjxZZWFy
PjIwMDA8L1llYXI+PFJlY051bT4xMjg8L1JlY051bT48cmVjb3JkPjxyZWMtbnVtYmVyPjEyODwv
cmVjLW51bWJlcj48Zm9yZWlnbi1rZXlzPjxrZXkgYXBwPSJFTiIgZGItaWQ9Ing1cHpyZTk1ZHh0
OWRqZTV2d2N2eHBzb3B6OXJkc3J6OXN0ZiIgdGltZXN0YW1wPSIxNTA0MTA5ODcxIiBndWlkPSJm
NTg4NmFkMy1kMzBhLTQ2ZjQtOTNiYS1iMWI1ZDAwMmVkNTIiPjEyODwva2V5PjxrZXkgYXBwPSJF
TldlYiIgZGItaWQ9IiI+MDwva2V5PjwvZm9yZWlnbi1rZXlzPjxyZWYtdHlwZSBuYW1lPSJKb3Vy
bmFsIEFydGljbGUiPjE3PC9yZWYtdHlwZT48Y29udHJpYnV0b3JzPjxhdXRob3JzPjxhdXRob3I+
QmVhdG9uLCBELiBFLjwvYXV0aG9yPjxhdXRob3I+Qm9tYmFyZGllciwgQy48L2F1dGhvcj48YXV0
aG9yPkd1aWxsZW1pbiwgRi48L2F1dGhvcj48YXV0aG9yPkZlcnJheiwgTS4gQi48L2F1dGhvcj48
L2F1dGhvcnM+PC9jb250cmlidXRvcnM+PGF1dGgtYWRkcmVzcz5JbnN0aXR1dGUgZm9yIFdvcmsg
YW5kIEhlYWx0aCwgVG9yb250byBPTiwgQ2FuYWRhLiBkYmVhdG9uQGl3aC5vbi5jYTwvYXV0aC1h
ZGRyZXNzPjx0aXRsZXM+PHRpdGxlPkd1aWRlbGluZXMgZm9yIHRoZSBwcm9jZXNzIG9mIGNyb3Nz
LWN1bHR1cmFsIGFkYXB0YXRpb24gb2Ygc2VsZi1yZXBvcnQgbWVhc3VyZXM8L3RpdGxlPjxzZWNv
bmRhcnktdGl0bGU+U3BpbmUgKFBoaWxhIFBhIDE5NzYpPC9zZWNvbmRhcnktdGl0bGU+PC90aXRs
ZXM+PHBlcmlvZGljYWw+PGZ1bGwtdGl0bGU+U3BpbmUgKFBoaWxhIFBhIDE5NzYpPC9mdWxsLXRp
dGxlPjwvcGVyaW9kaWNhbD48cGFnZXM+MzE4Ni05MTwvcGFnZXM+PHZvbHVtZT4yNTwvdm9sdW1l
PjxudW1iZXI+MjQ8L251bWJlcj48ZWRpdGlvbj4yMDAwLzEyLzIyPC9lZGl0aW9uPjxrZXl3b3Jk
cz48a2V5d29yZD4qQ3Jvc3MtQ3VsdHVyYWwgQ29tcGFyaXNvbjwva2V5d29yZD48a2V5d29yZD4q
SGVhbHRoIFN0YXR1czwva2V5d29yZD48a2V5d29yZD5IdW1hbnM8L2tleXdvcmQ+PGtleXdvcmQ+
T3V0Y29tZSBBc3Nlc3NtZW50IChIZWFsdGggQ2FyZSk8L2tleXdvcmQ+PGtleXdvcmQ+KlNwaW5h
bCBEaXNlYXNlczwva2V5d29yZD48a2V5d29yZD5TdXJ2ZXlzIGFuZCBRdWVzdGlvbm5haXJlczwv
a2V5d29yZD48a2V5d29yZD4qVHJhbnNsYXRpbmc8L2tleXdvcmQ+PC9rZXl3b3Jkcz48ZGF0ZXM+
PHllYXI+MjAwMDwveWVhcj48cHViLWRhdGVzPjxkYXRlPkRlYyAxNTwvZGF0ZT48L3B1Yi1kYXRl
cz48L2RhdGVzPjxwdWItbG9jYXRpb24+VU5JVEVEIFNUQVRFUzwvcHViLWxvY2F0aW9uPjxpc2Ju
PjAzNjItMjQzNiAoUHJpbnQpJiN4RDswMzYyLTI0MzYgKExpbmtpbmcpPC9pc2JuPjxhY2Nlc3Np
b24tbnVtPjExMTI0NzM1PC9hY2Nlc3Npb24tbnVtPjx1cmxzPjxyZWxhdGVkLXVybHM+PHVybD5o
dHRwczovL3d3dy5uY2JpLm5sbS5uaWguZ292L3B1Ym1lZC8xMTEyNDczNTwvdXJsPjwvcmVsYXRl
ZC11cmxzPjwvdXJscz48ZWxlY3Ryb25pYy1yZXNvdXJjZS1udW0+MTAuMTA5Ny8wMDAwNzYzMi0y
MDAwMTIxNTAtMDAwMTQ8L2VsZWN0cm9uaWMtcmVzb3VyY2UtbnVtPjxhY2Nlc3MtZGF0ZT5EZWMg
MTU8L2FjY2Vzcy1kYXRlPjwvcmVjb3JkPjwvQ2l0ZT48L0VuZE5vdGU+AG==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HdWlsbGVtaW48L0F1dGhvcj48WWVhcj4xOTkzPC9ZZWFy
PjxSZWNOdW0+OTE8L1JlY051bT48RGlzcGxheVRleHQ+PHN0eWxlIGZhY2U9InN1cGVyc2NyaXB0
Ij5bMTAsIDE2XTwvc3R5bGU+PC9EaXNwbGF5VGV4dD48cmVjb3JkPjxyZWMtbnVtYmVyPjkxPC9y
ZWMtbnVtYmVyPjxmb3JlaWduLWtleXM+PGtleSBhcHA9IkVOIiBkYi1pZD0ieDVwenJlOTVkeHQ5
ZGplNXZ3Y3Z4cHNvcHo5cmRzcno5c3RmIiB0aW1lc3RhbXA9IjE1MDQxMDk4MDkiIGd1aWQ9Ijhh
OGNmNWUyLTNjMmItNDZmZS04M2YwLTU3NjNiMWY1YmMyNyI+OTE8L2tleT48a2V5IGFwcD0iRU5X
ZWIiIGRiLWlkPSIiPjA8L2tleT48L2ZvcmVpZ24ta2V5cz48cmVmLXR5cGUgbmFtZT0iSm91cm5h
bCBBcnRpY2xlIj4xNzwvcmVmLXR5cGU+PGNvbnRyaWJ1dG9ycz48YXV0aG9ycz48YXV0aG9yPkd1
aWxsZW1pbiwgRi48L2F1dGhvcj48YXV0aG9yPkJvbWJhcmRpZXIsIEMuPC9hdXRob3I+PGF1dGhv
cj5CZWF0b24sIEQuPC9hdXRob3I+PC9hdXRob3JzPjwvY29udHJpYnV0b3JzPjxhdXRoLWFkZHJl
c3M+U2Nob29sIG9mIFB1YmxpYyBIZWFsdGgsIFVuaXZlcnNpdHkgb2YgTmFuY3ksIEZyYW5jZS48
L2F1dGgtYWRkcmVzcz48dGl0bGVzPjx0aXRsZT5Dcm9zcy1jdWx0dXJhbCBhZGFwdGF0aW9uIG9m
IGhlYWx0aC1yZWxhdGVkIHF1YWxpdHkgb2YgbGlmZSBtZWFzdXJlczogbGl0ZXJhdHVyZSByZXZp
ZXcgYW5kIHByb3Bvc2VkIGd1aWRlbGluZXM8L3RpdGxlPjxzZWNvbmRhcnktdGl0bGU+SiBDbGlu
IEVwaWRlbWlvbDwvc2Vjb25kYXJ5LXRpdGxlPjwvdGl0bGVzPjxwZXJpb2RpY2FsPjxmdWxsLXRp
dGxlPkogQ2xpbiBFcGlkZW1pb2w8L2Z1bGwtdGl0bGU+PC9wZXJpb2RpY2FsPjxwYWdlcz4xNDE3
LTMyPC9wYWdlcz48dm9sdW1lPjQ2PC92b2x1bWU+PG51bWJlcj4xMjwvbnVtYmVyPjxlZGl0aW9u
PjE5OTMvMTIvMDE8L2VkaXRpb24+PGtleXdvcmRzPjxrZXl3b3JkPkNyb3NzLUN1bHR1cmFsIENv
bXBhcmlzb248L2tleXdvcmQ+PGtleXdvcmQ+KkN1bHR1cmFsIENoYXJhY3RlcmlzdGljczwva2V5
d29yZD48a2V5d29yZD5HdWlkZWxpbmVzIGFzIFRvcGljPC9rZXl3b3JkPjxrZXl3b3JkPipIZWFs
dGggU3RhdHVzIEluZGljYXRvcnM8L2tleXdvcmQ+PGtleXdvcmQ+SHVtYW5zPC9rZXl3b3JkPjxr
ZXl3b3JkPkxhbmd1YWdlPC9rZXl3b3JkPjxrZXl3b3JkPipRdWFsaXR5IG9mIExpZmU8L2tleXdv
cmQ+PGtleXdvcmQ+U3VydmV5cyBhbmQgUXVlc3Rpb25uYWlyZXM8L2tleXdvcmQ+PC9rZXl3b3Jk
cz48ZGF0ZXM+PHllYXI+MTk5MzwveWVhcj48cHViLWRhdGVzPjxkYXRlPkRlYzwvZGF0ZT48L3B1
Yi1kYXRlcz48L2RhdGVzPjxwdWItbG9jYXRpb24+RU5HTEFORDwvcHViLWxvY2F0aW9uPjxpc2Ju
PjA4OTUtNDM1NiAoUHJpbnQpJiN4RDswODk1LTQzNTYgKExpbmtpbmcpPC9pc2JuPjxhY2Nlc3Np
b24tbnVtPjgyNjM1Njk8L2FjY2Vzc2lvbi1udW0+PHVybHM+PHJlbGF0ZWQtdXJscz48dXJsPmh0
dHBzOi8vd3d3Lm5jYmkubmxtLm5paC5nb3YvcHVibWVkLzgyNjM1Njk8L3VybD48L3JlbGF0ZWQt
dXJscz48L3VybHM+PGVsZWN0cm9uaWMtcmVzb3VyY2UtbnVtPjEwLjEwMTYvMDg5NS00MzU2KDkz
KTkwMTQyLW48L2VsZWN0cm9uaWMtcmVzb3VyY2UtbnVtPjxhY2Nlc3MtZGF0ZT5EZWM8L2FjY2Vz
cy1kYXRlPjwvcmVjb3JkPjwvQ2l0ZT48Q2l0ZT48QXV0aG9yPkJlYXRvbjwvQXV0aG9yPjxZZWFy
PjIwMDA8L1llYXI+PFJlY051bT4xMjg8L1JlY051bT48cmVjb3JkPjxyZWMtbnVtYmVyPjEyODwv
cmVjLW51bWJlcj48Zm9yZWlnbi1rZXlzPjxrZXkgYXBwPSJFTiIgZGItaWQ9Ing1cHpyZTk1ZHh0
OWRqZTV2d2N2eHBzb3B6OXJkc3J6OXN0ZiIgdGltZXN0YW1wPSIxNTA0MTA5ODcxIiBndWlkPSJm
NTg4NmFkMy1kMzBhLTQ2ZjQtOTNiYS1iMWI1ZDAwMmVkNTIiPjEyODwva2V5PjxrZXkgYXBwPSJF
TldlYiIgZGItaWQ9IiI+MDwva2V5PjwvZm9yZWlnbi1rZXlzPjxyZWYtdHlwZSBuYW1lPSJKb3Vy
bmFsIEFydGljbGUiPjE3PC9yZWYtdHlwZT48Y29udHJpYnV0b3JzPjxhdXRob3JzPjxhdXRob3I+
QmVhdG9uLCBELiBFLjwvYXV0aG9yPjxhdXRob3I+Qm9tYmFyZGllciwgQy48L2F1dGhvcj48YXV0
aG9yPkd1aWxsZW1pbiwgRi48L2F1dGhvcj48YXV0aG9yPkZlcnJheiwgTS4gQi48L2F1dGhvcj48
L2F1dGhvcnM+PC9jb250cmlidXRvcnM+PGF1dGgtYWRkcmVzcz5JbnN0aXR1dGUgZm9yIFdvcmsg
YW5kIEhlYWx0aCwgVG9yb250byBPTiwgQ2FuYWRhLiBkYmVhdG9uQGl3aC5vbi5jYTwvYXV0aC1h
ZGRyZXNzPjx0aXRsZXM+PHRpdGxlPkd1aWRlbGluZXMgZm9yIHRoZSBwcm9jZXNzIG9mIGNyb3Nz
LWN1bHR1cmFsIGFkYXB0YXRpb24gb2Ygc2VsZi1yZXBvcnQgbWVhc3VyZXM8L3RpdGxlPjxzZWNv
bmRhcnktdGl0bGU+U3BpbmUgKFBoaWxhIFBhIDE5NzYpPC9zZWNvbmRhcnktdGl0bGU+PC90aXRs
ZXM+PHBlcmlvZGljYWw+PGZ1bGwtdGl0bGU+U3BpbmUgKFBoaWxhIFBhIDE5NzYpPC9mdWxsLXRp
dGxlPjwvcGVyaW9kaWNhbD48cGFnZXM+MzE4Ni05MTwvcGFnZXM+PHZvbHVtZT4yNTwvdm9sdW1l
PjxudW1iZXI+MjQ8L251bWJlcj48ZWRpdGlvbj4yMDAwLzEyLzIyPC9lZGl0aW9uPjxrZXl3b3Jk
cz48a2V5d29yZD4qQ3Jvc3MtQ3VsdHVyYWwgQ29tcGFyaXNvbjwva2V5d29yZD48a2V5d29yZD4q
SGVhbHRoIFN0YXR1czwva2V5d29yZD48a2V5d29yZD5IdW1hbnM8L2tleXdvcmQ+PGtleXdvcmQ+
T3V0Y29tZSBBc3Nlc3NtZW50IChIZWFsdGggQ2FyZSk8L2tleXdvcmQ+PGtleXdvcmQ+KlNwaW5h
bCBEaXNlYXNlczwva2V5d29yZD48a2V5d29yZD5TdXJ2ZXlzIGFuZCBRdWVzdGlvbm5haXJlczwv
a2V5d29yZD48a2V5d29yZD4qVHJhbnNsYXRpbmc8L2tleXdvcmQ+PC9rZXl3b3Jkcz48ZGF0ZXM+
PHllYXI+MjAwMDwveWVhcj48cHViLWRhdGVzPjxkYXRlPkRlYyAxNTwvZGF0ZT48L3B1Yi1kYXRl
cz48L2RhdGVzPjxwdWItbG9jYXRpb24+VU5JVEVEIFNUQVRFUzwvcHViLWxvY2F0aW9uPjxpc2Ju
PjAzNjItMjQzNiAoUHJpbnQpJiN4RDswMzYyLTI0MzYgKExpbmtpbmcpPC9pc2JuPjxhY2Nlc3Np
b24tbnVtPjExMTI0NzM1PC9hY2Nlc3Npb24tbnVtPjx1cmxzPjxyZWxhdGVkLXVybHM+PHVybD5o
dHRwczovL3d3dy5uY2JpLm5sbS5uaWguZ292L3B1Ym1lZC8xMTEyNDczNTwvdXJsPjwvcmVsYXRl
ZC11cmxzPjwvdXJscz48ZWxlY3Ryb25pYy1yZXNvdXJjZS1udW0+MTAuMTA5Ny8wMDAwNzYzMi0y
MDAwMTIxNTAtMDAwMTQ8L2VsZWN0cm9uaWMtcmVzb3VyY2UtbnVtPjxhY2Nlc3MtZGF0ZT5EZWMg
MTU8L2FjY2Vzcy1kYXRlPjwvcmVjb3JkPjwvQ2l0ZT48L0VuZE5vdGU+AG==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276C54" w:rsidRPr="00954357">
        <w:rPr>
          <w:rFonts w:ascii="Book Antiqua" w:hAnsi="Book Antiqua"/>
          <w:sz w:val="24"/>
          <w:szCs w:val="24"/>
          <w:lang w:val="en-US"/>
        </w:rPr>
      </w:r>
      <w:r w:rsidR="00276C54" w:rsidRPr="00954357">
        <w:rPr>
          <w:rFonts w:ascii="Book Antiqua" w:hAnsi="Book Antiqua"/>
          <w:sz w:val="24"/>
          <w:szCs w:val="24"/>
          <w:lang w:val="en-US"/>
        </w:rPr>
        <w:fldChar w:fldCharType="separate"/>
      </w:r>
      <w:r w:rsidR="00703F4A" w:rsidRPr="00954357">
        <w:rPr>
          <w:rFonts w:ascii="Book Antiqua" w:hAnsi="Book Antiqua"/>
          <w:noProof/>
          <w:sz w:val="24"/>
          <w:szCs w:val="24"/>
          <w:vertAlign w:val="superscript"/>
          <w:lang w:val="en-US"/>
        </w:rPr>
        <w:t>[10,</w:t>
      </w:r>
      <w:r w:rsidR="00B2269C" w:rsidRPr="00954357">
        <w:rPr>
          <w:rFonts w:ascii="Book Antiqua" w:hAnsi="Book Antiqua"/>
          <w:noProof/>
          <w:sz w:val="24"/>
          <w:szCs w:val="24"/>
          <w:vertAlign w:val="superscript"/>
          <w:lang w:val="en-US"/>
        </w:rPr>
        <w:t>16]</w:t>
      </w:r>
      <w:r w:rsidR="00276C54" w:rsidRPr="00954357">
        <w:rPr>
          <w:rFonts w:ascii="Book Antiqua" w:hAnsi="Book Antiqua"/>
          <w:sz w:val="24"/>
          <w:szCs w:val="24"/>
          <w:lang w:val="en-US"/>
        </w:rPr>
        <w:fldChar w:fldCharType="end"/>
      </w:r>
      <w:r w:rsidR="00276C54" w:rsidRPr="00954357">
        <w:rPr>
          <w:rFonts w:ascii="Book Antiqua" w:hAnsi="Book Antiqua"/>
          <w:sz w:val="24"/>
          <w:szCs w:val="24"/>
          <w:lang w:val="en-US"/>
        </w:rPr>
        <w:t>. The cross-cultural translation and validation consists of several stages.</w:t>
      </w:r>
    </w:p>
    <w:p w14:paraId="6B33BA84" w14:textId="77777777" w:rsidR="00C73346" w:rsidRPr="00954357" w:rsidRDefault="00C73346" w:rsidP="000C3A17">
      <w:pPr>
        <w:spacing w:after="0" w:line="360" w:lineRule="auto"/>
        <w:jc w:val="both"/>
        <w:rPr>
          <w:rFonts w:ascii="Book Antiqua" w:hAnsi="Book Antiqua"/>
          <w:b/>
          <w:sz w:val="24"/>
          <w:szCs w:val="24"/>
          <w:lang w:val="en-US" w:eastAsia="zh-CN"/>
        </w:rPr>
      </w:pPr>
    </w:p>
    <w:p w14:paraId="43E07038" w14:textId="21A6C14A" w:rsidR="005F305C" w:rsidRPr="00954357" w:rsidRDefault="00C73346"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t>Translation</w:t>
      </w:r>
    </w:p>
    <w:p w14:paraId="27F58697" w14:textId="44F8CAE2" w:rsidR="00AE43B8" w:rsidRPr="004F52AC" w:rsidRDefault="00AE43B8" w:rsidP="000C3A17">
      <w:pPr>
        <w:spacing w:after="0" w:line="360" w:lineRule="auto"/>
        <w:jc w:val="both"/>
        <w:rPr>
          <w:rFonts w:ascii="Book Antiqua" w:hAnsi="Book Antiqua"/>
          <w:b/>
          <w:sz w:val="24"/>
          <w:szCs w:val="24"/>
          <w:lang w:val="en-US" w:eastAsia="zh-CN"/>
        </w:rPr>
      </w:pPr>
      <w:r w:rsidRPr="00954357">
        <w:rPr>
          <w:rFonts w:ascii="Book Antiqua" w:hAnsi="Book Antiqua"/>
          <w:b/>
          <w:sz w:val="24"/>
          <w:szCs w:val="24"/>
          <w:lang w:val="en-US"/>
        </w:rPr>
        <w:t>Stage I: Forward</w:t>
      </w:r>
      <w:r w:rsidR="001D5709" w:rsidRPr="00954357">
        <w:rPr>
          <w:rFonts w:ascii="Book Antiqua" w:hAnsi="Book Antiqua"/>
          <w:b/>
          <w:sz w:val="24"/>
          <w:szCs w:val="24"/>
          <w:lang w:val="en-US"/>
        </w:rPr>
        <w:t>-</w:t>
      </w:r>
      <w:r w:rsidRPr="00954357">
        <w:rPr>
          <w:rFonts w:ascii="Book Antiqua" w:hAnsi="Book Antiqua"/>
          <w:b/>
          <w:sz w:val="24"/>
          <w:szCs w:val="24"/>
          <w:lang w:val="en-US"/>
        </w:rPr>
        <w:t>translation</w:t>
      </w:r>
      <w:r w:rsidR="004F52AC">
        <w:rPr>
          <w:rFonts w:ascii="Book Antiqua" w:hAnsi="Book Antiqua" w:hint="eastAsia"/>
          <w:b/>
          <w:sz w:val="24"/>
          <w:szCs w:val="24"/>
          <w:lang w:val="en-US" w:eastAsia="zh-CN"/>
        </w:rPr>
        <w:t xml:space="preserve">: </w:t>
      </w:r>
      <w:r w:rsidRPr="00954357">
        <w:rPr>
          <w:rFonts w:ascii="Book Antiqua" w:hAnsi="Book Antiqua"/>
          <w:sz w:val="24"/>
          <w:szCs w:val="24"/>
          <w:lang w:val="en-US"/>
        </w:rPr>
        <w:t xml:space="preserve">Two independent translators translated the upper and lower extremity version of the MSTS questionnaire (including the instructions to the user) from the original English version. The two independent translators were </w:t>
      </w:r>
      <w:r w:rsidR="001D5709" w:rsidRPr="00954357">
        <w:rPr>
          <w:rFonts w:ascii="Book Antiqua" w:hAnsi="Book Antiqua"/>
          <w:sz w:val="24"/>
          <w:szCs w:val="24"/>
          <w:lang w:val="en-US"/>
        </w:rPr>
        <w:t>fluent in English and Danish</w:t>
      </w:r>
      <w:r w:rsidR="00B1194F" w:rsidRPr="00954357">
        <w:rPr>
          <w:rFonts w:ascii="Book Antiqua" w:hAnsi="Book Antiqua"/>
          <w:sz w:val="24"/>
          <w:szCs w:val="24"/>
          <w:lang w:val="en-US"/>
        </w:rPr>
        <w:t xml:space="preserve"> </w:t>
      </w:r>
      <w:r w:rsidRPr="00954357">
        <w:rPr>
          <w:rFonts w:ascii="Book Antiqua" w:hAnsi="Book Antiqua"/>
          <w:sz w:val="24"/>
          <w:szCs w:val="24"/>
          <w:lang w:val="en-US"/>
        </w:rPr>
        <w:t xml:space="preserve">but had Danish as their </w:t>
      </w:r>
      <w:r w:rsidR="006237B1" w:rsidRPr="00954357">
        <w:rPr>
          <w:rFonts w:ascii="Book Antiqua" w:hAnsi="Book Antiqua"/>
          <w:sz w:val="24"/>
          <w:szCs w:val="24"/>
          <w:lang w:val="en-US"/>
        </w:rPr>
        <w:t>native language</w:t>
      </w:r>
      <w:r w:rsidR="00FF003F" w:rsidRPr="00954357">
        <w:rPr>
          <w:rFonts w:ascii="Book Antiqua" w:hAnsi="Book Antiqua"/>
          <w:sz w:val="24"/>
          <w:szCs w:val="24"/>
          <w:lang w:val="en-US"/>
        </w:rPr>
        <w:t xml:space="preserve"> (both held diplomas in English and one was also a linguist)</w:t>
      </w:r>
      <w:r w:rsidRPr="00954357">
        <w:rPr>
          <w:rFonts w:ascii="Book Antiqua" w:hAnsi="Book Antiqua"/>
          <w:sz w:val="24"/>
          <w:szCs w:val="24"/>
          <w:lang w:val="en-US"/>
        </w:rPr>
        <w:t>.</w:t>
      </w:r>
      <w:r w:rsidR="00704E8B" w:rsidRPr="00954357">
        <w:rPr>
          <w:rFonts w:ascii="Book Antiqua" w:hAnsi="Book Antiqua"/>
          <w:sz w:val="24"/>
          <w:szCs w:val="24"/>
          <w:lang w:val="en-US"/>
        </w:rPr>
        <w:t xml:space="preserve"> The two translators had different backgrounds in order to achieve the best possible translation. </w:t>
      </w:r>
      <w:r w:rsidR="00EF3D07" w:rsidRPr="00954357">
        <w:rPr>
          <w:rFonts w:ascii="Book Antiqua" w:hAnsi="Book Antiqua"/>
          <w:sz w:val="24"/>
          <w:szCs w:val="24"/>
          <w:lang w:val="en-US"/>
        </w:rPr>
        <w:t>The first</w:t>
      </w:r>
      <w:r w:rsidR="00704E8B" w:rsidRPr="00954357">
        <w:rPr>
          <w:rFonts w:ascii="Book Antiqua" w:hAnsi="Book Antiqua"/>
          <w:sz w:val="24"/>
          <w:szCs w:val="24"/>
          <w:lang w:val="en-US"/>
        </w:rPr>
        <w:t xml:space="preserve"> translator was a </w:t>
      </w:r>
      <w:r w:rsidR="00EF3D07" w:rsidRPr="00954357">
        <w:rPr>
          <w:rFonts w:ascii="Book Antiqua" w:hAnsi="Book Antiqua"/>
          <w:sz w:val="24"/>
          <w:szCs w:val="24"/>
          <w:lang w:val="en-US"/>
        </w:rPr>
        <w:t>physician</w:t>
      </w:r>
      <w:r w:rsidR="00704E8B" w:rsidRPr="00954357">
        <w:rPr>
          <w:rFonts w:ascii="Book Antiqua" w:hAnsi="Book Antiqua"/>
          <w:sz w:val="24"/>
          <w:szCs w:val="24"/>
          <w:lang w:val="en-US"/>
        </w:rPr>
        <w:t xml:space="preserve"> with </w:t>
      </w:r>
      <w:r w:rsidR="00EF3D07" w:rsidRPr="00954357">
        <w:rPr>
          <w:rFonts w:ascii="Book Antiqua" w:hAnsi="Book Antiqua"/>
          <w:sz w:val="24"/>
          <w:szCs w:val="24"/>
          <w:lang w:val="en-US"/>
        </w:rPr>
        <w:t xml:space="preserve">clinical experience and was therefore considered an </w:t>
      </w:r>
      <w:r w:rsidR="001A169F">
        <w:rPr>
          <w:rFonts w:ascii="Book Antiqua" w:hAnsi="Book Antiqua"/>
          <w:sz w:val="24"/>
          <w:szCs w:val="24"/>
          <w:lang w:val="en-US" w:eastAsia="zh-CN"/>
        </w:rPr>
        <w:t>“</w:t>
      </w:r>
      <w:r w:rsidR="00EF3D07" w:rsidRPr="00954357">
        <w:rPr>
          <w:rFonts w:ascii="Book Antiqua" w:hAnsi="Book Antiqua"/>
          <w:sz w:val="24"/>
          <w:szCs w:val="24"/>
          <w:lang w:val="en-US"/>
        </w:rPr>
        <w:t>informed</w:t>
      </w:r>
      <w:r w:rsidR="001A169F">
        <w:rPr>
          <w:rFonts w:ascii="Book Antiqua" w:hAnsi="Book Antiqua"/>
          <w:sz w:val="24"/>
          <w:szCs w:val="24"/>
          <w:lang w:val="en-US" w:eastAsia="zh-CN"/>
        </w:rPr>
        <w:t>”</w:t>
      </w:r>
      <w:r w:rsidR="00EF3D07" w:rsidRPr="00954357">
        <w:rPr>
          <w:rFonts w:ascii="Book Antiqua" w:hAnsi="Book Antiqua"/>
          <w:sz w:val="24"/>
          <w:szCs w:val="24"/>
          <w:lang w:val="en-US"/>
        </w:rPr>
        <w:t xml:space="preserve"> translator. The second translator had no clinical exp</w:t>
      </w:r>
      <w:r w:rsidR="00C73346" w:rsidRPr="00954357">
        <w:rPr>
          <w:rFonts w:ascii="Book Antiqua" w:hAnsi="Book Antiqua"/>
          <w:sz w:val="24"/>
          <w:szCs w:val="24"/>
          <w:lang w:val="en-US"/>
        </w:rPr>
        <w:t xml:space="preserve">erience </w:t>
      </w:r>
      <w:r w:rsidR="00EF3D07" w:rsidRPr="00954357">
        <w:rPr>
          <w:rFonts w:ascii="Book Antiqua" w:hAnsi="Book Antiqua"/>
          <w:sz w:val="24"/>
          <w:szCs w:val="24"/>
          <w:lang w:val="en-US"/>
        </w:rPr>
        <w:t>or</w:t>
      </w:r>
      <w:r w:rsidR="001D5709" w:rsidRPr="00954357">
        <w:rPr>
          <w:rFonts w:ascii="Book Antiqua" w:hAnsi="Book Antiqua"/>
          <w:sz w:val="24"/>
          <w:szCs w:val="24"/>
          <w:lang w:val="en-US"/>
        </w:rPr>
        <w:t xml:space="preserve"> </w:t>
      </w:r>
      <w:r w:rsidR="00EF3D07" w:rsidRPr="00954357">
        <w:rPr>
          <w:rFonts w:ascii="Book Antiqua" w:hAnsi="Book Antiqua"/>
          <w:sz w:val="24"/>
          <w:szCs w:val="24"/>
          <w:lang w:val="en-US"/>
        </w:rPr>
        <w:t>relat</w:t>
      </w:r>
      <w:r w:rsidR="00FF003F" w:rsidRPr="00954357">
        <w:rPr>
          <w:rFonts w:ascii="Book Antiqua" w:hAnsi="Book Antiqua"/>
          <w:sz w:val="24"/>
          <w:szCs w:val="24"/>
          <w:lang w:val="en-US"/>
        </w:rPr>
        <w:t>ion</w:t>
      </w:r>
      <w:r w:rsidR="00EF3D07" w:rsidRPr="00954357">
        <w:rPr>
          <w:rFonts w:ascii="Book Antiqua" w:hAnsi="Book Antiqua"/>
          <w:sz w:val="24"/>
          <w:szCs w:val="24"/>
          <w:lang w:val="en-US"/>
        </w:rPr>
        <w:t xml:space="preserve"> to health</w:t>
      </w:r>
      <w:r w:rsidR="00C232C7" w:rsidRPr="00954357">
        <w:rPr>
          <w:rFonts w:ascii="Book Antiqua" w:hAnsi="Book Antiqua"/>
          <w:sz w:val="24"/>
          <w:szCs w:val="24"/>
          <w:lang w:val="en-US"/>
        </w:rPr>
        <w:t xml:space="preserve"> </w:t>
      </w:r>
      <w:r w:rsidR="00EF3D07" w:rsidRPr="00954357">
        <w:rPr>
          <w:rFonts w:ascii="Book Antiqua" w:hAnsi="Book Antiqua"/>
          <w:sz w:val="24"/>
          <w:szCs w:val="24"/>
          <w:lang w:val="en-US"/>
        </w:rPr>
        <w:t>care and</w:t>
      </w:r>
      <w:r w:rsidR="001D5709" w:rsidRPr="00954357">
        <w:rPr>
          <w:rFonts w:ascii="Book Antiqua" w:hAnsi="Book Antiqua"/>
          <w:sz w:val="24"/>
          <w:szCs w:val="24"/>
          <w:lang w:val="en-US"/>
        </w:rPr>
        <w:t xml:space="preserve"> was therefore considered a </w:t>
      </w:r>
      <w:r w:rsidR="006237B1" w:rsidRPr="00954357">
        <w:rPr>
          <w:rFonts w:ascii="Book Antiqua" w:hAnsi="Book Antiqua"/>
          <w:sz w:val="24"/>
          <w:szCs w:val="24"/>
          <w:lang w:val="en-US"/>
        </w:rPr>
        <w:t>‘na</w:t>
      </w:r>
      <w:r w:rsidR="00FF003F" w:rsidRPr="00954357">
        <w:rPr>
          <w:rFonts w:ascii="Book Antiqua" w:hAnsi="Book Antiqua"/>
          <w:sz w:val="24"/>
          <w:szCs w:val="24"/>
          <w:lang w:val="en-US"/>
        </w:rPr>
        <w:t>i</w:t>
      </w:r>
      <w:r w:rsidR="006237B1" w:rsidRPr="00954357">
        <w:rPr>
          <w:rFonts w:ascii="Book Antiqua" w:hAnsi="Book Antiqua"/>
          <w:sz w:val="24"/>
          <w:szCs w:val="24"/>
          <w:lang w:val="en-US"/>
        </w:rPr>
        <w:t>ve’</w:t>
      </w:r>
      <w:r w:rsidR="00EF3D07" w:rsidRPr="00954357">
        <w:rPr>
          <w:rFonts w:ascii="Book Antiqua" w:hAnsi="Book Antiqua"/>
          <w:sz w:val="24"/>
          <w:szCs w:val="24"/>
          <w:lang w:val="en-US"/>
        </w:rPr>
        <w:t xml:space="preserve"> translator.</w:t>
      </w:r>
    </w:p>
    <w:p w14:paraId="0F4B22E1" w14:textId="77777777" w:rsidR="00703F4A" w:rsidRPr="00954357" w:rsidRDefault="00703F4A" w:rsidP="000C3A17">
      <w:pPr>
        <w:spacing w:after="0" w:line="360" w:lineRule="auto"/>
        <w:jc w:val="both"/>
        <w:rPr>
          <w:rFonts w:ascii="Book Antiqua" w:hAnsi="Book Antiqua"/>
          <w:sz w:val="24"/>
          <w:szCs w:val="24"/>
          <w:lang w:val="en-US" w:eastAsia="zh-CN"/>
        </w:rPr>
      </w:pPr>
    </w:p>
    <w:p w14:paraId="583A0D94" w14:textId="2A4BA98A" w:rsidR="00032D8F" w:rsidRPr="004F52AC" w:rsidRDefault="00032D8F" w:rsidP="000C3A17">
      <w:pPr>
        <w:spacing w:after="0" w:line="360" w:lineRule="auto"/>
        <w:jc w:val="both"/>
        <w:rPr>
          <w:rFonts w:ascii="Book Antiqua" w:hAnsi="Book Antiqua"/>
          <w:b/>
          <w:sz w:val="24"/>
          <w:szCs w:val="24"/>
          <w:lang w:val="en-US" w:eastAsia="zh-CN"/>
        </w:rPr>
      </w:pPr>
      <w:r w:rsidRPr="00954357">
        <w:rPr>
          <w:rFonts w:ascii="Book Antiqua" w:hAnsi="Book Antiqua"/>
          <w:b/>
          <w:sz w:val="24"/>
          <w:szCs w:val="24"/>
          <w:lang w:val="en-US"/>
        </w:rPr>
        <w:t>Stage II: Synthesis of a combined translation</w:t>
      </w:r>
      <w:r w:rsidR="004F52AC">
        <w:rPr>
          <w:rFonts w:ascii="Book Antiqua" w:hAnsi="Book Antiqua" w:hint="eastAsia"/>
          <w:b/>
          <w:sz w:val="24"/>
          <w:szCs w:val="24"/>
          <w:lang w:val="en-US" w:eastAsia="zh-CN"/>
        </w:rPr>
        <w:t xml:space="preserve">: </w:t>
      </w:r>
      <w:r w:rsidRPr="00954357">
        <w:rPr>
          <w:rFonts w:ascii="Book Antiqua" w:hAnsi="Book Antiqua"/>
          <w:sz w:val="24"/>
          <w:szCs w:val="24"/>
          <w:lang w:val="en-US"/>
        </w:rPr>
        <w:t>The two translations were compared</w:t>
      </w:r>
      <w:r w:rsidR="005A73B6" w:rsidRPr="00954357">
        <w:rPr>
          <w:rFonts w:ascii="Book Antiqua" w:hAnsi="Book Antiqua"/>
          <w:sz w:val="24"/>
          <w:szCs w:val="24"/>
          <w:lang w:val="en-US"/>
        </w:rPr>
        <w:t>,</w:t>
      </w:r>
      <w:r w:rsidRPr="00954357">
        <w:rPr>
          <w:rFonts w:ascii="Book Antiqua" w:hAnsi="Book Antiqua"/>
          <w:sz w:val="24"/>
          <w:szCs w:val="24"/>
          <w:lang w:val="en-US"/>
        </w:rPr>
        <w:t xml:space="preserve"> and any discrepancies were discussed </w:t>
      </w:r>
      <w:r w:rsidR="001D5709" w:rsidRPr="00954357">
        <w:rPr>
          <w:rFonts w:ascii="Book Antiqua" w:hAnsi="Book Antiqua"/>
          <w:sz w:val="24"/>
          <w:szCs w:val="24"/>
          <w:lang w:val="en-US"/>
        </w:rPr>
        <w:t>and resolved by the two forward-</w:t>
      </w:r>
      <w:r w:rsidRPr="00954357">
        <w:rPr>
          <w:rFonts w:ascii="Book Antiqua" w:hAnsi="Book Antiqua"/>
          <w:sz w:val="24"/>
          <w:szCs w:val="24"/>
          <w:lang w:val="en-US"/>
        </w:rPr>
        <w:t>translators. A combined translation was finally made from the original English version and the two independent translation</w:t>
      </w:r>
      <w:r w:rsidR="001D5709" w:rsidRPr="00954357">
        <w:rPr>
          <w:rFonts w:ascii="Book Antiqua" w:hAnsi="Book Antiqua"/>
          <w:sz w:val="24"/>
          <w:szCs w:val="24"/>
          <w:lang w:val="en-US"/>
        </w:rPr>
        <w:t>s</w:t>
      </w:r>
      <w:r w:rsidRPr="00954357">
        <w:rPr>
          <w:rFonts w:ascii="Book Antiqua" w:hAnsi="Book Antiqua"/>
          <w:sz w:val="24"/>
          <w:szCs w:val="24"/>
          <w:lang w:val="en-US"/>
        </w:rPr>
        <w:t>.</w:t>
      </w:r>
    </w:p>
    <w:p w14:paraId="5085C091" w14:textId="77777777" w:rsidR="00703F4A" w:rsidRPr="00954357" w:rsidRDefault="00703F4A" w:rsidP="000C3A17">
      <w:pPr>
        <w:spacing w:after="0" w:line="360" w:lineRule="auto"/>
        <w:jc w:val="both"/>
        <w:rPr>
          <w:rFonts w:ascii="Book Antiqua" w:hAnsi="Book Antiqua"/>
          <w:sz w:val="24"/>
          <w:szCs w:val="24"/>
          <w:lang w:val="en-US" w:eastAsia="zh-CN"/>
        </w:rPr>
      </w:pPr>
    </w:p>
    <w:p w14:paraId="7E1A8BB8" w14:textId="46290D65" w:rsidR="00032D8F" w:rsidRPr="004F52AC" w:rsidRDefault="00032D8F" w:rsidP="000C3A17">
      <w:pPr>
        <w:spacing w:after="0" w:line="360" w:lineRule="auto"/>
        <w:jc w:val="both"/>
        <w:rPr>
          <w:rFonts w:ascii="Book Antiqua" w:hAnsi="Book Antiqua"/>
          <w:b/>
          <w:sz w:val="24"/>
          <w:szCs w:val="24"/>
          <w:lang w:val="en-US" w:eastAsia="zh-CN"/>
        </w:rPr>
      </w:pPr>
      <w:r w:rsidRPr="00954357">
        <w:rPr>
          <w:rFonts w:ascii="Book Antiqua" w:hAnsi="Book Antiqua"/>
          <w:b/>
          <w:sz w:val="24"/>
          <w:szCs w:val="24"/>
          <w:lang w:val="en-US"/>
        </w:rPr>
        <w:t>Stage III: Back</w:t>
      </w:r>
      <w:r w:rsidR="0046111F" w:rsidRPr="00954357">
        <w:rPr>
          <w:rFonts w:ascii="Book Antiqua" w:hAnsi="Book Antiqua"/>
          <w:b/>
          <w:sz w:val="24"/>
          <w:szCs w:val="24"/>
          <w:lang w:val="en-US"/>
        </w:rPr>
        <w:t>ward</w:t>
      </w:r>
      <w:r w:rsidRPr="00954357">
        <w:rPr>
          <w:rFonts w:ascii="Book Antiqua" w:hAnsi="Book Antiqua"/>
          <w:b/>
          <w:sz w:val="24"/>
          <w:szCs w:val="24"/>
          <w:lang w:val="en-US"/>
        </w:rPr>
        <w:t>-translation</w:t>
      </w:r>
      <w:r w:rsidR="004F52AC">
        <w:rPr>
          <w:rFonts w:ascii="Book Antiqua" w:hAnsi="Book Antiqua" w:hint="eastAsia"/>
          <w:b/>
          <w:sz w:val="24"/>
          <w:szCs w:val="24"/>
          <w:lang w:val="en-US" w:eastAsia="zh-CN"/>
        </w:rPr>
        <w:t xml:space="preserve">: </w:t>
      </w:r>
      <w:r w:rsidR="00AF44AB" w:rsidRPr="00954357">
        <w:rPr>
          <w:rFonts w:ascii="Book Antiqua" w:hAnsi="Book Antiqua"/>
          <w:sz w:val="24"/>
          <w:szCs w:val="24"/>
          <w:lang w:val="en-US"/>
        </w:rPr>
        <w:t>Two new independent translators conducted a back</w:t>
      </w:r>
      <w:r w:rsidR="0046111F" w:rsidRPr="00954357">
        <w:rPr>
          <w:rFonts w:ascii="Book Antiqua" w:hAnsi="Book Antiqua"/>
          <w:sz w:val="24"/>
          <w:szCs w:val="24"/>
          <w:lang w:val="en-US"/>
        </w:rPr>
        <w:t>ward</w:t>
      </w:r>
      <w:r w:rsidR="00AF44AB" w:rsidRPr="00954357">
        <w:rPr>
          <w:rFonts w:ascii="Book Antiqua" w:hAnsi="Book Antiqua"/>
          <w:sz w:val="24"/>
          <w:szCs w:val="24"/>
          <w:lang w:val="en-US"/>
        </w:rPr>
        <w:t xml:space="preserve">-translation based upon </w:t>
      </w:r>
      <w:r w:rsidRPr="00954357">
        <w:rPr>
          <w:rFonts w:ascii="Book Antiqua" w:hAnsi="Book Antiqua"/>
          <w:sz w:val="24"/>
          <w:szCs w:val="24"/>
          <w:lang w:val="en-US"/>
        </w:rPr>
        <w:t>the combined translation. They were blinded for the initial two forward</w:t>
      </w:r>
      <w:r w:rsidR="001D5709" w:rsidRPr="00954357">
        <w:rPr>
          <w:rFonts w:ascii="Book Antiqua" w:hAnsi="Book Antiqua"/>
          <w:sz w:val="24"/>
          <w:szCs w:val="24"/>
          <w:lang w:val="en-US"/>
        </w:rPr>
        <w:t>-</w:t>
      </w:r>
      <w:r w:rsidRPr="00954357">
        <w:rPr>
          <w:rFonts w:ascii="Book Antiqua" w:hAnsi="Book Antiqua"/>
          <w:sz w:val="24"/>
          <w:szCs w:val="24"/>
          <w:lang w:val="en-US"/>
        </w:rPr>
        <w:t>translations and the original English version.</w:t>
      </w:r>
      <w:r w:rsidR="00C232C7" w:rsidRPr="00954357">
        <w:rPr>
          <w:rFonts w:ascii="Book Antiqua" w:hAnsi="Book Antiqua"/>
          <w:sz w:val="24"/>
          <w:szCs w:val="24"/>
          <w:lang w:val="en-US"/>
        </w:rPr>
        <w:t xml:space="preserve"> Both back</w:t>
      </w:r>
      <w:r w:rsidR="0046111F" w:rsidRPr="00954357">
        <w:rPr>
          <w:rFonts w:ascii="Book Antiqua" w:hAnsi="Book Antiqua"/>
          <w:sz w:val="24"/>
          <w:szCs w:val="24"/>
          <w:lang w:val="en-US"/>
        </w:rPr>
        <w:t>ward</w:t>
      </w:r>
      <w:r w:rsidR="00C232C7" w:rsidRPr="00954357">
        <w:rPr>
          <w:rFonts w:ascii="Book Antiqua" w:hAnsi="Book Antiqua"/>
          <w:sz w:val="24"/>
          <w:szCs w:val="24"/>
          <w:lang w:val="en-US"/>
        </w:rPr>
        <w:t>-translators were</w:t>
      </w:r>
      <w:r w:rsidR="001D5709" w:rsidRPr="00954357">
        <w:rPr>
          <w:rFonts w:ascii="Book Antiqua" w:hAnsi="Book Antiqua"/>
          <w:sz w:val="24"/>
          <w:szCs w:val="24"/>
          <w:lang w:val="en-US"/>
        </w:rPr>
        <w:t xml:space="preserve"> </w:t>
      </w:r>
      <w:r w:rsidR="001D5709" w:rsidRPr="00954357">
        <w:rPr>
          <w:rFonts w:ascii="Book Antiqua" w:hAnsi="Book Antiqua"/>
          <w:sz w:val="24"/>
          <w:szCs w:val="24"/>
          <w:lang w:val="en-US"/>
        </w:rPr>
        <w:lastRenderedPageBreak/>
        <w:t>fluent in English</w:t>
      </w:r>
      <w:r w:rsidR="0046111F" w:rsidRPr="00954357">
        <w:rPr>
          <w:rFonts w:ascii="Book Antiqua" w:hAnsi="Book Antiqua"/>
          <w:sz w:val="24"/>
          <w:szCs w:val="24"/>
          <w:lang w:val="en-US"/>
        </w:rPr>
        <w:t xml:space="preserve"> (both held diplomas in English)</w:t>
      </w:r>
      <w:r w:rsidR="00C232C7" w:rsidRPr="00954357">
        <w:rPr>
          <w:rFonts w:ascii="Book Antiqua" w:hAnsi="Book Antiqua"/>
          <w:sz w:val="24"/>
          <w:szCs w:val="24"/>
          <w:lang w:val="en-US"/>
        </w:rPr>
        <w:t xml:space="preserve"> and had Danish as their </w:t>
      </w:r>
      <w:r w:rsidR="00AF44AB" w:rsidRPr="00954357">
        <w:rPr>
          <w:rFonts w:ascii="Book Antiqua" w:hAnsi="Book Antiqua"/>
          <w:sz w:val="24"/>
          <w:szCs w:val="24"/>
          <w:lang w:val="en-US"/>
        </w:rPr>
        <w:t>native language</w:t>
      </w:r>
      <w:r w:rsidR="00C232C7" w:rsidRPr="00954357">
        <w:rPr>
          <w:rFonts w:ascii="Book Antiqua" w:hAnsi="Book Antiqua"/>
          <w:sz w:val="24"/>
          <w:szCs w:val="24"/>
          <w:lang w:val="en-US"/>
        </w:rPr>
        <w:t>.</w:t>
      </w:r>
      <w:r w:rsidRPr="00954357">
        <w:rPr>
          <w:rFonts w:ascii="Book Antiqua" w:hAnsi="Book Antiqua"/>
          <w:sz w:val="24"/>
          <w:szCs w:val="24"/>
          <w:lang w:val="en-US"/>
        </w:rPr>
        <w:t xml:space="preserve"> The first back</w:t>
      </w:r>
      <w:r w:rsidR="0046111F" w:rsidRPr="00954357">
        <w:rPr>
          <w:rFonts w:ascii="Book Antiqua" w:hAnsi="Book Antiqua"/>
          <w:sz w:val="24"/>
          <w:szCs w:val="24"/>
          <w:lang w:val="en-US"/>
        </w:rPr>
        <w:t>ward</w:t>
      </w:r>
      <w:r w:rsidRPr="00954357">
        <w:rPr>
          <w:rFonts w:ascii="Book Antiqua" w:hAnsi="Book Antiqua"/>
          <w:sz w:val="24"/>
          <w:szCs w:val="24"/>
          <w:lang w:val="en-US"/>
        </w:rPr>
        <w:t xml:space="preserve">-translator </w:t>
      </w:r>
      <w:r w:rsidR="00C232C7" w:rsidRPr="00954357">
        <w:rPr>
          <w:rFonts w:ascii="Book Antiqua" w:hAnsi="Book Antiqua"/>
          <w:sz w:val="24"/>
          <w:szCs w:val="24"/>
          <w:lang w:val="en-US"/>
        </w:rPr>
        <w:t xml:space="preserve">was a highly experienced researcher in health care, however </w:t>
      </w:r>
      <w:r w:rsidR="005A73B6" w:rsidRPr="00954357">
        <w:rPr>
          <w:rFonts w:ascii="Book Antiqua" w:hAnsi="Book Antiqua"/>
          <w:sz w:val="24"/>
          <w:szCs w:val="24"/>
          <w:lang w:val="en-US"/>
        </w:rPr>
        <w:t>with</w:t>
      </w:r>
      <w:r w:rsidR="00C232C7" w:rsidRPr="00954357">
        <w:rPr>
          <w:rFonts w:ascii="Book Antiqua" w:hAnsi="Book Antiqua"/>
          <w:sz w:val="24"/>
          <w:szCs w:val="24"/>
          <w:lang w:val="en-US"/>
        </w:rPr>
        <w:t xml:space="preserve"> no prior knowledge to the concepts of the MSTS questionnaire. The second translator had no prior clinical experience or </w:t>
      </w:r>
      <w:r w:rsidR="001D5709" w:rsidRPr="00954357">
        <w:rPr>
          <w:rFonts w:ascii="Book Antiqua" w:hAnsi="Book Antiqua"/>
          <w:sz w:val="24"/>
          <w:szCs w:val="24"/>
          <w:lang w:val="en-US"/>
        </w:rPr>
        <w:t>relations</w:t>
      </w:r>
      <w:r w:rsidR="00C232C7" w:rsidRPr="00954357">
        <w:rPr>
          <w:rFonts w:ascii="Book Antiqua" w:hAnsi="Book Antiqua"/>
          <w:sz w:val="24"/>
          <w:szCs w:val="24"/>
          <w:lang w:val="en-US"/>
        </w:rPr>
        <w:t xml:space="preserve"> to health care.</w:t>
      </w:r>
    </w:p>
    <w:p w14:paraId="3EB6A11A" w14:textId="77777777" w:rsidR="00385370" w:rsidRPr="00954357" w:rsidRDefault="00385370" w:rsidP="000C3A17">
      <w:pPr>
        <w:spacing w:after="0" w:line="360" w:lineRule="auto"/>
        <w:jc w:val="both"/>
        <w:rPr>
          <w:rFonts w:ascii="Book Antiqua" w:hAnsi="Book Antiqua"/>
          <w:sz w:val="24"/>
          <w:szCs w:val="24"/>
          <w:lang w:val="en-US" w:eastAsia="zh-CN"/>
        </w:rPr>
      </w:pPr>
    </w:p>
    <w:p w14:paraId="4DC6B71C" w14:textId="24FF8BC5" w:rsidR="00C232C7" w:rsidRPr="004F52AC" w:rsidRDefault="00C232C7" w:rsidP="000C3A17">
      <w:pPr>
        <w:spacing w:after="0" w:line="360" w:lineRule="auto"/>
        <w:jc w:val="both"/>
        <w:rPr>
          <w:rFonts w:ascii="Book Antiqua" w:hAnsi="Book Antiqua"/>
          <w:b/>
          <w:sz w:val="24"/>
          <w:szCs w:val="24"/>
          <w:lang w:val="en-US" w:eastAsia="zh-CN"/>
        </w:rPr>
      </w:pPr>
      <w:r w:rsidRPr="00954357">
        <w:rPr>
          <w:rFonts w:ascii="Book Antiqua" w:hAnsi="Book Antiqua"/>
          <w:b/>
          <w:sz w:val="24"/>
          <w:szCs w:val="24"/>
          <w:lang w:val="en-US"/>
        </w:rPr>
        <w:t>Stage IV: Committee</w:t>
      </w:r>
      <w:r w:rsidR="004F52AC">
        <w:rPr>
          <w:rFonts w:ascii="Book Antiqua" w:hAnsi="Book Antiqua" w:hint="eastAsia"/>
          <w:b/>
          <w:sz w:val="24"/>
          <w:szCs w:val="24"/>
          <w:lang w:val="en-US" w:eastAsia="zh-CN"/>
        </w:rPr>
        <w:t xml:space="preserve">: </w:t>
      </w:r>
      <w:r w:rsidR="005A73B6" w:rsidRPr="00954357">
        <w:rPr>
          <w:rFonts w:ascii="Book Antiqua" w:hAnsi="Book Antiqua"/>
          <w:sz w:val="24"/>
          <w:szCs w:val="24"/>
          <w:lang w:val="en-US"/>
        </w:rPr>
        <w:t>The a</w:t>
      </w:r>
      <w:r w:rsidRPr="00954357">
        <w:rPr>
          <w:rFonts w:ascii="Book Antiqua" w:hAnsi="Book Antiqua"/>
          <w:sz w:val="24"/>
          <w:szCs w:val="24"/>
          <w:lang w:val="en-US"/>
        </w:rPr>
        <w:t xml:space="preserve">uthors of this paper reviewed all the translated versions </w:t>
      </w:r>
      <w:r w:rsidR="00B02E91" w:rsidRPr="00954357">
        <w:rPr>
          <w:rFonts w:ascii="Book Antiqua" w:hAnsi="Book Antiqua"/>
          <w:sz w:val="24"/>
          <w:szCs w:val="24"/>
          <w:lang w:val="en-US"/>
        </w:rPr>
        <w:t>and components of the questionnaire</w:t>
      </w:r>
      <w:r w:rsidR="00AF44AB" w:rsidRPr="00954357">
        <w:rPr>
          <w:rFonts w:ascii="Book Antiqua" w:hAnsi="Book Antiqua"/>
          <w:sz w:val="24"/>
          <w:szCs w:val="24"/>
          <w:lang w:val="en-US"/>
        </w:rPr>
        <w:t xml:space="preserve">, and the </w:t>
      </w:r>
      <w:r w:rsidR="00B02E91" w:rsidRPr="00954357">
        <w:rPr>
          <w:rFonts w:ascii="Book Antiqua" w:hAnsi="Book Antiqua"/>
          <w:sz w:val="24"/>
          <w:szCs w:val="24"/>
          <w:lang w:val="en-US"/>
        </w:rPr>
        <w:t>discrepancies</w:t>
      </w:r>
      <w:r w:rsidR="00AF44AB" w:rsidRPr="00954357">
        <w:rPr>
          <w:rFonts w:ascii="Book Antiqua" w:hAnsi="Book Antiqua"/>
          <w:sz w:val="24"/>
          <w:szCs w:val="24"/>
          <w:lang w:val="en-US"/>
        </w:rPr>
        <w:t xml:space="preserve"> were discussed </w:t>
      </w:r>
      <w:r w:rsidR="00B02E91" w:rsidRPr="00954357">
        <w:rPr>
          <w:rFonts w:ascii="Book Antiqua" w:hAnsi="Book Antiqua"/>
          <w:sz w:val="24"/>
          <w:szCs w:val="24"/>
          <w:lang w:val="en-US"/>
        </w:rPr>
        <w:t xml:space="preserve">following consensus </w:t>
      </w:r>
      <w:r w:rsidR="001D5709" w:rsidRPr="00954357">
        <w:rPr>
          <w:rFonts w:ascii="Book Antiqua" w:hAnsi="Book Antiqua"/>
          <w:sz w:val="24"/>
          <w:szCs w:val="24"/>
          <w:lang w:val="en-US"/>
        </w:rPr>
        <w:t>concerning</w:t>
      </w:r>
      <w:r w:rsidR="00B02E91" w:rsidRPr="00954357">
        <w:rPr>
          <w:rFonts w:ascii="Book Antiqua" w:hAnsi="Book Antiqua"/>
          <w:sz w:val="24"/>
          <w:szCs w:val="24"/>
          <w:lang w:val="en-US"/>
        </w:rPr>
        <w:t xml:space="preserve"> the final wording and formatting of the Danish version of the MSTS questionnaire.</w:t>
      </w:r>
    </w:p>
    <w:p w14:paraId="5FF5FA55" w14:textId="77777777" w:rsidR="00C73346" w:rsidRPr="00954357" w:rsidRDefault="00C73346" w:rsidP="000C3A17">
      <w:pPr>
        <w:spacing w:after="0" w:line="360" w:lineRule="auto"/>
        <w:jc w:val="both"/>
        <w:rPr>
          <w:rFonts w:ascii="Book Antiqua" w:hAnsi="Book Antiqua"/>
          <w:b/>
          <w:sz w:val="24"/>
          <w:szCs w:val="24"/>
          <w:lang w:val="en-US" w:eastAsia="zh-CN"/>
        </w:rPr>
      </w:pPr>
    </w:p>
    <w:p w14:paraId="5B6B78D9" w14:textId="77777777" w:rsidR="00B02E91" w:rsidRPr="00954357" w:rsidRDefault="004B27EC"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t>The validation process</w:t>
      </w:r>
    </w:p>
    <w:p w14:paraId="1D03243C" w14:textId="1C91D370" w:rsidR="00C73346" w:rsidRPr="00954357" w:rsidRDefault="00AF44AB" w:rsidP="000C3A17">
      <w:pPr>
        <w:spacing w:after="0" w:line="360" w:lineRule="auto"/>
        <w:jc w:val="both"/>
        <w:rPr>
          <w:rFonts w:ascii="Book Antiqua" w:hAnsi="Book Antiqua"/>
          <w:sz w:val="24"/>
          <w:szCs w:val="24"/>
          <w:lang w:val="en-US" w:eastAsia="zh-CN"/>
        </w:rPr>
      </w:pPr>
      <w:r w:rsidRPr="00954357">
        <w:rPr>
          <w:rFonts w:ascii="Book Antiqua" w:hAnsi="Book Antiqua"/>
          <w:sz w:val="24"/>
          <w:szCs w:val="24"/>
          <w:lang w:val="en-US"/>
        </w:rPr>
        <w:t>The validation was designed as</w:t>
      </w:r>
      <w:r w:rsidR="00A65301" w:rsidRPr="00954357">
        <w:rPr>
          <w:rFonts w:ascii="Book Antiqua" w:hAnsi="Book Antiqua"/>
          <w:sz w:val="24"/>
          <w:szCs w:val="24"/>
          <w:lang w:val="en-US"/>
        </w:rPr>
        <w:t xml:space="preserve"> a cross-sectional design, requiring physician</w:t>
      </w:r>
      <w:r w:rsidR="006116DB" w:rsidRPr="00954357">
        <w:rPr>
          <w:rFonts w:ascii="Book Antiqua" w:hAnsi="Book Antiqua"/>
          <w:sz w:val="24"/>
          <w:szCs w:val="24"/>
          <w:lang w:val="en-US"/>
        </w:rPr>
        <w:t>s</w:t>
      </w:r>
      <w:r w:rsidRPr="00954357">
        <w:rPr>
          <w:rFonts w:ascii="Book Antiqua" w:hAnsi="Book Antiqua"/>
          <w:sz w:val="24"/>
          <w:szCs w:val="24"/>
          <w:lang w:val="en-US"/>
        </w:rPr>
        <w:t xml:space="preserve"> to</w:t>
      </w:r>
      <w:r w:rsidR="00A65301" w:rsidRPr="00954357">
        <w:rPr>
          <w:rFonts w:ascii="Book Antiqua" w:hAnsi="Book Antiqua"/>
          <w:sz w:val="24"/>
          <w:szCs w:val="24"/>
          <w:lang w:val="en-US"/>
        </w:rPr>
        <w:t xml:space="preserve"> complet</w:t>
      </w:r>
      <w:r w:rsidRPr="00954357">
        <w:rPr>
          <w:rFonts w:ascii="Book Antiqua" w:hAnsi="Book Antiqua"/>
          <w:sz w:val="24"/>
          <w:szCs w:val="24"/>
          <w:lang w:val="en-US"/>
        </w:rPr>
        <w:t>e</w:t>
      </w:r>
      <w:r w:rsidR="00A65301" w:rsidRPr="00954357">
        <w:rPr>
          <w:rFonts w:ascii="Book Antiqua" w:hAnsi="Book Antiqua"/>
          <w:sz w:val="24"/>
          <w:szCs w:val="24"/>
          <w:lang w:val="en-US"/>
        </w:rPr>
        <w:t xml:space="preserve"> the MSTS questionnaire </w:t>
      </w:r>
      <w:r w:rsidR="00835A05" w:rsidRPr="00954357">
        <w:rPr>
          <w:rFonts w:ascii="Book Antiqua" w:hAnsi="Book Antiqua"/>
          <w:sz w:val="24"/>
          <w:szCs w:val="24"/>
          <w:lang w:val="en-US"/>
        </w:rPr>
        <w:t xml:space="preserve">and </w:t>
      </w:r>
      <w:r w:rsidR="00A65301" w:rsidRPr="00954357">
        <w:rPr>
          <w:rFonts w:ascii="Book Antiqua" w:hAnsi="Book Antiqua"/>
          <w:sz w:val="24"/>
          <w:szCs w:val="24"/>
          <w:lang w:val="en-US"/>
        </w:rPr>
        <w:t>patient</w:t>
      </w:r>
      <w:r w:rsidR="006116DB" w:rsidRPr="00954357">
        <w:rPr>
          <w:rFonts w:ascii="Book Antiqua" w:hAnsi="Book Antiqua"/>
          <w:sz w:val="24"/>
          <w:szCs w:val="24"/>
          <w:lang w:val="en-US"/>
        </w:rPr>
        <w:t>s to</w:t>
      </w:r>
      <w:r w:rsidR="00A65301" w:rsidRPr="00954357">
        <w:rPr>
          <w:rFonts w:ascii="Book Antiqua" w:hAnsi="Book Antiqua"/>
          <w:sz w:val="24"/>
          <w:szCs w:val="24"/>
          <w:lang w:val="en-US"/>
        </w:rPr>
        <w:t xml:space="preserve"> complet</w:t>
      </w:r>
      <w:r w:rsidR="006116DB" w:rsidRPr="00954357">
        <w:rPr>
          <w:rFonts w:ascii="Book Antiqua" w:hAnsi="Book Antiqua"/>
          <w:sz w:val="24"/>
          <w:szCs w:val="24"/>
          <w:lang w:val="en-US"/>
        </w:rPr>
        <w:t>e</w:t>
      </w:r>
      <w:r w:rsidR="00A65301" w:rsidRPr="00954357">
        <w:rPr>
          <w:rFonts w:ascii="Book Antiqua" w:hAnsi="Book Antiqua"/>
          <w:sz w:val="24"/>
          <w:szCs w:val="24"/>
          <w:lang w:val="en-US"/>
        </w:rPr>
        <w:t xml:space="preserve"> the </w:t>
      </w:r>
      <w:r w:rsidR="00602FDF" w:rsidRPr="00954357">
        <w:rPr>
          <w:rFonts w:ascii="Book Antiqua" w:hAnsi="Book Antiqua" w:hint="eastAsia"/>
          <w:sz w:val="24"/>
          <w:szCs w:val="24"/>
          <w:lang w:val="en-US" w:eastAsia="zh-CN"/>
        </w:rPr>
        <w:t>TESS</w:t>
      </w:r>
      <w:r w:rsidR="006116DB" w:rsidRPr="00954357">
        <w:rPr>
          <w:rFonts w:ascii="Book Antiqua" w:hAnsi="Book Antiqua"/>
          <w:sz w:val="24"/>
          <w:szCs w:val="24"/>
          <w:lang w:val="en-US"/>
        </w:rPr>
        <w:t>. I</w:t>
      </w:r>
      <w:r w:rsidRPr="00954357">
        <w:rPr>
          <w:rFonts w:ascii="Book Antiqua" w:hAnsi="Book Antiqua"/>
          <w:sz w:val="24"/>
          <w:szCs w:val="24"/>
          <w:lang w:val="en-US"/>
        </w:rPr>
        <w:t>n case</w:t>
      </w:r>
      <w:r w:rsidR="00A65301" w:rsidRPr="00954357">
        <w:rPr>
          <w:rFonts w:ascii="Book Antiqua" w:hAnsi="Book Antiqua"/>
          <w:sz w:val="24"/>
          <w:szCs w:val="24"/>
          <w:lang w:val="en-US"/>
        </w:rPr>
        <w:t xml:space="preserve"> patients </w:t>
      </w:r>
      <w:r w:rsidR="006116DB" w:rsidRPr="00954357">
        <w:rPr>
          <w:rFonts w:ascii="Book Antiqua" w:hAnsi="Book Antiqua"/>
          <w:sz w:val="24"/>
          <w:szCs w:val="24"/>
          <w:lang w:val="en-US"/>
        </w:rPr>
        <w:t>had been</w:t>
      </w:r>
      <w:r w:rsidR="00A65301" w:rsidRPr="00954357">
        <w:rPr>
          <w:rFonts w:ascii="Book Antiqua" w:hAnsi="Book Antiqua"/>
          <w:sz w:val="24"/>
          <w:szCs w:val="24"/>
          <w:lang w:val="en-US"/>
        </w:rPr>
        <w:t xml:space="preserve"> operated in the lower extremit</w:t>
      </w:r>
      <w:r w:rsidR="006116DB" w:rsidRPr="00954357">
        <w:rPr>
          <w:rFonts w:ascii="Book Antiqua" w:hAnsi="Book Antiqua"/>
          <w:sz w:val="24"/>
          <w:szCs w:val="24"/>
          <w:lang w:val="en-US"/>
        </w:rPr>
        <w:t>ies,</w:t>
      </w:r>
      <w:r w:rsidR="00A65301" w:rsidRPr="00954357">
        <w:rPr>
          <w:rFonts w:ascii="Book Antiqua" w:hAnsi="Book Antiqua"/>
          <w:sz w:val="24"/>
          <w:szCs w:val="24"/>
          <w:lang w:val="en-US"/>
        </w:rPr>
        <w:t xml:space="preserve"> </w:t>
      </w:r>
      <w:r w:rsidRPr="00954357">
        <w:rPr>
          <w:rFonts w:ascii="Book Antiqua" w:hAnsi="Book Antiqua"/>
          <w:sz w:val="24"/>
          <w:szCs w:val="24"/>
          <w:lang w:val="en-US"/>
        </w:rPr>
        <w:t xml:space="preserve">they </w:t>
      </w:r>
      <w:r w:rsidR="00A65301" w:rsidRPr="00954357">
        <w:rPr>
          <w:rFonts w:ascii="Book Antiqua" w:hAnsi="Book Antiqua"/>
          <w:sz w:val="24"/>
          <w:szCs w:val="24"/>
          <w:lang w:val="en-US"/>
        </w:rPr>
        <w:t>also complet</w:t>
      </w:r>
      <w:r w:rsidRPr="00954357">
        <w:rPr>
          <w:rFonts w:ascii="Book Antiqua" w:hAnsi="Book Antiqua"/>
          <w:sz w:val="24"/>
          <w:szCs w:val="24"/>
          <w:lang w:val="en-US"/>
        </w:rPr>
        <w:t>ed</w:t>
      </w:r>
      <w:r w:rsidR="00A65301" w:rsidRPr="00954357">
        <w:rPr>
          <w:rFonts w:ascii="Book Antiqua" w:hAnsi="Book Antiqua"/>
          <w:sz w:val="24"/>
          <w:szCs w:val="24"/>
          <w:lang w:val="en-US"/>
        </w:rPr>
        <w:t xml:space="preserve"> the </w:t>
      </w:r>
      <w:r w:rsidR="00602FDF" w:rsidRPr="00954357">
        <w:rPr>
          <w:rFonts w:ascii="Book Antiqua" w:hAnsi="Book Antiqua" w:hint="eastAsia"/>
          <w:sz w:val="24"/>
          <w:szCs w:val="24"/>
          <w:lang w:val="en-US" w:eastAsia="zh-CN"/>
        </w:rPr>
        <w:t>TUG</w:t>
      </w:r>
      <w:r w:rsidR="00A65301" w:rsidRPr="00954357">
        <w:rPr>
          <w:rFonts w:ascii="Book Antiqua" w:hAnsi="Book Antiqua"/>
          <w:sz w:val="24"/>
          <w:szCs w:val="24"/>
          <w:lang w:val="en-US"/>
        </w:rPr>
        <w:t xml:space="preserve"> test.</w:t>
      </w:r>
    </w:p>
    <w:p w14:paraId="602F97E4" w14:textId="77777777" w:rsidR="00D1786A" w:rsidRPr="00954357" w:rsidRDefault="00D1786A"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Study population</w:t>
      </w:r>
    </w:p>
    <w:p w14:paraId="1CE30057" w14:textId="77777777" w:rsidR="00897FC4" w:rsidRPr="00954357" w:rsidRDefault="00D1786A" w:rsidP="000C3A17">
      <w:pPr>
        <w:spacing w:after="0" w:line="360" w:lineRule="auto"/>
        <w:ind w:firstLineChars="100" w:firstLine="240"/>
        <w:jc w:val="both"/>
        <w:rPr>
          <w:rFonts w:ascii="Book Antiqua" w:hAnsi="Book Antiqua" w:cstheme="minorHAnsi"/>
          <w:sz w:val="24"/>
          <w:szCs w:val="24"/>
          <w:lang w:val="en-US"/>
        </w:rPr>
      </w:pPr>
      <w:r w:rsidRPr="00954357">
        <w:rPr>
          <w:rFonts w:ascii="Book Antiqua" w:hAnsi="Book Antiqua"/>
          <w:sz w:val="24"/>
          <w:szCs w:val="24"/>
          <w:lang w:val="en-US"/>
        </w:rPr>
        <w:t xml:space="preserve">All patients, </w:t>
      </w:r>
      <w:r w:rsidR="00AF44AB" w:rsidRPr="00954357">
        <w:rPr>
          <w:rFonts w:ascii="Book Antiqua" w:hAnsi="Book Antiqua"/>
          <w:sz w:val="24"/>
          <w:szCs w:val="24"/>
          <w:lang w:val="en-US"/>
        </w:rPr>
        <w:t xml:space="preserve">age </w:t>
      </w:r>
      <w:r w:rsidRPr="00954357">
        <w:rPr>
          <w:rFonts w:ascii="Book Antiqua" w:hAnsi="Book Antiqua"/>
          <w:sz w:val="24"/>
          <w:szCs w:val="24"/>
          <w:lang w:val="en-US"/>
        </w:rPr>
        <w:t>18 or above</w:t>
      </w:r>
      <w:r w:rsidR="001D5709" w:rsidRPr="00954357">
        <w:rPr>
          <w:rFonts w:ascii="Book Antiqua" w:hAnsi="Book Antiqua"/>
          <w:sz w:val="24"/>
          <w:szCs w:val="24"/>
          <w:lang w:val="en-US"/>
        </w:rPr>
        <w:t>,</w:t>
      </w:r>
      <w:r w:rsidRPr="00954357">
        <w:rPr>
          <w:rFonts w:ascii="Book Antiqua" w:hAnsi="Book Antiqua"/>
          <w:sz w:val="24"/>
          <w:szCs w:val="24"/>
          <w:lang w:val="en-US"/>
        </w:rPr>
        <w:t xml:space="preserve"> who had undergone surgical treatment for sarcoma</w:t>
      </w:r>
      <w:r w:rsidR="006116DB" w:rsidRPr="00954357">
        <w:rPr>
          <w:rFonts w:ascii="Book Antiqua" w:hAnsi="Book Antiqua"/>
          <w:sz w:val="24"/>
          <w:szCs w:val="24"/>
          <w:lang w:val="en-US"/>
        </w:rPr>
        <w:t>s</w:t>
      </w:r>
      <w:r w:rsidRPr="00954357">
        <w:rPr>
          <w:rFonts w:ascii="Book Antiqua" w:hAnsi="Book Antiqua"/>
          <w:sz w:val="24"/>
          <w:szCs w:val="24"/>
          <w:lang w:val="en-US"/>
        </w:rPr>
        <w:t xml:space="preserve"> </w:t>
      </w:r>
      <w:r w:rsidR="00833B49" w:rsidRPr="00954357">
        <w:rPr>
          <w:rFonts w:ascii="Book Antiqua" w:hAnsi="Book Antiqua"/>
          <w:sz w:val="24"/>
          <w:szCs w:val="24"/>
          <w:lang w:val="en-US"/>
        </w:rPr>
        <w:t>or</w:t>
      </w:r>
      <w:r w:rsidRPr="00954357">
        <w:rPr>
          <w:rFonts w:ascii="Book Antiqua" w:hAnsi="Book Antiqua"/>
          <w:sz w:val="24"/>
          <w:szCs w:val="24"/>
          <w:lang w:val="en-US"/>
        </w:rPr>
        <w:t xml:space="preserve"> aggressive </w:t>
      </w:r>
      <w:r w:rsidR="00833B49" w:rsidRPr="00954357">
        <w:rPr>
          <w:rFonts w:ascii="Book Antiqua" w:hAnsi="Book Antiqua"/>
          <w:sz w:val="24"/>
          <w:szCs w:val="24"/>
          <w:lang w:val="en-US"/>
        </w:rPr>
        <w:t>benign tumor</w:t>
      </w:r>
      <w:r w:rsidR="006116DB" w:rsidRPr="00954357">
        <w:rPr>
          <w:rFonts w:ascii="Book Antiqua" w:hAnsi="Book Antiqua"/>
          <w:sz w:val="24"/>
          <w:szCs w:val="24"/>
          <w:lang w:val="en-US"/>
        </w:rPr>
        <w:t>s</w:t>
      </w:r>
      <w:r w:rsidR="00833B49" w:rsidRPr="00954357">
        <w:rPr>
          <w:rFonts w:ascii="Book Antiqua" w:hAnsi="Book Antiqua"/>
          <w:sz w:val="24"/>
          <w:szCs w:val="24"/>
          <w:lang w:val="en-US"/>
        </w:rPr>
        <w:t xml:space="preserve"> in the extremities</w:t>
      </w:r>
      <w:r w:rsidRPr="00954357">
        <w:rPr>
          <w:rFonts w:ascii="Book Antiqua" w:hAnsi="Book Antiqua"/>
          <w:sz w:val="24"/>
          <w:szCs w:val="24"/>
          <w:lang w:val="en-US"/>
        </w:rPr>
        <w:t>, were</w:t>
      </w:r>
      <w:r w:rsidR="006116DB" w:rsidRPr="00954357">
        <w:rPr>
          <w:rFonts w:ascii="Book Antiqua" w:hAnsi="Book Antiqua"/>
          <w:sz w:val="24"/>
          <w:szCs w:val="24"/>
          <w:lang w:val="en-US"/>
        </w:rPr>
        <w:t xml:space="preserve"> consecutively</w:t>
      </w:r>
      <w:r w:rsidRPr="00954357">
        <w:rPr>
          <w:rFonts w:ascii="Book Antiqua" w:hAnsi="Book Antiqua"/>
          <w:sz w:val="24"/>
          <w:szCs w:val="24"/>
          <w:lang w:val="en-US"/>
        </w:rPr>
        <w:t xml:space="preserve"> asked</w:t>
      </w:r>
      <w:r w:rsidR="00276C54" w:rsidRPr="00954357">
        <w:rPr>
          <w:rFonts w:ascii="Book Antiqua" w:hAnsi="Book Antiqua"/>
          <w:sz w:val="24"/>
          <w:szCs w:val="24"/>
          <w:lang w:val="en-US"/>
        </w:rPr>
        <w:t xml:space="preserve"> </w:t>
      </w:r>
      <w:r w:rsidRPr="00954357">
        <w:rPr>
          <w:rFonts w:ascii="Book Antiqua" w:hAnsi="Book Antiqua"/>
          <w:sz w:val="24"/>
          <w:szCs w:val="24"/>
          <w:lang w:val="en-US"/>
        </w:rPr>
        <w:t>to participate in the study when attending the outpatient clinic.</w:t>
      </w:r>
      <w:r w:rsidR="00D6038E" w:rsidRPr="00954357">
        <w:rPr>
          <w:rFonts w:ascii="Book Antiqua" w:hAnsi="Book Antiqua"/>
          <w:sz w:val="24"/>
          <w:szCs w:val="24"/>
          <w:lang w:val="en-US"/>
        </w:rPr>
        <w:t xml:space="preserve"> </w:t>
      </w:r>
      <w:r w:rsidR="00AF44AB" w:rsidRPr="00954357">
        <w:rPr>
          <w:rFonts w:ascii="Book Antiqua" w:hAnsi="Book Antiqua"/>
          <w:sz w:val="24"/>
          <w:szCs w:val="24"/>
          <w:lang w:val="en-US"/>
        </w:rPr>
        <w:t>A</w:t>
      </w:r>
      <w:r w:rsidR="00D6038E" w:rsidRPr="00954357">
        <w:rPr>
          <w:rFonts w:ascii="Book Antiqua" w:hAnsi="Book Antiqua"/>
          <w:sz w:val="24"/>
          <w:szCs w:val="24"/>
          <w:lang w:val="en-US"/>
        </w:rPr>
        <w:t>ll patients were required to read and speak Danish to</w:t>
      </w:r>
      <w:r w:rsidR="006116DB" w:rsidRPr="00954357">
        <w:rPr>
          <w:rFonts w:ascii="Book Antiqua" w:hAnsi="Book Antiqua"/>
          <w:sz w:val="24"/>
          <w:szCs w:val="24"/>
          <w:lang w:val="en-US"/>
        </w:rPr>
        <w:t xml:space="preserve"> be able to</w:t>
      </w:r>
      <w:r w:rsidR="00D6038E" w:rsidRPr="00954357">
        <w:rPr>
          <w:rFonts w:ascii="Book Antiqua" w:hAnsi="Book Antiqua"/>
          <w:sz w:val="24"/>
          <w:szCs w:val="24"/>
          <w:lang w:val="en-US"/>
        </w:rPr>
        <w:t xml:space="preserve"> participate.</w:t>
      </w:r>
      <w:r w:rsidRPr="00954357">
        <w:rPr>
          <w:rFonts w:ascii="Book Antiqua" w:hAnsi="Book Antiqua"/>
          <w:sz w:val="24"/>
          <w:szCs w:val="24"/>
          <w:lang w:val="en-US"/>
        </w:rPr>
        <w:t xml:space="preserve"> Patients were excluded if they had competing dis</w:t>
      </w:r>
      <w:r w:rsidR="00151239" w:rsidRPr="00954357">
        <w:rPr>
          <w:rFonts w:ascii="Book Antiqua" w:hAnsi="Book Antiqua"/>
          <w:sz w:val="24"/>
          <w:szCs w:val="24"/>
          <w:lang w:val="en-US"/>
        </w:rPr>
        <w:t xml:space="preserve">eases affecting their </w:t>
      </w:r>
      <w:r w:rsidR="00AF44AB" w:rsidRPr="00954357">
        <w:rPr>
          <w:rFonts w:ascii="Book Antiqua" w:hAnsi="Book Antiqua"/>
          <w:sz w:val="24"/>
          <w:szCs w:val="24"/>
          <w:lang w:val="en-US"/>
        </w:rPr>
        <w:t xml:space="preserve">physical </w:t>
      </w:r>
      <w:r w:rsidR="00151239" w:rsidRPr="00954357">
        <w:rPr>
          <w:rFonts w:ascii="Book Antiqua" w:hAnsi="Book Antiqua"/>
          <w:sz w:val="24"/>
          <w:szCs w:val="24"/>
          <w:lang w:val="en-US"/>
        </w:rPr>
        <w:t>function.</w:t>
      </w:r>
      <w:r w:rsidR="008913A8" w:rsidRPr="00954357">
        <w:rPr>
          <w:rFonts w:ascii="Book Antiqua" w:hAnsi="Book Antiqua"/>
          <w:sz w:val="24"/>
          <w:szCs w:val="24"/>
          <w:lang w:val="en-US"/>
        </w:rPr>
        <w:t xml:space="preserve"> A total of </w:t>
      </w:r>
      <w:r w:rsidR="008913A8" w:rsidRPr="00954357">
        <w:rPr>
          <w:rFonts w:ascii="Book Antiqua" w:hAnsi="Book Antiqua" w:cstheme="minorHAnsi"/>
          <w:sz w:val="24"/>
          <w:szCs w:val="24"/>
          <w:lang w:val="en-US"/>
        </w:rPr>
        <w:t>240 out of 267 were included in the study.</w:t>
      </w:r>
    </w:p>
    <w:p w14:paraId="4B90BC68" w14:textId="77777777" w:rsidR="00085E8A" w:rsidRPr="00954357" w:rsidRDefault="004B27EC"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Measurements</w:t>
      </w:r>
    </w:p>
    <w:p w14:paraId="0A98C178" w14:textId="664361A0" w:rsidR="00F308DB" w:rsidRPr="00954357" w:rsidRDefault="00151239"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 xml:space="preserve">The </w:t>
      </w:r>
      <w:r w:rsidR="00602FDF" w:rsidRPr="00954357">
        <w:rPr>
          <w:rFonts w:ascii="Book Antiqua" w:hAnsi="Book Antiqua"/>
          <w:sz w:val="24"/>
          <w:szCs w:val="24"/>
          <w:lang w:val="en-US"/>
        </w:rPr>
        <w:t>MSTS</w:t>
      </w:r>
      <w:r w:rsidR="00085E8A" w:rsidRPr="00954357">
        <w:rPr>
          <w:rFonts w:ascii="Book Antiqua" w:hAnsi="Book Antiqua"/>
          <w:sz w:val="24"/>
          <w:szCs w:val="24"/>
          <w:lang w:val="en-US"/>
        </w:rPr>
        <w:t xml:space="preserve"> </w:t>
      </w:r>
      <w:r w:rsidR="00394F84" w:rsidRPr="00954357">
        <w:rPr>
          <w:rFonts w:ascii="Book Antiqua" w:hAnsi="Book Antiqua"/>
          <w:sz w:val="24"/>
          <w:szCs w:val="24"/>
          <w:lang w:val="en-US"/>
        </w:rPr>
        <w:t>is</w:t>
      </w:r>
      <w:r w:rsidR="00085E8A" w:rsidRPr="00954357">
        <w:rPr>
          <w:rFonts w:ascii="Book Antiqua" w:hAnsi="Book Antiqua"/>
          <w:sz w:val="24"/>
          <w:szCs w:val="24"/>
          <w:lang w:val="en-US"/>
        </w:rPr>
        <w:t xml:space="preserve"> based on factors related to the patient as a whole and of those specific to the upper or lower extremity. </w:t>
      </w:r>
      <w:r w:rsidR="00E77FE2" w:rsidRPr="00954357">
        <w:rPr>
          <w:rFonts w:ascii="Book Antiqua" w:hAnsi="Book Antiqua"/>
          <w:sz w:val="24"/>
          <w:szCs w:val="24"/>
          <w:lang w:val="en-US"/>
        </w:rPr>
        <w:t>It consists of six</w:t>
      </w:r>
      <w:r w:rsidR="00394F84" w:rsidRPr="00954357">
        <w:rPr>
          <w:rFonts w:ascii="Book Antiqua" w:hAnsi="Book Antiqua"/>
          <w:sz w:val="24"/>
          <w:szCs w:val="24"/>
          <w:lang w:val="en-US"/>
        </w:rPr>
        <w:t xml:space="preserve"> items </w:t>
      </w:r>
      <w:r w:rsidR="002D352B" w:rsidRPr="00954357">
        <w:rPr>
          <w:rFonts w:ascii="Book Antiqua" w:hAnsi="Book Antiqua"/>
          <w:sz w:val="24"/>
          <w:szCs w:val="24"/>
          <w:lang w:val="en-US"/>
        </w:rPr>
        <w:t>of which</w:t>
      </w:r>
      <w:r w:rsidR="00394F84" w:rsidRPr="00954357">
        <w:rPr>
          <w:rFonts w:ascii="Book Antiqua" w:hAnsi="Book Antiqua"/>
          <w:sz w:val="24"/>
          <w:szCs w:val="24"/>
          <w:lang w:val="en-US"/>
        </w:rPr>
        <w:t xml:space="preserve"> the first three are </w:t>
      </w:r>
      <w:r w:rsidR="004B27EC" w:rsidRPr="00954357">
        <w:rPr>
          <w:rFonts w:ascii="Book Antiqua" w:hAnsi="Book Antiqua"/>
          <w:sz w:val="24"/>
          <w:szCs w:val="24"/>
          <w:lang w:val="en-US"/>
        </w:rPr>
        <w:t>identical</w:t>
      </w:r>
      <w:r w:rsidR="00394F84" w:rsidRPr="00954357">
        <w:rPr>
          <w:rFonts w:ascii="Book Antiqua" w:hAnsi="Book Antiqua"/>
          <w:sz w:val="24"/>
          <w:szCs w:val="24"/>
          <w:lang w:val="en-US"/>
        </w:rPr>
        <w:t xml:space="preserve"> in both MSTS versions:</w:t>
      </w:r>
      <w:r w:rsidR="00085E8A" w:rsidRPr="00954357">
        <w:rPr>
          <w:rFonts w:ascii="Book Antiqua" w:hAnsi="Book Antiqua"/>
          <w:sz w:val="24"/>
          <w:szCs w:val="24"/>
          <w:lang w:val="en-US"/>
        </w:rPr>
        <w:t xml:space="preserve"> </w:t>
      </w:r>
      <w:r w:rsidR="00DC491E" w:rsidRPr="00954357">
        <w:rPr>
          <w:rFonts w:ascii="Book Antiqua" w:hAnsi="Book Antiqua"/>
          <w:sz w:val="24"/>
          <w:szCs w:val="24"/>
          <w:lang w:val="en-US"/>
        </w:rPr>
        <w:t>P</w:t>
      </w:r>
      <w:r w:rsidR="00085E8A" w:rsidRPr="00954357">
        <w:rPr>
          <w:rFonts w:ascii="Book Antiqua" w:hAnsi="Book Antiqua"/>
          <w:sz w:val="24"/>
          <w:szCs w:val="24"/>
          <w:lang w:val="en-US"/>
        </w:rPr>
        <w:t>ain, daily function</w:t>
      </w:r>
      <w:r w:rsidR="00394F84" w:rsidRPr="00954357">
        <w:rPr>
          <w:rFonts w:ascii="Book Antiqua" w:hAnsi="Book Antiqua"/>
          <w:sz w:val="24"/>
          <w:szCs w:val="24"/>
          <w:lang w:val="en-US"/>
        </w:rPr>
        <w:t xml:space="preserve"> and emotional acceptance. The upper extremity version also </w:t>
      </w:r>
      <w:r w:rsidR="00C125F0" w:rsidRPr="00954357">
        <w:rPr>
          <w:rFonts w:ascii="Book Antiqua" w:hAnsi="Book Antiqua"/>
          <w:sz w:val="24"/>
          <w:szCs w:val="24"/>
          <w:lang w:val="en-US"/>
        </w:rPr>
        <w:t>encompasses</w:t>
      </w:r>
      <w:r w:rsidR="00394F84" w:rsidRPr="00954357">
        <w:rPr>
          <w:rFonts w:ascii="Book Antiqua" w:hAnsi="Book Antiqua"/>
          <w:sz w:val="24"/>
          <w:szCs w:val="24"/>
          <w:lang w:val="en-US"/>
        </w:rPr>
        <w:t xml:space="preserve"> items </w:t>
      </w:r>
      <w:r w:rsidR="00F27FEF" w:rsidRPr="00954357">
        <w:rPr>
          <w:rFonts w:ascii="Book Antiqua" w:hAnsi="Book Antiqua"/>
          <w:sz w:val="24"/>
          <w:szCs w:val="24"/>
          <w:lang w:val="en-US"/>
        </w:rPr>
        <w:t>measuring</w:t>
      </w:r>
      <w:r w:rsidR="00394F84" w:rsidRPr="00954357">
        <w:rPr>
          <w:rFonts w:ascii="Book Antiqua" w:hAnsi="Book Antiqua"/>
          <w:sz w:val="24"/>
          <w:szCs w:val="24"/>
          <w:lang w:val="en-US"/>
        </w:rPr>
        <w:t xml:space="preserve"> hand positioning, dexterity and lifting ability. As for the lower extremity version</w:t>
      </w:r>
      <w:r w:rsidR="000C64EA" w:rsidRPr="00954357">
        <w:rPr>
          <w:rFonts w:ascii="Book Antiqua" w:hAnsi="Book Antiqua"/>
          <w:sz w:val="24"/>
          <w:szCs w:val="24"/>
          <w:lang w:val="en-US"/>
        </w:rPr>
        <w:t xml:space="preserve">, this </w:t>
      </w:r>
      <w:r w:rsidR="001D5709" w:rsidRPr="00954357">
        <w:rPr>
          <w:rFonts w:ascii="Book Antiqua" w:hAnsi="Book Antiqua"/>
          <w:sz w:val="24"/>
          <w:szCs w:val="24"/>
          <w:lang w:val="en-US"/>
        </w:rPr>
        <w:t>consists</w:t>
      </w:r>
      <w:r w:rsidR="00394F84" w:rsidRPr="00954357">
        <w:rPr>
          <w:rFonts w:ascii="Book Antiqua" w:hAnsi="Book Antiqua"/>
          <w:sz w:val="24"/>
          <w:szCs w:val="24"/>
          <w:lang w:val="en-US"/>
        </w:rPr>
        <w:t xml:space="preserve"> of items </w:t>
      </w:r>
      <w:r w:rsidR="006A6E75" w:rsidRPr="00954357">
        <w:rPr>
          <w:rFonts w:ascii="Book Antiqua" w:hAnsi="Book Antiqua"/>
          <w:sz w:val="24"/>
          <w:szCs w:val="24"/>
          <w:lang w:val="en-US"/>
        </w:rPr>
        <w:t>measuring</w:t>
      </w:r>
      <w:r w:rsidR="00394F84" w:rsidRPr="00954357">
        <w:rPr>
          <w:rFonts w:ascii="Book Antiqua" w:hAnsi="Book Antiqua"/>
          <w:sz w:val="24"/>
          <w:szCs w:val="24"/>
          <w:lang w:val="en-US"/>
        </w:rPr>
        <w:t xml:space="preserve"> </w:t>
      </w:r>
      <w:r w:rsidR="000C64EA" w:rsidRPr="00954357">
        <w:rPr>
          <w:rFonts w:ascii="Book Antiqua" w:hAnsi="Book Antiqua"/>
          <w:sz w:val="24"/>
          <w:szCs w:val="24"/>
          <w:lang w:val="en-US"/>
        </w:rPr>
        <w:t xml:space="preserve">the use of </w:t>
      </w:r>
      <w:r w:rsidR="00AF44AB" w:rsidRPr="00954357">
        <w:rPr>
          <w:rFonts w:ascii="Book Antiqua" w:hAnsi="Book Antiqua"/>
          <w:sz w:val="24"/>
          <w:szCs w:val="24"/>
          <w:lang w:val="en-US"/>
        </w:rPr>
        <w:t>aids</w:t>
      </w:r>
      <w:r w:rsidR="00394F84" w:rsidRPr="00954357">
        <w:rPr>
          <w:rFonts w:ascii="Book Antiqua" w:hAnsi="Book Antiqua"/>
          <w:sz w:val="24"/>
          <w:szCs w:val="24"/>
          <w:lang w:val="en-US"/>
        </w:rPr>
        <w:t xml:space="preserve">, </w:t>
      </w:r>
      <w:r w:rsidR="00385370" w:rsidRPr="00954357">
        <w:rPr>
          <w:rFonts w:ascii="Book Antiqua" w:hAnsi="Book Antiqua"/>
          <w:sz w:val="24"/>
          <w:szCs w:val="24"/>
          <w:lang w:val="en-US"/>
        </w:rPr>
        <w:t>walking ability and gait</w:t>
      </w:r>
      <w:r w:rsidR="00394F84" w:rsidRPr="00954357">
        <w:rPr>
          <w:rFonts w:ascii="Book Antiqua" w:hAnsi="Book Antiqua"/>
          <w:sz w:val="24"/>
          <w:szCs w:val="24"/>
          <w:lang w:val="en-US"/>
        </w:rPr>
        <w:fldChar w:fldCharType="begin"/>
      </w:r>
      <w:r w:rsidR="00F56304" w:rsidRPr="00954357">
        <w:rPr>
          <w:rFonts w:ascii="Book Antiqua" w:hAnsi="Book Antiqua"/>
          <w:sz w:val="24"/>
          <w:szCs w:val="24"/>
          <w:lang w:val="en-US"/>
        </w:rPr>
        <w:instrText xml:space="preserve"> ADDIN EN.CITE &lt;EndNote&gt;&lt;Cite&gt;&lt;Author&gt;Enneking&lt;/Author&gt;&lt;Year&gt;1993&lt;/Year&gt;&lt;RecNum&gt;79&lt;/RecNum&gt;&lt;DisplayText&gt;&lt;style face="superscript"&gt;[1]&lt;/style&gt;&lt;/DisplayText&gt;&lt;record&gt;&lt;rec-number&gt;79&lt;/rec-number&gt;&lt;foreign-keys&gt;&lt;key app="EN" db-id="x5pzre95dxt9dje5vwcvxpsopz9rdsrz9stf" timestamp="1504109788" guid="73118079-b009-43cc-ac85-4212780c7699"&gt;79&lt;/key&gt;&lt;key app="ENWeb" db-id=""&gt;0&lt;/key&gt;&lt;/foreign-keys&gt;&lt;ref-type name="Journal Article"&gt;17&lt;/ref-type&gt;&lt;contributors&gt;&lt;authors&gt;&lt;author&gt;Enneking, W. F.&lt;/author&gt;&lt;author&gt;Dunham, W.&lt;/author&gt;&lt;author&gt;Gebhardt, M. C.&lt;/author&gt;&lt;author&gt;Malawar, M.&lt;/author&gt;&lt;author&gt;Pritchard, D. J.&lt;/author&gt;&lt;/authors&gt;&lt;/contributors&gt;&lt;auth-address&gt;University of Florida, Gainesville.&lt;/auth-address&gt;&lt;titles&gt;&lt;title&gt;A system for the functional evaluation of reconstructive procedures after surgical treatment of tumors of the musculoskeletal system&lt;/title&gt;&lt;secondary-title&gt;Clin Orthop Relat Res&lt;/secondary-title&gt;&lt;/titles&gt;&lt;periodical&gt;&lt;full-title&gt;Clin Orthop Relat Res&lt;/full-title&gt;&lt;/periodical&gt;&lt;pages&gt;241-6&lt;/pages&gt;&lt;volume&gt;(286)&lt;/volume&gt;&lt;number&gt;286&lt;/number&gt;&lt;edition&gt;1993/01/01&lt;/edition&gt;&lt;keywords&gt;&lt;keyword&gt;Activities of Daily Living&lt;/keyword&gt;&lt;keyword&gt;Adaptation, Psychological&lt;/keyword&gt;&lt;keyword&gt;Bone Neoplasms/*surgery&lt;/keyword&gt;&lt;keyword&gt;Evaluation Studies as Topic&lt;/keyword&gt;&lt;keyword&gt;Female&lt;/keyword&gt;&lt;keyword&gt;Humans&lt;/keyword&gt;&lt;keyword&gt;Locomotion&lt;/keyword&gt;&lt;keyword&gt;Male&lt;/keyword&gt;&lt;keyword&gt;Musculoskeletal System&lt;/keyword&gt;&lt;keyword&gt;Orthotic Devices&lt;/keyword&gt;&lt;keyword&gt;Pain&lt;/keyword&gt;&lt;keyword&gt;Range of Motion, Articular&lt;/keyword&gt;&lt;keyword&gt;Soft Tissue Neoplasms/*surgery&lt;/keyword&gt;&lt;/keywords&gt;&lt;dates&gt;&lt;year&gt;1993&lt;/year&gt;&lt;pub-dates&gt;&lt;date&gt;Jan&lt;/date&gt;&lt;/pub-dates&gt;&lt;/dates&gt;&lt;pub-location&gt;UNITED STATES&lt;/pub-location&gt;&lt;isbn&gt;0009-921X (Print)&amp;#xD;0009-921X (Linking)&lt;/isbn&gt;&lt;accession-num&gt;8425352&lt;/accession-num&gt;&lt;urls&gt;&lt;related-urls&gt;&lt;url&gt;https://www.ncbi.nlm.nih.gov/pubmed/8425352&lt;/url&gt;&lt;/related-urls&gt;&lt;/urls&gt;&lt;electronic-resource-num&gt;10.1097/00003086-199301000-00035&lt;/electronic-resource-num&gt;&lt;access-date&gt;Jan&lt;/access-date&gt;&lt;/record&gt;&lt;/Cite&gt;&lt;/EndNote&gt;</w:instrText>
      </w:r>
      <w:r w:rsidR="00394F84"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1]</w:t>
      </w:r>
      <w:r w:rsidR="00394F84" w:rsidRPr="00954357">
        <w:rPr>
          <w:rFonts w:ascii="Book Antiqua" w:hAnsi="Book Antiqua"/>
          <w:sz w:val="24"/>
          <w:szCs w:val="24"/>
          <w:lang w:val="en-US"/>
        </w:rPr>
        <w:fldChar w:fldCharType="end"/>
      </w:r>
      <w:r w:rsidR="00394F84" w:rsidRPr="00954357">
        <w:rPr>
          <w:rFonts w:ascii="Book Antiqua" w:hAnsi="Book Antiqua"/>
          <w:sz w:val="24"/>
          <w:szCs w:val="24"/>
          <w:lang w:val="en-US"/>
        </w:rPr>
        <w:t>.</w:t>
      </w:r>
      <w:r w:rsidR="00526FFA" w:rsidRPr="00954357">
        <w:rPr>
          <w:rFonts w:ascii="Book Antiqua" w:hAnsi="Book Antiqua"/>
          <w:sz w:val="24"/>
          <w:szCs w:val="24"/>
          <w:lang w:val="en-US"/>
        </w:rPr>
        <w:t xml:space="preserve"> Each of the </w:t>
      </w:r>
      <w:r w:rsidR="000C64EA" w:rsidRPr="00954357">
        <w:rPr>
          <w:rFonts w:ascii="Book Antiqua" w:hAnsi="Book Antiqua"/>
          <w:sz w:val="24"/>
          <w:szCs w:val="24"/>
          <w:lang w:val="en-US"/>
        </w:rPr>
        <w:t>afore</w:t>
      </w:r>
      <w:r w:rsidR="00526FFA" w:rsidRPr="00954357">
        <w:rPr>
          <w:rFonts w:ascii="Book Antiqua" w:hAnsi="Book Antiqua"/>
          <w:sz w:val="24"/>
          <w:szCs w:val="24"/>
          <w:lang w:val="en-US"/>
        </w:rPr>
        <w:t>mentioned items is assigned a value of 0 to 5 points, and the final score is calculated as a percentage of the maximum obtainable score.</w:t>
      </w:r>
      <w:r w:rsidR="00394F84" w:rsidRPr="00954357">
        <w:rPr>
          <w:rFonts w:ascii="Book Antiqua" w:hAnsi="Book Antiqua"/>
          <w:sz w:val="24"/>
          <w:szCs w:val="24"/>
          <w:lang w:val="en-US"/>
        </w:rPr>
        <w:t xml:space="preserve"> The original English</w:t>
      </w:r>
      <w:r w:rsidR="001D5709" w:rsidRPr="00954357">
        <w:rPr>
          <w:rFonts w:ascii="Book Antiqua" w:hAnsi="Book Antiqua"/>
          <w:sz w:val="24"/>
          <w:szCs w:val="24"/>
          <w:lang w:val="en-US"/>
        </w:rPr>
        <w:t xml:space="preserve"> version of the</w:t>
      </w:r>
      <w:r w:rsidR="00394F84" w:rsidRPr="00954357">
        <w:rPr>
          <w:rFonts w:ascii="Book Antiqua" w:hAnsi="Book Antiqua"/>
          <w:sz w:val="24"/>
          <w:szCs w:val="24"/>
          <w:lang w:val="en-US"/>
        </w:rPr>
        <w:t xml:space="preserve"> MSTS was never tested for psychometric properties. However, </w:t>
      </w:r>
      <w:r w:rsidR="00522E7D" w:rsidRPr="00954357">
        <w:rPr>
          <w:rFonts w:ascii="Book Antiqua" w:hAnsi="Book Antiqua"/>
          <w:sz w:val="24"/>
          <w:szCs w:val="24"/>
          <w:lang w:val="en-US"/>
        </w:rPr>
        <w:t>the lower extremity version</w:t>
      </w:r>
      <w:r w:rsidR="00394F84" w:rsidRPr="00954357">
        <w:rPr>
          <w:rFonts w:ascii="Book Antiqua" w:hAnsi="Book Antiqua"/>
          <w:sz w:val="24"/>
          <w:szCs w:val="24"/>
          <w:lang w:val="en-US"/>
        </w:rPr>
        <w:t xml:space="preserve"> was translated and validated into Brazilian Portuguese</w:t>
      </w:r>
      <w:r w:rsidR="004D3900" w:rsidRPr="00954357">
        <w:rPr>
          <w:rFonts w:ascii="Book Antiqua" w:hAnsi="Book Antiqua"/>
          <w:sz w:val="24"/>
          <w:szCs w:val="24"/>
          <w:lang w:val="en-US"/>
        </w:rPr>
        <w:t>, Chinese</w:t>
      </w:r>
      <w:r w:rsidR="00385370" w:rsidRPr="00954357">
        <w:rPr>
          <w:rFonts w:ascii="Book Antiqua" w:hAnsi="Book Antiqua"/>
          <w:sz w:val="24"/>
          <w:szCs w:val="24"/>
          <w:lang w:val="en-US"/>
        </w:rPr>
        <w:t xml:space="preserve"> and Japanese</w:t>
      </w:r>
      <w:r w:rsidR="00394F84"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y05XTwvc3R5bGU+PC9EaXNwbGF5VGV4dD48cmVjb3JkPjxyZWMtbnVtYmVyPjYxPC9yZWMt
bnVtYmVyPjxmb3JlaWduLWtleXM+PGtleSBhcHA9IkVOIiBkYi1pZD0ieDVwenJlOTVkeHQ5ZGpl
NXZ3Y3Z4cHNvcHo5cmRzcno5c3RmIiB0aW1lc3RhbXA9IjE1MDQxMDk3NTkiIGd1aWQ9IjRhOThj
NzFhLTI2ZTgtNDQ1Yy04NDU2LTgwYzk1ZWM4Y2ZkYiI+NjE8L2tleT48a2V5IGFwcD0iRU5XZWIi
IGRiLWlkPSIiPjA8L2tleT48L2ZvcmVpZ24ta2V5cz48cmVmLXR5cGUgbmFtZT0iSm91cm5hbCBB
cnRpY2xlIj4xNzwvcmVmLXR5cGU+PGNvbnRyaWJ1dG9ycz48YXV0aG9ycz48YXV0aG9yPlJlYm9s
bGVkbywgRC4gQy48L2F1dGhvcj48YXV0aG9yPlZpc3NvY2ksIEouIFIuPC9hdXRob3I+PGF1dGhv
cj5QaWV0cm9ib24sIFIuPC9hdXRob3I+PGF1dGhvcj5kZSBDYW1hcmdvLCBPLiBQLjwvYXV0aG9y
PjxhdXRob3I+QmFwdGlzdGEsIEEuIE0uPC9hdXRob3I+PC9hdXRob3JzPjwvY29udHJpYnV0b3Jz
PjxhdXRoLWFkZHJlc3M+RGVwYXJ0bWVudCBvZiBPcnRob3BhZWRpY3MsIFVuaXZlcnNpdHkgb2Yg
U2FvIFBhdWxvLCBSdWEgRHIuIE92aWRpbyBQaXJlcyBkZSBDYW1wb3MsIDMzMywgQ2VycXVlaXJh
IENlc2FyLCBTYW8gUGF1bG8sIFNQLCAwNTQwMy0wMTAsIEJyYXppbCwgZGFuaXJlYm9sbGVkb0Bn
bWFpbC5jb20uPC9hdXRoLWFkZHJlc3M+PHRpdGxlcz48dGl0bGU+VmFsaWRhdGlvbiBvZiB0aGUg
QnJhemlsaWFuIHZlcnNpb24gb2YgdGhlIG11c2N1bG9za2VsZXRhbCB0dW1vciBzb2NpZXR5IHJh
dGluZyBzY2FsZSBmb3IgbG93ZXIgZXh0cmVtaXR5IGJvbmUgc2FyY29tYTwvdGl0bGU+PHNlY29u
ZGFyeS10aXRsZT5DbGluIE9ydGhvcCBSZWxhdCBSZXM8L3NlY29uZGFyeS10aXRsZT48L3RpdGxl
cz48cGVyaW9kaWNhbD48ZnVsbC10aXRsZT5DbGluIE9ydGhvcCBSZWxhdCBSZXM8L2Z1bGwtdGl0
bGU+PC9wZXJpb2RpY2FsPjxwYWdlcz40MDIwLTY8L3BhZ2VzPjx2b2x1bWU+NDcxPC92b2x1bWU+
PG51bWJlcj4xMjwvbnVtYmVyPjxlZGl0aW9uPjIwMTMvMDgvMDc8L2VkaXRpb24+PGtleXdvcmRz
PjxrZXl3b3JkPkFkb2xlc2NlbnQ8L2tleXdvcmQ+PGtleXdvcmQ+QWR1bHQ8L2tleXdvcmQ+PGtl
eXdvcmQ+Qm9uZSBOZW9wbGFzbXMvKmRpYWdub3Npcy9wc3ljaG9sb2d5L3N1cmdlcnk8L2tleXdv
cmQ+PGtleXdvcmQ+QnJhemlsPC9rZXl3b3JkPjxrZXl3b3JkPkRpc2FiaWxpdHkgRXZhbHVhdGlv
bjwva2V5d29yZD48a2V5d29yZD5GYWN0b3IgQW5hbHlzaXMsIFN0YXRpc3RpY2FsPC9rZXl3b3Jk
PjxrZXl3b3JkPkZlbWFsZTwva2V5d29yZD48a2V5d29yZD5IdW1hbnM8L2tleXdvcmQ+PGtleXdv
cmQ+TG93ZXIgRXh0cmVtaXR5LypzdXJnZXJ5PC9rZXl3b3JkPjxrZXl3b3JkPk1hbGU8L2tleXdv
cmQ+PGtleXdvcmQ+TWlkZGxlIEFnZWQ8L2tleXdvcmQ+PGtleXdvcmQ+T3N0ZW9zYXJjb21hLypk
aWFnbm9zaXMvcHN5Y2hvbG9neS9zdXJnZXJ5PC9rZXl3b3JkPjxrZXl3b3JkPlBzeWNob21ldHJp
Y3M8L2tleXdvcmQ+PGtleXdvcmQ+UmVwcm9kdWNpYmlsaXR5IG9mIFJlc3VsdHM8L2tleXdvcmQ+
PGtleXdvcmQ+U3VydmV5cyBhbmQgUXVlc3Rpb25uYWlyZXM8L2tleXdvcmQ+PGtleXdvcmQ+VHJh
bnNsYXRpb25zPC9rZXl3b3JkPjwva2V5d29yZHM+PGRhdGVzPjx5ZWFyPjIwMTM8L3llYXI+PHB1
Yi1kYXRlcz48ZGF0ZT5EZWM8L2RhdGU+PC9wdWItZGF0ZXM+PC9kYXRlcz48cHViLWxvY2F0aW9u
PlVuaXRlZCBTdGF0ZXM8L3B1Yi1sb2NhdGlvbj48aXNibj4xNTI4LTExMzIgKEVsZWN0cm9uaWMp
JiN4RDswMDA5LTkyMVggKExpbmtpbmcpPC9pc2JuPjxhY2Nlc3Npb24tbnVtPjIzOTE3OTkzPC9h
Y2Nlc3Npb24tbnVtPjx1cmxzPjxyZWxhdGVkLXVybHM+PHVybD5odHRwczovL3d3dy5uY2JpLm5s
bS5uaWguZ292L3B1Ym1lZC8yMzkxNzk5MzwvdXJsPjwvcmVsYXRlZC11cmxzPjwvdXJscz48Y3Vz
dG9tMj5QTUMzODI1OTE4PC9jdXN0b20yPjxlbGVjdHJvbmljLXJlc291cmNlLW51bT4xMC4xMDA3
L3MxMTk5OS0wMTMtMzIxMS00PC9lbGVjdHJvbmljLXJlc291cmNlLW51bT48YWNjZXNzLWRhdGU+
RGVjPC9hY2Nlc3MtZGF0ZT48L3JlY29yZD48L0NpdGU+PENpdGU+PEF1dGhvcj5Jd2F0YTwvQXV0
aG9yPjxZZWFyPjIwMTY8L1llYXI+PFJlY051bT4yOTU8L1JlY051bT48cmVjb3JkPjxyZWMtbnVt
YmVyPjI5NTwvcmVjLW51bWJlcj48Zm9yZWlnbi1rZXlzPjxrZXkgYXBwPSJFTiIgZGItaWQ9ImZ3
cjl0ejUyb3I1ZGZyZXdyZHI1dGZlcTAyYTU1ZDk1MmZ0MiIgdGltZXN0YW1wPSIxNDY0MDg2NjAx
Ij4yOTU8L2tleT48a2V5IGFwcD0iRU5XZWIiIGRiLWlkPSIiPjA8L2tleT48L2ZvcmVpZ24ta2V5
cz48cmVmLXR5cGUgbmFtZT0iSm91cm5hbCBBcnRpY2xlIj4xNzwvcmVmLXR5cGU+PGNvbnRyaWJ1
dG9ycz48YXV0aG9ycz48YXV0aG9yPkl3YXRhLCBTLjwvYXV0aG9yPjxhdXRob3I+VWVoYXJhLCBL
LjwvYXV0aG9yPjxhdXRob3I+T2d1cmEsIEsuPC9hdXRob3I+PGF1dGhvcj5Ba2l5YW1hLCBULjwv
YXV0aG9yPjxhdXRob3I+U2hpbm9kYSwgWS48L2F1dGhvcj48YXV0aG9yPllvbmVtb3RvLCBULjwv
YXV0aG9yPjxhdXRob3I+S2F3YWksIEEuPC9hdXRob3I+PC9hdXRob3JzPjwvY29udHJpYnV0b3Jz
PjxhdXRoLWFkZHJlc3M+RGl2aXNpb24gb2YgT3J0aG9wZWRpYyBTdXJnZXJ5LCBDaGliYSBDYW5j
ZXIgQ2VudGVyLCBDaGliYSwgSmFwYW4uJiN4RDtEZXBhcnRtZW50IG9mIE9ydGhvcGFlZGljIFN1
cmdlcnksIFRoZSBVbml2ZXJzaXR5IG9mIFRva3lvIEhvc3BpdGFsLCBUb2t5bywgSmFwYW4uJiN4
RDtEZXBhcnRtZW50IG9mIE9ydGhvcGFlZGljIFN1cmdlcnksIFRoZSBVbml2ZXJzaXR5IG9mIFRv
a3lvIEhvc3BpdGFsLCBUb2t5bywgSmFwYW4uIG9ndXJhLXRreUB1bWluLmFjLmpwLiYjeEQ7RGVw
YXJ0bWVudCBvZiBNdXNjdWxvc2tlbGV0YWwgT25jb2xvZ3ksIE5hdGlvbmFsIENhbmNlciBDZW50
ZXIgSG9zcGl0YWwsIDUtMS0xIFRzdWtpamksIENodW8ta3UsIFRva3lvLCAxMDQtMDA0NSwgSmFw
YW4uIG9ndXJhLXRreUB1bWluLmFjLmpwLiYjeEQ7RGVwYXJ0bWVudCBvZiBPcnRob3BhZWRpYyBT
dXJnZXJ5LCBTYWl0YW1hIE1lZGljYWwgQ2VudGVyLCBKaWNoaSBNZWRpY2FsIFVuaXZlcnNpdHks
IFNhaXRhbWEsIEphcGFuLiYjeEQ7RGVwYXJ0bWVudCBvZiBSZWhhYmlsaXRhdGlvbiBNZWRpY2lu
ZSwgVGhlIFVuaXZlcnNpdHkgb2YgVG9reW8sIFRva3lvLCBKYXBhbi4mI3hEO0RlcGFydG1lbnQg
b2YgTXVzY3Vsb3NrZWxldGFsIE9uY29sb2d5LCBOYXRpb25hbCBDYW5jZXIgQ2VudGVyIEhvc3Bp
dGFsLCA1LTEtMSBUc3VraWppLCBDaHVvLWt1LCBUb2t5bywgMTA0LTAwNDUsIEphcGFuLjwvYXV0
aC1hZGRyZXNzPjx0aXRsZXM+PHRpdGxlPlJlbGlhYmlsaXR5IGFuZCBWYWxpZGl0eSBvZiBhIEph
cGFuZXNlLWxhbmd1YWdlIGFuZCBDdWx0dXJhbGx5IEFkYXB0ZWQgVmVyc2lvbiBvZiB0aGUgTXVz
Y3Vsb3NrZWxldGFsIFR1bW9yIFNvY2lldHkgU2NvcmluZyBTeXN0ZW0gZm9yIHRoZSBMb3dlciBF
eHRyZW1pdHk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vcnRob3BhZWRpY3MgYW5kIHJlbGF0ZWQgcmVzZWFy
Y2g8L2Z1bGwtdGl0bGU+PC9hbHQtcGVyaW9kaWNhbD48ZWRpdGlvbj4yMDE2LzA1LzE0PC9lZGl0
aW9uPjxkYXRlcz48eWVhcj4yMDE2PC95ZWFyPjxwdWItZGF0ZXM+PGRhdGU+TWF5IDExPC9kYXRl
PjwvcHViLWRhdGVzPjwvZGF0ZXM+PGlzYm4+MTUyOC0xMTMyIChFbGVjdHJvbmljKSYjeEQ7MDAw
OS05MjFYIChMaW5raW5nKTwvaXNibj48YWNjZXNzaW9uLW51bT4yNzE2OTU0MTwvYWNjZXNzaW9u
LW51bT48dXJscz48cmVsYXRlZC11cmxzPjx1cmw+aHR0cDovL3d3dy5uY2JpLm5sbS5uaWguZ292
L3B1Ym1lZC8yNzE2OTU0MTwvdXJsPjx1cmw+aHR0cDovL2Rvd25sb2FkLnNwcmluZ2VyLmNvbS9z
dGF0aWMvcGRmLzYxL2FydCUyNTNBMTAuMTAwNyUyNTJGczExOTk5LTAxNi00ODgwLTYucGRmP29y
aWdpblVybD1odHRwJTNBJTJGJTJGbGluay5zcHJpbmdlci5jb20lMkZhcnRpY2xlJTJGMTAuMTAw
NyUyRnMxMTk5OS0wMTYtNDg4MC02JmFtcDt0b2tlbjI9ZXhwPTE0NjcxMDgwMDB+YWNsPSUyRnN0
YXRpYyUyRnBkZiUyRjYxJTJGYXJ0JTI1MjUzQTEwLjEwMDclMjUyNTJGczExOTk5LTAxNi00ODgw
LTYucGRmJTNGb3JpZ2luVXJsJTNEaHR0cCUyNTNBJTI1MkYlMjUyRmxpbmsuc3ByaW5nZXIuY29t
JTI1MkZhcnRpY2xlJTI1MkYxMC4xMDA3JTI1MkZzMTE5OTktMDE2LTQ4ODAtNip+aG1hYz05ZmM2
OTQ3NzczNzJmM2Q4NzY0MWJjYzVhNTAyNTNmMDMzOGVjZDBiYmZiYzlkMTRiZWZlNzA5YWU4ZDFj
NDNjPC91cmw+PC9yZWxhdGVkLXVybHM+PC91cmxzPjxlbGVjdHJvbmljLXJlc291cmNlLW51bT4x
MC4xMDA3L3MxMTk5OS0wMTYtNDg4MC02PC9lbGVjdHJvbmljLXJlc291cmNlLW51bT48cmVtb3Rl
LWRhdGFiYXNlLXByb3ZpZGVyPk5MTTwvcmVtb3RlLWRhdGFiYXNlLXByb3ZpZGVyPjxsYW5ndWFn
ZT5Fbmc8L2xhbmd1YWdlPjwvcmVjb3JkPjwvQ2l0ZT48Q2l0ZT48QXV0aG9yPlh1PC9BdXRob3I+
PFllYXI+MjAxNzwvWWVhcj48UmVjTnVtPjIxOTwvUmVjTnVtPjxyZWNvcmQ+PHJlYy1udW1iZXI+
MjE5PC9yZWMtbnVtYmVyPjxmb3JlaWduLWtleXM+PGtleSBhcHA9IkVOIiBkYi1pZD0ieDVwenJl
OTVkeHQ5ZGplNXZ3Y3Z4cHNvcHo5cmRzcno5c3RmIiB0aW1lc3RhbXA9IjE1MDQxMTAwNzciIGd1
aWQ9ImU1MTNjMGQ0LTY4NmItNDY4Yy1iZTg3LWFiOWZhNTc0OTBiNyI+MjE5PC9rZXk+PGtleSBh
cHA9IkVOV2ViIiBkYi1pZD0iIj4wPC9rZXk+PC9mb3JlaWduLWtleXM+PHJlZi10eXBlIG5hbWU9
IkpvdXJuYWwgQXJ0aWNsZSI+MTc8L3JlZi10eXBlPjxjb250cmlidXRvcnM+PGF1dGhvcnM+PGF1
dGhvcj5YdSwgTC48L2F1dGhvcj48YXV0aG9yPkxpLCBYLjwvYXV0aG9yPjxhdXRob3I+V2FuZywg
Wi48L2F1dGhvcj48YXV0aG9yPlhpb25nLCBKLjwvYXV0aG9yPjxhdXRob3I+V2FuZywgUy48L2F1
dGhvcj48L2F1dGhvcnM+PC9jb250cmlidXRvcnM+PGF1dGgtYWRkcmVzcz5EZXBhcnRtZW50IG9m
IE9ydGhvcGVkaWMgU3VyZ2VyeSwgVGhlIEFmZmlsaWF0ZWQgRHJ1bSBUb3dlciBIb3NwaXRhbCBv
ZiBOYW5qaW5nIFVuaXZlcnNpdHkgTWVkaWNhbCBTY2hvb2wsIFpob25nc2hhbiBSb2FkIDMyMSwg
TmFuamluZywgMjEwMDA4LCBDaGluYS4mI3hEO0RlcGFydG1lbnQgb2YgT3J0aG9wZWRpYyBTdXJn
ZXJ5LCBUaGUgQWZmaWxpYXRlZCBEcnVtIFRvd2VyIEhvc3BpdGFsIG9mIE5hbmppbmcgVW5pdmVy
c2l0eSBNZWRpY2FsIFNjaG9vbCwgWmhvbmdzaGFuIFJvYWQgMzIxLCBOYW5qaW5nLCAyMTAwMDgs
IENoaW5hLiB3c2YwMTM1QDEyNi5jb20uPC9hdXRoLWFkZHJlc3M+PHRpdGxlcz48dGl0bGU+RnVu
Y3Rpb25hbCBldmFsdWF0aW9uIGZvciBwYXRpZW50cyB3aXRoIGxvd2VyIGV4dHJlbWl0eSBzYXJj
b21hOiBhcHBsaWNhdGlvbiBvZiB0aGUgQ2hpbmVzZSB2ZXJzaW9uIG9mIE11c2N1bG9za2VsZXRh
bCBUdW1vciBTb2NpZXR5IHNjb3Jpbmcgc3lzdGVtPC90aXRsZT48c2Vjb25kYXJ5LXRpdGxlPkhl
YWx0aCBRdWFsIExpZmUgT3V0Y29tZXM8L3NlY29uZGFyeS10aXRsZT48L3RpdGxlcz48cGVyaW9k
aWNhbD48ZnVsbC10aXRsZT5IZWFsdGggUXVhbCBMaWZlIE91dGNvbWVzPC9mdWxsLXRpdGxlPjwv
cGVyaW9kaWNhbD48cGFnZXM+MTA3PC9wYWdlcz48dm9sdW1lPjE1PC92b2x1bWU+PG51bWJlcj4x
PC9udW1iZXI+PGVkaXRpb24+MjAxNy8wNS8yMTwvZWRpdGlvbj48a2V5d29yZHM+PGtleXdvcmQ+
RXh0cmVtaXR5IHNhcmNvbWE8L2tleXdvcmQ+PGtleXdvcmQ+TXN0czwva2V5d29yZD48a2V5d29y
ZD5PdXRjb21lPC9rZXl3b3JkPjxrZXl3b3JkPlJlbGlhYmlsaXR5PC9rZXl3b3JkPjxrZXl3b3Jk
PlZhbGlkaXR5PC9rZXl3b3JkPjwva2V5d29yZHM+PGRhdGVzPjx5ZWFyPjIwMTc8L3llYXI+PHB1
Yi1kYXRlcz48ZGF0ZT5NYXkgMTk8L2RhdGU+PC9wdWItZGF0ZXM+PC9kYXRlcz48aXNibj4xNDc3
LTc1MjUgKEVsZWN0cm9uaWMpJiN4RDsxNDc3LTc1MjUgKExpbmtpbmcpPC9pc2JuPjxhY2Nlc3Np
b24tbnVtPjI4NTI2MDUxPC9hY2Nlc3Npb24tbnVtPjx1cmxzPjxyZWxhdGVkLXVybHM+PHVybD5o
dHRwczovL3d3dy5uY2JpLm5sbS5uaWguZ292L3B1Ym1lZC8yODUyNjA1MTwvdXJsPjwvcmVsYXRl
ZC11cmxzPjwvdXJscz48Y3VzdG9tMj5QTUM1NDM4NTAyPC9jdXN0b20yPjxlbGVjdHJvbmljLXJl
c291cmNlLW51bT4xMC4xMTg2L3MxMjk1NS0wMTctMDY4NS14PC9lbGVjdHJvbmljLXJlc291cmNl
LW51bT48L3JlY29yZD48L0NpdGU+PC9FbmROb3RlPgB=
</w:fldData>
        </w:fldChar>
      </w:r>
      <w:r w:rsidR="00DB72A6" w:rsidRPr="00954357">
        <w:rPr>
          <w:rFonts w:ascii="Book Antiqua" w:hAnsi="Book Antiqua"/>
          <w:sz w:val="24"/>
          <w:szCs w:val="24"/>
          <w:lang w:val="en-US"/>
        </w:rPr>
        <w:instrText xml:space="preserve"> ADDIN EN.CITE </w:instrText>
      </w:r>
      <w:r w:rsidR="00DB72A6"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y05XTwvc3R5bGU+PC9EaXNwbGF5VGV4dD48cmVjb3JkPjxyZWMtbnVtYmVyPjYxPC9yZWMt
bnVtYmVyPjxmb3JlaWduLWtleXM+PGtleSBhcHA9IkVOIiBkYi1pZD0ieDVwenJlOTVkeHQ5ZGpl
NXZ3Y3Z4cHNvcHo5cmRzcno5c3RmIiB0aW1lc3RhbXA9IjE1MDQxMDk3NTkiIGd1aWQ9IjRhOThj
NzFhLTI2ZTgtNDQ1Yy04NDU2LTgwYzk1ZWM4Y2ZkYiI+NjE8L2tleT48a2V5IGFwcD0iRU5XZWIi
IGRiLWlkPSIiPjA8L2tleT48L2ZvcmVpZ24ta2V5cz48cmVmLXR5cGUgbmFtZT0iSm91cm5hbCBB
cnRpY2xlIj4xNzwvcmVmLXR5cGU+PGNvbnRyaWJ1dG9ycz48YXV0aG9ycz48YXV0aG9yPlJlYm9s
bGVkbywgRC4gQy48L2F1dGhvcj48YXV0aG9yPlZpc3NvY2ksIEouIFIuPC9hdXRob3I+PGF1dGhv
cj5QaWV0cm9ib24sIFIuPC9hdXRob3I+PGF1dGhvcj5kZSBDYW1hcmdvLCBPLiBQLjwvYXV0aG9y
PjxhdXRob3I+QmFwdGlzdGEsIEEuIE0uPC9hdXRob3I+PC9hdXRob3JzPjwvY29udHJpYnV0b3Jz
PjxhdXRoLWFkZHJlc3M+RGVwYXJ0bWVudCBvZiBPcnRob3BhZWRpY3MsIFVuaXZlcnNpdHkgb2Yg
U2FvIFBhdWxvLCBSdWEgRHIuIE92aWRpbyBQaXJlcyBkZSBDYW1wb3MsIDMzMywgQ2VycXVlaXJh
IENlc2FyLCBTYW8gUGF1bG8sIFNQLCAwNTQwMy0wMTAsIEJyYXppbCwgZGFuaXJlYm9sbGVkb0Bn
bWFpbC5jb20uPC9hdXRoLWFkZHJlc3M+PHRpdGxlcz48dGl0bGU+VmFsaWRhdGlvbiBvZiB0aGUg
QnJhemlsaWFuIHZlcnNpb24gb2YgdGhlIG11c2N1bG9za2VsZXRhbCB0dW1vciBzb2NpZXR5IHJh
dGluZyBzY2FsZSBmb3IgbG93ZXIgZXh0cmVtaXR5IGJvbmUgc2FyY29tYTwvdGl0bGU+PHNlY29u
ZGFyeS10aXRsZT5DbGluIE9ydGhvcCBSZWxhdCBSZXM8L3NlY29uZGFyeS10aXRsZT48L3RpdGxl
cz48cGVyaW9kaWNhbD48ZnVsbC10aXRsZT5DbGluIE9ydGhvcCBSZWxhdCBSZXM8L2Z1bGwtdGl0
bGU+PC9wZXJpb2RpY2FsPjxwYWdlcz40MDIwLTY8L3BhZ2VzPjx2b2x1bWU+NDcxPC92b2x1bWU+
PG51bWJlcj4xMjwvbnVtYmVyPjxlZGl0aW9uPjIwMTMvMDgvMDc8L2VkaXRpb24+PGtleXdvcmRz
PjxrZXl3b3JkPkFkb2xlc2NlbnQ8L2tleXdvcmQ+PGtleXdvcmQ+QWR1bHQ8L2tleXdvcmQ+PGtl
eXdvcmQ+Qm9uZSBOZW9wbGFzbXMvKmRpYWdub3Npcy9wc3ljaG9sb2d5L3N1cmdlcnk8L2tleXdv
cmQ+PGtleXdvcmQ+QnJhemlsPC9rZXl3b3JkPjxrZXl3b3JkPkRpc2FiaWxpdHkgRXZhbHVhdGlv
bjwva2V5d29yZD48a2V5d29yZD5GYWN0b3IgQW5hbHlzaXMsIFN0YXRpc3RpY2FsPC9rZXl3b3Jk
PjxrZXl3b3JkPkZlbWFsZTwva2V5d29yZD48a2V5d29yZD5IdW1hbnM8L2tleXdvcmQ+PGtleXdv
cmQ+TG93ZXIgRXh0cmVtaXR5LypzdXJnZXJ5PC9rZXl3b3JkPjxrZXl3b3JkPk1hbGU8L2tleXdv
cmQ+PGtleXdvcmQ+TWlkZGxlIEFnZWQ8L2tleXdvcmQ+PGtleXdvcmQ+T3N0ZW9zYXJjb21hLypk
aWFnbm9zaXMvcHN5Y2hvbG9neS9zdXJnZXJ5PC9rZXl3b3JkPjxrZXl3b3JkPlBzeWNob21ldHJp
Y3M8L2tleXdvcmQ+PGtleXdvcmQ+UmVwcm9kdWNpYmlsaXR5IG9mIFJlc3VsdHM8L2tleXdvcmQ+
PGtleXdvcmQ+U3VydmV5cyBhbmQgUXVlc3Rpb25uYWlyZXM8L2tleXdvcmQ+PGtleXdvcmQ+VHJh
bnNsYXRpb25zPC9rZXl3b3JkPjwva2V5d29yZHM+PGRhdGVzPjx5ZWFyPjIwMTM8L3llYXI+PHB1
Yi1kYXRlcz48ZGF0ZT5EZWM8L2RhdGU+PC9wdWItZGF0ZXM+PC9kYXRlcz48cHViLWxvY2F0aW9u
PlVuaXRlZCBTdGF0ZXM8L3B1Yi1sb2NhdGlvbj48aXNibj4xNTI4LTExMzIgKEVsZWN0cm9uaWMp
JiN4RDswMDA5LTkyMVggKExpbmtpbmcpPC9pc2JuPjxhY2Nlc3Npb24tbnVtPjIzOTE3OTkzPC9h
Y2Nlc3Npb24tbnVtPjx1cmxzPjxyZWxhdGVkLXVybHM+PHVybD5odHRwczovL3d3dy5uY2JpLm5s
bS5uaWguZ292L3B1Ym1lZC8yMzkxNzk5MzwvdXJsPjwvcmVsYXRlZC11cmxzPjwvdXJscz48Y3Vz
dG9tMj5QTUMzODI1OTE4PC9jdXN0b20yPjxlbGVjdHJvbmljLXJlc291cmNlLW51bT4xMC4xMDA3
L3MxMTk5OS0wMTMtMzIxMS00PC9lbGVjdHJvbmljLXJlc291cmNlLW51bT48YWNjZXNzLWRhdGU+
RGVjPC9hY2Nlc3MtZGF0ZT48L3JlY29yZD48L0NpdGU+PENpdGU+PEF1dGhvcj5Jd2F0YTwvQXV0
aG9yPjxZZWFyPjIwMTY8L1llYXI+PFJlY051bT4yOTU8L1JlY051bT48cmVjb3JkPjxyZWMtbnVt
YmVyPjI5NTwvcmVjLW51bWJlcj48Zm9yZWlnbi1rZXlzPjxrZXkgYXBwPSJFTiIgZGItaWQ9ImZ3
cjl0ejUyb3I1ZGZyZXdyZHI1dGZlcTAyYTU1ZDk1MmZ0MiIgdGltZXN0YW1wPSIxNDY0MDg2NjAx
Ij4yOTU8L2tleT48a2V5IGFwcD0iRU5XZWIiIGRiLWlkPSIiPjA8L2tleT48L2ZvcmVpZ24ta2V5
cz48cmVmLXR5cGUgbmFtZT0iSm91cm5hbCBBcnRpY2xlIj4xNzwvcmVmLXR5cGU+PGNvbnRyaWJ1
dG9ycz48YXV0aG9ycz48YXV0aG9yPkl3YXRhLCBTLjwvYXV0aG9yPjxhdXRob3I+VWVoYXJhLCBL
LjwvYXV0aG9yPjxhdXRob3I+T2d1cmEsIEsuPC9hdXRob3I+PGF1dGhvcj5Ba2l5YW1hLCBULjwv
YXV0aG9yPjxhdXRob3I+U2hpbm9kYSwgWS48L2F1dGhvcj48YXV0aG9yPllvbmVtb3RvLCBULjwv
YXV0aG9yPjxhdXRob3I+S2F3YWksIEEuPC9hdXRob3I+PC9hdXRob3JzPjwvY29udHJpYnV0b3Jz
PjxhdXRoLWFkZHJlc3M+RGl2aXNpb24gb2YgT3J0aG9wZWRpYyBTdXJnZXJ5LCBDaGliYSBDYW5j
ZXIgQ2VudGVyLCBDaGliYSwgSmFwYW4uJiN4RDtEZXBhcnRtZW50IG9mIE9ydGhvcGFlZGljIFN1
cmdlcnksIFRoZSBVbml2ZXJzaXR5IG9mIFRva3lvIEhvc3BpdGFsLCBUb2t5bywgSmFwYW4uJiN4
RDtEZXBhcnRtZW50IG9mIE9ydGhvcGFlZGljIFN1cmdlcnksIFRoZSBVbml2ZXJzaXR5IG9mIFRv
a3lvIEhvc3BpdGFsLCBUb2t5bywgSmFwYW4uIG9ndXJhLXRreUB1bWluLmFjLmpwLiYjeEQ7RGVw
YXJ0bWVudCBvZiBNdXNjdWxvc2tlbGV0YWwgT25jb2xvZ3ksIE5hdGlvbmFsIENhbmNlciBDZW50
ZXIgSG9zcGl0YWwsIDUtMS0xIFRzdWtpamksIENodW8ta3UsIFRva3lvLCAxMDQtMDA0NSwgSmFw
YW4uIG9ndXJhLXRreUB1bWluLmFjLmpwLiYjeEQ7RGVwYXJ0bWVudCBvZiBPcnRob3BhZWRpYyBT
dXJnZXJ5LCBTYWl0YW1hIE1lZGljYWwgQ2VudGVyLCBKaWNoaSBNZWRpY2FsIFVuaXZlcnNpdHks
IFNhaXRhbWEsIEphcGFuLiYjeEQ7RGVwYXJ0bWVudCBvZiBSZWhhYmlsaXRhdGlvbiBNZWRpY2lu
ZSwgVGhlIFVuaXZlcnNpdHkgb2YgVG9reW8sIFRva3lvLCBKYXBhbi4mI3hEO0RlcGFydG1lbnQg
b2YgTXVzY3Vsb3NrZWxldGFsIE9uY29sb2d5LCBOYXRpb25hbCBDYW5jZXIgQ2VudGVyIEhvc3Bp
dGFsLCA1LTEtMSBUc3VraWppLCBDaHVvLWt1LCBUb2t5bywgMTA0LTAwNDUsIEphcGFuLjwvYXV0
aC1hZGRyZXNzPjx0aXRsZXM+PHRpdGxlPlJlbGlhYmlsaXR5IGFuZCBWYWxpZGl0eSBvZiBhIEph
cGFuZXNlLWxhbmd1YWdlIGFuZCBDdWx0dXJhbGx5IEFkYXB0ZWQgVmVyc2lvbiBvZiB0aGUgTXVz
Y3Vsb3NrZWxldGFsIFR1bW9yIFNvY2lldHkgU2NvcmluZyBTeXN0ZW0gZm9yIHRoZSBMb3dlciBF
eHRyZW1pdHk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vcnRob3BhZWRpY3MgYW5kIHJlbGF0ZWQgcmVzZWFy
Y2g8L2Z1bGwtdGl0bGU+PC9hbHQtcGVyaW9kaWNhbD48ZWRpdGlvbj4yMDE2LzA1LzE0PC9lZGl0
aW9uPjxkYXRlcz48eWVhcj4yMDE2PC95ZWFyPjxwdWItZGF0ZXM+PGRhdGU+TWF5IDExPC9kYXRl
PjwvcHViLWRhdGVzPjwvZGF0ZXM+PGlzYm4+MTUyOC0xMTMyIChFbGVjdHJvbmljKSYjeEQ7MDAw
OS05MjFYIChMaW5raW5nKTwvaXNibj48YWNjZXNzaW9uLW51bT4yNzE2OTU0MTwvYWNjZXNzaW9u
LW51bT48dXJscz48cmVsYXRlZC11cmxzPjx1cmw+aHR0cDovL3d3dy5uY2JpLm5sbS5uaWguZ292
L3B1Ym1lZC8yNzE2OTU0MTwvdXJsPjx1cmw+aHR0cDovL2Rvd25sb2FkLnNwcmluZ2VyLmNvbS9z
dGF0aWMvcGRmLzYxL2FydCUyNTNBMTAuMTAwNyUyNTJGczExOTk5LTAxNi00ODgwLTYucGRmP29y
aWdpblVybD1odHRwJTNBJTJGJTJGbGluay5zcHJpbmdlci5jb20lMkZhcnRpY2xlJTJGMTAuMTAw
NyUyRnMxMTk5OS0wMTYtNDg4MC02JmFtcDt0b2tlbjI9ZXhwPTE0NjcxMDgwMDB+YWNsPSUyRnN0
YXRpYyUyRnBkZiUyRjYxJTJGYXJ0JTI1MjUzQTEwLjEwMDclMjUyNTJGczExOTk5LTAxNi00ODgw
LTYucGRmJTNGb3JpZ2luVXJsJTNEaHR0cCUyNTNBJTI1MkYlMjUyRmxpbmsuc3ByaW5nZXIuY29t
JTI1MkZhcnRpY2xlJTI1MkYxMC4xMDA3JTI1MkZzMTE5OTktMDE2LTQ4ODAtNip+aG1hYz05ZmM2
OTQ3NzczNzJmM2Q4NzY0MWJjYzVhNTAyNTNmMDMzOGVjZDBiYmZiYzlkMTRiZWZlNzA5YWU4ZDFj
NDNjPC91cmw+PC9yZWxhdGVkLXVybHM+PC91cmxzPjxlbGVjdHJvbmljLXJlc291cmNlLW51bT4x
MC4xMDA3L3MxMTk5OS0wMTYtNDg4MC02PC9lbGVjdHJvbmljLXJlc291cmNlLW51bT48cmVtb3Rl
LWRhdGFiYXNlLXByb3ZpZGVyPk5MTTwvcmVtb3RlLWRhdGFiYXNlLXByb3ZpZGVyPjxsYW5ndWFn
ZT5Fbmc8L2xhbmd1YWdlPjwvcmVjb3JkPjwvQ2l0ZT48Q2l0ZT48QXV0aG9yPlh1PC9BdXRob3I+
PFllYXI+MjAxNzwvWWVhcj48UmVjTnVtPjIxOTwvUmVjTnVtPjxyZWNvcmQ+PHJlYy1udW1iZXI+
MjE5PC9yZWMtbnVtYmVyPjxmb3JlaWduLWtleXM+PGtleSBhcHA9IkVOIiBkYi1pZD0ieDVwenJl
OTVkeHQ5ZGplNXZ3Y3Z4cHNvcHo5cmRzcno5c3RmIiB0aW1lc3RhbXA9IjE1MDQxMTAwNzciIGd1
aWQ9ImU1MTNjMGQ0LTY4NmItNDY4Yy1iZTg3LWFiOWZhNTc0OTBiNyI+MjE5PC9rZXk+PGtleSBh
cHA9IkVOV2ViIiBkYi1pZD0iIj4wPC9rZXk+PC9mb3JlaWduLWtleXM+PHJlZi10eXBlIG5hbWU9
IkpvdXJuYWwgQXJ0aWNsZSI+MTc8L3JlZi10eXBlPjxjb250cmlidXRvcnM+PGF1dGhvcnM+PGF1
dGhvcj5YdSwgTC48L2F1dGhvcj48YXV0aG9yPkxpLCBYLjwvYXV0aG9yPjxhdXRob3I+V2FuZywg
Wi48L2F1dGhvcj48YXV0aG9yPlhpb25nLCBKLjwvYXV0aG9yPjxhdXRob3I+V2FuZywgUy48L2F1
dGhvcj48L2F1dGhvcnM+PC9jb250cmlidXRvcnM+PGF1dGgtYWRkcmVzcz5EZXBhcnRtZW50IG9m
IE9ydGhvcGVkaWMgU3VyZ2VyeSwgVGhlIEFmZmlsaWF0ZWQgRHJ1bSBUb3dlciBIb3NwaXRhbCBv
ZiBOYW5qaW5nIFVuaXZlcnNpdHkgTWVkaWNhbCBTY2hvb2wsIFpob25nc2hhbiBSb2FkIDMyMSwg
TmFuamluZywgMjEwMDA4LCBDaGluYS4mI3hEO0RlcGFydG1lbnQgb2YgT3J0aG9wZWRpYyBTdXJn
ZXJ5LCBUaGUgQWZmaWxpYXRlZCBEcnVtIFRvd2VyIEhvc3BpdGFsIG9mIE5hbmppbmcgVW5pdmVy
c2l0eSBNZWRpY2FsIFNjaG9vbCwgWmhvbmdzaGFuIFJvYWQgMzIxLCBOYW5qaW5nLCAyMTAwMDgs
IENoaW5hLiB3c2YwMTM1QDEyNi5jb20uPC9hdXRoLWFkZHJlc3M+PHRpdGxlcz48dGl0bGU+RnVu
Y3Rpb25hbCBldmFsdWF0aW9uIGZvciBwYXRpZW50cyB3aXRoIGxvd2VyIGV4dHJlbWl0eSBzYXJj
b21hOiBhcHBsaWNhdGlvbiBvZiB0aGUgQ2hpbmVzZSB2ZXJzaW9uIG9mIE11c2N1bG9za2VsZXRh
bCBUdW1vciBTb2NpZXR5IHNjb3Jpbmcgc3lzdGVtPC90aXRsZT48c2Vjb25kYXJ5LXRpdGxlPkhl
YWx0aCBRdWFsIExpZmUgT3V0Y29tZXM8L3NlY29uZGFyeS10aXRsZT48L3RpdGxlcz48cGVyaW9k
aWNhbD48ZnVsbC10aXRsZT5IZWFsdGggUXVhbCBMaWZlIE91dGNvbWVzPC9mdWxsLXRpdGxlPjwv
cGVyaW9kaWNhbD48cGFnZXM+MTA3PC9wYWdlcz48dm9sdW1lPjE1PC92b2x1bWU+PG51bWJlcj4x
PC9udW1iZXI+PGVkaXRpb24+MjAxNy8wNS8yMTwvZWRpdGlvbj48a2V5d29yZHM+PGtleXdvcmQ+
RXh0cmVtaXR5IHNhcmNvbWE8L2tleXdvcmQ+PGtleXdvcmQ+TXN0czwva2V5d29yZD48a2V5d29y
ZD5PdXRjb21lPC9rZXl3b3JkPjxrZXl3b3JkPlJlbGlhYmlsaXR5PC9rZXl3b3JkPjxrZXl3b3Jk
PlZhbGlkaXR5PC9rZXl3b3JkPjwva2V5d29yZHM+PGRhdGVzPjx5ZWFyPjIwMTc8L3llYXI+PHB1
Yi1kYXRlcz48ZGF0ZT5NYXkgMTk8L2RhdGU+PC9wdWItZGF0ZXM+PC9kYXRlcz48aXNibj4xNDc3
LTc1MjUgKEVsZWN0cm9uaWMpJiN4RDsxNDc3LTc1MjUgKExpbmtpbmcpPC9pc2JuPjxhY2Nlc3Np
b24tbnVtPjI4NTI2MDUxPC9hY2Nlc3Npb24tbnVtPjx1cmxzPjxyZWxhdGVkLXVybHM+PHVybD5o
dHRwczovL3d3dy5uY2JpLm5sbS5uaWguZ292L3B1Ym1lZC8yODUyNjA1MTwvdXJsPjwvcmVsYXRl
ZC11cmxzPjwvdXJscz48Y3VzdG9tMj5QTUM1NDM4NTAyPC9jdXN0b20yPjxlbGVjdHJvbmljLXJl
c291cmNlLW51bT4xMC4xMTg2L3MxMjk1NS0wMTctMDY4NS14PC9lbGVjdHJvbmljLXJlc291cmNl
LW51bT48L3JlY29yZD48L0NpdGU+PC9FbmROb3RlPgB=
</w:fldData>
        </w:fldChar>
      </w:r>
      <w:r w:rsidR="00DB72A6" w:rsidRPr="00954357">
        <w:rPr>
          <w:rFonts w:ascii="Book Antiqua" w:hAnsi="Book Antiqua"/>
          <w:sz w:val="24"/>
          <w:szCs w:val="24"/>
          <w:lang w:val="en-US"/>
        </w:rPr>
        <w:instrText xml:space="preserve"> ADDIN EN.CITE.DATA </w:instrText>
      </w:r>
      <w:r w:rsidR="00DB72A6" w:rsidRPr="00954357">
        <w:rPr>
          <w:rFonts w:ascii="Book Antiqua" w:hAnsi="Book Antiqua"/>
          <w:sz w:val="24"/>
          <w:szCs w:val="24"/>
          <w:lang w:val="en-US"/>
        </w:rPr>
      </w:r>
      <w:r w:rsidR="00DB72A6" w:rsidRPr="00954357">
        <w:rPr>
          <w:rFonts w:ascii="Book Antiqua" w:hAnsi="Book Antiqua"/>
          <w:sz w:val="24"/>
          <w:szCs w:val="24"/>
          <w:lang w:val="en-US"/>
        </w:rPr>
        <w:fldChar w:fldCharType="end"/>
      </w:r>
      <w:r w:rsidR="00394F84" w:rsidRPr="00954357">
        <w:rPr>
          <w:rFonts w:ascii="Book Antiqua" w:hAnsi="Book Antiqua"/>
          <w:sz w:val="24"/>
          <w:szCs w:val="24"/>
          <w:lang w:val="en-US"/>
        </w:rPr>
      </w:r>
      <w:r w:rsidR="00394F84"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7-9]</w:t>
      </w:r>
      <w:r w:rsidR="00394F84" w:rsidRPr="00954357">
        <w:rPr>
          <w:rFonts w:ascii="Book Antiqua" w:hAnsi="Book Antiqua"/>
          <w:sz w:val="24"/>
          <w:szCs w:val="24"/>
          <w:lang w:val="en-US"/>
        </w:rPr>
        <w:fldChar w:fldCharType="end"/>
      </w:r>
      <w:r w:rsidR="00394F84" w:rsidRPr="00954357">
        <w:rPr>
          <w:rFonts w:ascii="Book Antiqua" w:hAnsi="Book Antiqua"/>
          <w:sz w:val="24"/>
          <w:szCs w:val="24"/>
          <w:lang w:val="en-US"/>
        </w:rPr>
        <w:t>.</w:t>
      </w:r>
    </w:p>
    <w:p w14:paraId="1A598330" w14:textId="5A346533" w:rsidR="00164381" w:rsidRPr="00954357" w:rsidRDefault="00394F84" w:rsidP="00DC491E">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lastRenderedPageBreak/>
        <w:t xml:space="preserve">The </w:t>
      </w:r>
      <w:r w:rsidR="00DB3839" w:rsidRPr="00954357">
        <w:rPr>
          <w:rFonts w:ascii="Book Antiqua" w:hAnsi="Book Antiqua"/>
          <w:sz w:val="24"/>
          <w:szCs w:val="24"/>
          <w:lang w:val="en-US"/>
        </w:rPr>
        <w:t>TESS</w:t>
      </w:r>
      <w:r w:rsidRPr="00954357">
        <w:rPr>
          <w:rFonts w:ascii="Book Antiqua" w:hAnsi="Book Antiqua"/>
          <w:sz w:val="24"/>
          <w:szCs w:val="24"/>
          <w:lang w:val="en-US"/>
        </w:rPr>
        <w:t xml:space="preserve"> </w:t>
      </w:r>
      <w:r w:rsidR="00AB271B" w:rsidRPr="00954357">
        <w:rPr>
          <w:rFonts w:ascii="Book Antiqua" w:hAnsi="Book Antiqua"/>
          <w:sz w:val="24"/>
          <w:szCs w:val="24"/>
          <w:lang w:val="en-US"/>
        </w:rPr>
        <w:t>assess</w:t>
      </w:r>
      <w:r w:rsidR="00094862" w:rsidRPr="00954357">
        <w:rPr>
          <w:rFonts w:ascii="Book Antiqua" w:hAnsi="Book Antiqua"/>
          <w:sz w:val="24"/>
          <w:szCs w:val="24"/>
          <w:lang w:val="en-US"/>
        </w:rPr>
        <w:t>es</w:t>
      </w:r>
      <w:r w:rsidR="00AB271B" w:rsidRPr="00954357">
        <w:rPr>
          <w:rFonts w:ascii="Book Antiqua" w:hAnsi="Book Antiqua"/>
          <w:sz w:val="24"/>
          <w:szCs w:val="24"/>
          <w:lang w:val="en-US"/>
        </w:rPr>
        <w:t xml:space="preserve"> functional outcome in musculoskeletal </w:t>
      </w:r>
      <w:r w:rsidR="00C73346" w:rsidRPr="00954357">
        <w:rPr>
          <w:rFonts w:ascii="Book Antiqua" w:hAnsi="Book Antiqua"/>
          <w:sz w:val="24"/>
          <w:szCs w:val="24"/>
          <w:lang w:val="en-US"/>
        </w:rPr>
        <w:t>tumor patients aged 12-85 years</w:t>
      </w:r>
      <w:r w:rsidR="00AB271B" w:rsidRPr="00954357">
        <w:rPr>
          <w:rFonts w:ascii="Book Antiqua" w:hAnsi="Book Antiqua"/>
          <w:sz w:val="24"/>
          <w:szCs w:val="24"/>
          <w:lang w:val="en-US"/>
        </w:rPr>
        <w:fldChar w:fldCharType="begin"/>
      </w:r>
      <w:r w:rsidR="00A04757" w:rsidRPr="00954357">
        <w:rPr>
          <w:rFonts w:ascii="Book Antiqua" w:hAnsi="Book Antiqua"/>
          <w:sz w:val="24"/>
          <w:szCs w:val="24"/>
          <w:lang w:val="en-US"/>
        </w:rPr>
        <w:instrText xml:space="preserve"> ADDIN EN.CITE &lt;EndNote&gt;&lt;Cite&gt;&lt;Author&gt;Davis&lt;/Author&gt;&lt;Year&gt;1996&lt;/Year&gt;&lt;RecNum&gt;67&lt;/RecNum&gt;&lt;DisplayText&gt;&lt;style face="superscript"&gt;[17]&lt;/style&gt;&lt;/DisplayText&gt;&lt;record&gt;&lt;rec-number&gt;67&lt;/rec-number&gt;&lt;foreign-keys&gt;&lt;key app="EN" db-id="x5pzre95dxt9dje5vwcvxpsopz9rdsrz9stf" timestamp="1504109767" guid="54111059-ffc5-432c-a71e-8e767a685431"&gt;67&lt;/key&gt;&lt;key app="ENWeb" db-id=""&gt;0&lt;/key&gt;&lt;/foreign-keys&gt;&lt;ref-type name="Journal Article"&gt;17&lt;/ref-type&gt;&lt;contributors&gt;&lt;authors&gt;&lt;author&gt;Davis, A. M.&lt;/author&gt;&lt;author&gt;Wright, J. G.&lt;/author&gt;&lt;author&gt;Williams, J. I.&lt;/author&gt;&lt;author&gt;Bombardier, C.&lt;/author&gt;&lt;author&gt;Griffin, A.&lt;/author&gt;&lt;author&gt;Bell, R. S.&lt;/author&gt;&lt;/authors&gt;&lt;/contributors&gt;&lt;auth-address&gt;University Musculoskeletal Oncology Unit, University of Toronto, Ontario, Canada.&lt;/auth-address&gt;&lt;titles&gt;&lt;title&gt;Development of a measure of physical function for patients with bone and soft tissue sarcoma&lt;/title&gt;&lt;secondary-title&gt;Qual Life Res&lt;/secondary-title&gt;&lt;/titles&gt;&lt;periodical&gt;&lt;full-title&gt;Qual Life Res&lt;/full-title&gt;&lt;/periodical&gt;&lt;pages&gt;508-16&lt;/pages&gt;&lt;volume&gt;5&lt;/volume&gt;&lt;number&gt;5&lt;/number&gt;&lt;edition&gt;1996/10/01&lt;/edition&gt;&lt;keywords&gt;&lt;keyword&gt;*Activities of Daily Living&lt;/keyword&gt;&lt;keyword&gt;Adolescent&lt;/keyword&gt;&lt;keyword&gt;Adult&lt;/keyword&gt;&lt;keyword&gt;Aged&lt;/keyword&gt;&lt;keyword&gt;Bone Neoplasms/*surgery&lt;/keyword&gt;&lt;keyword&gt;Female&lt;/keyword&gt;&lt;keyword&gt;Humans&lt;/keyword&gt;&lt;keyword&gt;Male&lt;/keyword&gt;&lt;keyword&gt;Middle Aged&lt;/keyword&gt;&lt;keyword&gt;Reproducibility of Results&lt;/keyword&gt;&lt;keyword&gt;Sarcoma/*surgery&lt;/keyword&gt;&lt;keyword&gt;*Surveys and Questionnaires&lt;/keyword&gt;&lt;/keywords&gt;&lt;dates&gt;&lt;year&gt;1996&lt;/year&gt;&lt;pub-dates&gt;&lt;date&gt;Oct&lt;/date&gt;&lt;/pub-dates&gt;&lt;/dates&gt;&lt;pub-location&gt;ENGLAND&lt;/pub-location&gt;&lt;isbn&gt;0962-9343 (Print)&amp;#xD;0962-9343 (Linking)&lt;/isbn&gt;&lt;accession-num&gt;8973131&lt;/accession-num&gt;&lt;urls&gt;&lt;related-urls&gt;&lt;url&gt;https://www.ncbi.nlm.nih.gov/pubmed/8973131&lt;/url&gt;&lt;/related-urls&gt;&lt;/urls&gt;&lt;electronic-resource-num&gt;10.1007/bf00540024&lt;/electronic-resource-num&gt;&lt;access-date&gt;Oct&lt;/access-date&gt;&lt;/record&gt;&lt;/Cite&gt;&lt;/EndNote&gt;</w:instrText>
      </w:r>
      <w:r w:rsidR="00AB271B"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7]</w:t>
      </w:r>
      <w:r w:rsidR="00AB271B" w:rsidRPr="00954357">
        <w:rPr>
          <w:rFonts w:ascii="Book Antiqua" w:hAnsi="Book Antiqua"/>
          <w:sz w:val="24"/>
          <w:szCs w:val="24"/>
          <w:lang w:val="en-US"/>
        </w:rPr>
        <w:fldChar w:fldCharType="end"/>
      </w:r>
      <w:r w:rsidR="00AB271B" w:rsidRPr="00954357">
        <w:rPr>
          <w:rFonts w:ascii="Book Antiqua" w:hAnsi="Book Antiqua"/>
          <w:sz w:val="24"/>
          <w:szCs w:val="24"/>
          <w:lang w:val="en-US"/>
        </w:rPr>
        <w:t>.</w:t>
      </w:r>
      <w:r w:rsidR="00526FFA" w:rsidRPr="00954357">
        <w:rPr>
          <w:rFonts w:ascii="Book Antiqua" w:hAnsi="Book Antiqua"/>
          <w:sz w:val="24"/>
          <w:szCs w:val="24"/>
          <w:lang w:val="en-US"/>
        </w:rPr>
        <w:t xml:space="preserve"> The TESS consist</w:t>
      </w:r>
      <w:r w:rsidR="00B74D8D" w:rsidRPr="00954357">
        <w:rPr>
          <w:rFonts w:ascii="Book Antiqua" w:hAnsi="Book Antiqua"/>
          <w:sz w:val="24"/>
          <w:szCs w:val="24"/>
          <w:lang w:val="en-US"/>
        </w:rPr>
        <w:t>s of</w:t>
      </w:r>
      <w:r w:rsidR="009F1FBD" w:rsidRPr="00954357">
        <w:rPr>
          <w:rFonts w:ascii="Book Antiqua" w:hAnsi="Book Antiqua"/>
          <w:sz w:val="24"/>
          <w:szCs w:val="24"/>
          <w:lang w:val="en-US"/>
        </w:rPr>
        <w:t xml:space="preserve"> upper and lower extremity version</w:t>
      </w:r>
      <w:r w:rsidR="00094862" w:rsidRPr="00954357">
        <w:rPr>
          <w:rFonts w:ascii="Book Antiqua" w:hAnsi="Book Antiqua"/>
          <w:sz w:val="24"/>
          <w:szCs w:val="24"/>
          <w:lang w:val="en-US"/>
        </w:rPr>
        <w:t>s</w:t>
      </w:r>
      <w:r w:rsidR="009F1FBD" w:rsidRPr="00954357">
        <w:rPr>
          <w:rFonts w:ascii="Book Antiqua" w:hAnsi="Book Antiqua"/>
          <w:sz w:val="24"/>
          <w:szCs w:val="24"/>
          <w:lang w:val="en-US"/>
        </w:rPr>
        <w:t xml:space="preserve"> which have</w:t>
      </w:r>
      <w:r w:rsidR="001D5709" w:rsidRPr="00954357">
        <w:rPr>
          <w:rFonts w:ascii="Book Antiqua" w:hAnsi="Book Antiqua"/>
          <w:sz w:val="24"/>
          <w:szCs w:val="24"/>
          <w:lang w:val="en-US"/>
        </w:rPr>
        <w:t xml:space="preserve"> 29</w:t>
      </w:r>
      <w:r w:rsidR="00B74D8D" w:rsidRPr="00954357">
        <w:rPr>
          <w:rFonts w:ascii="Book Antiqua" w:hAnsi="Book Antiqua"/>
          <w:sz w:val="24"/>
          <w:szCs w:val="24"/>
          <w:lang w:val="en-US"/>
        </w:rPr>
        <w:t xml:space="preserve"> items</w:t>
      </w:r>
      <w:r w:rsidR="009F1FBD" w:rsidRPr="00954357">
        <w:rPr>
          <w:rFonts w:ascii="Book Antiqua" w:hAnsi="Book Antiqua"/>
          <w:sz w:val="24"/>
          <w:szCs w:val="24"/>
          <w:lang w:val="en-US"/>
        </w:rPr>
        <w:t xml:space="preserve"> and</w:t>
      </w:r>
      <w:r w:rsidR="001D5709" w:rsidRPr="00954357">
        <w:rPr>
          <w:rFonts w:ascii="Book Antiqua" w:hAnsi="Book Antiqua"/>
          <w:sz w:val="24"/>
          <w:szCs w:val="24"/>
          <w:lang w:val="en-US"/>
        </w:rPr>
        <w:t xml:space="preserve"> 30</w:t>
      </w:r>
      <w:r w:rsidR="00B74D8D" w:rsidRPr="00954357">
        <w:rPr>
          <w:rFonts w:ascii="Book Antiqua" w:hAnsi="Book Antiqua"/>
          <w:sz w:val="24"/>
          <w:szCs w:val="24"/>
          <w:lang w:val="en-US"/>
        </w:rPr>
        <w:t xml:space="preserve"> </w:t>
      </w:r>
      <w:r w:rsidR="001D5709" w:rsidRPr="00954357">
        <w:rPr>
          <w:rFonts w:ascii="Book Antiqua" w:hAnsi="Book Antiqua"/>
          <w:sz w:val="24"/>
          <w:szCs w:val="24"/>
          <w:lang w:val="en-US"/>
        </w:rPr>
        <w:t>items</w:t>
      </w:r>
      <w:r w:rsidR="009F1FBD" w:rsidRPr="00954357">
        <w:rPr>
          <w:rFonts w:ascii="Book Antiqua" w:hAnsi="Book Antiqua"/>
          <w:sz w:val="24"/>
          <w:szCs w:val="24"/>
          <w:lang w:val="en-US"/>
        </w:rPr>
        <w:t>, respectively</w:t>
      </w:r>
      <w:r w:rsidR="00526FFA" w:rsidRPr="00954357">
        <w:rPr>
          <w:rFonts w:ascii="Book Antiqua" w:hAnsi="Book Antiqua"/>
          <w:sz w:val="24"/>
          <w:szCs w:val="24"/>
          <w:lang w:val="en-US"/>
        </w:rPr>
        <w:t>.</w:t>
      </w:r>
      <w:r w:rsidR="00164381" w:rsidRPr="00954357">
        <w:rPr>
          <w:rFonts w:ascii="Book Antiqua" w:hAnsi="Book Antiqua"/>
          <w:sz w:val="24"/>
          <w:szCs w:val="24"/>
          <w:lang w:val="en-US"/>
        </w:rPr>
        <w:t xml:space="preserve"> The final TESS score ranges between 0 and 100.</w:t>
      </w:r>
      <w:r w:rsidR="00DC491E">
        <w:rPr>
          <w:rFonts w:ascii="Book Antiqua" w:hAnsi="Book Antiqua" w:hint="eastAsia"/>
          <w:sz w:val="24"/>
          <w:szCs w:val="24"/>
          <w:lang w:val="en-US" w:eastAsia="zh-CN"/>
        </w:rPr>
        <w:t xml:space="preserve"> </w:t>
      </w:r>
      <w:r w:rsidR="00164381" w:rsidRPr="00954357">
        <w:rPr>
          <w:rFonts w:ascii="Book Antiqua" w:hAnsi="Book Antiqua"/>
          <w:sz w:val="24"/>
          <w:szCs w:val="24"/>
          <w:lang w:val="en-US"/>
        </w:rPr>
        <w:t xml:space="preserve">The </w:t>
      </w:r>
      <w:r w:rsidR="00602FDF" w:rsidRPr="00954357">
        <w:rPr>
          <w:rFonts w:ascii="Book Antiqua" w:hAnsi="Book Antiqua" w:hint="eastAsia"/>
          <w:sz w:val="24"/>
          <w:szCs w:val="24"/>
          <w:lang w:val="en-US" w:eastAsia="zh-CN"/>
        </w:rPr>
        <w:t>TUG</w:t>
      </w:r>
      <w:r w:rsidR="00164381" w:rsidRPr="00954357">
        <w:rPr>
          <w:rFonts w:ascii="Book Antiqua" w:hAnsi="Book Antiqua"/>
          <w:sz w:val="24"/>
          <w:szCs w:val="24"/>
          <w:lang w:val="en-US"/>
        </w:rPr>
        <w:t xml:space="preserve"> </w:t>
      </w:r>
      <w:r w:rsidR="00094862" w:rsidRPr="00954357">
        <w:rPr>
          <w:rFonts w:ascii="Book Antiqua" w:hAnsi="Book Antiqua"/>
          <w:sz w:val="24"/>
          <w:szCs w:val="24"/>
          <w:lang w:val="en-US"/>
        </w:rPr>
        <w:t>t</w:t>
      </w:r>
      <w:r w:rsidR="00602FDF" w:rsidRPr="00954357">
        <w:rPr>
          <w:rFonts w:ascii="Book Antiqua" w:hAnsi="Book Antiqua"/>
          <w:sz w:val="24"/>
          <w:szCs w:val="24"/>
          <w:lang w:val="en-US"/>
        </w:rPr>
        <w:t>est</w:t>
      </w:r>
      <w:r w:rsidR="00602FDF" w:rsidRPr="00954357">
        <w:rPr>
          <w:rFonts w:ascii="Book Antiqua" w:hAnsi="Book Antiqua" w:hint="eastAsia"/>
          <w:sz w:val="24"/>
          <w:szCs w:val="24"/>
          <w:lang w:val="en-US" w:eastAsia="zh-CN"/>
        </w:rPr>
        <w:t xml:space="preserve"> </w:t>
      </w:r>
      <w:r w:rsidR="00094862" w:rsidRPr="00954357">
        <w:rPr>
          <w:rFonts w:ascii="Book Antiqua" w:hAnsi="Book Antiqua"/>
          <w:sz w:val="24"/>
          <w:szCs w:val="24"/>
          <w:lang w:val="en-US"/>
        </w:rPr>
        <w:t>measures</w:t>
      </w:r>
      <w:r w:rsidR="00A05FB9" w:rsidRPr="00954357">
        <w:rPr>
          <w:rFonts w:ascii="Book Antiqua" w:hAnsi="Book Antiqua"/>
          <w:sz w:val="24"/>
          <w:szCs w:val="24"/>
          <w:lang w:val="en-US"/>
        </w:rPr>
        <w:t xml:space="preserve"> the time needed to stand up from a </w:t>
      </w:r>
      <w:r w:rsidR="004B27EC" w:rsidRPr="00954357">
        <w:rPr>
          <w:rFonts w:ascii="Book Antiqua" w:hAnsi="Book Antiqua"/>
          <w:sz w:val="24"/>
          <w:szCs w:val="24"/>
          <w:lang w:val="en-US"/>
        </w:rPr>
        <w:t>chair</w:t>
      </w:r>
      <w:r w:rsidR="00A05FB9" w:rsidRPr="00954357">
        <w:rPr>
          <w:rFonts w:ascii="Book Antiqua" w:hAnsi="Book Antiqua"/>
          <w:sz w:val="24"/>
          <w:szCs w:val="24"/>
          <w:lang w:val="en-US"/>
        </w:rPr>
        <w:t>, walk 3 meter</w:t>
      </w:r>
      <w:r w:rsidR="001D5709" w:rsidRPr="00954357">
        <w:rPr>
          <w:rFonts w:ascii="Book Antiqua" w:hAnsi="Book Antiqua"/>
          <w:sz w:val="24"/>
          <w:szCs w:val="24"/>
          <w:lang w:val="en-US"/>
        </w:rPr>
        <w:t>s</w:t>
      </w:r>
      <w:r w:rsidR="00A05FB9" w:rsidRPr="00954357">
        <w:rPr>
          <w:rFonts w:ascii="Book Antiqua" w:hAnsi="Book Antiqua"/>
          <w:sz w:val="24"/>
          <w:szCs w:val="24"/>
          <w:lang w:val="en-US"/>
        </w:rPr>
        <w:t>, turn around, walk back and sit back down in the chair</w:t>
      </w:r>
      <w:r w:rsidR="00094862"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094862" w:rsidRPr="00954357">
        <w:rPr>
          <w:rFonts w:ascii="Book Antiqua" w:hAnsi="Book Antiqua"/>
          <w:sz w:val="24"/>
          <w:szCs w:val="24"/>
          <w:lang w:val="en-US"/>
        </w:rPr>
      </w:r>
      <w:r w:rsidR="00094862" w:rsidRPr="00954357">
        <w:rPr>
          <w:rFonts w:ascii="Book Antiqua" w:hAnsi="Book Antiqua"/>
          <w:sz w:val="24"/>
          <w:szCs w:val="24"/>
          <w:lang w:val="en-US"/>
        </w:rPr>
        <w:fldChar w:fldCharType="separate"/>
      </w:r>
      <w:r w:rsidR="00B2269C" w:rsidRPr="00954357">
        <w:rPr>
          <w:rFonts w:ascii="Book Antiqua" w:hAnsi="Book Antiqua"/>
          <w:noProof/>
          <w:sz w:val="24"/>
          <w:szCs w:val="24"/>
          <w:vertAlign w:val="superscript"/>
          <w:lang w:val="en-US"/>
        </w:rPr>
        <w:t>[13]</w:t>
      </w:r>
      <w:r w:rsidR="00094862" w:rsidRPr="00954357">
        <w:rPr>
          <w:rFonts w:ascii="Book Antiqua" w:hAnsi="Book Antiqua"/>
          <w:sz w:val="24"/>
          <w:szCs w:val="24"/>
          <w:lang w:val="en-US"/>
        </w:rPr>
        <w:fldChar w:fldCharType="end"/>
      </w:r>
      <w:r w:rsidR="00A05FB9" w:rsidRPr="00954357">
        <w:rPr>
          <w:rFonts w:ascii="Book Antiqua" w:hAnsi="Book Antiqua"/>
          <w:sz w:val="24"/>
          <w:szCs w:val="24"/>
          <w:lang w:val="en-US"/>
        </w:rPr>
        <w:t>. A stopwatch was used to document the time</w:t>
      </w:r>
      <w:r w:rsidR="001D5709" w:rsidRPr="00954357">
        <w:rPr>
          <w:rFonts w:ascii="Book Antiqua" w:hAnsi="Book Antiqua"/>
          <w:sz w:val="24"/>
          <w:szCs w:val="24"/>
          <w:lang w:val="en-US"/>
        </w:rPr>
        <w:t xml:space="preserve"> used</w:t>
      </w:r>
      <w:r w:rsidR="00A05FB9" w:rsidRPr="00954357">
        <w:rPr>
          <w:rFonts w:ascii="Book Antiqua" w:hAnsi="Book Antiqua"/>
          <w:sz w:val="24"/>
          <w:szCs w:val="24"/>
          <w:lang w:val="en-US"/>
        </w:rPr>
        <w:t>.</w:t>
      </w:r>
    </w:p>
    <w:p w14:paraId="216927A9" w14:textId="77777777" w:rsidR="00C73346" w:rsidRPr="00954357" w:rsidRDefault="00C73346" w:rsidP="000C3A17">
      <w:pPr>
        <w:spacing w:after="0" w:line="360" w:lineRule="auto"/>
        <w:jc w:val="both"/>
        <w:rPr>
          <w:rFonts w:ascii="Book Antiqua" w:hAnsi="Book Antiqua"/>
          <w:sz w:val="24"/>
          <w:szCs w:val="24"/>
          <w:lang w:val="en-US" w:eastAsia="zh-CN"/>
        </w:rPr>
      </w:pPr>
    </w:p>
    <w:p w14:paraId="770A8D85" w14:textId="77777777" w:rsidR="00C72894" w:rsidRPr="00954357" w:rsidRDefault="00C72894" w:rsidP="000C3A17">
      <w:pPr>
        <w:spacing w:after="0" w:line="360" w:lineRule="auto"/>
        <w:jc w:val="both"/>
        <w:rPr>
          <w:rFonts w:ascii="Book Antiqua" w:hAnsi="Book Antiqua"/>
          <w:b/>
          <w:i/>
          <w:sz w:val="24"/>
          <w:szCs w:val="24"/>
          <w:lang w:val="en-US"/>
        </w:rPr>
      </w:pPr>
      <w:r w:rsidRPr="00954357">
        <w:rPr>
          <w:rFonts w:ascii="Book Antiqua" w:hAnsi="Book Antiqua"/>
          <w:b/>
          <w:i/>
          <w:sz w:val="24"/>
          <w:szCs w:val="24"/>
          <w:lang w:val="en-US"/>
        </w:rPr>
        <w:t>Analysis of the data</w:t>
      </w:r>
    </w:p>
    <w:p w14:paraId="5A348796" w14:textId="77777777" w:rsidR="00C73346" w:rsidRPr="00954357" w:rsidRDefault="00C72894" w:rsidP="000C3A17">
      <w:pPr>
        <w:spacing w:after="0" w:line="360" w:lineRule="auto"/>
        <w:jc w:val="both"/>
        <w:rPr>
          <w:rFonts w:ascii="Book Antiqua" w:hAnsi="Book Antiqua"/>
          <w:b/>
          <w:sz w:val="24"/>
          <w:szCs w:val="24"/>
          <w:lang w:val="en-US" w:eastAsia="zh-CN"/>
        </w:rPr>
      </w:pPr>
      <w:r w:rsidRPr="00954357">
        <w:rPr>
          <w:rFonts w:ascii="Book Antiqua" w:hAnsi="Book Antiqua"/>
          <w:sz w:val="24"/>
          <w:szCs w:val="24"/>
          <w:lang w:val="en-US"/>
        </w:rPr>
        <w:t>Data was analyzed in Stata, version 12.1. Descriptive statistics were used for the patients’ clinical demographic. All variables were examined to ascertain data distribution.</w:t>
      </w:r>
      <w:r w:rsidR="00C73346" w:rsidRPr="00954357">
        <w:rPr>
          <w:rFonts w:ascii="Book Antiqua" w:hAnsi="Book Antiqua" w:hint="eastAsia"/>
          <w:b/>
          <w:sz w:val="24"/>
          <w:szCs w:val="24"/>
          <w:lang w:val="en-US" w:eastAsia="zh-CN"/>
        </w:rPr>
        <w:t xml:space="preserve"> </w:t>
      </w:r>
    </w:p>
    <w:p w14:paraId="4AC4CDFB" w14:textId="2C426421" w:rsidR="008E532B" w:rsidRPr="00954357" w:rsidRDefault="00F535C4" w:rsidP="000C3A17">
      <w:pPr>
        <w:spacing w:after="0" w:line="360" w:lineRule="auto"/>
        <w:ind w:firstLineChars="100" w:firstLine="240"/>
        <w:jc w:val="both"/>
        <w:rPr>
          <w:rFonts w:ascii="Book Antiqua" w:hAnsi="Book Antiqua"/>
          <w:b/>
          <w:sz w:val="24"/>
          <w:szCs w:val="24"/>
          <w:lang w:val="en-US"/>
        </w:rPr>
      </w:pPr>
      <w:r w:rsidRPr="00954357">
        <w:rPr>
          <w:rFonts w:ascii="Book Antiqua" w:hAnsi="Book Antiqua"/>
          <w:sz w:val="24"/>
          <w:szCs w:val="24"/>
          <w:lang w:val="en-US"/>
        </w:rPr>
        <w:t>The psychometric properties were evaluated by assessing different domains, s</w:t>
      </w:r>
      <w:r w:rsidR="0006121E" w:rsidRPr="00954357">
        <w:rPr>
          <w:rFonts w:ascii="Book Antiqua" w:hAnsi="Book Antiqua"/>
          <w:sz w:val="24"/>
          <w:szCs w:val="24"/>
          <w:lang w:val="en-US"/>
        </w:rPr>
        <w:t>uch as reliability and validity</w:t>
      </w:r>
      <w:r w:rsidR="00921977" w:rsidRPr="00954357">
        <w:rPr>
          <w:rFonts w:ascii="Book Antiqua" w:hAnsi="Book Antiqua"/>
          <w:sz w:val="24"/>
          <w:szCs w:val="24"/>
          <w:lang w:val="en-US"/>
        </w:rPr>
        <w:t>,</w:t>
      </w:r>
      <w:r w:rsidRPr="00954357">
        <w:rPr>
          <w:rFonts w:ascii="Book Antiqua" w:hAnsi="Book Antiqua"/>
          <w:sz w:val="24"/>
          <w:szCs w:val="24"/>
          <w:lang w:val="en-US"/>
        </w:rPr>
        <w:t xml:space="preserve"> </w:t>
      </w:r>
      <w:r w:rsidR="0006121E" w:rsidRPr="00954357">
        <w:rPr>
          <w:rFonts w:ascii="Book Antiqua" w:hAnsi="Book Antiqua"/>
          <w:sz w:val="24"/>
          <w:szCs w:val="24"/>
          <w:lang w:val="en-US"/>
        </w:rPr>
        <w:t>a</w:t>
      </w:r>
      <w:r w:rsidR="00044E55" w:rsidRPr="00954357">
        <w:rPr>
          <w:rFonts w:ascii="Book Antiqua" w:hAnsi="Book Antiqua"/>
          <w:sz w:val="24"/>
          <w:szCs w:val="24"/>
          <w:lang w:val="en-US"/>
        </w:rPr>
        <w:t>s well as</w:t>
      </w:r>
      <w:r w:rsidRPr="00954357">
        <w:rPr>
          <w:rFonts w:ascii="Book Antiqua" w:hAnsi="Book Antiqua"/>
          <w:sz w:val="24"/>
          <w:szCs w:val="24"/>
          <w:lang w:val="en-US"/>
        </w:rPr>
        <w:t xml:space="preserve"> </w:t>
      </w:r>
      <w:r w:rsidR="00044E55" w:rsidRPr="00954357">
        <w:rPr>
          <w:rFonts w:ascii="Book Antiqua" w:hAnsi="Book Antiqua"/>
          <w:sz w:val="24"/>
          <w:szCs w:val="24"/>
          <w:lang w:val="en-US"/>
        </w:rPr>
        <w:t>the estimate for</w:t>
      </w:r>
      <w:r w:rsidRPr="00954357">
        <w:rPr>
          <w:rFonts w:ascii="Book Antiqua" w:hAnsi="Book Antiqua"/>
          <w:sz w:val="24"/>
          <w:szCs w:val="24"/>
          <w:lang w:val="en-US"/>
        </w:rPr>
        <w:t xml:space="preserve"> possible floor and ceiling </w:t>
      </w:r>
      <w:r w:rsidR="00044E55" w:rsidRPr="00954357">
        <w:rPr>
          <w:rFonts w:ascii="Book Antiqua" w:hAnsi="Book Antiqua"/>
          <w:sz w:val="24"/>
          <w:szCs w:val="24"/>
          <w:lang w:val="en-US"/>
        </w:rPr>
        <w:t>effects.</w:t>
      </w:r>
      <w:r w:rsidR="00937F71" w:rsidRPr="00954357">
        <w:rPr>
          <w:rFonts w:ascii="Book Antiqua" w:hAnsi="Book Antiqua"/>
          <w:sz w:val="24"/>
          <w:szCs w:val="24"/>
          <w:lang w:val="en-US"/>
        </w:rPr>
        <w:t xml:space="preserve"> Furthermore, </w:t>
      </w:r>
      <w:r w:rsidR="00C8172F" w:rsidRPr="00954357">
        <w:rPr>
          <w:rFonts w:ascii="Book Antiqua" w:hAnsi="Book Antiqua"/>
          <w:sz w:val="24"/>
          <w:szCs w:val="24"/>
          <w:lang w:val="en-US"/>
        </w:rPr>
        <w:t xml:space="preserve">the patients </w:t>
      </w:r>
      <w:r w:rsidR="00344371" w:rsidRPr="00954357">
        <w:rPr>
          <w:rFonts w:ascii="Book Antiqua" w:hAnsi="Book Antiqua"/>
          <w:sz w:val="24"/>
          <w:szCs w:val="24"/>
          <w:lang w:val="en-US"/>
        </w:rPr>
        <w:t xml:space="preserve">were stratified </w:t>
      </w:r>
      <w:r w:rsidR="00C8172F" w:rsidRPr="00954357">
        <w:rPr>
          <w:rFonts w:ascii="Book Antiqua" w:hAnsi="Book Antiqua"/>
          <w:sz w:val="24"/>
          <w:szCs w:val="24"/>
          <w:lang w:val="en-US"/>
        </w:rPr>
        <w:t xml:space="preserve">into groups </w:t>
      </w:r>
      <w:r w:rsidR="00344371" w:rsidRPr="00954357">
        <w:rPr>
          <w:rFonts w:ascii="Book Antiqua" w:hAnsi="Book Antiqua"/>
          <w:sz w:val="24"/>
          <w:szCs w:val="24"/>
          <w:lang w:val="en-US"/>
        </w:rPr>
        <w:t>according to</w:t>
      </w:r>
      <w:r w:rsidR="00C8172F" w:rsidRPr="00954357">
        <w:rPr>
          <w:rFonts w:ascii="Book Antiqua" w:hAnsi="Book Antiqua"/>
          <w:sz w:val="24"/>
          <w:szCs w:val="24"/>
          <w:lang w:val="en-US"/>
        </w:rPr>
        <w:t xml:space="preserve"> tumor </w:t>
      </w:r>
      <w:r w:rsidR="00AF44AB" w:rsidRPr="00954357">
        <w:rPr>
          <w:rFonts w:ascii="Book Antiqua" w:hAnsi="Book Antiqua"/>
          <w:sz w:val="24"/>
          <w:szCs w:val="24"/>
          <w:lang w:val="en-US"/>
        </w:rPr>
        <w:t>types</w:t>
      </w:r>
      <w:r w:rsidR="00C8172F" w:rsidRPr="00954357">
        <w:rPr>
          <w:rFonts w:ascii="Book Antiqua" w:hAnsi="Book Antiqua"/>
          <w:sz w:val="24"/>
          <w:szCs w:val="24"/>
          <w:lang w:val="en-US"/>
        </w:rPr>
        <w:t>.</w:t>
      </w:r>
    </w:p>
    <w:p w14:paraId="7B1EF6C3" w14:textId="4822D194" w:rsidR="00044E55" w:rsidRPr="00954357" w:rsidRDefault="0026693B" w:rsidP="000C3A17">
      <w:pPr>
        <w:spacing w:after="0" w:line="360" w:lineRule="auto"/>
        <w:ind w:firstLineChars="100" w:firstLine="240"/>
        <w:jc w:val="both"/>
        <w:rPr>
          <w:rFonts w:ascii="Book Antiqua" w:hAnsi="Book Antiqua" w:cstheme="minorHAnsi"/>
          <w:sz w:val="24"/>
          <w:szCs w:val="24"/>
          <w:lang w:val="en-US"/>
        </w:rPr>
      </w:pPr>
      <w:r w:rsidRPr="00954357">
        <w:rPr>
          <w:rFonts w:ascii="Book Antiqua" w:hAnsi="Book Antiqua"/>
          <w:sz w:val="24"/>
          <w:szCs w:val="24"/>
          <w:lang w:val="en-US"/>
        </w:rPr>
        <w:t>The domain of r</w:t>
      </w:r>
      <w:r w:rsidR="00044E55" w:rsidRPr="00954357">
        <w:rPr>
          <w:rFonts w:ascii="Book Antiqua" w:hAnsi="Book Antiqua"/>
          <w:sz w:val="24"/>
          <w:szCs w:val="24"/>
          <w:lang w:val="en-US"/>
        </w:rPr>
        <w:t>eliability c</w:t>
      </w:r>
      <w:r w:rsidR="00EE3279" w:rsidRPr="00954357">
        <w:rPr>
          <w:rFonts w:ascii="Book Antiqua" w:hAnsi="Book Antiqua"/>
          <w:sz w:val="24"/>
          <w:szCs w:val="24"/>
          <w:lang w:val="en-US"/>
        </w:rPr>
        <w:t>ould</w:t>
      </w:r>
      <w:r w:rsidR="0006121E" w:rsidRPr="00954357">
        <w:rPr>
          <w:rFonts w:ascii="Book Antiqua" w:hAnsi="Book Antiqua"/>
          <w:sz w:val="24"/>
          <w:szCs w:val="24"/>
          <w:lang w:val="en-US"/>
        </w:rPr>
        <w:t xml:space="preserve"> be further</w:t>
      </w:r>
      <w:r w:rsidR="00044E55" w:rsidRPr="00954357">
        <w:rPr>
          <w:rFonts w:ascii="Book Antiqua" w:hAnsi="Book Antiqua"/>
          <w:sz w:val="24"/>
          <w:szCs w:val="24"/>
          <w:lang w:val="en-US"/>
        </w:rPr>
        <w:t xml:space="preserve"> divided into</w:t>
      </w:r>
      <w:r w:rsidRPr="00954357">
        <w:rPr>
          <w:rFonts w:ascii="Book Antiqua" w:hAnsi="Book Antiqua"/>
          <w:sz w:val="24"/>
          <w:szCs w:val="24"/>
          <w:lang w:val="en-US"/>
        </w:rPr>
        <w:t xml:space="preserve"> subdomains such as</w:t>
      </w:r>
      <w:r w:rsidR="00044E55" w:rsidRPr="00954357">
        <w:rPr>
          <w:rFonts w:ascii="Book Antiqua" w:hAnsi="Book Antiqua"/>
          <w:sz w:val="24"/>
          <w:szCs w:val="24"/>
          <w:lang w:val="en-US"/>
        </w:rPr>
        <w:t xml:space="preserve"> internal consistency, reliability and measurement</w:t>
      </w:r>
      <w:r w:rsidR="003E0D5C" w:rsidRPr="00954357">
        <w:rPr>
          <w:rFonts w:ascii="Book Antiqua" w:hAnsi="Book Antiqua"/>
          <w:sz w:val="24"/>
          <w:szCs w:val="24"/>
          <w:lang w:val="en-US"/>
        </w:rPr>
        <w:t xml:space="preserve"> error</w:t>
      </w:r>
      <w:r w:rsidR="00044E55" w:rsidRPr="00954357">
        <w:rPr>
          <w:rFonts w:ascii="Book Antiqua" w:hAnsi="Book Antiqua"/>
          <w:sz w:val="24"/>
          <w:szCs w:val="24"/>
          <w:lang w:val="en-US"/>
        </w:rPr>
        <w:t>.</w:t>
      </w:r>
      <w:r w:rsidR="00EE3279" w:rsidRPr="00954357">
        <w:rPr>
          <w:rFonts w:ascii="Book Antiqua" w:hAnsi="Book Antiqua"/>
          <w:sz w:val="24"/>
          <w:szCs w:val="24"/>
          <w:lang w:val="en-US"/>
        </w:rPr>
        <w:t xml:space="preserve"> The internal consistency was</w:t>
      </w:r>
      <w:r w:rsidR="00E77FE2" w:rsidRPr="00954357">
        <w:rPr>
          <w:rFonts w:ascii="Book Antiqua" w:hAnsi="Book Antiqua"/>
          <w:sz w:val="24"/>
          <w:szCs w:val="24"/>
          <w:lang w:val="en-US"/>
        </w:rPr>
        <w:t xml:space="preserve"> measured by Cronbach’s </w:t>
      </w:r>
      <w:r w:rsidR="00E77FE2" w:rsidRPr="00954357">
        <w:rPr>
          <w:rFonts w:ascii="Book Antiqua" w:hAnsi="Book Antiqua" w:cstheme="minorHAnsi"/>
          <w:sz w:val="24"/>
          <w:szCs w:val="24"/>
          <w:lang w:val="en-US"/>
        </w:rPr>
        <w:t xml:space="preserve">α. </w:t>
      </w:r>
      <w:r w:rsidRPr="00954357">
        <w:rPr>
          <w:rFonts w:ascii="Book Antiqua" w:hAnsi="Book Antiqua" w:cstheme="minorHAnsi"/>
          <w:sz w:val="24"/>
          <w:szCs w:val="24"/>
          <w:lang w:val="en-US"/>
        </w:rPr>
        <w:t xml:space="preserve">A Cronbach’s α between 0.70 and 0.95 </w:t>
      </w:r>
      <w:r w:rsidR="00EE3279" w:rsidRPr="00954357">
        <w:rPr>
          <w:rFonts w:ascii="Book Antiqua" w:hAnsi="Book Antiqua" w:cstheme="minorHAnsi"/>
          <w:sz w:val="24"/>
          <w:szCs w:val="24"/>
          <w:lang w:val="en-US"/>
        </w:rPr>
        <w:t>was</w:t>
      </w:r>
      <w:r w:rsidR="00D55CF2" w:rsidRPr="00954357">
        <w:rPr>
          <w:rFonts w:ascii="Book Antiqua" w:hAnsi="Book Antiqua" w:cstheme="minorHAnsi"/>
          <w:sz w:val="24"/>
          <w:szCs w:val="24"/>
          <w:lang w:val="en-US"/>
        </w:rPr>
        <w:t xml:space="preserve"> considered good</w:t>
      </w:r>
      <w:r w:rsidRPr="00954357">
        <w:rPr>
          <w:rFonts w:ascii="Book Antiqua" w:hAnsi="Book Antiqua" w:cstheme="minorHAnsi"/>
          <w:sz w:val="24"/>
          <w:szCs w:val="24"/>
          <w:lang w:val="en-US"/>
        </w:rPr>
        <w:fldChar w:fldCharType="begin"/>
      </w:r>
      <w:r w:rsidR="00B2269C" w:rsidRPr="00954357">
        <w:rPr>
          <w:rFonts w:ascii="Book Antiqua" w:hAnsi="Book Antiqua" w:cstheme="minorHAnsi"/>
          <w:sz w:val="24"/>
          <w:szCs w:val="24"/>
          <w:lang w:val="en-US"/>
        </w:rPr>
        <w:instrText xml:space="preserve"> ADDIN EN.CITE &lt;EndNote&gt;&lt;Cite&gt;&lt;Author&gt;Terwee&lt;/Author&gt;&lt;Year&gt;2007&lt;/Year&gt;&lt;RecNum&gt;236&lt;/RecNum&gt;&lt;DisplayText&gt;&lt;style face="superscript"&gt;[18]&lt;/style&gt;&lt;/DisplayText&gt;&lt;record&gt;&lt;rec-number&gt;236&lt;/rec-number&gt;&lt;foreign-keys&gt;&lt;key app="EN" db-id="x5pzre95dxt9dje5vwcvxpsopz9rdsrz9stf" timestamp="1504110107" guid="a108e1f2-6120-4ba2-993c-12db0b3b6332"&gt;236&lt;/key&gt;&lt;key app="ENWeb" db-id=""&gt;0&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pub-location&gt;England&lt;/pub-location&gt;&lt;isbn&gt;0895-4356 (Print)&amp;#xD;0895-4356 (Linking)&lt;/isbn&gt;&lt;accession-num&gt;17161752&lt;/accession-num&gt;&lt;urls&gt;&lt;related-urls&gt;&lt;url&gt;https://www.ncbi.nlm.nih.gov/pubmed/17161752&lt;/url&gt;&lt;/related-urls&gt;&lt;/urls&gt;&lt;electronic-resource-num&gt;10.1016/j.jclinepi.2006.03.012&lt;/electronic-resource-num&gt;&lt;access-date&gt;Jan&lt;/access-date&gt;&lt;/record&gt;&lt;/Cite&gt;&lt;/EndNote&gt;</w:instrText>
      </w:r>
      <w:r w:rsidRPr="00954357">
        <w:rPr>
          <w:rFonts w:ascii="Book Antiqua" w:hAnsi="Book Antiqua" w:cstheme="minorHAnsi"/>
          <w:sz w:val="24"/>
          <w:szCs w:val="24"/>
          <w:lang w:val="en-US"/>
        </w:rPr>
        <w:fldChar w:fldCharType="separate"/>
      </w:r>
      <w:r w:rsidR="00B2269C" w:rsidRPr="00954357">
        <w:rPr>
          <w:rFonts w:ascii="Book Antiqua" w:hAnsi="Book Antiqua" w:cstheme="minorHAnsi"/>
          <w:noProof/>
          <w:sz w:val="24"/>
          <w:szCs w:val="24"/>
          <w:vertAlign w:val="superscript"/>
          <w:lang w:val="en-US"/>
        </w:rPr>
        <w:t>[18]</w:t>
      </w:r>
      <w:r w:rsidRPr="00954357">
        <w:rPr>
          <w:rFonts w:ascii="Book Antiqua" w:hAnsi="Book Antiqua" w:cstheme="minorHAnsi"/>
          <w:sz w:val="24"/>
          <w:szCs w:val="24"/>
          <w:lang w:val="en-US"/>
        </w:rPr>
        <w:fldChar w:fldCharType="end"/>
      </w:r>
      <w:r w:rsidRPr="00954357">
        <w:rPr>
          <w:rFonts w:ascii="Book Antiqua" w:hAnsi="Book Antiqua" w:cstheme="minorHAnsi"/>
          <w:sz w:val="24"/>
          <w:szCs w:val="24"/>
          <w:lang w:val="en-US"/>
        </w:rPr>
        <w:t xml:space="preserve">. </w:t>
      </w:r>
      <w:r w:rsidR="00B97ACD" w:rsidRPr="00954357">
        <w:rPr>
          <w:rFonts w:ascii="Book Antiqua" w:hAnsi="Book Antiqua" w:cstheme="minorHAnsi"/>
          <w:sz w:val="24"/>
          <w:szCs w:val="24"/>
          <w:lang w:val="en-US"/>
        </w:rPr>
        <w:t>The inter-rater test was conducted by having two different physicians independently complet</w:t>
      </w:r>
      <w:r w:rsidR="00DD1E61" w:rsidRPr="00954357">
        <w:rPr>
          <w:rFonts w:ascii="Book Antiqua" w:hAnsi="Book Antiqua" w:cstheme="minorHAnsi"/>
          <w:sz w:val="24"/>
          <w:szCs w:val="24"/>
          <w:lang w:val="en-US"/>
        </w:rPr>
        <w:t>e</w:t>
      </w:r>
      <w:r w:rsidR="00B97ACD" w:rsidRPr="00954357">
        <w:rPr>
          <w:rFonts w:ascii="Book Antiqua" w:hAnsi="Book Antiqua" w:cstheme="minorHAnsi"/>
          <w:sz w:val="24"/>
          <w:szCs w:val="24"/>
          <w:lang w:val="en-US"/>
        </w:rPr>
        <w:t xml:space="preserve"> the MSTS questionnaire in the outpatient clinic. </w:t>
      </w:r>
      <w:r w:rsidR="00A571E8" w:rsidRPr="00954357">
        <w:rPr>
          <w:rFonts w:ascii="Book Antiqua" w:hAnsi="Book Antiqua" w:cstheme="minorHAnsi"/>
          <w:sz w:val="24"/>
          <w:szCs w:val="24"/>
          <w:lang w:val="en-US"/>
        </w:rPr>
        <w:t>The inter-r</w:t>
      </w:r>
      <w:r w:rsidR="0006121E" w:rsidRPr="00954357">
        <w:rPr>
          <w:rFonts w:ascii="Book Antiqua" w:hAnsi="Book Antiqua" w:cstheme="minorHAnsi"/>
          <w:sz w:val="24"/>
          <w:szCs w:val="24"/>
          <w:lang w:val="en-US"/>
        </w:rPr>
        <w:t>ater reliabilit</w:t>
      </w:r>
      <w:r w:rsidR="00531A03" w:rsidRPr="00954357">
        <w:rPr>
          <w:rFonts w:ascii="Book Antiqua" w:hAnsi="Book Antiqua" w:cstheme="minorHAnsi"/>
          <w:sz w:val="24"/>
          <w:szCs w:val="24"/>
          <w:lang w:val="en-US"/>
        </w:rPr>
        <w:t>y</w:t>
      </w:r>
      <w:r w:rsidR="00A571E8" w:rsidRPr="00954357">
        <w:rPr>
          <w:rFonts w:ascii="Book Antiqua" w:hAnsi="Book Antiqua" w:cstheme="minorHAnsi"/>
          <w:sz w:val="24"/>
          <w:szCs w:val="24"/>
          <w:lang w:val="en-US"/>
        </w:rPr>
        <w:t xml:space="preserve"> w</w:t>
      </w:r>
      <w:r w:rsidR="00531A03" w:rsidRPr="00954357">
        <w:rPr>
          <w:rFonts w:ascii="Book Antiqua" w:hAnsi="Book Antiqua" w:cstheme="minorHAnsi"/>
          <w:sz w:val="24"/>
          <w:szCs w:val="24"/>
          <w:lang w:val="en-US"/>
        </w:rPr>
        <w:t>as</w:t>
      </w:r>
      <w:r w:rsidR="00A571E8" w:rsidRPr="00954357">
        <w:rPr>
          <w:rFonts w:ascii="Book Antiqua" w:hAnsi="Book Antiqua" w:cstheme="minorHAnsi"/>
          <w:sz w:val="24"/>
          <w:szCs w:val="24"/>
          <w:lang w:val="en-US"/>
        </w:rPr>
        <w:t xml:space="preserve"> measured by intraclass correlations coefficient (ICC). The measurement error of the MSTS questionnaire was assessed by Bland-Altman plot</w:t>
      </w:r>
      <w:r w:rsidR="00464789" w:rsidRPr="00954357">
        <w:rPr>
          <w:rFonts w:ascii="Book Antiqua" w:hAnsi="Book Antiqua" w:cstheme="minorHAnsi"/>
          <w:sz w:val="24"/>
          <w:szCs w:val="24"/>
          <w:lang w:val="en-US"/>
        </w:rPr>
        <w:t>s</w:t>
      </w:r>
      <w:r w:rsidR="00D55CF2" w:rsidRPr="00954357">
        <w:rPr>
          <w:rFonts w:ascii="Book Antiqua" w:hAnsi="Book Antiqua" w:cstheme="minorHAnsi"/>
          <w:sz w:val="24"/>
          <w:szCs w:val="24"/>
          <w:lang w:val="en-US"/>
        </w:rPr>
        <w:t xml:space="preserve"> in the inter-rater test</w:t>
      </w:r>
      <w:r w:rsidR="00A571E8" w:rsidRPr="00954357">
        <w:rPr>
          <w:rFonts w:ascii="Book Antiqua" w:hAnsi="Book Antiqua" w:cstheme="minorHAnsi"/>
          <w:sz w:val="24"/>
          <w:szCs w:val="24"/>
          <w:lang w:val="en-US"/>
        </w:rPr>
        <w:fldChar w:fldCharType="begin"/>
      </w:r>
      <w:r w:rsidR="00B2269C" w:rsidRPr="00954357">
        <w:rPr>
          <w:rFonts w:ascii="Book Antiqua" w:hAnsi="Book Antiqua" w:cstheme="minorHAnsi"/>
          <w:sz w:val="24"/>
          <w:szCs w:val="24"/>
          <w:lang w:val="en-US"/>
        </w:rPr>
        <w:instrText xml:space="preserve"> ADDIN EN.CITE &lt;EndNote&gt;&lt;Cite&gt;&lt;Author&gt;Bland&lt;/Author&gt;&lt;Year&gt;1986&lt;/Year&gt;&lt;RecNum&gt;6&lt;/RecNum&gt;&lt;DisplayText&gt;&lt;style face="superscript"&gt;[19]&lt;/style&gt;&lt;/DisplayText&gt;&lt;record&gt;&lt;rec-number&gt;6&lt;/rec-number&gt;&lt;foreign-keys&gt;&lt;key app="EN" db-id="x5pzre95dxt9dje5vwcvxpsopz9rdsrz9stf" timestamp="1504109620" guid="32da49ad-f2a9-45f1-a707-e43e97c324d8"&gt;6&lt;/key&gt;&lt;key app="ENWeb" db-id=""&gt;0&lt;/key&gt;&lt;/foreign-keys&gt;&lt;ref-type name="Journal Article"&gt;17&lt;/ref-type&gt;&lt;contributors&gt;&lt;authors&gt;&lt;author&gt;Bland, J. M.&lt;/author&gt;&lt;author&gt;Altman, D. G.&lt;/author&gt;&lt;/authors&gt;&lt;/contributors&gt;&lt;auth-address&gt;Northwick Pk Hosp, Mrc, Clin Res Ctr, Div Med Stat, Watford Rd, Harrow Ha1 3uj, Middx, England&amp;#xD;St Georges Hosp, Sch Med, Dept Clin Epidemiol &amp;amp; Social Med, London Sw17 0re, England&lt;/auth-address&gt;&lt;titles&gt;&lt;title&gt;Statistical methods for assessing agreement between two methods of clinical measurement&lt;/title&gt;&lt;secondary-title&gt;Lancet&lt;/secondary-title&gt;&lt;alt-title&gt;Lancet&lt;/alt-title&gt;&lt;/titles&gt;&lt;periodical&gt;&lt;full-title&gt;Lancet&lt;/full-title&gt;&lt;abbr-1&gt;Lancet&lt;/abbr-1&gt;&lt;/periodical&gt;&lt;alt-periodical&gt;&lt;full-title&gt;Lancet&lt;/full-title&gt;&lt;abbr-1&gt;Lancet&lt;/abbr-1&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8&lt;/date&gt;&lt;/pub-dates&gt;&lt;/dates&gt;&lt;pub-location&gt;ENGLAND&lt;/pub-location&gt;&lt;isbn&gt;0140-6736 (Print)&amp;#xD;0140-6736 (Linking)&lt;/isbn&gt;&lt;accession-num&gt;2868172&lt;/accession-num&gt;&lt;urls&gt;&lt;related-urls&gt;&lt;url&gt;https://www.ncbi.nlm.nih.gov/pubmed/2868172&lt;/url&gt;&lt;/related-urls&gt;&lt;/urls&gt;&lt;electronic-resource-num&gt;10.1016/s0140-6736(86)90837-8&lt;/electronic-resource-num&gt;&lt;language&gt;English&lt;/language&gt;&lt;access-date&gt;Feb 8&lt;/access-date&gt;&lt;/record&gt;&lt;/Cite&gt;&lt;/EndNote&gt;</w:instrText>
      </w:r>
      <w:r w:rsidR="00A571E8" w:rsidRPr="00954357">
        <w:rPr>
          <w:rFonts w:ascii="Book Antiqua" w:hAnsi="Book Antiqua" w:cstheme="minorHAnsi"/>
          <w:sz w:val="24"/>
          <w:szCs w:val="24"/>
          <w:lang w:val="en-US"/>
        </w:rPr>
        <w:fldChar w:fldCharType="separate"/>
      </w:r>
      <w:r w:rsidR="00B2269C" w:rsidRPr="00954357">
        <w:rPr>
          <w:rFonts w:ascii="Book Antiqua" w:hAnsi="Book Antiqua" w:cstheme="minorHAnsi"/>
          <w:noProof/>
          <w:sz w:val="24"/>
          <w:szCs w:val="24"/>
          <w:vertAlign w:val="superscript"/>
          <w:lang w:val="en-US"/>
        </w:rPr>
        <w:t>[19]</w:t>
      </w:r>
      <w:r w:rsidR="00A571E8" w:rsidRPr="00954357">
        <w:rPr>
          <w:rFonts w:ascii="Book Antiqua" w:hAnsi="Book Antiqua" w:cstheme="minorHAnsi"/>
          <w:sz w:val="24"/>
          <w:szCs w:val="24"/>
          <w:lang w:val="en-US"/>
        </w:rPr>
        <w:fldChar w:fldCharType="end"/>
      </w:r>
      <w:r w:rsidR="00A571E8" w:rsidRPr="00954357">
        <w:rPr>
          <w:rFonts w:ascii="Book Antiqua" w:hAnsi="Book Antiqua" w:cstheme="minorHAnsi"/>
          <w:sz w:val="24"/>
          <w:szCs w:val="24"/>
          <w:lang w:val="en-US"/>
        </w:rPr>
        <w:t>.</w:t>
      </w:r>
    </w:p>
    <w:p w14:paraId="4F8EA9BE" w14:textId="272FF4F0" w:rsidR="00E50C1C" w:rsidRPr="00954357" w:rsidRDefault="00015FF1"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In this study</w:t>
      </w:r>
      <w:r w:rsidR="00B74D8D" w:rsidRPr="00954357">
        <w:rPr>
          <w:rFonts w:ascii="Book Antiqua" w:hAnsi="Book Antiqua"/>
          <w:sz w:val="24"/>
          <w:szCs w:val="24"/>
          <w:lang w:val="en-US"/>
        </w:rPr>
        <w:t>,</w:t>
      </w:r>
      <w:r w:rsidRPr="00954357">
        <w:rPr>
          <w:rFonts w:ascii="Book Antiqua" w:hAnsi="Book Antiqua"/>
          <w:sz w:val="24"/>
          <w:szCs w:val="24"/>
          <w:lang w:val="en-US"/>
        </w:rPr>
        <w:t xml:space="preserve"> the construct validity was assessed by comparing the</w:t>
      </w:r>
      <w:r w:rsidR="00D55CF2" w:rsidRPr="00954357">
        <w:rPr>
          <w:rFonts w:ascii="Book Antiqua" w:hAnsi="Book Antiqua"/>
          <w:sz w:val="24"/>
          <w:szCs w:val="24"/>
          <w:lang w:val="en-US"/>
        </w:rPr>
        <w:t xml:space="preserve"> MSTS score with the TESS score</w:t>
      </w:r>
      <w:r w:rsidRPr="00954357">
        <w:rPr>
          <w:rFonts w:ascii="Book Antiqua" w:hAnsi="Book Antiqua"/>
          <w:sz w:val="24"/>
          <w:szCs w:val="24"/>
          <w:lang w:val="en-US"/>
        </w:rPr>
        <w:fldChar w:fldCharType="begin"/>
      </w:r>
      <w:r w:rsidR="00B2269C" w:rsidRPr="00954357">
        <w:rPr>
          <w:rFonts w:ascii="Book Antiqua" w:hAnsi="Book Antiqua"/>
          <w:sz w:val="24"/>
          <w:szCs w:val="24"/>
          <w:lang w:val="en-US"/>
        </w:rPr>
        <w:instrText xml:space="preserve"> ADDIN EN.CITE &lt;EndNote&gt;&lt;Cite&gt;&lt;Author&gt;Terwee&lt;/Author&gt;&lt;Year&gt;2007&lt;/Year&gt;&lt;RecNum&gt;236&lt;/RecNum&gt;&lt;DisplayText&gt;&lt;style face="superscript"&gt;[18]&lt;/style&gt;&lt;/DisplayText&gt;&lt;record&gt;&lt;rec-number&gt;236&lt;/rec-number&gt;&lt;foreign-keys&gt;&lt;key app="EN" db-id="x5pzre95dxt9dje5vwcvxpsopz9rdsrz9stf" timestamp="1504110107" guid="a108e1f2-6120-4ba2-993c-12db0b3b6332"&gt;236&lt;/key&gt;&lt;key app="ENWeb" db-id=""&gt;0&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pub-location&gt;England&lt;/pub-location&gt;&lt;isbn&gt;0895-4356 (Print)&amp;#xD;0895-4356 (Linking)&lt;/isbn&gt;&lt;accession-num&gt;17161752&lt;/accession-num&gt;&lt;urls&gt;&lt;related-urls&gt;&lt;url&gt;https://www.ncbi.nlm.nih.gov/pubmed/17161752&lt;/url&gt;&lt;/related-urls&gt;&lt;/urls&gt;&lt;electronic-resource-num&gt;10.1016/j.jclinepi.2006.03.012&lt;/electronic-resource-num&gt;&lt;access-date&gt;Jan&lt;/access-date&gt;&lt;/record&gt;&lt;/Cite&gt;&lt;/EndNote&gt;</w:instrText>
      </w:r>
      <w:r w:rsidRPr="00954357">
        <w:rPr>
          <w:rFonts w:ascii="Book Antiqua" w:hAnsi="Book Antiqua"/>
          <w:sz w:val="24"/>
          <w:szCs w:val="24"/>
          <w:lang w:val="en-US"/>
        </w:rPr>
        <w:fldChar w:fldCharType="separate"/>
      </w:r>
      <w:r w:rsidR="00B2269C" w:rsidRPr="00954357">
        <w:rPr>
          <w:rFonts w:ascii="Book Antiqua" w:hAnsi="Book Antiqua"/>
          <w:noProof/>
          <w:sz w:val="24"/>
          <w:szCs w:val="24"/>
          <w:vertAlign w:val="superscript"/>
          <w:lang w:val="en-US"/>
        </w:rPr>
        <w:t>[18]</w:t>
      </w:r>
      <w:r w:rsidRPr="00954357">
        <w:rPr>
          <w:rFonts w:ascii="Book Antiqua" w:hAnsi="Book Antiqua"/>
          <w:sz w:val="24"/>
          <w:szCs w:val="24"/>
          <w:lang w:val="en-US"/>
        </w:rPr>
        <w:fldChar w:fldCharType="end"/>
      </w:r>
      <w:r w:rsidRPr="00954357">
        <w:rPr>
          <w:rFonts w:ascii="Book Antiqua" w:hAnsi="Book Antiqua"/>
          <w:sz w:val="24"/>
          <w:szCs w:val="24"/>
          <w:lang w:val="en-US"/>
        </w:rPr>
        <w:t>. This was evaluated by</w:t>
      </w:r>
      <w:r w:rsidR="00C72894" w:rsidRPr="00954357">
        <w:rPr>
          <w:rFonts w:ascii="Book Antiqua" w:hAnsi="Book Antiqua"/>
          <w:sz w:val="24"/>
          <w:szCs w:val="24"/>
          <w:lang w:val="en-US"/>
        </w:rPr>
        <w:t xml:space="preserve"> either the Pearson’s </w:t>
      </w:r>
      <w:r w:rsidR="00C72894" w:rsidRPr="00954357">
        <w:rPr>
          <w:rFonts w:ascii="Book Antiqua" w:hAnsi="Book Antiqua"/>
          <w:i/>
          <w:sz w:val="24"/>
          <w:szCs w:val="24"/>
          <w:lang w:val="en-US"/>
        </w:rPr>
        <w:t>r</w:t>
      </w:r>
      <w:r w:rsidR="00C72894" w:rsidRPr="00954357">
        <w:rPr>
          <w:rFonts w:ascii="Book Antiqua" w:hAnsi="Book Antiqua"/>
          <w:sz w:val="24"/>
          <w:szCs w:val="24"/>
          <w:lang w:val="en-US"/>
        </w:rPr>
        <w:t xml:space="preserve"> or the</w:t>
      </w:r>
      <w:r w:rsidRPr="00954357">
        <w:rPr>
          <w:rFonts w:ascii="Book Antiqua" w:hAnsi="Book Antiqua"/>
          <w:sz w:val="24"/>
          <w:szCs w:val="24"/>
          <w:lang w:val="en-US"/>
        </w:rPr>
        <w:t xml:space="preserve"> Spearman’s rank correlation coefficient</w:t>
      </w:r>
      <w:r w:rsidR="00C72894" w:rsidRPr="00954357">
        <w:rPr>
          <w:rFonts w:ascii="Book Antiqua" w:hAnsi="Book Antiqua"/>
          <w:sz w:val="24"/>
          <w:szCs w:val="24"/>
          <w:lang w:val="en-US"/>
        </w:rPr>
        <w:t>, depending on the distribution of data</w:t>
      </w:r>
      <w:r w:rsidRPr="00954357">
        <w:rPr>
          <w:rFonts w:ascii="Book Antiqua" w:hAnsi="Book Antiqua"/>
          <w:sz w:val="24"/>
          <w:szCs w:val="24"/>
          <w:lang w:val="en-US"/>
        </w:rPr>
        <w:t>.</w:t>
      </w:r>
      <w:r w:rsidR="00D55CF2" w:rsidRPr="00954357">
        <w:rPr>
          <w:rFonts w:ascii="Book Antiqua" w:hAnsi="Book Antiqua" w:hint="eastAsia"/>
          <w:sz w:val="24"/>
          <w:szCs w:val="24"/>
          <w:lang w:val="en-US" w:eastAsia="zh-CN"/>
        </w:rPr>
        <w:t xml:space="preserve"> </w:t>
      </w:r>
      <w:r w:rsidR="00E50C1C" w:rsidRPr="00954357">
        <w:rPr>
          <w:rFonts w:ascii="Book Antiqua" w:hAnsi="Book Antiqua"/>
          <w:sz w:val="24"/>
          <w:szCs w:val="24"/>
          <w:lang w:val="en-US"/>
        </w:rPr>
        <w:t xml:space="preserve">Floor and ceiling effects </w:t>
      </w:r>
      <w:r w:rsidR="00DD1E61" w:rsidRPr="00954357">
        <w:rPr>
          <w:rFonts w:ascii="Book Antiqua" w:hAnsi="Book Antiqua"/>
          <w:sz w:val="24"/>
          <w:szCs w:val="24"/>
          <w:lang w:val="en-US"/>
        </w:rPr>
        <w:t>were</w:t>
      </w:r>
      <w:r w:rsidR="00E50C1C" w:rsidRPr="00954357">
        <w:rPr>
          <w:rFonts w:ascii="Book Antiqua" w:hAnsi="Book Antiqua"/>
          <w:sz w:val="24"/>
          <w:szCs w:val="24"/>
          <w:lang w:val="en-US"/>
        </w:rPr>
        <w:t xml:space="preserve"> considered present if &gt;</w:t>
      </w:r>
      <w:r w:rsidR="00D55CF2" w:rsidRPr="00954357">
        <w:rPr>
          <w:rFonts w:ascii="Book Antiqua" w:hAnsi="Book Antiqua" w:hint="eastAsia"/>
          <w:sz w:val="24"/>
          <w:szCs w:val="24"/>
          <w:lang w:val="en-US" w:eastAsia="zh-CN"/>
        </w:rPr>
        <w:t xml:space="preserve"> </w:t>
      </w:r>
      <w:r w:rsidR="00E50C1C" w:rsidRPr="00954357">
        <w:rPr>
          <w:rFonts w:ascii="Book Antiqua" w:hAnsi="Book Antiqua"/>
          <w:sz w:val="24"/>
          <w:szCs w:val="24"/>
          <w:lang w:val="en-US"/>
        </w:rPr>
        <w:t>15% of the patients received the lowest or highest possible score, respect</w:t>
      </w:r>
      <w:r w:rsidR="00D55CF2" w:rsidRPr="00954357">
        <w:rPr>
          <w:rFonts w:ascii="Book Antiqua" w:hAnsi="Book Antiqua"/>
          <w:sz w:val="24"/>
          <w:szCs w:val="24"/>
          <w:lang w:val="en-US"/>
        </w:rPr>
        <w:t>ively</w:t>
      </w:r>
      <w:r w:rsidR="00E50C1C" w:rsidRPr="00954357">
        <w:rPr>
          <w:rFonts w:ascii="Book Antiqua" w:hAnsi="Book Antiqua"/>
          <w:sz w:val="24"/>
          <w:szCs w:val="24"/>
          <w:lang w:val="en-US"/>
        </w:rPr>
        <w:fldChar w:fldCharType="begin"/>
      </w:r>
      <w:r w:rsidR="00B2269C" w:rsidRPr="00954357">
        <w:rPr>
          <w:rFonts w:ascii="Book Antiqua" w:hAnsi="Book Antiqua"/>
          <w:sz w:val="24"/>
          <w:szCs w:val="24"/>
          <w:lang w:val="en-US"/>
        </w:rPr>
        <w:instrText xml:space="preserve"> ADDIN EN.CITE &lt;EndNote&gt;&lt;Cite&gt;&lt;Author&gt;Terwee&lt;/Author&gt;&lt;Year&gt;2007&lt;/Year&gt;&lt;RecNum&gt;236&lt;/RecNum&gt;&lt;DisplayText&gt;&lt;style face="superscript"&gt;[18]&lt;/style&gt;&lt;/DisplayText&gt;&lt;record&gt;&lt;rec-number&gt;236&lt;/rec-number&gt;&lt;foreign-keys&gt;&lt;key app="EN" db-id="x5pzre95dxt9dje5vwcvxpsopz9rdsrz9stf" timestamp="1504110107" guid="a108e1f2-6120-4ba2-993c-12db0b3b6332"&gt;236&lt;/key&gt;&lt;key app="ENWeb" db-id=""&gt;0&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pub-location&gt;England&lt;/pub-location&gt;&lt;isbn&gt;0895-4356 (Print)&amp;#xD;0895-4356 (Linking)&lt;/isbn&gt;&lt;accession-num&gt;17161752&lt;/accession-num&gt;&lt;urls&gt;&lt;related-urls&gt;&lt;url&gt;https://www.ncbi.nlm.nih.gov/pubmed/17161752&lt;/url&gt;&lt;/related-urls&gt;&lt;/urls&gt;&lt;electronic-resource-num&gt;10.1016/j.jclinepi.2006.03.012&lt;/electronic-resource-num&gt;&lt;access-date&gt;Jan&lt;/access-date&gt;&lt;/record&gt;&lt;/Cite&gt;&lt;/EndNote&gt;</w:instrText>
      </w:r>
      <w:r w:rsidR="00E50C1C" w:rsidRPr="00954357">
        <w:rPr>
          <w:rFonts w:ascii="Book Antiqua" w:hAnsi="Book Antiqua"/>
          <w:sz w:val="24"/>
          <w:szCs w:val="24"/>
          <w:lang w:val="en-US"/>
        </w:rPr>
        <w:fldChar w:fldCharType="separate"/>
      </w:r>
      <w:r w:rsidR="00B2269C" w:rsidRPr="00954357">
        <w:rPr>
          <w:rFonts w:ascii="Book Antiqua" w:hAnsi="Book Antiqua"/>
          <w:noProof/>
          <w:sz w:val="24"/>
          <w:szCs w:val="24"/>
          <w:vertAlign w:val="superscript"/>
          <w:lang w:val="en-US"/>
        </w:rPr>
        <w:t>[18]</w:t>
      </w:r>
      <w:r w:rsidR="00E50C1C" w:rsidRPr="00954357">
        <w:rPr>
          <w:rFonts w:ascii="Book Antiqua" w:hAnsi="Book Antiqua"/>
          <w:sz w:val="24"/>
          <w:szCs w:val="24"/>
          <w:lang w:val="en-US"/>
        </w:rPr>
        <w:fldChar w:fldCharType="end"/>
      </w:r>
      <w:r w:rsidR="00E50C1C" w:rsidRPr="00954357">
        <w:rPr>
          <w:rFonts w:ascii="Book Antiqua" w:hAnsi="Book Antiqua"/>
          <w:sz w:val="24"/>
          <w:szCs w:val="24"/>
          <w:lang w:val="en-US"/>
        </w:rPr>
        <w:t>.</w:t>
      </w:r>
    </w:p>
    <w:p w14:paraId="2F12CE0B" w14:textId="77777777" w:rsidR="00C72894" w:rsidRPr="00954357" w:rsidRDefault="004B27EC"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T</w:t>
      </w:r>
      <w:r w:rsidR="00C72894" w:rsidRPr="00954357">
        <w:rPr>
          <w:rFonts w:ascii="Book Antiqua" w:hAnsi="Book Antiqua"/>
          <w:sz w:val="24"/>
          <w:szCs w:val="24"/>
          <w:lang w:val="en-US"/>
        </w:rPr>
        <w:t>he correlation between functional outcome measured by questionnaires (MSTS and TES</w:t>
      </w:r>
      <w:r w:rsidR="0035025E" w:rsidRPr="00954357">
        <w:rPr>
          <w:rFonts w:ascii="Book Antiqua" w:hAnsi="Book Antiqua"/>
          <w:sz w:val="24"/>
          <w:szCs w:val="24"/>
          <w:lang w:val="en-US"/>
        </w:rPr>
        <w:t>S</w:t>
      </w:r>
      <w:r w:rsidR="00C72894" w:rsidRPr="00954357">
        <w:rPr>
          <w:rFonts w:ascii="Book Antiqua" w:hAnsi="Book Antiqua"/>
          <w:sz w:val="24"/>
          <w:szCs w:val="24"/>
          <w:lang w:val="en-US"/>
        </w:rPr>
        <w:t>) and an objective measurement (TUG)</w:t>
      </w:r>
      <w:r w:rsidR="0035025E" w:rsidRPr="00954357">
        <w:rPr>
          <w:rFonts w:ascii="Book Antiqua" w:hAnsi="Book Antiqua"/>
          <w:sz w:val="24"/>
          <w:szCs w:val="24"/>
          <w:lang w:val="en-US"/>
        </w:rPr>
        <w:t xml:space="preserve"> was found by</w:t>
      </w:r>
      <w:r w:rsidR="00C72894" w:rsidRPr="00954357">
        <w:rPr>
          <w:rFonts w:ascii="Book Antiqua" w:hAnsi="Book Antiqua"/>
          <w:sz w:val="24"/>
          <w:szCs w:val="24"/>
          <w:lang w:val="en-US"/>
        </w:rPr>
        <w:t xml:space="preserve"> calculat</w:t>
      </w:r>
      <w:r w:rsidR="0035025E" w:rsidRPr="00954357">
        <w:rPr>
          <w:rFonts w:ascii="Book Antiqua" w:hAnsi="Book Antiqua"/>
          <w:sz w:val="24"/>
          <w:szCs w:val="24"/>
          <w:lang w:val="en-US"/>
        </w:rPr>
        <w:t>ing correlation coefficients</w:t>
      </w:r>
      <w:r w:rsidR="00C72894" w:rsidRPr="00954357">
        <w:rPr>
          <w:rFonts w:ascii="Book Antiqua" w:hAnsi="Book Antiqua"/>
          <w:sz w:val="24"/>
          <w:szCs w:val="24"/>
          <w:lang w:val="en-US"/>
        </w:rPr>
        <w:t xml:space="preserve"> between MSTS and TUG as well as TESS and TUG</w:t>
      </w:r>
      <w:r w:rsidR="0035025E" w:rsidRPr="00954357">
        <w:rPr>
          <w:rFonts w:ascii="Book Antiqua" w:hAnsi="Book Antiqua"/>
          <w:sz w:val="24"/>
          <w:szCs w:val="24"/>
          <w:lang w:val="en-US"/>
        </w:rPr>
        <w:t xml:space="preserve"> by using </w:t>
      </w:r>
      <w:r w:rsidR="00950F44" w:rsidRPr="00954357">
        <w:rPr>
          <w:rFonts w:ascii="Book Antiqua" w:hAnsi="Book Antiqua"/>
          <w:sz w:val="24"/>
          <w:szCs w:val="24"/>
          <w:lang w:val="en-US"/>
        </w:rPr>
        <w:t xml:space="preserve">either </w:t>
      </w:r>
      <w:r w:rsidR="0035025E" w:rsidRPr="00954357">
        <w:rPr>
          <w:rFonts w:ascii="Book Antiqua" w:hAnsi="Book Antiqua"/>
          <w:sz w:val="24"/>
          <w:szCs w:val="24"/>
          <w:lang w:val="en-US"/>
        </w:rPr>
        <w:t xml:space="preserve">Pearson’s </w:t>
      </w:r>
      <w:r w:rsidR="0035025E" w:rsidRPr="00954357">
        <w:rPr>
          <w:rFonts w:ascii="Book Antiqua" w:hAnsi="Book Antiqua"/>
          <w:i/>
          <w:sz w:val="24"/>
          <w:szCs w:val="24"/>
          <w:lang w:val="en-US"/>
        </w:rPr>
        <w:t>r</w:t>
      </w:r>
      <w:r w:rsidR="0035025E" w:rsidRPr="00954357">
        <w:rPr>
          <w:rFonts w:ascii="Book Antiqua" w:hAnsi="Book Antiqua"/>
          <w:sz w:val="24"/>
          <w:szCs w:val="24"/>
          <w:lang w:val="en-US"/>
        </w:rPr>
        <w:t xml:space="preserve"> or Spearman’s rank correlation coefficient</w:t>
      </w:r>
      <w:r w:rsidR="007B7FE9" w:rsidRPr="00954357">
        <w:rPr>
          <w:rFonts w:ascii="Book Antiqua" w:hAnsi="Book Antiqua"/>
          <w:sz w:val="24"/>
          <w:szCs w:val="24"/>
          <w:lang w:val="en-US"/>
        </w:rPr>
        <w:t>, depending on the distribution of data</w:t>
      </w:r>
      <w:r w:rsidR="0035025E" w:rsidRPr="00954357">
        <w:rPr>
          <w:rFonts w:ascii="Book Antiqua" w:hAnsi="Book Antiqua"/>
          <w:sz w:val="24"/>
          <w:szCs w:val="24"/>
          <w:lang w:val="en-US"/>
        </w:rPr>
        <w:t>.</w:t>
      </w:r>
    </w:p>
    <w:p w14:paraId="7F7744AC" w14:textId="77777777" w:rsidR="00C8172F" w:rsidRPr="00954357" w:rsidRDefault="00C8172F" w:rsidP="000C3A17">
      <w:pPr>
        <w:spacing w:after="0" w:line="360" w:lineRule="auto"/>
        <w:jc w:val="both"/>
        <w:rPr>
          <w:rFonts w:ascii="Book Antiqua" w:hAnsi="Book Antiqua"/>
          <w:sz w:val="24"/>
          <w:szCs w:val="24"/>
          <w:lang w:val="en-US"/>
        </w:rPr>
      </w:pPr>
    </w:p>
    <w:p w14:paraId="1D928208" w14:textId="4770A1F1" w:rsidR="00F308DB" w:rsidRPr="00954357" w:rsidRDefault="00D55CF2" w:rsidP="000C3A17">
      <w:pPr>
        <w:spacing w:after="0" w:line="360" w:lineRule="auto"/>
        <w:jc w:val="both"/>
        <w:rPr>
          <w:rFonts w:ascii="Book Antiqua" w:hAnsi="Book Antiqua"/>
          <w:b/>
          <w:sz w:val="24"/>
          <w:szCs w:val="24"/>
          <w:lang w:val="en-US"/>
        </w:rPr>
      </w:pPr>
      <w:r w:rsidRPr="00954357">
        <w:rPr>
          <w:rFonts w:ascii="Book Antiqua" w:hAnsi="Book Antiqua"/>
          <w:b/>
          <w:sz w:val="24"/>
          <w:szCs w:val="24"/>
          <w:lang w:val="en-US"/>
        </w:rPr>
        <w:t>RESULTS</w:t>
      </w:r>
    </w:p>
    <w:p w14:paraId="18933703" w14:textId="77777777" w:rsidR="00D924CA" w:rsidRPr="00954357" w:rsidRDefault="00D924CA" w:rsidP="000C3A17">
      <w:pPr>
        <w:spacing w:after="0" w:line="360" w:lineRule="auto"/>
        <w:jc w:val="both"/>
        <w:rPr>
          <w:rFonts w:ascii="Book Antiqua" w:hAnsi="Book Antiqua" w:cstheme="minorHAnsi"/>
          <w:b/>
          <w:i/>
          <w:sz w:val="24"/>
          <w:szCs w:val="24"/>
          <w:lang w:val="en-US"/>
        </w:rPr>
      </w:pPr>
      <w:r w:rsidRPr="00954357">
        <w:rPr>
          <w:rFonts w:ascii="Book Antiqua" w:hAnsi="Book Antiqua" w:cstheme="minorHAnsi"/>
          <w:b/>
          <w:i/>
          <w:sz w:val="24"/>
          <w:szCs w:val="24"/>
          <w:lang w:val="en-US"/>
        </w:rPr>
        <w:t>Translation</w:t>
      </w:r>
    </w:p>
    <w:p w14:paraId="62B23A37" w14:textId="21005A0D" w:rsidR="00464789" w:rsidRPr="00954357" w:rsidRDefault="00E50C1C"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lastRenderedPageBreak/>
        <w:t>The results showed</w:t>
      </w:r>
      <w:r w:rsidR="00D924CA" w:rsidRPr="00954357">
        <w:rPr>
          <w:rFonts w:ascii="Book Antiqua" w:hAnsi="Book Antiqua" w:cstheme="minorHAnsi"/>
          <w:sz w:val="24"/>
          <w:szCs w:val="24"/>
          <w:lang w:val="en-US"/>
        </w:rPr>
        <w:t xml:space="preserve"> </w:t>
      </w:r>
      <w:r w:rsidRPr="00954357">
        <w:rPr>
          <w:rFonts w:ascii="Book Antiqua" w:hAnsi="Book Antiqua" w:cstheme="minorHAnsi"/>
          <w:sz w:val="24"/>
          <w:szCs w:val="24"/>
          <w:lang w:val="en-US"/>
        </w:rPr>
        <w:t>an</w:t>
      </w:r>
      <w:r w:rsidR="00D924CA" w:rsidRPr="00954357">
        <w:rPr>
          <w:rFonts w:ascii="Book Antiqua" w:hAnsi="Book Antiqua" w:cstheme="minorHAnsi"/>
          <w:sz w:val="24"/>
          <w:szCs w:val="24"/>
          <w:lang w:val="en-US"/>
        </w:rPr>
        <w:t xml:space="preserve"> overall high consistency between the two forward</w:t>
      </w:r>
      <w:r w:rsidR="00950F44" w:rsidRPr="00954357">
        <w:rPr>
          <w:rFonts w:ascii="Book Antiqua" w:hAnsi="Book Antiqua" w:cstheme="minorHAnsi"/>
          <w:sz w:val="24"/>
          <w:szCs w:val="24"/>
          <w:lang w:val="en-US"/>
        </w:rPr>
        <w:t>-</w:t>
      </w:r>
      <w:r w:rsidR="00D924CA" w:rsidRPr="00954357">
        <w:rPr>
          <w:rFonts w:ascii="Book Antiqua" w:hAnsi="Book Antiqua" w:cstheme="minorHAnsi"/>
          <w:sz w:val="24"/>
          <w:szCs w:val="24"/>
          <w:lang w:val="en-US"/>
        </w:rPr>
        <w:t>translations and the two back</w:t>
      </w:r>
      <w:r w:rsidR="00F00603" w:rsidRPr="00954357">
        <w:rPr>
          <w:rFonts w:ascii="Book Antiqua" w:hAnsi="Book Antiqua" w:cstheme="minorHAnsi"/>
          <w:sz w:val="24"/>
          <w:szCs w:val="24"/>
          <w:lang w:val="en-US"/>
        </w:rPr>
        <w:t>-</w:t>
      </w:r>
      <w:r w:rsidR="00D924CA" w:rsidRPr="00954357">
        <w:rPr>
          <w:rFonts w:ascii="Book Antiqua" w:hAnsi="Book Antiqua" w:cstheme="minorHAnsi"/>
          <w:sz w:val="24"/>
          <w:szCs w:val="24"/>
          <w:lang w:val="en-US"/>
        </w:rPr>
        <w:t xml:space="preserve">translations when compared with the original English version. Only the item concerning emotional acceptance was found to </w:t>
      </w:r>
      <w:r w:rsidR="00464789" w:rsidRPr="00954357">
        <w:rPr>
          <w:rFonts w:ascii="Book Antiqua" w:hAnsi="Book Antiqua" w:cstheme="minorHAnsi"/>
          <w:sz w:val="24"/>
          <w:szCs w:val="24"/>
          <w:lang w:val="en-US"/>
        </w:rPr>
        <w:t>be slightly different due to the differences in how Danish people express their feelings concerning their health and the treatment</w:t>
      </w:r>
      <w:r w:rsidR="003E0D5C" w:rsidRPr="00954357">
        <w:rPr>
          <w:rFonts w:ascii="Book Antiqua" w:hAnsi="Book Antiqua" w:cstheme="minorHAnsi"/>
          <w:sz w:val="24"/>
          <w:szCs w:val="24"/>
          <w:lang w:val="en-US"/>
        </w:rPr>
        <w:t xml:space="preserve">. In the original English version words such as </w:t>
      </w:r>
      <w:r w:rsidR="00DC491E">
        <w:rPr>
          <w:rFonts w:ascii="Book Antiqua" w:hAnsi="Book Antiqua" w:cstheme="minorHAnsi"/>
          <w:sz w:val="24"/>
          <w:szCs w:val="24"/>
          <w:lang w:val="en-US" w:eastAsia="zh-CN"/>
        </w:rPr>
        <w:t>“</w:t>
      </w:r>
      <w:r w:rsidR="003E0D5C" w:rsidRPr="00954357">
        <w:rPr>
          <w:rFonts w:ascii="Book Antiqua" w:hAnsi="Book Antiqua" w:cstheme="minorHAnsi"/>
          <w:sz w:val="24"/>
          <w:szCs w:val="24"/>
          <w:lang w:val="en-US"/>
        </w:rPr>
        <w:t>enthusiastic</w:t>
      </w:r>
      <w:r w:rsidR="00DC491E">
        <w:rPr>
          <w:rFonts w:ascii="Book Antiqua" w:hAnsi="Book Antiqua" w:cstheme="minorHAnsi"/>
          <w:sz w:val="24"/>
          <w:szCs w:val="24"/>
          <w:lang w:val="en-US" w:eastAsia="zh-CN"/>
        </w:rPr>
        <w:t>”</w:t>
      </w:r>
      <w:r w:rsidR="003E0D5C" w:rsidRPr="00954357">
        <w:rPr>
          <w:rFonts w:ascii="Book Antiqua" w:hAnsi="Book Antiqua" w:cstheme="minorHAnsi"/>
          <w:sz w:val="24"/>
          <w:szCs w:val="24"/>
          <w:lang w:val="en-US"/>
        </w:rPr>
        <w:t xml:space="preserve"> and </w:t>
      </w:r>
      <w:r w:rsidR="00DC491E">
        <w:rPr>
          <w:rFonts w:ascii="Book Antiqua" w:hAnsi="Book Antiqua" w:cstheme="minorHAnsi"/>
          <w:sz w:val="24"/>
          <w:szCs w:val="24"/>
          <w:lang w:val="en-US" w:eastAsia="zh-CN"/>
        </w:rPr>
        <w:t>“</w:t>
      </w:r>
      <w:r w:rsidR="003E0D5C" w:rsidRPr="00954357">
        <w:rPr>
          <w:rFonts w:ascii="Book Antiqua" w:hAnsi="Book Antiqua" w:cstheme="minorHAnsi"/>
          <w:sz w:val="24"/>
          <w:szCs w:val="24"/>
          <w:lang w:val="en-US"/>
        </w:rPr>
        <w:t>like it</w:t>
      </w:r>
      <w:r w:rsidR="00DC491E">
        <w:rPr>
          <w:rFonts w:ascii="Book Antiqua" w:hAnsi="Book Antiqua" w:cstheme="minorHAnsi"/>
          <w:sz w:val="24"/>
          <w:szCs w:val="24"/>
          <w:lang w:val="en-US" w:eastAsia="zh-CN"/>
        </w:rPr>
        <w:t>”</w:t>
      </w:r>
      <w:r w:rsidR="003E0D5C" w:rsidRPr="00954357">
        <w:rPr>
          <w:rFonts w:ascii="Book Antiqua" w:hAnsi="Book Antiqua" w:cstheme="minorHAnsi"/>
          <w:sz w:val="24"/>
          <w:szCs w:val="24"/>
          <w:lang w:val="en-US"/>
        </w:rPr>
        <w:t xml:space="preserve"> are used for describing the feelings of the surgical treatment, </w:t>
      </w:r>
      <w:r w:rsidR="00FC2824" w:rsidRPr="00954357">
        <w:rPr>
          <w:rFonts w:ascii="Book Antiqua" w:hAnsi="Book Antiqua" w:cstheme="minorHAnsi"/>
          <w:sz w:val="24"/>
          <w:szCs w:val="24"/>
          <w:lang w:val="en-US"/>
        </w:rPr>
        <w:t xml:space="preserve">however </w:t>
      </w:r>
      <w:r w:rsidR="003E0D5C" w:rsidRPr="00954357">
        <w:rPr>
          <w:rFonts w:ascii="Book Antiqua" w:hAnsi="Book Antiqua" w:cstheme="minorHAnsi"/>
          <w:sz w:val="24"/>
          <w:szCs w:val="24"/>
          <w:lang w:val="en-US"/>
        </w:rPr>
        <w:t xml:space="preserve">a Danish patient </w:t>
      </w:r>
      <w:r w:rsidR="00FC2824" w:rsidRPr="00954357">
        <w:rPr>
          <w:rFonts w:ascii="Book Antiqua" w:hAnsi="Book Antiqua" w:cstheme="minorHAnsi"/>
          <w:sz w:val="24"/>
          <w:szCs w:val="24"/>
          <w:lang w:val="en-US"/>
        </w:rPr>
        <w:t>might</w:t>
      </w:r>
      <w:r w:rsidR="003E0D5C" w:rsidRPr="00954357">
        <w:rPr>
          <w:rFonts w:ascii="Book Antiqua" w:hAnsi="Book Antiqua" w:cstheme="minorHAnsi"/>
          <w:sz w:val="24"/>
          <w:szCs w:val="24"/>
          <w:lang w:val="en-US"/>
        </w:rPr>
        <w:t xml:space="preserve"> find this wording </w:t>
      </w:r>
      <w:r w:rsidR="00B27300" w:rsidRPr="00954357">
        <w:rPr>
          <w:rFonts w:ascii="Book Antiqua" w:hAnsi="Book Antiqua" w:cstheme="minorHAnsi"/>
          <w:sz w:val="24"/>
          <w:szCs w:val="24"/>
          <w:lang w:val="en-US"/>
        </w:rPr>
        <w:t xml:space="preserve">culturally </w:t>
      </w:r>
      <w:r w:rsidR="003E0D5C" w:rsidRPr="00954357">
        <w:rPr>
          <w:rFonts w:ascii="Book Antiqua" w:hAnsi="Book Antiqua" w:cstheme="minorHAnsi"/>
          <w:sz w:val="24"/>
          <w:szCs w:val="24"/>
          <w:lang w:val="en-US"/>
        </w:rPr>
        <w:t>strange for describing the feelings of a cancer diagnosis and the treatment of this.</w:t>
      </w:r>
      <w:r w:rsidR="00464789" w:rsidRPr="00954357">
        <w:rPr>
          <w:rFonts w:ascii="Book Antiqua" w:hAnsi="Book Antiqua" w:cstheme="minorHAnsi"/>
          <w:sz w:val="24"/>
          <w:szCs w:val="24"/>
          <w:lang w:val="en-US"/>
        </w:rPr>
        <w:t xml:space="preserve"> </w:t>
      </w:r>
      <w:r w:rsidR="003E0D5C" w:rsidRPr="00954357">
        <w:rPr>
          <w:rFonts w:ascii="Book Antiqua" w:hAnsi="Book Antiqua" w:cstheme="minorHAnsi"/>
          <w:sz w:val="24"/>
          <w:szCs w:val="24"/>
          <w:lang w:val="en-US"/>
        </w:rPr>
        <w:t>T</w:t>
      </w:r>
      <w:r w:rsidR="00464789" w:rsidRPr="00954357">
        <w:rPr>
          <w:rFonts w:ascii="Book Antiqua" w:hAnsi="Book Antiqua" w:cstheme="minorHAnsi"/>
          <w:sz w:val="24"/>
          <w:szCs w:val="24"/>
          <w:lang w:val="en-US"/>
        </w:rPr>
        <w:t>he Danish version</w:t>
      </w:r>
      <w:r w:rsidR="003E0D5C" w:rsidRPr="00954357">
        <w:rPr>
          <w:rFonts w:ascii="Book Antiqua" w:hAnsi="Book Antiqua" w:cstheme="minorHAnsi"/>
          <w:sz w:val="24"/>
          <w:szCs w:val="24"/>
          <w:lang w:val="en-US"/>
        </w:rPr>
        <w:t xml:space="preserve"> </w:t>
      </w:r>
      <w:r w:rsidR="00FC2824" w:rsidRPr="00954357">
        <w:rPr>
          <w:rFonts w:ascii="Book Antiqua" w:hAnsi="Book Antiqua" w:cstheme="minorHAnsi"/>
          <w:sz w:val="24"/>
          <w:szCs w:val="24"/>
          <w:lang w:val="en-US"/>
        </w:rPr>
        <w:t xml:space="preserve">does </w:t>
      </w:r>
      <w:r w:rsidR="003E0D5C" w:rsidRPr="00954357">
        <w:rPr>
          <w:rFonts w:ascii="Book Antiqua" w:hAnsi="Book Antiqua" w:cstheme="minorHAnsi"/>
          <w:sz w:val="24"/>
          <w:szCs w:val="24"/>
          <w:lang w:val="en-US"/>
        </w:rPr>
        <w:t>however</w:t>
      </w:r>
      <w:r w:rsidR="00464789" w:rsidRPr="00954357">
        <w:rPr>
          <w:rFonts w:ascii="Book Antiqua" w:hAnsi="Book Antiqua" w:cstheme="minorHAnsi"/>
          <w:sz w:val="24"/>
          <w:szCs w:val="24"/>
          <w:lang w:val="en-US"/>
        </w:rPr>
        <w:t xml:space="preserve"> take this into account, hence </w:t>
      </w:r>
      <w:r w:rsidR="00FC2824" w:rsidRPr="00954357">
        <w:rPr>
          <w:rFonts w:ascii="Book Antiqua" w:hAnsi="Book Antiqua" w:cstheme="minorHAnsi"/>
          <w:sz w:val="24"/>
          <w:szCs w:val="24"/>
          <w:lang w:val="en-US"/>
        </w:rPr>
        <w:t>the</w:t>
      </w:r>
      <w:r w:rsidR="00465093" w:rsidRPr="00954357">
        <w:rPr>
          <w:rFonts w:ascii="Book Antiqua" w:hAnsi="Book Antiqua" w:cstheme="minorHAnsi"/>
          <w:sz w:val="24"/>
          <w:szCs w:val="24"/>
          <w:lang w:val="en-US"/>
        </w:rPr>
        <w:t xml:space="preserve"> emotional acceptance</w:t>
      </w:r>
      <w:r w:rsidR="00464789" w:rsidRPr="00954357">
        <w:rPr>
          <w:rFonts w:ascii="Book Antiqua" w:hAnsi="Book Antiqua" w:cstheme="minorHAnsi"/>
          <w:sz w:val="24"/>
          <w:szCs w:val="24"/>
          <w:lang w:val="en-US"/>
        </w:rPr>
        <w:t xml:space="preserve"> item was still found appropriate</w:t>
      </w:r>
      <w:r w:rsidR="00D924CA" w:rsidRPr="00954357">
        <w:rPr>
          <w:rFonts w:ascii="Book Antiqua" w:hAnsi="Book Antiqua" w:cstheme="minorHAnsi"/>
          <w:sz w:val="24"/>
          <w:szCs w:val="24"/>
          <w:lang w:val="en-US"/>
        </w:rPr>
        <w:t>.</w:t>
      </w:r>
    </w:p>
    <w:p w14:paraId="6A703ECC" w14:textId="77777777" w:rsidR="00145E78" w:rsidRPr="00954357" w:rsidRDefault="00145E78" w:rsidP="000C3A17">
      <w:pPr>
        <w:spacing w:after="0" w:line="360" w:lineRule="auto"/>
        <w:jc w:val="both"/>
        <w:rPr>
          <w:rFonts w:ascii="Book Antiqua" w:hAnsi="Book Antiqua" w:cstheme="minorHAnsi"/>
          <w:sz w:val="24"/>
          <w:szCs w:val="24"/>
          <w:lang w:val="en-US"/>
        </w:rPr>
      </w:pPr>
    </w:p>
    <w:p w14:paraId="6F260ABF" w14:textId="77777777" w:rsidR="00D924CA" w:rsidRPr="00954357" w:rsidRDefault="00D924CA" w:rsidP="000C3A17">
      <w:pPr>
        <w:spacing w:after="0" w:line="360" w:lineRule="auto"/>
        <w:jc w:val="both"/>
        <w:rPr>
          <w:rFonts w:ascii="Book Antiqua" w:hAnsi="Book Antiqua" w:cstheme="minorHAnsi"/>
          <w:b/>
          <w:i/>
          <w:sz w:val="24"/>
          <w:szCs w:val="24"/>
          <w:lang w:val="en-US"/>
        </w:rPr>
      </w:pPr>
      <w:r w:rsidRPr="00954357">
        <w:rPr>
          <w:rFonts w:ascii="Book Antiqua" w:hAnsi="Book Antiqua" w:cstheme="minorHAnsi"/>
          <w:b/>
          <w:i/>
          <w:sz w:val="24"/>
          <w:szCs w:val="24"/>
          <w:lang w:val="en-US"/>
        </w:rPr>
        <w:t>Validation</w:t>
      </w:r>
    </w:p>
    <w:p w14:paraId="21773E25" w14:textId="1F08C46C" w:rsidR="00DF006D" w:rsidRPr="00954357" w:rsidRDefault="00DF006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 xml:space="preserve">The demographic data concerning the patients is listed in </w:t>
      </w:r>
      <w:r w:rsidR="00D55CF2" w:rsidRPr="00954357">
        <w:rPr>
          <w:rFonts w:ascii="Book Antiqua" w:hAnsi="Book Antiqua" w:cstheme="minorHAnsi" w:hint="eastAsia"/>
          <w:sz w:val="24"/>
          <w:szCs w:val="24"/>
          <w:lang w:val="en-US" w:eastAsia="zh-CN"/>
        </w:rPr>
        <w:t>T</w:t>
      </w:r>
      <w:r w:rsidRPr="00954357">
        <w:rPr>
          <w:rFonts w:ascii="Book Antiqua" w:hAnsi="Book Antiqua" w:cstheme="minorHAnsi"/>
          <w:sz w:val="24"/>
          <w:szCs w:val="24"/>
          <w:lang w:val="en-US"/>
        </w:rPr>
        <w:t xml:space="preserve">able </w:t>
      </w:r>
      <w:r w:rsidR="00771B39" w:rsidRPr="00954357">
        <w:rPr>
          <w:rFonts w:ascii="Book Antiqua" w:hAnsi="Book Antiqua" w:cstheme="minorHAnsi"/>
          <w:sz w:val="24"/>
          <w:szCs w:val="24"/>
          <w:lang w:val="en-US"/>
        </w:rPr>
        <w:t>1</w:t>
      </w:r>
      <w:r w:rsidRPr="00954357">
        <w:rPr>
          <w:rFonts w:ascii="Book Antiqua" w:hAnsi="Book Antiqua" w:cstheme="minorHAnsi"/>
          <w:sz w:val="24"/>
          <w:szCs w:val="24"/>
          <w:lang w:val="en-US"/>
        </w:rPr>
        <w:t>.</w:t>
      </w:r>
      <w:r w:rsidR="00D6038E" w:rsidRPr="00954357">
        <w:rPr>
          <w:rFonts w:ascii="Book Antiqua" w:hAnsi="Book Antiqua" w:cstheme="minorHAnsi"/>
          <w:sz w:val="24"/>
          <w:szCs w:val="24"/>
          <w:lang w:val="en-US"/>
        </w:rPr>
        <w:t xml:space="preserve"> </w:t>
      </w:r>
      <w:r w:rsidR="005A0056" w:rsidRPr="00954357">
        <w:rPr>
          <w:rFonts w:ascii="Book Antiqua" w:hAnsi="Book Antiqua" w:cstheme="minorHAnsi"/>
          <w:sz w:val="24"/>
          <w:szCs w:val="24"/>
          <w:lang w:val="en-US"/>
        </w:rPr>
        <w:t>The participation rate was 89.9%.</w:t>
      </w:r>
      <w:r w:rsidR="00897FC4" w:rsidRPr="00954357">
        <w:rPr>
          <w:rFonts w:ascii="Book Antiqua" w:hAnsi="Book Antiqua" w:cstheme="minorHAnsi"/>
          <w:sz w:val="24"/>
          <w:szCs w:val="24"/>
          <w:lang w:val="en-US"/>
        </w:rPr>
        <w:t xml:space="preserve"> Table </w:t>
      </w:r>
      <w:r w:rsidR="00771B39" w:rsidRPr="00954357">
        <w:rPr>
          <w:rFonts w:ascii="Book Antiqua" w:hAnsi="Book Antiqua" w:cstheme="minorHAnsi"/>
          <w:sz w:val="24"/>
          <w:szCs w:val="24"/>
          <w:lang w:val="en-US"/>
        </w:rPr>
        <w:t>2</w:t>
      </w:r>
      <w:r w:rsidR="00897FC4" w:rsidRPr="00954357">
        <w:rPr>
          <w:rFonts w:ascii="Book Antiqua" w:hAnsi="Book Antiqua" w:cstheme="minorHAnsi"/>
          <w:sz w:val="24"/>
          <w:szCs w:val="24"/>
          <w:lang w:val="en-US"/>
        </w:rPr>
        <w:t xml:space="preserve"> describes the reasons for the 27 patients not participating in the study.</w:t>
      </w:r>
      <w:r w:rsidR="005A0056" w:rsidRPr="00954357">
        <w:rPr>
          <w:rFonts w:ascii="Book Antiqua" w:hAnsi="Book Antiqua" w:cstheme="minorHAnsi"/>
          <w:sz w:val="24"/>
          <w:szCs w:val="24"/>
          <w:lang w:val="en-US"/>
        </w:rPr>
        <w:t xml:space="preserve"> </w:t>
      </w:r>
      <w:r w:rsidR="00364DF4" w:rsidRPr="00954357">
        <w:rPr>
          <w:rFonts w:ascii="Book Antiqua" w:hAnsi="Book Antiqua" w:cstheme="minorHAnsi"/>
          <w:sz w:val="24"/>
          <w:szCs w:val="24"/>
          <w:lang w:val="en-US"/>
        </w:rPr>
        <w:t>The median MSTS scores for upper and lower extremity versions were 93 (Interquartile range (IQR): 80-100) and 87 (IQR: 73-97), respectively. The median TESS scores for upper and lower extremity version</w:t>
      </w:r>
      <w:r w:rsidR="009F1FBD" w:rsidRPr="00954357">
        <w:rPr>
          <w:rFonts w:ascii="Book Antiqua" w:hAnsi="Book Antiqua" w:cstheme="minorHAnsi"/>
          <w:sz w:val="24"/>
          <w:szCs w:val="24"/>
          <w:lang w:val="en-US"/>
        </w:rPr>
        <w:t>s</w:t>
      </w:r>
      <w:r w:rsidR="00364DF4" w:rsidRPr="00954357">
        <w:rPr>
          <w:rFonts w:ascii="Book Antiqua" w:hAnsi="Book Antiqua" w:cstheme="minorHAnsi"/>
          <w:sz w:val="24"/>
          <w:szCs w:val="24"/>
          <w:lang w:val="en-US"/>
        </w:rPr>
        <w:t xml:space="preserve"> were 98 (IQR: 83-100) and 93 (IQR: 81-98), respectively. The median TUG time (in seconds) was 6.4 (IQR: 5.4-8.0).</w:t>
      </w:r>
    </w:p>
    <w:p w14:paraId="7697D58C" w14:textId="4B74B24A" w:rsidR="00DF006D" w:rsidRPr="00954357" w:rsidRDefault="00DF006D" w:rsidP="000C3A17">
      <w:pPr>
        <w:spacing w:after="0" w:line="360" w:lineRule="auto"/>
        <w:ind w:firstLineChars="100" w:firstLine="240"/>
        <w:jc w:val="both"/>
        <w:rPr>
          <w:rFonts w:ascii="Book Antiqua" w:hAnsi="Book Antiqua" w:cstheme="minorHAnsi"/>
          <w:sz w:val="24"/>
          <w:szCs w:val="24"/>
          <w:lang w:val="en-US"/>
        </w:rPr>
      </w:pPr>
      <w:r w:rsidRPr="00954357">
        <w:rPr>
          <w:rFonts w:ascii="Book Antiqua" w:hAnsi="Book Antiqua" w:cstheme="minorHAnsi"/>
          <w:sz w:val="24"/>
          <w:szCs w:val="24"/>
          <w:lang w:val="en-US"/>
        </w:rPr>
        <w:t>The test for internal consistency resulted in a Cronbach’s α of</w:t>
      </w:r>
      <w:r w:rsidR="00136D30" w:rsidRPr="00954357">
        <w:rPr>
          <w:rFonts w:ascii="Book Antiqua" w:hAnsi="Book Antiqua" w:cstheme="minorHAnsi"/>
          <w:sz w:val="24"/>
          <w:szCs w:val="24"/>
          <w:lang w:val="en-US"/>
        </w:rPr>
        <w:t xml:space="preserve"> 0.85</w:t>
      </w:r>
      <w:r w:rsidRPr="00954357">
        <w:rPr>
          <w:rFonts w:ascii="Book Antiqua" w:hAnsi="Book Antiqua" w:cstheme="minorHAnsi"/>
          <w:sz w:val="24"/>
          <w:szCs w:val="24"/>
          <w:lang w:val="en-US"/>
        </w:rPr>
        <w:t xml:space="preserve"> for the </w:t>
      </w:r>
      <w:r w:rsidR="00276C54" w:rsidRPr="00954357">
        <w:rPr>
          <w:rFonts w:ascii="Book Antiqua" w:hAnsi="Book Antiqua" w:cstheme="minorHAnsi"/>
          <w:sz w:val="24"/>
          <w:szCs w:val="24"/>
          <w:lang w:val="en-US"/>
        </w:rPr>
        <w:t xml:space="preserve">upper extremity version </w:t>
      </w:r>
      <w:r w:rsidRPr="00954357">
        <w:rPr>
          <w:rFonts w:ascii="Book Antiqua" w:hAnsi="Book Antiqua" w:cstheme="minorHAnsi"/>
          <w:sz w:val="24"/>
          <w:szCs w:val="24"/>
          <w:lang w:val="en-US"/>
        </w:rPr>
        <w:t xml:space="preserve">and </w:t>
      </w:r>
      <w:r w:rsidR="00136D30" w:rsidRPr="00954357">
        <w:rPr>
          <w:rFonts w:ascii="Book Antiqua" w:hAnsi="Book Antiqua" w:cstheme="minorHAnsi"/>
          <w:sz w:val="24"/>
          <w:szCs w:val="24"/>
          <w:lang w:val="en-US"/>
        </w:rPr>
        <w:t>0.79</w:t>
      </w:r>
      <w:r w:rsidRPr="00954357">
        <w:rPr>
          <w:rFonts w:ascii="Book Antiqua" w:hAnsi="Book Antiqua" w:cstheme="minorHAnsi"/>
          <w:sz w:val="24"/>
          <w:szCs w:val="24"/>
          <w:lang w:val="en-US"/>
        </w:rPr>
        <w:t xml:space="preserve"> </w:t>
      </w:r>
      <w:r w:rsidR="00276C54" w:rsidRPr="00954357">
        <w:rPr>
          <w:rFonts w:ascii="Book Antiqua" w:hAnsi="Book Antiqua" w:cstheme="minorHAnsi"/>
          <w:sz w:val="24"/>
          <w:szCs w:val="24"/>
          <w:lang w:val="en-US"/>
        </w:rPr>
        <w:t>for the lower extremity version</w:t>
      </w:r>
      <w:r w:rsidRPr="00954357">
        <w:rPr>
          <w:rFonts w:ascii="Book Antiqua" w:hAnsi="Book Antiqua" w:cstheme="minorHAnsi"/>
          <w:sz w:val="24"/>
          <w:szCs w:val="24"/>
          <w:lang w:val="en-US"/>
        </w:rPr>
        <w:t xml:space="preserve">. The inter-rater reliability was also measured by the ICC and was found to be </w:t>
      </w:r>
      <w:r w:rsidR="00DC491E">
        <w:rPr>
          <w:rFonts w:ascii="Book Antiqua" w:hAnsi="Book Antiqua" w:cstheme="minorHAnsi"/>
          <w:sz w:val="24"/>
          <w:szCs w:val="24"/>
          <w:lang w:val="en-US"/>
        </w:rPr>
        <w:t>0.95 (95%</w:t>
      </w:r>
      <w:r w:rsidR="00136D30" w:rsidRPr="00954357">
        <w:rPr>
          <w:rFonts w:ascii="Book Antiqua" w:hAnsi="Book Antiqua" w:cstheme="minorHAnsi"/>
          <w:sz w:val="24"/>
          <w:szCs w:val="24"/>
          <w:lang w:val="en-US"/>
        </w:rPr>
        <w:t>CI</w:t>
      </w:r>
      <w:r w:rsidR="00DC491E">
        <w:rPr>
          <w:rFonts w:ascii="Book Antiqua" w:hAnsi="Book Antiqua" w:cstheme="minorHAnsi" w:hint="eastAsia"/>
          <w:sz w:val="24"/>
          <w:szCs w:val="24"/>
          <w:lang w:val="en-US" w:eastAsia="zh-CN"/>
        </w:rPr>
        <w:t>:</w:t>
      </w:r>
      <w:r w:rsidR="00136D30" w:rsidRPr="00954357">
        <w:rPr>
          <w:rFonts w:ascii="Book Antiqua" w:hAnsi="Book Antiqua" w:cstheme="minorHAnsi"/>
          <w:sz w:val="24"/>
          <w:szCs w:val="24"/>
          <w:lang w:val="en-US"/>
        </w:rPr>
        <w:t xml:space="preserve"> 0.92</w:t>
      </w:r>
      <w:r w:rsidR="00515620" w:rsidRPr="00954357">
        <w:rPr>
          <w:rFonts w:ascii="Book Antiqua" w:hAnsi="Book Antiqua" w:cstheme="minorHAnsi" w:hint="eastAsia"/>
          <w:sz w:val="24"/>
          <w:szCs w:val="24"/>
          <w:lang w:val="en-US" w:eastAsia="zh-CN"/>
        </w:rPr>
        <w:t>-</w:t>
      </w:r>
      <w:r w:rsidR="00136D30" w:rsidRPr="00954357">
        <w:rPr>
          <w:rFonts w:ascii="Book Antiqua" w:hAnsi="Book Antiqua" w:cstheme="minorHAnsi"/>
          <w:sz w:val="24"/>
          <w:szCs w:val="24"/>
          <w:lang w:val="en-US"/>
        </w:rPr>
        <w:t xml:space="preserve">0.97) for the </w:t>
      </w:r>
      <w:r w:rsidR="00D55CF2" w:rsidRPr="00954357">
        <w:rPr>
          <w:rFonts w:ascii="Book Antiqua" w:hAnsi="Book Antiqua" w:cstheme="minorHAnsi"/>
          <w:sz w:val="24"/>
          <w:szCs w:val="24"/>
          <w:lang w:val="en-US"/>
        </w:rPr>
        <w:t>upper extremity</w:t>
      </w:r>
      <w:r w:rsidR="00DC491E">
        <w:rPr>
          <w:rFonts w:ascii="Book Antiqua" w:hAnsi="Book Antiqua" w:cstheme="minorHAnsi"/>
          <w:sz w:val="24"/>
          <w:szCs w:val="24"/>
          <w:lang w:val="en-US"/>
        </w:rPr>
        <w:t xml:space="preserve"> version and 0.88 (95%</w:t>
      </w:r>
      <w:r w:rsidR="00136D30" w:rsidRPr="00954357">
        <w:rPr>
          <w:rFonts w:ascii="Book Antiqua" w:hAnsi="Book Antiqua" w:cstheme="minorHAnsi"/>
          <w:sz w:val="24"/>
          <w:szCs w:val="24"/>
          <w:lang w:val="en-US"/>
        </w:rPr>
        <w:t>CI</w:t>
      </w:r>
      <w:r w:rsidR="00DC491E">
        <w:rPr>
          <w:rFonts w:ascii="Book Antiqua" w:hAnsi="Book Antiqua" w:cstheme="minorHAnsi" w:hint="eastAsia"/>
          <w:sz w:val="24"/>
          <w:szCs w:val="24"/>
          <w:lang w:val="en-US" w:eastAsia="zh-CN"/>
        </w:rPr>
        <w:t>:</w:t>
      </w:r>
      <w:r w:rsidR="00136D30" w:rsidRPr="00954357">
        <w:rPr>
          <w:rFonts w:ascii="Book Antiqua" w:hAnsi="Book Antiqua" w:cstheme="minorHAnsi"/>
          <w:sz w:val="24"/>
          <w:szCs w:val="24"/>
          <w:lang w:val="en-US"/>
        </w:rPr>
        <w:t xml:space="preserve"> 0.84</w:t>
      </w:r>
      <w:r w:rsidR="00515620" w:rsidRPr="00954357">
        <w:rPr>
          <w:rFonts w:ascii="Book Antiqua" w:hAnsi="Book Antiqua" w:cstheme="minorHAnsi" w:hint="eastAsia"/>
          <w:sz w:val="24"/>
          <w:szCs w:val="24"/>
          <w:lang w:val="en-US" w:eastAsia="zh-CN"/>
        </w:rPr>
        <w:t>-</w:t>
      </w:r>
      <w:r w:rsidR="00136D30" w:rsidRPr="00954357">
        <w:rPr>
          <w:rFonts w:ascii="Book Antiqua" w:hAnsi="Book Antiqua" w:cstheme="minorHAnsi"/>
          <w:sz w:val="24"/>
          <w:szCs w:val="24"/>
          <w:lang w:val="en-US"/>
        </w:rPr>
        <w:t>0.91</w:t>
      </w:r>
      <w:r w:rsidRPr="00954357">
        <w:rPr>
          <w:rFonts w:ascii="Book Antiqua" w:hAnsi="Book Antiqua" w:cstheme="minorHAnsi"/>
          <w:sz w:val="24"/>
          <w:szCs w:val="24"/>
          <w:lang w:val="en-US"/>
        </w:rPr>
        <w:t xml:space="preserve">) for the </w:t>
      </w:r>
      <w:r w:rsidR="00D55CF2" w:rsidRPr="00954357">
        <w:rPr>
          <w:rFonts w:ascii="Book Antiqua" w:hAnsi="Book Antiqua" w:cstheme="minorHAnsi"/>
          <w:sz w:val="24"/>
          <w:szCs w:val="24"/>
          <w:lang w:val="en-US"/>
        </w:rPr>
        <w:t>lower extremity</w:t>
      </w:r>
      <w:r w:rsidRPr="00954357">
        <w:rPr>
          <w:rFonts w:ascii="Book Antiqua" w:hAnsi="Book Antiqua" w:cstheme="minorHAnsi"/>
          <w:sz w:val="24"/>
          <w:szCs w:val="24"/>
          <w:lang w:val="en-US"/>
        </w:rPr>
        <w:t xml:space="preserve"> version. Figure</w:t>
      </w:r>
      <w:r w:rsidR="00DD75B0" w:rsidRPr="00954357">
        <w:rPr>
          <w:rFonts w:ascii="Book Antiqua" w:hAnsi="Book Antiqua" w:cstheme="minorHAnsi" w:hint="eastAsia"/>
          <w:sz w:val="24"/>
          <w:szCs w:val="24"/>
          <w:lang w:val="en-US" w:eastAsia="zh-CN"/>
        </w:rPr>
        <w:t>s</w:t>
      </w:r>
      <w:r w:rsidRPr="00954357">
        <w:rPr>
          <w:rFonts w:ascii="Book Antiqua" w:hAnsi="Book Antiqua" w:cstheme="minorHAnsi"/>
          <w:sz w:val="24"/>
          <w:szCs w:val="24"/>
          <w:lang w:val="en-US"/>
        </w:rPr>
        <w:t xml:space="preserve"> </w:t>
      </w:r>
      <w:r w:rsidR="00531A03" w:rsidRPr="00954357">
        <w:rPr>
          <w:rFonts w:ascii="Book Antiqua" w:hAnsi="Book Antiqua" w:cstheme="minorHAnsi"/>
          <w:sz w:val="24"/>
          <w:szCs w:val="24"/>
          <w:lang w:val="en-US"/>
        </w:rPr>
        <w:t>1</w:t>
      </w:r>
      <w:r w:rsidR="00136D30" w:rsidRPr="00954357">
        <w:rPr>
          <w:rFonts w:ascii="Book Antiqua" w:hAnsi="Book Antiqua" w:cstheme="minorHAnsi"/>
          <w:sz w:val="24"/>
          <w:szCs w:val="24"/>
          <w:lang w:val="en-US"/>
        </w:rPr>
        <w:t xml:space="preserve"> and </w:t>
      </w:r>
      <w:r w:rsidR="00531A03" w:rsidRPr="00954357">
        <w:rPr>
          <w:rFonts w:ascii="Book Antiqua" w:hAnsi="Book Antiqua" w:cstheme="minorHAnsi"/>
          <w:sz w:val="24"/>
          <w:szCs w:val="24"/>
          <w:lang w:val="en-US"/>
        </w:rPr>
        <w:t>2</w:t>
      </w:r>
      <w:r w:rsidRPr="00954357">
        <w:rPr>
          <w:rFonts w:ascii="Book Antiqua" w:hAnsi="Book Antiqua" w:cstheme="minorHAnsi"/>
          <w:sz w:val="24"/>
          <w:szCs w:val="24"/>
          <w:lang w:val="en-US"/>
        </w:rPr>
        <w:t xml:space="preserve"> presen</w:t>
      </w:r>
      <w:r w:rsidR="009F1FBD" w:rsidRPr="00954357">
        <w:rPr>
          <w:rFonts w:ascii="Book Antiqua" w:hAnsi="Book Antiqua" w:cstheme="minorHAnsi"/>
          <w:sz w:val="24"/>
          <w:szCs w:val="24"/>
          <w:lang w:val="en-US"/>
        </w:rPr>
        <w:t>t</w:t>
      </w:r>
      <w:r w:rsidRPr="00954357">
        <w:rPr>
          <w:rFonts w:ascii="Book Antiqua" w:hAnsi="Book Antiqua" w:cstheme="minorHAnsi"/>
          <w:sz w:val="24"/>
          <w:szCs w:val="24"/>
          <w:lang w:val="en-US"/>
        </w:rPr>
        <w:t xml:space="preserve"> </w:t>
      </w:r>
      <w:r w:rsidR="000C3A17" w:rsidRPr="00954357">
        <w:rPr>
          <w:rFonts w:ascii="Book Antiqua" w:hAnsi="Book Antiqua" w:cstheme="minorHAnsi" w:hint="eastAsia"/>
          <w:sz w:val="24"/>
          <w:szCs w:val="24"/>
          <w:lang w:val="en-US" w:eastAsia="zh-CN"/>
        </w:rPr>
        <w:t xml:space="preserve">the </w:t>
      </w:r>
      <w:r w:rsidRPr="00954357">
        <w:rPr>
          <w:rFonts w:ascii="Book Antiqua" w:hAnsi="Book Antiqua" w:cstheme="minorHAnsi"/>
          <w:sz w:val="24"/>
          <w:szCs w:val="24"/>
          <w:lang w:val="en-US"/>
        </w:rPr>
        <w:t>limits of agreement in a Bland-</w:t>
      </w:r>
      <w:r w:rsidR="00136D30" w:rsidRPr="00954357">
        <w:rPr>
          <w:rFonts w:ascii="Book Antiqua" w:hAnsi="Book Antiqua" w:cstheme="minorHAnsi"/>
          <w:sz w:val="24"/>
          <w:szCs w:val="24"/>
          <w:lang w:val="en-US"/>
        </w:rPr>
        <w:t xml:space="preserve">Altman plot for the </w:t>
      </w:r>
      <w:r w:rsidR="00D55CF2" w:rsidRPr="00954357">
        <w:rPr>
          <w:rFonts w:ascii="Book Antiqua" w:hAnsi="Book Antiqua" w:cstheme="minorHAnsi"/>
          <w:sz w:val="24"/>
          <w:szCs w:val="24"/>
          <w:lang w:val="en-US"/>
        </w:rPr>
        <w:t>upper extremity</w:t>
      </w:r>
      <w:r w:rsidR="00136D30" w:rsidRPr="00954357">
        <w:rPr>
          <w:rFonts w:ascii="Book Antiqua" w:hAnsi="Book Antiqua" w:cstheme="minorHAnsi"/>
          <w:sz w:val="24"/>
          <w:szCs w:val="24"/>
          <w:lang w:val="en-US"/>
        </w:rPr>
        <w:t xml:space="preserve"> versions and the</w:t>
      </w:r>
      <w:r w:rsidRPr="00954357">
        <w:rPr>
          <w:rFonts w:ascii="Book Antiqua" w:hAnsi="Book Antiqua" w:cstheme="minorHAnsi"/>
          <w:sz w:val="24"/>
          <w:szCs w:val="24"/>
          <w:lang w:val="en-US"/>
        </w:rPr>
        <w:t xml:space="preserve"> </w:t>
      </w:r>
      <w:r w:rsidR="00D55CF2" w:rsidRPr="00954357">
        <w:rPr>
          <w:rFonts w:ascii="Book Antiqua" w:hAnsi="Book Antiqua" w:cstheme="minorHAnsi"/>
          <w:sz w:val="24"/>
          <w:szCs w:val="24"/>
          <w:lang w:val="en-US"/>
        </w:rPr>
        <w:t>lower extremity</w:t>
      </w:r>
      <w:r w:rsidRPr="00954357">
        <w:rPr>
          <w:rFonts w:ascii="Book Antiqua" w:hAnsi="Book Antiqua" w:cstheme="minorHAnsi"/>
          <w:sz w:val="24"/>
          <w:szCs w:val="24"/>
          <w:lang w:val="en-US"/>
        </w:rPr>
        <w:t xml:space="preserve"> versions</w:t>
      </w:r>
      <w:r w:rsidR="00136D30" w:rsidRPr="00954357">
        <w:rPr>
          <w:rFonts w:ascii="Book Antiqua" w:hAnsi="Book Antiqua" w:cstheme="minorHAnsi"/>
          <w:sz w:val="24"/>
          <w:szCs w:val="24"/>
          <w:lang w:val="en-US"/>
        </w:rPr>
        <w:t>, respectively</w:t>
      </w:r>
      <w:r w:rsidRPr="00954357">
        <w:rPr>
          <w:rFonts w:ascii="Book Antiqua" w:hAnsi="Book Antiqua" w:cstheme="minorHAnsi"/>
          <w:sz w:val="24"/>
          <w:szCs w:val="24"/>
          <w:lang w:val="en-US"/>
        </w:rPr>
        <w:t>.</w:t>
      </w:r>
    </w:p>
    <w:p w14:paraId="39E86055" w14:textId="4413D1B0" w:rsidR="00C20C75" w:rsidRPr="00954357" w:rsidRDefault="00DF006D" w:rsidP="000C3A17">
      <w:pPr>
        <w:spacing w:after="0" w:line="360" w:lineRule="auto"/>
        <w:ind w:firstLineChars="100" w:firstLine="240"/>
        <w:jc w:val="both"/>
        <w:rPr>
          <w:rFonts w:ascii="Book Antiqua" w:hAnsi="Book Antiqua" w:cstheme="minorHAnsi"/>
          <w:sz w:val="24"/>
          <w:szCs w:val="24"/>
          <w:lang w:val="en-US"/>
        </w:rPr>
      </w:pPr>
      <w:r w:rsidRPr="00954357">
        <w:rPr>
          <w:rFonts w:ascii="Book Antiqua" w:hAnsi="Book Antiqua" w:cstheme="minorHAnsi"/>
          <w:sz w:val="24"/>
          <w:szCs w:val="24"/>
          <w:lang w:val="en-US"/>
        </w:rPr>
        <w:t xml:space="preserve">The analysis for </w:t>
      </w:r>
      <w:r w:rsidR="00C20C75" w:rsidRPr="00954357">
        <w:rPr>
          <w:rFonts w:ascii="Book Antiqua" w:hAnsi="Book Antiqua" w:cstheme="minorHAnsi"/>
          <w:sz w:val="24"/>
          <w:szCs w:val="24"/>
          <w:lang w:val="en-US"/>
        </w:rPr>
        <w:t>construct</w:t>
      </w:r>
      <w:r w:rsidRPr="00954357">
        <w:rPr>
          <w:rFonts w:ascii="Book Antiqua" w:hAnsi="Book Antiqua" w:cstheme="minorHAnsi"/>
          <w:sz w:val="24"/>
          <w:szCs w:val="24"/>
          <w:lang w:val="en-US"/>
        </w:rPr>
        <w:t xml:space="preserve"> validity </w:t>
      </w:r>
      <w:r w:rsidR="00C20C75" w:rsidRPr="00954357">
        <w:rPr>
          <w:rFonts w:ascii="Book Antiqua" w:hAnsi="Book Antiqua" w:cstheme="minorHAnsi"/>
          <w:sz w:val="24"/>
          <w:szCs w:val="24"/>
          <w:lang w:val="en-US"/>
        </w:rPr>
        <w:t xml:space="preserve">found a Spearman’s rank correlation coefficient of </w:t>
      </w:r>
      <w:r w:rsidRPr="00954357">
        <w:rPr>
          <w:rFonts w:ascii="Book Antiqua" w:hAnsi="Book Antiqua" w:cstheme="minorHAnsi"/>
          <w:sz w:val="24"/>
          <w:szCs w:val="24"/>
          <w:lang w:val="en-US"/>
        </w:rPr>
        <w:t>0.</w:t>
      </w:r>
      <w:r w:rsidR="00C20C75" w:rsidRPr="00954357">
        <w:rPr>
          <w:rFonts w:ascii="Book Antiqua" w:hAnsi="Book Antiqua" w:cstheme="minorHAnsi"/>
          <w:sz w:val="24"/>
          <w:szCs w:val="24"/>
          <w:lang w:val="en-US"/>
        </w:rPr>
        <w:t>80</w:t>
      </w:r>
      <w:r w:rsidRPr="00954357">
        <w:rPr>
          <w:rFonts w:ascii="Book Antiqua" w:hAnsi="Book Antiqua" w:cstheme="minorHAnsi"/>
          <w:sz w:val="24"/>
          <w:szCs w:val="24"/>
          <w:lang w:val="en-US"/>
        </w:rPr>
        <w:t xml:space="preserve"> </w:t>
      </w:r>
      <w:r w:rsidR="00C20C75" w:rsidRPr="00954357">
        <w:rPr>
          <w:rFonts w:ascii="Book Antiqua" w:hAnsi="Book Antiqua" w:cstheme="minorHAnsi"/>
          <w:sz w:val="24"/>
          <w:szCs w:val="24"/>
          <w:lang w:val="en-US"/>
        </w:rPr>
        <w:t>(</w:t>
      </w:r>
      <w:r w:rsidR="00D55CF2" w:rsidRPr="00954357">
        <w:rPr>
          <w:rFonts w:ascii="Book Antiqua" w:hAnsi="Book Antiqua" w:cstheme="minorHAnsi" w:hint="eastAsia"/>
          <w:i/>
          <w:sz w:val="24"/>
          <w:szCs w:val="24"/>
          <w:lang w:val="en-US" w:eastAsia="zh-CN"/>
        </w:rPr>
        <w:t>P</w:t>
      </w:r>
      <w:r w:rsidRPr="00954357">
        <w:rPr>
          <w:rFonts w:ascii="Book Antiqua" w:hAnsi="Book Antiqua" w:cstheme="minorHAnsi"/>
          <w:sz w:val="24"/>
          <w:szCs w:val="24"/>
          <w:lang w:val="en-US"/>
        </w:rPr>
        <w:t xml:space="preserve"> &lt;</w:t>
      </w:r>
      <w:r w:rsidR="00D55CF2" w:rsidRPr="00954357">
        <w:rPr>
          <w:rFonts w:ascii="Book Antiqua" w:hAnsi="Book Antiqua" w:cstheme="minorHAnsi" w:hint="eastAsia"/>
          <w:sz w:val="24"/>
          <w:szCs w:val="24"/>
          <w:lang w:val="en-US" w:eastAsia="zh-CN"/>
        </w:rPr>
        <w:t xml:space="preserve"> </w:t>
      </w:r>
      <w:r w:rsidRPr="00954357">
        <w:rPr>
          <w:rFonts w:ascii="Book Antiqua" w:hAnsi="Book Antiqua" w:cstheme="minorHAnsi"/>
          <w:sz w:val="24"/>
          <w:szCs w:val="24"/>
          <w:lang w:val="en-US"/>
        </w:rPr>
        <w:t>0.01</w:t>
      </w:r>
      <w:r w:rsidR="00C20C75" w:rsidRPr="00954357">
        <w:rPr>
          <w:rFonts w:ascii="Book Antiqua" w:hAnsi="Book Antiqua" w:cstheme="minorHAnsi"/>
          <w:sz w:val="24"/>
          <w:szCs w:val="24"/>
          <w:lang w:val="en-US"/>
        </w:rPr>
        <w:t xml:space="preserve">) </w:t>
      </w:r>
      <w:r w:rsidRPr="00954357">
        <w:rPr>
          <w:rFonts w:ascii="Book Antiqua" w:hAnsi="Book Antiqua" w:cstheme="minorHAnsi"/>
          <w:sz w:val="24"/>
          <w:szCs w:val="24"/>
          <w:lang w:val="en-US"/>
        </w:rPr>
        <w:t>and</w:t>
      </w:r>
      <w:r w:rsidR="00C20C75" w:rsidRPr="00954357">
        <w:rPr>
          <w:rFonts w:ascii="Book Antiqua" w:hAnsi="Book Antiqua" w:cstheme="minorHAnsi"/>
          <w:sz w:val="24"/>
          <w:szCs w:val="24"/>
          <w:lang w:val="en-US"/>
        </w:rPr>
        <w:t xml:space="preserve"> 0.83 (</w:t>
      </w:r>
      <w:r w:rsidR="00D55CF2" w:rsidRPr="00954357">
        <w:rPr>
          <w:rFonts w:ascii="Book Antiqua" w:hAnsi="Book Antiqua" w:cstheme="minorHAnsi" w:hint="eastAsia"/>
          <w:i/>
          <w:sz w:val="24"/>
          <w:szCs w:val="24"/>
          <w:lang w:val="en-US" w:eastAsia="zh-CN"/>
        </w:rPr>
        <w:t>P</w:t>
      </w:r>
      <w:r w:rsidR="00C20C75" w:rsidRPr="00954357">
        <w:rPr>
          <w:rFonts w:ascii="Book Antiqua" w:hAnsi="Book Antiqua" w:cstheme="minorHAnsi"/>
          <w:sz w:val="24"/>
          <w:szCs w:val="24"/>
          <w:lang w:val="en-US"/>
        </w:rPr>
        <w:t xml:space="preserve"> &lt;</w:t>
      </w:r>
      <w:r w:rsidR="00D55CF2" w:rsidRPr="00954357">
        <w:rPr>
          <w:rFonts w:ascii="Book Antiqua" w:hAnsi="Book Antiqua" w:cstheme="minorHAnsi" w:hint="eastAsia"/>
          <w:sz w:val="24"/>
          <w:szCs w:val="24"/>
          <w:lang w:val="en-US" w:eastAsia="zh-CN"/>
        </w:rPr>
        <w:t xml:space="preserve"> </w:t>
      </w:r>
      <w:r w:rsidR="00C20C75" w:rsidRPr="00954357">
        <w:rPr>
          <w:rFonts w:ascii="Book Antiqua" w:hAnsi="Book Antiqua" w:cstheme="minorHAnsi"/>
          <w:sz w:val="24"/>
          <w:szCs w:val="24"/>
          <w:lang w:val="en-US"/>
        </w:rPr>
        <w:t>0.01) for the</w:t>
      </w:r>
      <w:r w:rsidRPr="00954357">
        <w:rPr>
          <w:rFonts w:ascii="Book Antiqua" w:hAnsi="Book Antiqua" w:cstheme="minorHAnsi"/>
          <w:sz w:val="24"/>
          <w:szCs w:val="24"/>
          <w:lang w:val="en-US"/>
        </w:rPr>
        <w:t xml:space="preserve"> </w:t>
      </w:r>
      <w:r w:rsidR="00C20C75" w:rsidRPr="00954357">
        <w:rPr>
          <w:rFonts w:ascii="Book Antiqua" w:hAnsi="Book Antiqua" w:cstheme="minorHAnsi"/>
          <w:sz w:val="24"/>
          <w:szCs w:val="24"/>
          <w:lang w:val="en-US"/>
        </w:rPr>
        <w:t xml:space="preserve">upper and </w:t>
      </w:r>
      <w:r w:rsidRPr="00954357">
        <w:rPr>
          <w:rFonts w:ascii="Book Antiqua" w:hAnsi="Book Antiqua" w:cstheme="minorHAnsi"/>
          <w:sz w:val="24"/>
          <w:szCs w:val="24"/>
          <w:lang w:val="en-US"/>
        </w:rPr>
        <w:t>lower extremity version</w:t>
      </w:r>
      <w:r w:rsidR="009F1FBD" w:rsidRPr="00954357">
        <w:rPr>
          <w:rFonts w:ascii="Book Antiqua" w:hAnsi="Book Antiqua" w:cstheme="minorHAnsi"/>
          <w:sz w:val="24"/>
          <w:szCs w:val="24"/>
          <w:lang w:val="en-US"/>
        </w:rPr>
        <w:t>s</w:t>
      </w:r>
      <w:r w:rsidR="00C20C75" w:rsidRPr="00954357">
        <w:rPr>
          <w:rFonts w:ascii="Book Antiqua" w:hAnsi="Book Antiqua" w:cstheme="minorHAnsi"/>
          <w:sz w:val="24"/>
          <w:szCs w:val="24"/>
          <w:lang w:val="en-US"/>
        </w:rPr>
        <w:t>, respectively, between the MSTS and the TESS</w:t>
      </w:r>
      <w:r w:rsidRPr="00954357">
        <w:rPr>
          <w:rFonts w:ascii="Book Antiqua" w:hAnsi="Book Antiqua" w:cstheme="minorHAnsi"/>
          <w:sz w:val="24"/>
          <w:szCs w:val="24"/>
          <w:lang w:val="en-US"/>
        </w:rPr>
        <w:t>.</w:t>
      </w:r>
    </w:p>
    <w:p w14:paraId="66DA3934" w14:textId="5154C7E8" w:rsidR="00F308DB" w:rsidRPr="00954357" w:rsidRDefault="00E50C1C" w:rsidP="000C3A17">
      <w:pPr>
        <w:spacing w:after="0" w:line="360" w:lineRule="auto"/>
        <w:ind w:firstLineChars="100" w:firstLine="240"/>
        <w:jc w:val="both"/>
        <w:rPr>
          <w:rFonts w:ascii="Book Antiqua" w:hAnsi="Book Antiqua" w:cstheme="minorHAnsi"/>
          <w:sz w:val="24"/>
          <w:szCs w:val="24"/>
          <w:lang w:val="en-US"/>
        </w:rPr>
      </w:pPr>
      <w:r w:rsidRPr="00954357">
        <w:rPr>
          <w:rFonts w:ascii="Book Antiqua" w:hAnsi="Book Antiqua" w:cstheme="minorHAnsi"/>
          <w:sz w:val="24"/>
          <w:szCs w:val="24"/>
          <w:lang w:val="en-US"/>
        </w:rPr>
        <w:t xml:space="preserve">Table </w:t>
      </w:r>
      <w:r w:rsidR="00771B39" w:rsidRPr="00954357">
        <w:rPr>
          <w:rFonts w:ascii="Book Antiqua" w:hAnsi="Book Antiqua" w:cstheme="minorHAnsi"/>
          <w:sz w:val="24"/>
          <w:szCs w:val="24"/>
          <w:lang w:val="en-US"/>
        </w:rPr>
        <w:t>3</w:t>
      </w:r>
      <w:r w:rsidRPr="00954357">
        <w:rPr>
          <w:rFonts w:ascii="Book Antiqua" w:hAnsi="Book Antiqua" w:cstheme="minorHAnsi"/>
          <w:sz w:val="24"/>
          <w:szCs w:val="24"/>
          <w:lang w:val="en-US"/>
        </w:rPr>
        <w:t xml:space="preserve"> presents the floor and ceiling effects found </w:t>
      </w:r>
      <w:r w:rsidR="00136E13" w:rsidRPr="00954357">
        <w:rPr>
          <w:rFonts w:ascii="Book Antiqua" w:hAnsi="Book Antiqua" w:cstheme="minorHAnsi"/>
          <w:sz w:val="24"/>
          <w:szCs w:val="24"/>
          <w:lang w:val="en-US"/>
        </w:rPr>
        <w:t>in</w:t>
      </w:r>
      <w:r w:rsidRPr="00954357">
        <w:rPr>
          <w:rFonts w:ascii="Book Antiqua" w:hAnsi="Book Antiqua" w:cstheme="minorHAnsi"/>
          <w:sz w:val="24"/>
          <w:szCs w:val="24"/>
          <w:lang w:val="en-US"/>
        </w:rPr>
        <w:t xml:space="preserve"> the MSTS questionnaire.</w:t>
      </w:r>
      <w:r w:rsidR="00D55CF2" w:rsidRPr="00954357">
        <w:rPr>
          <w:rFonts w:ascii="Book Antiqua" w:hAnsi="Book Antiqua" w:cstheme="minorHAnsi" w:hint="eastAsia"/>
          <w:sz w:val="24"/>
          <w:szCs w:val="24"/>
          <w:lang w:val="en-US" w:eastAsia="zh-CN"/>
        </w:rPr>
        <w:t xml:space="preserve"> </w:t>
      </w:r>
      <w:r w:rsidR="00C20C75" w:rsidRPr="00954357">
        <w:rPr>
          <w:rFonts w:ascii="Book Antiqua" w:hAnsi="Book Antiqua" w:cstheme="minorHAnsi"/>
          <w:sz w:val="24"/>
          <w:szCs w:val="24"/>
          <w:lang w:val="en-US"/>
        </w:rPr>
        <w:t xml:space="preserve">A Spearman’s rank correlation coefficient of </w:t>
      </w:r>
      <w:r w:rsidR="00005805" w:rsidRPr="00954357">
        <w:rPr>
          <w:rFonts w:ascii="Book Antiqua" w:hAnsi="Book Antiqua" w:cstheme="minorHAnsi"/>
          <w:sz w:val="24"/>
          <w:szCs w:val="24"/>
          <w:lang w:val="en-US"/>
        </w:rPr>
        <w:t>-</w:t>
      </w:r>
      <w:r w:rsidR="00D55CF2" w:rsidRPr="00954357">
        <w:rPr>
          <w:rFonts w:ascii="Book Antiqua" w:hAnsi="Book Antiqua" w:cstheme="minorHAnsi" w:hint="eastAsia"/>
          <w:sz w:val="24"/>
          <w:szCs w:val="24"/>
          <w:lang w:val="en-US" w:eastAsia="zh-CN"/>
        </w:rPr>
        <w:t xml:space="preserve"> </w:t>
      </w:r>
      <w:r w:rsidR="00005805" w:rsidRPr="00954357">
        <w:rPr>
          <w:rFonts w:ascii="Book Antiqua" w:hAnsi="Book Antiqua" w:cstheme="minorHAnsi"/>
          <w:sz w:val="24"/>
          <w:szCs w:val="24"/>
          <w:lang w:val="en-US"/>
        </w:rPr>
        <w:t>0.26</w:t>
      </w:r>
      <w:r w:rsidR="00C20C75" w:rsidRPr="00954357">
        <w:rPr>
          <w:rFonts w:ascii="Book Antiqua" w:hAnsi="Book Antiqua" w:cstheme="minorHAnsi"/>
          <w:sz w:val="24"/>
          <w:szCs w:val="24"/>
          <w:lang w:val="en-US"/>
        </w:rPr>
        <w:t xml:space="preserve"> (</w:t>
      </w:r>
      <w:r w:rsidR="00D55CF2" w:rsidRPr="00954357">
        <w:rPr>
          <w:rFonts w:ascii="Book Antiqua" w:hAnsi="Book Antiqua" w:cstheme="minorHAnsi" w:hint="eastAsia"/>
          <w:i/>
          <w:sz w:val="24"/>
          <w:szCs w:val="24"/>
          <w:lang w:val="en-US" w:eastAsia="zh-CN"/>
        </w:rPr>
        <w:t>P</w:t>
      </w:r>
      <w:r w:rsidR="00C20C75" w:rsidRPr="00954357">
        <w:rPr>
          <w:rFonts w:ascii="Book Antiqua" w:hAnsi="Book Antiqua" w:cstheme="minorHAnsi"/>
          <w:sz w:val="24"/>
          <w:szCs w:val="24"/>
          <w:lang w:val="en-US"/>
        </w:rPr>
        <w:t xml:space="preserve"> &lt;</w:t>
      </w:r>
      <w:r w:rsidR="00D55CF2" w:rsidRPr="00954357">
        <w:rPr>
          <w:rFonts w:ascii="Book Antiqua" w:hAnsi="Book Antiqua" w:cstheme="minorHAnsi" w:hint="eastAsia"/>
          <w:sz w:val="24"/>
          <w:szCs w:val="24"/>
          <w:lang w:val="en-US" w:eastAsia="zh-CN"/>
        </w:rPr>
        <w:t xml:space="preserve"> </w:t>
      </w:r>
      <w:r w:rsidR="00C20C75" w:rsidRPr="00954357">
        <w:rPr>
          <w:rFonts w:ascii="Book Antiqua" w:hAnsi="Book Antiqua" w:cstheme="minorHAnsi"/>
          <w:sz w:val="24"/>
          <w:szCs w:val="24"/>
          <w:lang w:val="en-US"/>
        </w:rPr>
        <w:t>0.01) was found</w:t>
      </w:r>
      <w:r w:rsidR="00DF006D" w:rsidRPr="00954357">
        <w:rPr>
          <w:rFonts w:ascii="Book Antiqua" w:hAnsi="Book Antiqua" w:cstheme="minorHAnsi"/>
          <w:sz w:val="24"/>
          <w:szCs w:val="24"/>
          <w:lang w:val="en-US"/>
        </w:rPr>
        <w:t xml:space="preserve"> between the </w:t>
      </w:r>
      <w:r w:rsidR="00C20C75" w:rsidRPr="00954357">
        <w:rPr>
          <w:rFonts w:ascii="Book Antiqua" w:hAnsi="Book Antiqua" w:cstheme="minorHAnsi"/>
          <w:sz w:val="24"/>
          <w:szCs w:val="24"/>
          <w:lang w:val="en-US"/>
        </w:rPr>
        <w:t>T</w:t>
      </w:r>
      <w:r w:rsidR="00DF006D" w:rsidRPr="00954357">
        <w:rPr>
          <w:rFonts w:ascii="Book Antiqua" w:hAnsi="Book Antiqua" w:cstheme="minorHAnsi"/>
          <w:sz w:val="24"/>
          <w:szCs w:val="24"/>
          <w:lang w:val="en-US"/>
        </w:rPr>
        <w:t xml:space="preserve">UG and the </w:t>
      </w:r>
      <w:r w:rsidR="00D55CF2" w:rsidRPr="00954357">
        <w:rPr>
          <w:rFonts w:ascii="Book Antiqua" w:hAnsi="Book Antiqua" w:cstheme="minorHAnsi"/>
          <w:sz w:val="24"/>
          <w:szCs w:val="24"/>
          <w:lang w:val="en-US"/>
        </w:rPr>
        <w:t>lower extremity</w:t>
      </w:r>
      <w:r w:rsidR="00D55CF2" w:rsidRPr="00954357">
        <w:rPr>
          <w:rFonts w:ascii="Book Antiqua" w:hAnsi="Book Antiqua" w:cstheme="minorHAnsi" w:hint="eastAsia"/>
          <w:sz w:val="24"/>
          <w:szCs w:val="24"/>
          <w:lang w:val="en-US" w:eastAsia="zh-CN"/>
        </w:rPr>
        <w:t xml:space="preserve"> </w:t>
      </w:r>
      <w:r w:rsidR="00DF006D" w:rsidRPr="00954357">
        <w:rPr>
          <w:rFonts w:ascii="Book Antiqua" w:hAnsi="Book Antiqua" w:cstheme="minorHAnsi"/>
          <w:sz w:val="24"/>
          <w:szCs w:val="24"/>
          <w:lang w:val="en-US"/>
        </w:rPr>
        <w:t xml:space="preserve">version of the MSTS questionnaire. Figure </w:t>
      </w:r>
      <w:r w:rsidR="00531A03" w:rsidRPr="00954357">
        <w:rPr>
          <w:rFonts w:ascii="Book Antiqua" w:hAnsi="Book Antiqua" w:cstheme="minorHAnsi"/>
          <w:sz w:val="24"/>
          <w:szCs w:val="24"/>
          <w:lang w:val="en-US"/>
        </w:rPr>
        <w:t>3</w:t>
      </w:r>
      <w:r w:rsidR="00DF006D" w:rsidRPr="00954357">
        <w:rPr>
          <w:rFonts w:ascii="Book Antiqua" w:hAnsi="Book Antiqua" w:cstheme="minorHAnsi"/>
          <w:sz w:val="24"/>
          <w:szCs w:val="24"/>
          <w:lang w:val="en-US"/>
        </w:rPr>
        <w:t xml:space="preserve"> illustrate</w:t>
      </w:r>
      <w:r w:rsidR="009F1FBD" w:rsidRPr="00954357">
        <w:rPr>
          <w:rFonts w:ascii="Book Antiqua" w:hAnsi="Book Antiqua" w:cstheme="minorHAnsi"/>
          <w:sz w:val="24"/>
          <w:szCs w:val="24"/>
          <w:lang w:val="en-US"/>
        </w:rPr>
        <w:t>s</w:t>
      </w:r>
      <w:r w:rsidR="00DF006D" w:rsidRPr="00954357">
        <w:rPr>
          <w:rFonts w:ascii="Book Antiqua" w:hAnsi="Book Antiqua" w:cstheme="minorHAnsi"/>
          <w:sz w:val="24"/>
          <w:szCs w:val="24"/>
          <w:lang w:val="en-US"/>
        </w:rPr>
        <w:t xml:space="preserve"> the correlation between </w:t>
      </w:r>
      <w:r w:rsidR="009F1FBD" w:rsidRPr="00954357">
        <w:rPr>
          <w:rFonts w:ascii="Book Antiqua" w:hAnsi="Book Antiqua" w:cstheme="minorHAnsi"/>
          <w:sz w:val="24"/>
          <w:szCs w:val="24"/>
          <w:lang w:val="en-US"/>
        </w:rPr>
        <w:t xml:space="preserve">the </w:t>
      </w:r>
      <w:r w:rsidR="00DF006D" w:rsidRPr="00954357">
        <w:rPr>
          <w:rFonts w:ascii="Book Antiqua" w:hAnsi="Book Antiqua" w:cstheme="minorHAnsi"/>
          <w:sz w:val="24"/>
          <w:szCs w:val="24"/>
          <w:lang w:val="en-US"/>
        </w:rPr>
        <w:t xml:space="preserve">TUG and </w:t>
      </w:r>
      <w:r w:rsidR="009F1FBD" w:rsidRPr="00954357">
        <w:rPr>
          <w:rFonts w:ascii="Book Antiqua" w:hAnsi="Book Antiqua" w:cstheme="minorHAnsi"/>
          <w:sz w:val="24"/>
          <w:szCs w:val="24"/>
          <w:lang w:val="en-US"/>
        </w:rPr>
        <w:t xml:space="preserve">the </w:t>
      </w:r>
      <w:r w:rsidR="00DF006D" w:rsidRPr="00954357">
        <w:rPr>
          <w:rFonts w:ascii="Book Antiqua" w:hAnsi="Book Antiqua" w:cstheme="minorHAnsi"/>
          <w:sz w:val="24"/>
          <w:szCs w:val="24"/>
          <w:lang w:val="en-US"/>
        </w:rPr>
        <w:t xml:space="preserve">MSTS. </w:t>
      </w:r>
      <w:r w:rsidR="00C20C75" w:rsidRPr="00954357">
        <w:rPr>
          <w:rFonts w:ascii="Book Antiqua" w:hAnsi="Book Antiqua" w:cstheme="minorHAnsi"/>
          <w:sz w:val="24"/>
          <w:szCs w:val="24"/>
          <w:lang w:val="en-US"/>
        </w:rPr>
        <w:t>A Spearman’s rank correlation coefficient of -</w:t>
      </w:r>
      <w:r w:rsidR="00D55CF2" w:rsidRPr="00954357">
        <w:rPr>
          <w:rFonts w:ascii="Book Antiqua" w:hAnsi="Book Antiqua" w:cstheme="minorHAnsi" w:hint="eastAsia"/>
          <w:sz w:val="24"/>
          <w:szCs w:val="24"/>
          <w:lang w:val="en-US" w:eastAsia="zh-CN"/>
        </w:rPr>
        <w:t xml:space="preserve"> </w:t>
      </w:r>
      <w:r w:rsidR="00C20C75" w:rsidRPr="00954357">
        <w:rPr>
          <w:rFonts w:ascii="Book Antiqua" w:hAnsi="Book Antiqua" w:cstheme="minorHAnsi"/>
          <w:sz w:val="24"/>
          <w:szCs w:val="24"/>
          <w:lang w:val="en-US"/>
        </w:rPr>
        <w:t>0.38 (</w:t>
      </w:r>
      <w:r w:rsidR="00D55CF2" w:rsidRPr="00954357">
        <w:rPr>
          <w:rFonts w:ascii="Book Antiqua" w:hAnsi="Book Antiqua" w:cstheme="minorHAnsi" w:hint="eastAsia"/>
          <w:i/>
          <w:sz w:val="24"/>
          <w:szCs w:val="24"/>
          <w:lang w:val="en-US" w:eastAsia="zh-CN"/>
        </w:rPr>
        <w:t>P</w:t>
      </w:r>
      <w:r w:rsidR="00C20C75" w:rsidRPr="00954357">
        <w:rPr>
          <w:rFonts w:ascii="Book Antiqua" w:hAnsi="Book Antiqua" w:cstheme="minorHAnsi"/>
          <w:sz w:val="24"/>
          <w:szCs w:val="24"/>
          <w:lang w:val="en-US"/>
        </w:rPr>
        <w:t xml:space="preserve"> &lt;</w:t>
      </w:r>
      <w:r w:rsidR="00D55CF2" w:rsidRPr="00954357">
        <w:rPr>
          <w:rFonts w:ascii="Book Antiqua" w:hAnsi="Book Antiqua" w:cstheme="minorHAnsi" w:hint="eastAsia"/>
          <w:sz w:val="24"/>
          <w:szCs w:val="24"/>
          <w:lang w:val="en-US" w:eastAsia="zh-CN"/>
        </w:rPr>
        <w:t xml:space="preserve"> </w:t>
      </w:r>
      <w:r w:rsidR="00C20C75" w:rsidRPr="00954357">
        <w:rPr>
          <w:rFonts w:ascii="Book Antiqua" w:hAnsi="Book Antiqua" w:cstheme="minorHAnsi"/>
          <w:sz w:val="24"/>
          <w:szCs w:val="24"/>
          <w:lang w:val="en-US"/>
        </w:rPr>
        <w:lastRenderedPageBreak/>
        <w:t xml:space="preserve">0.01) was found </w:t>
      </w:r>
      <w:r w:rsidR="00DF006D" w:rsidRPr="00954357">
        <w:rPr>
          <w:rFonts w:ascii="Book Antiqua" w:hAnsi="Book Antiqua" w:cstheme="minorHAnsi"/>
          <w:sz w:val="24"/>
          <w:szCs w:val="24"/>
          <w:lang w:val="en-US"/>
        </w:rPr>
        <w:t xml:space="preserve">between </w:t>
      </w:r>
      <w:r w:rsidR="009F1FBD" w:rsidRPr="00954357">
        <w:rPr>
          <w:rFonts w:ascii="Book Antiqua" w:hAnsi="Book Antiqua" w:cstheme="minorHAnsi"/>
          <w:sz w:val="24"/>
          <w:szCs w:val="24"/>
          <w:lang w:val="en-US"/>
        </w:rPr>
        <w:t xml:space="preserve">the </w:t>
      </w:r>
      <w:r w:rsidR="00DF006D" w:rsidRPr="00954357">
        <w:rPr>
          <w:rFonts w:ascii="Book Antiqua" w:hAnsi="Book Antiqua" w:cstheme="minorHAnsi"/>
          <w:sz w:val="24"/>
          <w:szCs w:val="24"/>
          <w:lang w:val="en-US"/>
        </w:rPr>
        <w:t xml:space="preserve">TUG and the lower extremity version of the TESS questionnaire. Figure </w:t>
      </w:r>
      <w:r w:rsidR="00531A03" w:rsidRPr="00954357">
        <w:rPr>
          <w:rFonts w:ascii="Book Antiqua" w:hAnsi="Book Antiqua" w:cstheme="minorHAnsi"/>
          <w:sz w:val="24"/>
          <w:szCs w:val="24"/>
          <w:lang w:val="en-US"/>
        </w:rPr>
        <w:t>4</w:t>
      </w:r>
      <w:r w:rsidR="00DF006D" w:rsidRPr="00954357">
        <w:rPr>
          <w:rFonts w:ascii="Book Antiqua" w:hAnsi="Book Antiqua" w:cstheme="minorHAnsi"/>
          <w:sz w:val="24"/>
          <w:szCs w:val="24"/>
          <w:lang w:val="en-US"/>
        </w:rPr>
        <w:t xml:space="preserve"> illustrate</w:t>
      </w:r>
      <w:r w:rsidR="009F1FBD" w:rsidRPr="00954357">
        <w:rPr>
          <w:rFonts w:ascii="Book Antiqua" w:hAnsi="Book Antiqua" w:cstheme="minorHAnsi"/>
          <w:sz w:val="24"/>
          <w:szCs w:val="24"/>
          <w:lang w:val="en-US"/>
        </w:rPr>
        <w:t>s</w:t>
      </w:r>
      <w:r w:rsidR="00DF006D" w:rsidRPr="00954357">
        <w:rPr>
          <w:rFonts w:ascii="Book Antiqua" w:hAnsi="Book Antiqua" w:cstheme="minorHAnsi"/>
          <w:sz w:val="24"/>
          <w:szCs w:val="24"/>
          <w:lang w:val="en-US"/>
        </w:rPr>
        <w:t xml:space="preserve"> the correlation between </w:t>
      </w:r>
      <w:r w:rsidR="009F1FBD" w:rsidRPr="00954357">
        <w:rPr>
          <w:rFonts w:ascii="Book Antiqua" w:hAnsi="Book Antiqua" w:cstheme="minorHAnsi"/>
          <w:sz w:val="24"/>
          <w:szCs w:val="24"/>
          <w:lang w:val="en-US"/>
        </w:rPr>
        <w:t xml:space="preserve">the </w:t>
      </w:r>
      <w:r w:rsidR="00DF006D" w:rsidRPr="00954357">
        <w:rPr>
          <w:rFonts w:ascii="Book Antiqua" w:hAnsi="Book Antiqua" w:cstheme="minorHAnsi"/>
          <w:sz w:val="24"/>
          <w:szCs w:val="24"/>
          <w:lang w:val="en-US"/>
        </w:rPr>
        <w:t xml:space="preserve">TUG and </w:t>
      </w:r>
      <w:r w:rsidR="009F1FBD" w:rsidRPr="00954357">
        <w:rPr>
          <w:rFonts w:ascii="Book Antiqua" w:hAnsi="Book Antiqua" w:cstheme="minorHAnsi"/>
          <w:sz w:val="24"/>
          <w:szCs w:val="24"/>
          <w:lang w:val="en-US"/>
        </w:rPr>
        <w:t xml:space="preserve">the </w:t>
      </w:r>
      <w:r w:rsidR="00DF006D" w:rsidRPr="00954357">
        <w:rPr>
          <w:rFonts w:ascii="Book Antiqua" w:hAnsi="Book Antiqua" w:cstheme="minorHAnsi"/>
          <w:sz w:val="24"/>
          <w:szCs w:val="24"/>
          <w:lang w:val="en-US"/>
        </w:rPr>
        <w:t>TESS.</w:t>
      </w:r>
    </w:p>
    <w:p w14:paraId="5CD16378" w14:textId="77777777" w:rsidR="00145E78" w:rsidRPr="00954357" w:rsidRDefault="00145E78" w:rsidP="000C3A17">
      <w:pPr>
        <w:spacing w:after="0" w:line="360" w:lineRule="auto"/>
        <w:jc w:val="both"/>
        <w:rPr>
          <w:rFonts w:ascii="Book Antiqua" w:hAnsi="Book Antiqua"/>
          <w:sz w:val="24"/>
          <w:szCs w:val="24"/>
          <w:lang w:val="en-US"/>
        </w:rPr>
      </w:pPr>
    </w:p>
    <w:p w14:paraId="67E1DBCA" w14:textId="794FD04B" w:rsidR="00F308DB" w:rsidRPr="00954357" w:rsidRDefault="00D55CF2" w:rsidP="000C3A17">
      <w:pPr>
        <w:spacing w:after="0" w:line="360" w:lineRule="auto"/>
        <w:jc w:val="both"/>
        <w:rPr>
          <w:rFonts w:ascii="Book Antiqua" w:hAnsi="Book Antiqua"/>
          <w:b/>
          <w:sz w:val="24"/>
          <w:szCs w:val="24"/>
          <w:lang w:val="en-US"/>
        </w:rPr>
      </w:pPr>
      <w:r w:rsidRPr="00954357">
        <w:rPr>
          <w:rFonts w:ascii="Book Antiqua" w:hAnsi="Book Antiqua"/>
          <w:b/>
          <w:sz w:val="24"/>
          <w:szCs w:val="24"/>
          <w:lang w:val="en-US"/>
        </w:rPr>
        <w:t>DISCUSSION</w:t>
      </w:r>
    </w:p>
    <w:p w14:paraId="1A3FCE9D" w14:textId="786649C7" w:rsidR="00D924CA" w:rsidRPr="00954357" w:rsidRDefault="00D924CA"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This Danish translation of the MSTS questionnaire </w:t>
      </w:r>
      <w:r w:rsidR="009E2663" w:rsidRPr="00954357">
        <w:rPr>
          <w:rFonts w:ascii="Book Antiqua" w:hAnsi="Book Antiqua"/>
          <w:sz w:val="24"/>
          <w:szCs w:val="24"/>
          <w:lang w:val="en-US"/>
        </w:rPr>
        <w:t>was found to have</w:t>
      </w:r>
      <w:r w:rsidRPr="00954357">
        <w:rPr>
          <w:rFonts w:ascii="Book Antiqua" w:hAnsi="Book Antiqua"/>
          <w:sz w:val="24"/>
          <w:szCs w:val="24"/>
          <w:lang w:val="en-US"/>
        </w:rPr>
        <w:t xml:space="preserve"> good int</w:t>
      </w:r>
      <w:r w:rsidR="00235865" w:rsidRPr="00954357">
        <w:rPr>
          <w:rFonts w:ascii="Book Antiqua" w:hAnsi="Book Antiqua"/>
          <w:sz w:val="24"/>
          <w:szCs w:val="24"/>
          <w:lang w:val="en-US"/>
        </w:rPr>
        <w:t xml:space="preserve">ernal consistency, reliability </w:t>
      </w:r>
      <w:r w:rsidRPr="00954357">
        <w:rPr>
          <w:rFonts w:ascii="Book Antiqua" w:hAnsi="Book Antiqua"/>
          <w:sz w:val="24"/>
          <w:szCs w:val="24"/>
          <w:lang w:val="en-US"/>
        </w:rPr>
        <w:t xml:space="preserve">and construct validity. However, </w:t>
      </w:r>
      <w:r w:rsidR="00464789" w:rsidRPr="00954357">
        <w:rPr>
          <w:rFonts w:ascii="Book Antiqua" w:hAnsi="Book Antiqua"/>
          <w:sz w:val="24"/>
          <w:szCs w:val="24"/>
          <w:lang w:val="en-US"/>
        </w:rPr>
        <w:t>the MSTS</w:t>
      </w:r>
      <w:r w:rsidR="009E2663" w:rsidRPr="00954357">
        <w:rPr>
          <w:rFonts w:ascii="Book Antiqua" w:hAnsi="Book Antiqua"/>
          <w:sz w:val="24"/>
          <w:szCs w:val="24"/>
          <w:lang w:val="en-US"/>
        </w:rPr>
        <w:t xml:space="preserve"> does have limitations as shown by the identification of a ceiling effect</w:t>
      </w:r>
      <w:r w:rsidR="00235865" w:rsidRPr="00954357">
        <w:rPr>
          <w:rFonts w:ascii="Book Antiqua" w:hAnsi="Book Antiqua"/>
          <w:sz w:val="24"/>
          <w:szCs w:val="24"/>
          <w:lang w:val="en-US"/>
        </w:rPr>
        <w:t xml:space="preserve"> and possible measurement error between raters</w:t>
      </w:r>
      <w:r w:rsidR="009F1FBD" w:rsidRPr="00954357">
        <w:rPr>
          <w:rFonts w:ascii="Book Antiqua" w:hAnsi="Book Antiqua"/>
          <w:sz w:val="24"/>
          <w:szCs w:val="24"/>
          <w:lang w:val="en-US"/>
        </w:rPr>
        <w:t>.</w:t>
      </w:r>
      <w:r w:rsidR="00464789" w:rsidRPr="00954357">
        <w:rPr>
          <w:rFonts w:ascii="Book Antiqua" w:hAnsi="Book Antiqua"/>
          <w:sz w:val="24"/>
          <w:szCs w:val="24"/>
          <w:lang w:val="en-US"/>
        </w:rPr>
        <w:t xml:space="preserve"> In addition,</w:t>
      </w:r>
      <w:r w:rsidR="000951EA" w:rsidRPr="00954357">
        <w:rPr>
          <w:rFonts w:ascii="Book Antiqua" w:hAnsi="Book Antiqua"/>
          <w:sz w:val="24"/>
          <w:szCs w:val="24"/>
          <w:lang w:val="en-US"/>
        </w:rPr>
        <w:t xml:space="preserve"> poor correlation</w:t>
      </w:r>
      <w:r w:rsidR="006D69DA" w:rsidRPr="00954357">
        <w:rPr>
          <w:rFonts w:ascii="Book Antiqua" w:hAnsi="Book Antiqua"/>
          <w:sz w:val="24"/>
          <w:szCs w:val="24"/>
          <w:lang w:val="en-US"/>
        </w:rPr>
        <w:t>s</w:t>
      </w:r>
      <w:r w:rsidR="009F1FBD" w:rsidRPr="00954357">
        <w:rPr>
          <w:rFonts w:ascii="Book Antiqua" w:hAnsi="Book Antiqua"/>
          <w:sz w:val="24"/>
          <w:szCs w:val="24"/>
          <w:lang w:val="en-US"/>
        </w:rPr>
        <w:t xml:space="preserve"> were found between the MSTS/TESS</w:t>
      </w:r>
      <w:r w:rsidR="000951EA" w:rsidRPr="00954357">
        <w:rPr>
          <w:rFonts w:ascii="Book Antiqua" w:hAnsi="Book Antiqua"/>
          <w:sz w:val="24"/>
          <w:szCs w:val="24"/>
          <w:lang w:val="en-US"/>
        </w:rPr>
        <w:t xml:space="preserve"> and </w:t>
      </w:r>
      <w:r w:rsidR="009E2663" w:rsidRPr="00954357">
        <w:rPr>
          <w:rFonts w:ascii="Book Antiqua" w:hAnsi="Book Antiqua"/>
          <w:sz w:val="24"/>
          <w:szCs w:val="24"/>
          <w:lang w:val="en-US"/>
        </w:rPr>
        <w:t>the TUG.</w:t>
      </w:r>
      <w:r w:rsidR="00D55CF2" w:rsidRPr="00954357">
        <w:rPr>
          <w:rFonts w:ascii="Book Antiqua" w:hAnsi="Book Antiqua" w:hint="eastAsia"/>
          <w:sz w:val="24"/>
          <w:szCs w:val="24"/>
          <w:lang w:val="en-US" w:eastAsia="zh-CN"/>
        </w:rPr>
        <w:t xml:space="preserve"> </w:t>
      </w:r>
      <w:r w:rsidR="0041664B" w:rsidRPr="00954357">
        <w:rPr>
          <w:rFonts w:ascii="Book Antiqua" w:hAnsi="Book Antiqua"/>
          <w:sz w:val="24"/>
          <w:szCs w:val="24"/>
          <w:lang w:val="en-US"/>
        </w:rPr>
        <w:t>W</w:t>
      </w:r>
      <w:r w:rsidR="003D492F" w:rsidRPr="00954357">
        <w:rPr>
          <w:rFonts w:ascii="Book Antiqua" w:hAnsi="Book Antiqua"/>
          <w:sz w:val="24"/>
          <w:szCs w:val="24"/>
          <w:lang w:val="en-US"/>
        </w:rPr>
        <w:t>hen using an existing measurement</w:t>
      </w:r>
      <w:r w:rsidR="00534B58" w:rsidRPr="00954357">
        <w:rPr>
          <w:rFonts w:ascii="Book Antiqua" w:hAnsi="Book Antiqua"/>
          <w:sz w:val="24"/>
          <w:szCs w:val="24"/>
          <w:lang w:val="en-US"/>
        </w:rPr>
        <w:t>, it is important</w:t>
      </w:r>
      <w:r w:rsidR="003D492F" w:rsidRPr="00954357">
        <w:rPr>
          <w:rFonts w:ascii="Book Antiqua" w:hAnsi="Book Antiqua"/>
          <w:sz w:val="24"/>
          <w:szCs w:val="24"/>
          <w:lang w:val="en-US"/>
        </w:rPr>
        <w:t xml:space="preserve"> that it has undergone a proper cross-cultural translation in order to ensure </w:t>
      </w:r>
      <w:r w:rsidR="00534B58" w:rsidRPr="00954357">
        <w:rPr>
          <w:rFonts w:ascii="Book Antiqua" w:hAnsi="Book Antiqua"/>
          <w:sz w:val="24"/>
          <w:szCs w:val="24"/>
          <w:lang w:val="en-US"/>
        </w:rPr>
        <w:t>that it measures</w:t>
      </w:r>
      <w:r w:rsidR="003D492F" w:rsidRPr="00954357">
        <w:rPr>
          <w:rFonts w:ascii="Book Antiqua" w:hAnsi="Book Antiqua"/>
          <w:sz w:val="24"/>
          <w:szCs w:val="24"/>
          <w:lang w:val="en-US"/>
        </w:rPr>
        <w:t xml:space="preserve"> the same conc</w:t>
      </w:r>
      <w:r w:rsidR="00D55CF2" w:rsidRPr="00954357">
        <w:rPr>
          <w:rFonts w:ascii="Book Antiqua" w:hAnsi="Book Antiqua"/>
          <w:sz w:val="24"/>
          <w:szCs w:val="24"/>
          <w:lang w:val="en-US"/>
        </w:rPr>
        <w:t>ept as the original measurement</w:t>
      </w:r>
      <w:r w:rsidR="003D492F" w:rsidRPr="00954357">
        <w:rPr>
          <w:rFonts w:ascii="Book Antiqua" w:hAnsi="Book Antiqua"/>
          <w:sz w:val="24"/>
          <w:szCs w:val="24"/>
          <w:lang w:val="en-US"/>
        </w:rPr>
        <w:fldChar w:fldCharType="begin">
          <w:fldData xml:space="preserve">PEVuZE5vdGU+PENpdGU+PEF1dGhvcj5HdWlsbGVtaW48L0F1dGhvcj48WWVhcj4xOTkzPC9ZZWFy
PjxSZWNOdW0+OTE8L1JlY051bT48RGlzcGxheVRleHQ+PHN0eWxlIGZhY2U9InN1cGVyc2NyaXB0
Ij5bMTAsIDE2XTwvc3R5bGU+PC9EaXNwbGF5VGV4dD48cmVjb3JkPjxyZWMtbnVtYmVyPjkxPC9y
ZWMtbnVtYmVyPjxmb3JlaWduLWtleXM+PGtleSBhcHA9IkVOIiBkYi1pZD0ieDVwenJlOTVkeHQ5
ZGplNXZ3Y3Z4cHNvcHo5cmRzcno5c3RmIiB0aW1lc3RhbXA9IjE1MDQxMDk4MDkiIGd1aWQ9Ijhh
OGNmNWUyLTNjMmItNDZmZS04M2YwLTU3NjNiMWY1YmMyNyI+OTE8L2tleT48a2V5IGFwcD0iRU5X
ZWIiIGRiLWlkPSIiPjA8L2tleT48L2ZvcmVpZ24ta2V5cz48cmVmLXR5cGUgbmFtZT0iSm91cm5h
bCBBcnRpY2xlIj4xNzwvcmVmLXR5cGU+PGNvbnRyaWJ1dG9ycz48YXV0aG9ycz48YXV0aG9yPkd1
aWxsZW1pbiwgRi48L2F1dGhvcj48YXV0aG9yPkJvbWJhcmRpZXIsIEMuPC9hdXRob3I+PGF1dGhv
cj5CZWF0b24sIEQuPC9hdXRob3I+PC9hdXRob3JzPjwvY29udHJpYnV0b3JzPjxhdXRoLWFkZHJl
c3M+U2Nob29sIG9mIFB1YmxpYyBIZWFsdGgsIFVuaXZlcnNpdHkgb2YgTmFuY3ksIEZyYW5jZS48
L2F1dGgtYWRkcmVzcz48dGl0bGVzPjx0aXRsZT5Dcm9zcy1jdWx0dXJhbCBhZGFwdGF0aW9uIG9m
IGhlYWx0aC1yZWxhdGVkIHF1YWxpdHkgb2YgbGlmZSBtZWFzdXJlczogbGl0ZXJhdHVyZSByZXZp
ZXcgYW5kIHByb3Bvc2VkIGd1aWRlbGluZXM8L3RpdGxlPjxzZWNvbmRhcnktdGl0bGU+SiBDbGlu
IEVwaWRlbWlvbDwvc2Vjb25kYXJ5LXRpdGxlPjwvdGl0bGVzPjxwZXJpb2RpY2FsPjxmdWxsLXRp
dGxlPkogQ2xpbiBFcGlkZW1pb2w8L2Z1bGwtdGl0bGU+PC9wZXJpb2RpY2FsPjxwYWdlcz4xNDE3
LTMyPC9wYWdlcz48dm9sdW1lPjQ2PC92b2x1bWU+PG51bWJlcj4xMjwvbnVtYmVyPjxlZGl0aW9u
PjE5OTMvMTIvMDE8L2VkaXRpb24+PGtleXdvcmRzPjxrZXl3b3JkPkNyb3NzLUN1bHR1cmFsIENv
bXBhcmlzb248L2tleXdvcmQ+PGtleXdvcmQ+KkN1bHR1cmFsIENoYXJhY3RlcmlzdGljczwva2V5
d29yZD48a2V5d29yZD5HdWlkZWxpbmVzIGFzIFRvcGljPC9rZXl3b3JkPjxrZXl3b3JkPipIZWFs
dGggU3RhdHVzIEluZGljYXRvcnM8L2tleXdvcmQ+PGtleXdvcmQ+SHVtYW5zPC9rZXl3b3JkPjxr
ZXl3b3JkPkxhbmd1YWdlPC9rZXl3b3JkPjxrZXl3b3JkPipRdWFsaXR5IG9mIExpZmU8L2tleXdv
cmQ+PGtleXdvcmQ+U3VydmV5cyBhbmQgUXVlc3Rpb25uYWlyZXM8L2tleXdvcmQ+PC9rZXl3b3Jk
cz48ZGF0ZXM+PHllYXI+MTk5MzwveWVhcj48cHViLWRhdGVzPjxkYXRlPkRlYzwvZGF0ZT48L3B1
Yi1kYXRlcz48L2RhdGVzPjxwdWItbG9jYXRpb24+RU5HTEFORDwvcHViLWxvY2F0aW9uPjxpc2Ju
PjA4OTUtNDM1NiAoUHJpbnQpJiN4RDswODk1LTQzNTYgKExpbmtpbmcpPC9pc2JuPjxhY2Nlc3Np
b24tbnVtPjgyNjM1Njk8L2FjY2Vzc2lvbi1udW0+PHVybHM+PHJlbGF0ZWQtdXJscz48dXJsPmh0
dHBzOi8vd3d3Lm5jYmkubmxtLm5paC5nb3YvcHVibWVkLzgyNjM1Njk8L3VybD48L3JlbGF0ZWQt
dXJscz48L3VybHM+PGVsZWN0cm9uaWMtcmVzb3VyY2UtbnVtPjEwLjEwMTYvMDg5NS00MzU2KDkz
KTkwMTQyLW48L2VsZWN0cm9uaWMtcmVzb3VyY2UtbnVtPjxhY2Nlc3MtZGF0ZT5EZWM8L2FjY2Vz
cy1kYXRlPjwvcmVjb3JkPjwvQ2l0ZT48Q2l0ZT48QXV0aG9yPkJlYXRvbjwvQXV0aG9yPjxZZWFy
PjIwMDA8L1llYXI+PFJlY051bT4xMjg8L1JlY051bT48cmVjb3JkPjxyZWMtbnVtYmVyPjEyODwv
cmVjLW51bWJlcj48Zm9yZWlnbi1rZXlzPjxrZXkgYXBwPSJFTiIgZGItaWQ9Ing1cHpyZTk1ZHh0
OWRqZTV2d2N2eHBzb3B6OXJkc3J6OXN0ZiIgdGltZXN0YW1wPSIxNTA0MTA5ODcxIiBndWlkPSJm
NTg4NmFkMy1kMzBhLTQ2ZjQtOTNiYS1iMWI1ZDAwMmVkNTIiPjEyODwva2V5PjxrZXkgYXBwPSJF
TldlYiIgZGItaWQ9IiI+MDwva2V5PjwvZm9yZWlnbi1rZXlzPjxyZWYtdHlwZSBuYW1lPSJKb3Vy
bmFsIEFydGljbGUiPjE3PC9yZWYtdHlwZT48Y29udHJpYnV0b3JzPjxhdXRob3JzPjxhdXRob3I+
QmVhdG9uLCBELiBFLjwvYXV0aG9yPjxhdXRob3I+Qm9tYmFyZGllciwgQy48L2F1dGhvcj48YXV0
aG9yPkd1aWxsZW1pbiwgRi48L2F1dGhvcj48YXV0aG9yPkZlcnJheiwgTS4gQi48L2F1dGhvcj48
L2F1dGhvcnM+PC9jb250cmlidXRvcnM+PGF1dGgtYWRkcmVzcz5JbnN0aXR1dGUgZm9yIFdvcmsg
YW5kIEhlYWx0aCwgVG9yb250byBPTiwgQ2FuYWRhLiBkYmVhdG9uQGl3aC5vbi5jYTwvYXV0aC1h
ZGRyZXNzPjx0aXRsZXM+PHRpdGxlPkd1aWRlbGluZXMgZm9yIHRoZSBwcm9jZXNzIG9mIGNyb3Nz
LWN1bHR1cmFsIGFkYXB0YXRpb24gb2Ygc2VsZi1yZXBvcnQgbWVhc3VyZXM8L3RpdGxlPjxzZWNv
bmRhcnktdGl0bGU+U3BpbmUgKFBoaWxhIFBhIDE5NzYpPC9zZWNvbmRhcnktdGl0bGU+PC90aXRs
ZXM+PHBlcmlvZGljYWw+PGZ1bGwtdGl0bGU+U3BpbmUgKFBoaWxhIFBhIDE5NzYpPC9mdWxsLXRp
dGxlPjwvcGVyaW9kaWNhbD48cGFnZXM+MzE4Ni05MTwvcGFnZXM+PHZvbHVtZT4yNTwvdm9sdW1l
PjxudW1iZXI+MjQ8L251bWJlcj48ZWRpdGlvbj4yMDAwLzEyLzIyPC9lZGl0aW9uPjxrZXl3b3Jk
cz48a2V5d29yZD4qQ3Jvc3MtQ3VsdHVyYWwgQ29tcGFyaXNvbjwva2V5d29yZD48a2V5d29yZD4q
SGVhbHRoIFN0YXR1czwva2V5d29yZD48a2V5d29yZD5IdW1hbnM8L2tleXdvcmQ+PGtleXdvcmQ+
T3V0Y29tZSBBc3Nlc3NtZW50IChIZWFsdGggQ2FyZSk8L2tleXdvcmQ+PGtleXdvcmQ+KlNwaW5h
bCBEaXNlYXNlczwva2V5d29yZD48a2V5d29yZD5TdXJ2ZXlzIGFuZCBRdWVzdGlvbm5haXJlczwv
a2V5d29yZD48a2V5d29yZD4qVHJhbnNsYXRpbmc8L2tleXdvcmQ+PC9rZXl3b3Jkcz48ZGF0ZXM+
PHllYXI+MjAwMDwveWVhcj48cHViLWRhdGVzPjxkYXRlPkRlYyAxNTwvZGF0ZT48L3B1Yi1kYXRl
cz48L2RhdGVzPjxwdWItbG9jYXRpb24+VU5JVEVEIFNUQVRFUzwvcHViLWxvY2F0aW9uPjxpc2Ju
PjAzNjItMjQzNiAoUHJpbnQpJiN4RDswMzYyLTI0MzYgKExpbmtpbmcpPC9pc2JuPjxhY2Nlc3Np
b24tbnVtPjExMTI0NzM1PC9hY2Nlc3Npb24tbnVtPjx1cmxzPjxyZWxhdGVkLXVybHM+PHVybD5o
dHRwczovL3d3dy5uY2JpLm5sbS5uaWguZ292L3B1Ym1lZC8xMTEyNDczNTwvdXJsPjwvcmVsYXRl
ZC11cmxzPjwvdXJscz48ZWxlY3Ryb25pYy1yZXNvdXJjZS1udW0+MTAuMTA5Ny8wMDAwNzYzMi0y
MDAwMTIxNTAtMDAwMTQ8L2VsZWN0cm9uaWMtcmVzb3VyY2UtbnVtPjxhY2Nlc3MtZGF0ZT5EZWMg
MTU8L2FjY2Vzcy1kYXRlPjwvcmVjb3JkPjwvQ2l0ZT48L0VuZE5vdGU+AG==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HdWlsbGVtaW48L0F1dGhvcj48WWVhcj4xOTkzPC9ZZWFy
PjxSZWNOdW0+OTE8L1JlY051bT48RGlzcGxheVRleHQ+PHN0eWxlIGZhY2U9InN1cGVyc2NyaXB0
Ij5bMTAsIDE2XTwvc3R5bGU+PC9EaXNwbGF5VGV4dD48cmVjb3JkPjxyZWMtbnVtYmVyPjkxPC9y
ZWMtbnVtYmVyPjxmb3JlaWduLWtleXM+PGtleSBhcHA9IkVOIiBkYi1pZD0ieDVwenJlOTVkeHQ5
ZGplNXZ3Y3Z4cHNvcHo5cmRzcno5c3RmIiB0aW1lc3RhbXA9IjE1MDQxMDk4MDkiIGd1aWQ9Ijhh
OGNmNWUyLTNjMmItNDZmZS04M2YwLTU3NjNiMWY1YmMyNyI+OTE8L2tleT48a2V5IGFwcD0iRU5X
ZWIiIGRiLWlkPSIiPjA8L2tleT48L2ZvcmVpZ24ta2V5cz48cmVmLXR5cGUgbmFtZT0iSm91cm5h
bCBBcnRpY2xlIj4xNzwvcmVmLXR5cGU+PGNvbnRyaWJ1dG9ycz48YXV0aG9ycz48YXV0aG9yPkd1
aWxsZW1pbiwgRi48L2F1dGhvcj48YXV0aG9yPkJvbWJhcmRpZXIsIEMuPC9hdXRob3I+PGF1dGhv
cj5CZWF0b24sIEQuPC9hdXRob3I+PC9hdXRob3JzPjwvY29udHJpYnV0b3JzPjxhdXRoLWFkZHJl
c3M+U2Nob29sIG9mIFB1YmxpYyBIZWFsdGgsIFVuaXZlcnNpdHkgb2YgTmFuY3ksIEZyYW5jZS48
L2F1dGgtYWRkcmVzcz48dGl0bGVzPjx0aXRsZT5Dcm9zcy1jdWx0dXJhbCBhZGFwdGF0aW9uIG9m
IGhlYWx0aC1yZWxhdGVkIHF1YWxpdHkgb2YgbGlmZSBtZWFzdXJlczogbGl0ZXJhdHVyZSByZXZp
ZXcgYW5kIHByb3Bvc2VkIGd1aWRlbGluZXM8L3RpdGxlPjxzZWNvbmRhcnktdGl0bGU+SiBDbGlu
IEVwaWRlbWlvbDwvc2Vjb25kYXJ5LXRpdGxlPjwvdGl0bGVzPjxwZXJpb2RpY2FsPjxmdWxsLXRp
dGxlPkogQ2xpbiBFcGlkZW1pb2w8L2Z1bGwtdGl0bGU+PC9wZXJpb2RpY2FsPjxwYWdlcz4xNDE3
LTMyPC9wYWdlcz48dm9sdW1lPjQ2PC92b2x1bWU+PG51bWJlcj4xMjwvbnVtYmVyPjxlZGl0aW9u
PjE5OTMvMTIvMDE8L2VkaXRpb24+PGtleXdvcmRzPjxrZXl3b3JkPkNyb3NzLUN1bHR1cmFsIENv
bXBhcmlzb248L2tleXdvcmQ+PGtleXdvcmQ+KkN1bHR1cmFsIENoYXJhY3RlcmlzdGljczwva2V5
d29yZD48a2V5d29yZD5HdWlkZWxpbmVzIGFzIFRvcGljPC9rZXl3b3JkPjxrZXl3b3JkPipIZWFs
dGggU3RhdHVzIEluZGljYXRvcnM8L2tleXdvcmQ+PGtleXdvcmQ+SHVtYW5zPC9rZXl3b3JkPjxr
ZXl3b3JkPkxhbmd1YWdlPC9rZXl3b3JkPjxrZXl3b3JkPipRdWFsaXR5IG9mIExpZmU8L2tleXdv
cmQ+PGtleXdvcmQ+U3VydmV5cyBhbmQgUXVlc3Rpb25uYWlyZXM8L2tleXdvcmQ+PC9rZXl3b3Jk
cz48ZGF0ZXM+PHllYXI+MTk5MzwveWVhcj48cHViLWRhdGVzPjxkYXRlPkRlYzwvZGF0ZT48L3B1
Yi1kYXRlcz48L2RhdGVzPjxwdWItbG9jYXRpb24+RU5HTEFORDwvcHViLWxvY2F0aW9uPjxpc2Ju
PjA4OTUtNDM1NiAoUHJpbnQpJiN4RDswODk1LTQzNTYgKExpbmtpbmcpPC9pc2JuPjxhY2Nlc3Np
b24tbnVtPjgyNjM1Njk8L2FjY2Vzc2lvbi1udW0+PHVybHM+PHJlbGF0ZWQtdXJscz48dXJsPmh0
dHBzOi8vd3d3Lm5jYmkubmxtLm5paC5nb3YvcHVibWVkLzgyNjM1Njk8L3VybD48L3JlbGF0ZWQt
dXJscz48L3VybHM+PGVsZWN0cm9uaWMtcmVzb3VyY2UtbnVtPjEwLjEwMTYvMDg5NS00MzU2KDkz
KTkwMTQyLW48L2VsZWN0cm9uaWMtcmVzb3VyY2UtbnVtPjxhY2Nlc3MtZGF0ZT5EZWM8L2FjY2Vz
cy1kYXRlPjwvcmVjb3JkPjwvQ2l0ZT48Q2l0ZT48QXV0aG9yPkJlYXRvbjwvQXV0aG9yPjxZZWFy
PjIwMDA8L1llYXI+PFJlY051bT4xMjg8L1JlY051bT48cmVjb3JkPjxyZWMtbnVtYmVyPjEyODwv
cmVjLW51bWJlcj48Zm9yZWlnbi1rZXlzPjxrZXkgYXBwPSJFTiIgZGItaWQ9Ing1cHpyZTk1ZHh0
OWRqZTV2d2N2eHBzb3B6OXJkc3J6OXN0ZiIgdGltZXN0YW1wPSIxNTA0MTA5ODcxIiBndWlkPSJm
NTg4NmFkMy1kMzBhLTQ2ZjQtOTNiYS1iMWI1ZDAwMmVkNTIiPjEyODwva2V5PjxrZXkgYXBwPSJF
TldlYiIgZGItaWQ9IiI+MDwva2V5PjwvZm9yZWlnbi1rZXlzPjxyZWYtdHlwZSBuYW1lPSJKb3Vy
bmFsIEFydGljbGUiPjE3PC9yZWYtdHlwZT48Y29udHJpYnV0b3JzPjxhdXRob3JzPjxhdXRob3I+
QmVhdG9uLCBELiBFLjwvYXV0aG9yPjxhdXRob3I+Qm9tYmFyZGllciwgQy48L2F1dGhvcj48YXV0
aG9yPkd1aWxsZW1pbiwgRi48L2F1dGhvcj48YXV0aG9yPkZlcnJheiwgTS4gQi48L2F1dGhvcj48
L2F1dGhvcnM+PC9jb250cmlidXRvcnM+PGF1dGgtYWRkcmVzcz5JbnN0aXR1dGUgZm9yIFdvcmsg
YW5kIEhlYWx0aCwgVG9yb250byBPTiwgQ2FuYWRhLiBkYmVhdG9uQGl3aC5vbi5jYTwvYXV0aC1h
ZGRyZXNzPjx0aXRsZXM+PHRpdGxlPkd1aWRlbGluZXMgZm9yIHRoZSBwcm9jZXNzIG9mIGNyb3Nz
LWN1bHR1cmFsIGFkYXB0YXRpb24gb2Ygc2VsZi1yZXBvcnQgbWVhc3VyZXM8L3RpdGxlPjxzZWNv
bmRhcnktdGl0bGU+U3BpbmUgKFBoaWxhIFBhIDE5NzYpPC9zZWNvbmRhcnktdGl0bGU+PC90aXRs
ZXM+PHBlcmlvZGljYWw+PGZ1bGwtdGl0bGU+U3BpbmUgKFBoaWxhIFBhIDE5NzYpPC9mdWxsLXRp
dGxlPjwvcGVyaW9kaWNhbD48cGFnZXM+MzE4Ni05MTwvcGFnZXM+PHZvbHVtZT4yNTwvdm9sdW1l
PjxudW1iZXI+MjQ8L251bWJlcj48ZWRpdGlvbj4yMDAwLzEyLzIyPC9lZGl0aW9uPjxrZXl3b3Jk
cz48a2V5d29yZD4qQ3Jvc3MtQ3VsdHVyYWwgQ29tcGFyaXNvbjwva2V5d29yZD48a2V5d29yZD4q
SGVhbHRoIFN0YXR1czwva2V5d29yZD48a2V5d29yZD5IdW1hbnM8L2tleXdvcmQ+PGtleXdvcmQ+
T3V0Y29tZSBBc3Nlc3NtZW50IChIZWFsdGggQ2FyZSk8L2tleXdvcmQ+PGtleXdvcmQ+KlNwaW5h
bCBEaXNlYXNlczwva2V5d29yZD48a2V5d29yZD5TdXJ2ZXlzIGFuZCBRdWVzdGlvbm5haXJlczwv
a2V5d29yZD48a2V5d29yZD4qVHJhbnNsYXRpbmc8L2tleXdvcmQ+PC9rZXl3b3Jkcz48ZGF0ZXM+
PHllYXI+MjAwMDwveWVhcj48cHViLWRhdGVzPjxkYXRlPkRlYyAxNTwvZGF0ZT48L3B1Yi1kYXRl
cz48L2RhdGVzPjxwdWItbG9jYXRpb24+VU5JVEVEIFNUQVRFUzwvcHViLWxvY2F0aW9uPjxpc2Ju
PjAzNjItMjQzNiAoUHJpbnQpJiN4RDswMzYyLTI0MzYgKExpbmtpbmcpPC9pc2JuPjxhY2Nlc3Np
b24tbnVtPjExMTI0NzM1PC9hY2Nlc3Npb24tbnVtPjx1cmxzPjxyZWxhdGVkLXVybHM+PHVybD5o
dHRwczovL3d3dy5uY2JpLm5sbS5uaWguZ292L3B1Ym1lZC8xMTEyNDczNTwvdXJsPjwvcmVsYXRl
ZC11cmxzPjwvdXJscz48ZWxlY3Ryb25pYy1yZXNvdXJjZS1udW0+MTAuMTA5Ny8wMDAwNzYzMi0y
MDAwMTIxNTAtMDAwMTQ8L2VsZWN0cm9uaWMtcmVzb3VyY2UtbnVtPjxhY2Nlc3MtZGF0ZT5EZWMg
MTU8L2FjY2Vzcy1kYXRlPjwvcmVjb3JkPjwvQ2l0ZT48L0VuZE5vdGU+AG==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3D492F" w:rsidRPr="00954357">
        <w:rPr>
          <w:rFonts w:ascii="Book Antiqua" w:hAnsi="Book Antiqua"/>
          <w:sz w:val="24"/>
          <w:szCs w:val="24"/>
          <w:lang w:val="en-US"/>
        </w:rPr>
      </w:r>
      <w:r w:rsidR="003D492F" w:rsidRPr="00954357">
        <w:rPr>
          <w:rFonts w:ascii="Book Antiqua" w:hAnsi="Book Antiqua"/>
          <w:sz w:val="24"/>
          <w:szCs w:val="24"/>
          <w:lang w:val="en-US"/>
        </w:rPr>
        <w:fldChar w:fldCharType="separate"/>
      </w:r>
      <w:r w:rsidR="00385370" w:rsidRPr="00954357">
        <w:rPr>
          <w:rFonts w:ascii="Book Antiqua" w:hAnsi="Book Antiqua"/>
          <w:noProof/>
          <w:sz w:val="24"/>
          <w:szCs w:val="24"/>
          <w:vertAlign w:val="superscript"/>
          <w:lang w:val="en-US"/>
        </w:rPr>
        <w:t>[10,</w:t>
      </w:r>
      <w:r w:rsidR="00B2269C" w:rsidRPr="00954357">
        <w:rPr>
          <w:rFonts w:ascii="Book Antiqua" w:hAnsi="Book Antiqua"/>
          <w:noProof/>
          <w:sz w:val="24"/>
          <w:szCs w:val="24"/>
          <w:vertAlign w:val="superscript"/>
          <w:lang w:val="en-US"/>
        </w:rPr>
        <w:t>16]</w:t>
      </w:r>
      <w:r w:rsidR="003D492F" w:rsidRPr="00954357">
        <w:rPr>
          <w:rFonts w:ascii="Book Antiqua" w:hAnsi="Book Antiqua"/>
          <w:sz w:val="24"/>
          <w:szCs w:val="24"/>
          <w:lang w:val="en-US"/>
        </w:rPr>
        <w:fldChar w:fldCharType="end"/>
      </w:r>
      <w:r w:rsidR="003D492F" w:rsidRPr="00954357">
        <w:rPr>
          <w:rFonts w:ascii="Book Antiqua" w:hAnsi="Book Antiqua"/>
          <w:sz w:val="24"/>
          <w:szCs w:val="24"/>
          <w:lang w:val="en-US"/>
        </w:rPr>
        <w:t xml:space="preserve">. </w:t>
      </w:r>
      <w:r w:rsidR="00143C36" w:rsidRPr="00954357">
        <w:rPr>
          <w:rFonts w:ascii="Book Antiqua" w:hAnsi="Book Antiqua"/>
          <w:sz w:val="24"/>
          <w:szCs w:val="24"/>
          <w:lang w:val="en-US"/>
        </w:rPr>
        <w:t>We have used well-known standardized guidelines to translate and validate the</w:t>
      </w:r>
      <w:r w:rsidR="00D55CF2" w:rsidRPr="00954357">
        <w:rPr>
          <w:rFonts w:ascii="Book Antiqua" w:hAnsi="Book Antiqua"/>
          <w:sz w:val="24"/>
          <w:szCs w:val="24"/>
          <w:lang w:val="en-US"/>
        </w:rPr>
        <w:t xml:space="preserve"> MSTS questionnaire into Danish</w:t>
      </w:r>
      <w:r w:rsidR="00143C36" w:rsidRPr="00954357">
        <w:rPr>
          <w:rFonts w:ascii="Book Antiqua" w:hAnsi="Book Antiqua"/>
          <w:sz w:val="24"/>
          <w:szCs w:val="24"/>
          <w:lang w:val="en-US"/>
        </w:rPr>
        <w:fldChar w:fldCharType="begin">
          <w:fldData xml:space="preserve">PEVuZE5vdGU+PENpdGU+PEF1dGhvcj5HdWlsbGVtaW48L0F1dGhvcj48WWVhcj4xOTkzPC9ZZWFy
PjxSZWNOdW0+OTE8L1JlY051bT48RGlzcGxheVRleHQ+PHN0eWxlIGZhY2U9InN1cGVyc2NyaXB0
Ij5bMTAsIDE2LCAxOF08L3N0eWxlPjwvRGlzcGxheVRleHQ+PHJlY29yZD48cmVjLW51bWJlcj45
MTwvcmVjLW51bWJlcj48Zm9yZWlnbi1rZXlzPjxrZXkgYXBwPSJFTiIgZGItaWQ9Ing1cHpyZTk1
ZHh0OWRqZTV2d2N2eHBzb3B6OXJkc3J6OXN0ZiIgdGltZXN0YW1wPSIxNTA0MTA5ODA5IiBndWlk
PSI4YThjZjVlMi0zYzJiLTQ2ZmUtODNmMC01NzYzYjFmNWJjMjciPjkxPC9rZXk+PGtleSBhcHA9
IkVOV2ViIiBkYi1pZD0iIj4wPC9rZXk+PC9mb3JlaWduLWtleXM+PHJlZi10eXBlIG5hbWU9Ikpv
dXJuYWwgQXJ0aWNsZSI+MTc8L3JlZi10eXBlPjxjb250cmlidXRvcnM+PGF1dGhvcnM+PGF1dGhv
cj5HdWlsbGVtaW4sIEYuPC9hdXRob3I+PGF1dGhvcj5Cb21iYXJkaWVyLCBDLjwvYXV0aG9yPjxh
dXRob3I+QmVhdG9uLCBELjwvYXV0aG9yPjwvYXV0aG9ycz48L2NvbnRyaWJ1dG9ycz48YXV0aC1h
ZGRyZXNzPlNjaG9vbCBvZiBQdWJsaWMgSGVhbHRoLCBVbml2ZXJzaXR5IG9mIE5hbmN5LCBGcmFu
Y2UuPC9hdXRoLWFkZHJlc3M+PHRpdGxlcz48dGl0bGU+Q3Jvc3MtY3VsdHVyYWwgYWRhcHRhdGlv
biBvZiBoZWFsdGgtcmVsYXRlZCBxdWFsaXR5IG9mIGxpZmUgbWVhc3VyZXM6IGxpdGVyYXR1cmUg
cmV2aWV3IGFuZCBwcm9wb3NlZCBndWlkZWxpbmVzPC90aXRsZT48c2Vjb25kYXJ5LXRpdGxlPkog
Q2xpbiBFcGlkZW1pb2w8L3NlY29uZGFyeS10aXRsZT48L3RpdGxlcz48cGVyaW9kaWNhbD48ZnVs
bC10aXRsZT5KIENsaW4gRXBpZGVtaW9sPC9mdWxsLXRpdGxlPjwvcGVyaW9kaWNhbD48cGFnZXM+
MTQxNy0zMjwvcGFnZXM+PHZvbHVtZT40Njwvdm9sdW1lPjxudW1iZXI+MTI8L251bWJlcj48ZWRp
dGlvbj4xOTkzLzEyLzAxPC9lZGl0aW9uPjxrZXl3b3Jkcz48a2V5d29yZD5Dcm9zcy1DdWx0dXJh
bCBDb21wYXJpc29uPC9rZXl3b3JkPjxrZXl3b3JkPipDdWx0dXJhbCBDaGFyYWN0ZXJpc3RpY3M8
L2tleXdvcmQ+PGtleXdvcmQ+R3VpZGVsaW5lcyBhcyBUb3BpYzwva2V5d29yZD48a2V5d29yZD4q
SGVhbHRoIFN0YXR1cyBJbmRpY2F0b3JzPC9rZXl3b3JkPjxrZXl3b3JkPkh1bWFuczwva2V5d29y
ZD48a2V5d29yZD5MYW5ndWFnZTwva2V5d29yZD48a2V5d29yZD4qUXVhbGl0eSBvZiBMaWZlPC9r
ZXl3b3JkPjxrZXl3b3JkPlN1cnZleXMgYW5kIFF1ZXN0aW9ubmFpcmVzPC9rZXl3b3JkPjwva2V5
d29yZHM+PGRhdGVzPjx5ZWFyPjE5OTM8L3llYXI+PHB1Yi1kYXRlcz48ZGF0ZT5EZWM8L2RhdGU+
PC9wdWItZGF0ZXM+PC9kYXRlcz48cHViLWxvY2F0aW9uPkVOR0xBTkQ8L3B1Yi1sb2NhdGlvbj48
aXNibj4wODk1LTQzNTYgKFByaW50KSYjeEQ7MDg5NS00MzU2IChMaW5raW5nKTwvaXNibj48YWNj
ZXNzaW9uLW51bT44MjYzNTY5PC9hY2Nlc3Npb24tbnVtPjx1cmxzPjxyZWxhdGVkLXVybHM+PHVy
bD5odHRwczovL3d3dy5uY2JpLm5sbS5uaWguZ292L3B1Ym1lZC84MjYzNTY5PC91cmw+PC9yZWxh
dGVkLXVybHM+PC91cmxzPjxlbGVjdHJvbmljLXJlc291cmNlLW51bT4xMC4xMDE2LzA4OTUtNDM1
Nig5Myk5MDE0Mi1uPC9lbGVjdHJvbmljLXJlc291cmNlLW51bT48YWNjZXNzLWRhdGU+RGVjPC9h
Y2Nlc3MtZGF0ZT48L3JlY29yZD48L0NpdGU+PENpdGU+PEF1dGhvcj5CZWF0b248L0F1dGhvcj48
WWVhcj4yMDAwPC9ZZWFyPjxSZWNOdW0+MTI4PC9SZWNOdW0+PHJlY29yZD48cmVjLW51bWJlcj4x
Mjg8L3JlYy1udW1iZXI+PGZvcmVpZ24ta2V5cz48a2V5IGFwcD0iRU4iIGRiLWlkPSJ4NXB6cmU5
NWR4dDlkamU1dndjdnhwc29wejlyZHNyejlzdGYiIHRpbWVzdGFtcD0iMTUwNDEwOTg3MSIgZ3Vp
ZD0iZjU4ODZhZDMtZDMwYS00NmY0LTkzYmEtYjFiNWQwMDJlZDUyIj4xMjg8L2tleT48a2V5IGFw
cD0iRU5XZWIiIGRiLWlkPSIiPjA8L2tleT48L2ZvcmVpZ24ta2V5cz48cmVmLXR5cGUgbmFtZT0i
Sm91cm5hbCBBcnRpY2xlIj4xNzwvcmVmLXR5cGU+PGNvbnRyaWJ1dG9ycz48YXV0aG9ycz48YXV0
aG9yPkJlYXRvbiwgRC4gRS48L2F1dGhvcj48YXV0aG9yPkJvbWJhcmRpZXIsIEMuPC9hdXRob3I+
PGF1dGhvcj5HdWlsbGVtaW4sIEYuPC9hdXRob3I+PGF1dGhvcj5GZXJyYXosIE0uIEIuPC9hdXRo
b3I+PC9hdXRob3JzPjwvY29udHJpYnV0b3JzPjxhdXRoLWFkZHJlc3M+SW5zdGl0dXRlIGZvciBX
b3JrIGFuZCBIZWFsdGgsIFRvcm9udG8gT04sIENhbmFkYS4gZGJlYXRvbkBpd2gub24uY2E8L2F1
dGgtYWRkcmVzcz48dGl0bGVzPjx0aXRsZT5HdWlkZWxpbmVzIGZvciB0aGUgcHJvY2VzcyBvZiBj
cm9zcy1jdWx0dXJhbCBhZGFwdGF0aW9uIG9mIHNlbGYtcmVwb3J0IG1lYXN1cmVzPC90aXRsZT48
c2Vjb25kYXJ5LXRpdGxlPlNwaW5lIChQaGlsYSBQYSAxOTc2KTwvc2Vjb25kYXJ5LXRpdGxlPjwv
dGl0bGVzPjxwZXJpb2RpY2FsPjxmdWxsLXRpdGxlPlNwaW5lIChQaGlsYSBQYSAxOTc2KTwvZnVs
bC10aXRsZT48L3BlcmlvZGljYWw+PHBhZ2VzPjMxODYtOTE8L3BhZ2VzPjx2b2x1bWU+MjU8L3Zv
bHVtZT48bnVtYmVyPjI0PC9udW1iZXI+PGVkaXRpb24+MjAwMC8xMi8yMjwvZWRpdGlvbj48a2V5
d29yZHM+PGtleXdvcmQ+KkNyb3NzLUN1bHR1cmFsIENvbXBhcmlzb248L2tleXdvcmQ+PGtleXdv
cmQ+KkhlYWx0aCBTdGF0dXM8L2tleXdvcmQ+PGtleXdvcmQ+SHVtYW5zPC9rZXl3b3JkPjxrZXl3
b3JkPk91dGNvbWUgQXNzZXNzbWVudCAoSGVhbHRoIENhcmUpPC9rZXl3b3JkPjxrZXl3b3JkPipT
cGluYWwgRGlzZWFzZXM8L2tleXdvcmQ+PGtleXdvcmQ+U3VydmV5cyBhbmQgUXVlc3Rpb25uYWly
ZXM8L2tleXdvcmQ+PGtleXdvcmQ+KlRyYW5zbGF0aW5nPC9rZXl3b3JkPjwva2V5d29yZHM+PGRh
dGVzPjx5ZWFyPjIwMDA8L3llYXI+PHB1Yi1kYXRlcz48ZGF0ZT5EZWMgMTU8L2RhdGU+PC9wdWIt
ZGF0ZXM+PC9kYXRlcz48cHViLWxvY2F0aW9uPlVOSVRFRCBTVEFURVM8L3B1Yi1sb2NhdGlvbj48
aXNibj4wMzYyLTI0MzYgKFByaW50KSYjeEQ7MDM2Mi0yNDM2IChMaW5raW5nKTwvaXNibj48YWNj
ZXNzaW9uLW51bT4xMTEyNDczNTwvYWNjZXNzaW9uLW51bT48dXJscz48cmVsYXRlZC11cmxzPjx1
cmw+aHR0cHM6Ly93d3cubmNiaS5ubG0ubmloLmdvdi9wdWJtZWQvMTExMjQ3MzU8L3VybD48L3Jl
bGF0ZWQtdXJscz48L3VybHM+PGVsZWN0cm9uaWMtcmVzb3VyY2UtbnVtPjEwLjEwOTcvMDAwMDc2
MzItMjAwMDEyMTUwLTAwMDE0PC9lbGVjdHJvbmljLXJlc291cmNlLW51bT48YWNjZXNzLWRhdGU+
RGVjIDE1PC9hY2Nlc3MtZGF0ZT48L3JlY29yZD48L0NpdGU+PENpdGU+PEF1dGhvcj5UZXJ3ZWU8
L0F1dGhvcj48WWVhcj4yMDA3PC9ZZWFyPjxSZWNOdW0+MjM2PC9SZWNOdW0+PHJlY29yZD48cmVj
LW51bWJlcj4yMzY8L3JlYy1udW1iZXI+PGZvcmVpZ24ta2V5cz48a2V5IGFwcD0iRU4iIGRiLWlk
PSJ4NXB6cmU5NWR4dDlkamU1dndjdnhwc29wejlyZHNyejlzdGYiIHRpbWVzdGFtcD0iMTUwNDEx
MDEwNyIgZ3VpZD0iYTEwOGUxZjItNjEyMC00YmEyLTk5M2MtMTJkYjBiM2I2MzMyIj4yMzY8L2tl
eT48a2V5IGFwcD0iRU5XZWIiIGRiLWlkPSIiPjA8L2tleT48L2ZvcmVpZ24ta2V5cz48cmVmLXR5
cGUgbmFtZT0iSm91cm5hbCBBcnRpY2xlIj4xNzwvcmVmLXR5cGU+PGNvbnRyaWJ1dG9ycz48YXV0
aG9ycz48YXV0aG9yPlRlcndlZSwgQy4gQi48L2F1dGhvcj48YXV0aG9yPkJvdCwgUy4gRC48L2F1
dGhvcj48YXV0aG9yPmRlIEJvZXIsIE0uIFIuPC9hdXRob3I+PGF1dGhvcj52YW4gZGVyIFdpbmR0
LCBELiBBLjwvYXV0aG9yPjxhdXRob3I+S25vbCwgRC4gTC48L2F1dGhvcj48YXV0aG9yPkRla2tl
ciwgSi48L2F1dGhvcj48YXV0aG9yPkJvdXRlciwgTC4gTS48L2F1dGhvcj48YXV0aG9yPmRlIFZl
dCwgSC4gQy48L2F1dGhvcj48L2F1dGhvcnM+PC9jb250cmlidXRvcnM+PGF1dGgtYWRkcmVzcz5F
TUdPIEluc3RpdHV0ZSwgVlUgVW5pdmVyc2l0eSBNZWRpY2FsIENlbnRlciwgVmFuIGRlciBCb2Vj
aG9yc3RzdHJhYXQgNywgMTA4MSBCVCBBbXN0ZXJkYW0sIFRoZSBOZXRoZXJsYW5kcy4gY2IudGVy
d2VlQHZ1bWMubmw8L2F1dGgtYWRkcmVzcz48dGl0bGVzPjx0aXRsZT5RdWFsaXR5IGNyaXRlcmlh
IHdlcmUgcHJvcG9zZWQgZm9yIG1lYXN1cmVtZW50IHByb3BlcnRpZXMgb2YgaGVhbHRoIHN0YXR1
cyBxdWVzdGlvbm5haXJlczwvdGl0bGU+PHNlY29uZGFyeS10aXRsZT5KIENsaW4gRXBpZGVtaW9s
PC9zZWNvbmRhcnktdGl0bGU+PC90aXRsZXM+PHBlcmlvZGljYWw+PGZ1bGwtdGl0bGU+SiBDbGlu
IEVwaWRlbWlvbDwvZnVsbC10aXRsZT48L3BlcmlvZGljYWw+PHBhZ2VzPjM0LTQyPC9wYWdlcz48
dm9sdW1lPjYwPC92b2x1bWU+PG51bWJlcj4xPC9udW1iZXI+PGVkaXRpb24+MjAwNi8xMi8xMzwv
ZWRpdGlvbj48a2V5d29yZHM+PGtleXdvcmQ+RXZhbHVhdGlvbiBTdHVkaWVzIGFzIFRvcGljPC9r
ZXl3b3JkPjxrZXl3b3JkPipIZWFsdGggU3RhdHVzIEluZGljYXRvcnM8L2tleXdvcmQ+PGtleXdv
cmQ+SHVtYW5zPC9rZXl3b3JkPjxrZXl3b3JkPlBzeWNob21ldHJpY3M8L2tleXdvcmQ+PGtleXdv
cmQ+UmVwcm9kdWNpYmlsaXR5IG9mIFJlc3VsdHM8L2tleXdvcmQ+PGtleXdvcmQ+UmVzZWFyY2gg
RGVzaWduPC9rZXl3b3JkPjxrZXl3b3JkPlJldmlldyBMaXRlcmF0dXJlIGFzIFRvcGljPC9rZXl3
b3JkPjxrZXl3b3JkPlN1cnZleXMgYW5kIFF1ZXN0aW9ubmFpcmVzLypzdGFuZGFyZHM8L2tleXdv
cmQ+PC9rZXl3b3Jkcz48ZGF0ZXM+PHllYXI+MjAwNzwveWVhcj48cHViLWRhdGVzPjxkYXRlPkph
bjwvZGF0ZT48L3B1Yi1kYXRlcz48L2RhdGVzPjxwdWItbG9jYXRpb24+RW5nbGFuZDwvcHViLWxv
Y2F0aW9uPjxpc2JuPjA4OTUtNDM1NiAoUHJpbnQpJiN4RDswODk1LTQzNTYgKExpbmtpbmcpPC9p
c2JuPjxhY2Nlc3Npb24tbnVtPjE3MTYxNzUyPC9hY2Nlc3Npb24tbnVtPjx1cmxzPjxyZWxhdGVk
LXVybHM+PHVybD5odHRwczovL3d3dy5uY2JpLm5sbS5uaWguZ292L3B1Ym1lZC8xNzE2MTc1Mjwv
dXJsPjwvcmVsYXRlZC11cmxzPjwvdXJscz48ZWxlY3Ryb25pYy1yZXNvdXJjZS1udW0+MTAuMTAx
Ni9qLmpjbGluZXBpLjIwMDYuMDMuMDEyPC9lbGVjdHJvbmljLXJlc291cmNlLW51bT48YWNjZXNz
LWRhdGU+SmFuPC9hY2Nlc3MtZGF0ZT48L3JlY29yZD48L0NpdGU+PC9FbmROb3RlPgB=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HdWlsbGVtaW48L0F1dGhvcj48WWVhcj4xOTkzPC9ZZWFy
PjxSZWNOdW0+OTE8L1JlY051bT48RGlzcGxheVRleHQ+PHN0eWxlIGZhY2U9InN1cGVyc2NyaXB0
Ij5bMTAsIDE2LCAxOF08L3N0eWxlPjwvRGlzcGxheVRleHQ+PHJlY29yZD48cmVjLW51bWJlcj45
MTwvcmVjLW51bWJlcj48Zm9yZWlnbi1rZXlzPjxrZXkgYXBwPSJFTiIgZGItaWQ9Ing1cHpyZTk1
ZHh0OWRqZTV2d2N2eHBzb3B6OXJkc3J6OXN0ZiIgdGltZXN0YW1wPSIxNTA0MTA5ODA5IiBndWlk
PSI4YThjZjVlMi0zYzJiLTQ2ZmUtODNmMC01NzYzYjFmNWJjMjciPjkxPC9rZXk+PGtleSBhcHA9
IkVOV2ViIiBkYi1pZD0iIj4wPC9rZXk+PC9mb3JlaWduLWtleXM+PHJlZi10eXBlIG5hbWU9Ikpv
dXJuYWwgQXJ0aWNsZSI+MTc8L3JlZi10eXBlPjxjb250cmlidXRvcnM+PGF1dGhvcnM+PGF1dGhv
cj5HdWlsbGVtaW4sIEYuPC9hdXRob3I+PGF1dGhvcj5Cb21iYXJkaWVyLCBDLjwvYXV0aG9yPjxh
dXRob3I+QmVhdG9uLCBELjwvYXV0aG9yPjwvYXV0aG9ycz48L2NvbnRyaWJ1dG9ycz48YXV0aC1h
ZGRyZXNzPlNjaG9vbCBvZiBQdWJsaWMgSGVhbHRoLCBVbml2ZXJzaXR5IG9mIE5hbmN5LCBGcmFu
Y2UuPC9hdXRoLWFkZHJlc3M+PHRpdGxlcz48dGl0bGU+Q3Jvc3MtY3VsdHVyYWwgYWRhcHRhdGlv
biBvZiBoZWFsdGgtcmVsYXRlZCBxdWFsaXR5IG9mIGxpZmUgbWVhc3VyZXM6IGxpdGVyYXR1cmUg
cmV2aWV3IGFuZCBwcm9wb3NlZCBndWlkZWxpbmVzPC90aXRsZT48c2Vjb25kYXJ5LXRpdGxlPkog
Q2xpbiBFcGlkZW1pb2w8L3NlY29uZGFyeS10aXRsZT48L3RpdGxlcz48cGVyaW9kaWNhbD48ZnVs
bC10aXRsZT5KIENsaW4gRXBpZGVtaW9sPC9mdWxsLXRpdGxlPjwvcGVyaW9kaWNhbD48cGFnZXM+
MTQxNy0zMjwvcGFnZXM+PHZvbHVtZT40Njwvdm9sdW1lPjxudW1iZXI+MTI8L251bWJlcj48ZWRp
dGlvbj4xOTkzLzEyLzAxPC9lZGl0aW9uPjxrZXl3b3Jkcz48a2V5d29yZD5Dcm9zcy1DdWx0dXJh
bCBDb21wYXJpc29uPC9rZXl3b3JkPjxrZXl3b3JkPipDdWx0dXJhbCBDaGFyYWN0ZXJpc3RpY3M8
L2tleXdvcmQ+PGtleXdvcmQ+R3VpZGVsaW5lcyBhcyBUb3BpYzwva2V5d29yZD48a2V5d29yZD4q
SGVhbHRoIFN0YXR1cyBJbmRpY2F0b3JzPC9rZXl3b3JkPjxrZXl3b3JkPkh1bWFuczwva2V5d29y
ZD48a2V5d29yZD5MYW5ndWFnZTwva2V5d29yZD48a2V5d29yZD4qUXVhbGl0eSBvZiBMaWZlPC9r
ZXl3b3JkPjxrZXl3b3JkPlN1cnZleXMgYW5kIFF1ZXN0aW9ubmFpcmVzPC9rZXl3b3JkPjwva2V5
d29yZHM+PGRhdGVzPjx5ZWFyPjE5OTM8L3llYXI+PHB1Yi1kYXRlcz48ZGF0ZT5EZWM8L2RhdGU+
PC9wdWItZGF0ZXM+PC9kYXRlcz48cHViLWxvY2F0aW9uPkVOR0xBTkQ8L3B1Yi1sb2NhdGlvbj48
aXNibj4wODk1LTQzNTYgKFByaW50KSYjeEQ7MDg5NS00MzU2IChMaW5raW5nKTwvaXNibj48YWNj
ZXNzaW9uLW51bT44MjYzNTY5PC9hY2Nlc3Npb24tbnVtPjx1cmxzPjxyZWxhdGVkLXVybHM+PHVy
bD5odHRwczovL3d3dy5uY2JpLm5sbS5uaWguZ292L3B1Ym1lZC84MjYzNTY5PC91cmw+PC9yZWxh
dGVkLXVybHM+PC91cmxzPjxlbGVjdHJvbmljLXJlc291cmNlLW51bT4xMC4xMDE2LzA4OTUtNDM1
Nig5Myk5MDE0Mi1uPC9lbGVjdHJvbmljLXJlc291cmNlLW51bT48YWNjZXNzLWRhdGU+RGVjPC9h
Y2Nlc3MtZGF0ZT48L3JlY29yZD48L0NpdGU+PENpdGU+PEF1dGhvcj5CZWF0b248L0F1dGhvcj48
WWVhcj4yMDAwPC9ZZWFyPjxSZWNOdW0+MTI4PC9SZWNOdW0+PHJlY29yZD48cmVjLW51bWJlcj4x
Mjg8L3JlYy1udW1iZXI+PGZvcmVpZ24ta2V5cz48a2V5IGFwcD0iRU4iIGRiLWlkPSJ4NXB6cmU5
NWR4dDlkamU1dndjdnhwc29wejlyZHNyejlzdGYiIHRpbWVzdGFtcD0iMTUwNDEwOTg3MSIgZ3Vp
ZD0iZjU4ODZhZDMtZDMwYS00NmY0LTkzYmEtYjFiNWQwMDJlZDUyIj4xMjg8L2tleT48a2V5IGFw
cD0iRU5XZWIiIGRiLWlkPSIiPjA8L2tleT48L2ZvcmVpZ24ta2V5cz48cmVmLXR5cGUgbmFtZT0i
Sm91cm5hbCBBcnRpY2xlIj4xNzwvcmVmLXR5cGU+PGNvbnRyaWJ1dG9ycz48YXV0aG9ycz48YXV0
aG9yPkJlYXRvbiwgRC4gRS48L2F1dGhvcj48YXV0aG9yPkJvbWJhcmRpZXIsIEMuPC9hdXRob3I+
PGF1dGhvcj5HdWlsbGVtaW4sIEYuPC9hdXRob3I+PGF1dGhvcj5GZXJyYXosIE0uIEIuPC9hdXRo
b3I+PC9hdXRob3JzPjwvY29udHJpYnV0b3JzPjxhdXRoLWFkZHJlc3M+SW5zdGl0dXRlIGZvciBX
b3JrIGFuZCBIZWFsdGgsIFRvcm9udG8gT04sIENhbmFkYS4gZGJlYXRvbkBpd2gub24uY2E8L2F1
dGgtYWRkcmVzcz48dGl0bGVzPjx0aXRsZT5HdWlkZWxpbmVzIGZvciB0aGUgcHJvY2VzcyBvZiBj
cm9zcy1jdWx0dXJhbCBhZGFwdGF0aW9uIG9mIHNlbGYtcmVwb3J0IG1lYXN1cmVzPC90aXRsZT48
c2Vjb25kYXJ5LXRpdGxlPlNwaW5lIChQaGlsYSBQYSAxOTc2KTwvc2Vjb25kYXJ5LXRpdGxlPjwv
dGl0bGVzPjxwZXJpb2RpY2FsPjxmdWxsLXRpdGxlPlNwaW5lIChQaGlsYSBQYSAxOTc2KTwvZnVs
bC10aXRsZT48L3BlcmlvZGljYWw+PHBhZ2VzPjMxODYtOTE8L3BhZ2VzPjx2b2x1bWU+MjU8L3Zv
bHVtZT48bnVtYmVyPjI0PC9udW1iZXI+PGVkaXRpb24+MjAwMC8xMi8yMjwvZWRpdGlvbj48a2V5
d29yZHM+PGtleXdvcmQ+KkNyb3NzLUN1bHR1cmFsIENvbXBhcmlzb248L2tleXdvcmQ+PGtleXdv
cmQ+KkhlYWx0aCBTdGF0dXM8L2tleXdvcmQ+PGtleXdvcmQ+SHVtYW5zPC9rZXl3b3JkPjxrZXl3
b3JkPk91dGNvbWUgQXNzZXNzbWVudCAoSGVhbHRoIENhcmUpPC9rZXl3b3JkPjxrZXl3b3JkPipT
cGluYWwgRGlzZWFzZXM8L2tleXdvcmQ+PGtleXdvcmQ+U3VydmV5cyBhbmQgUXVlc3Rpb25uYWly
ZXM8L2tleXdvcmQ+PGtleXdvcmQ+KlRyYW5zbGF0aW5nPC9rZXl3b3JkPjwva2V5d29yZHM+PGRh
dGVzPjx5ZWFyPjIwMDA8L3llYXI+PHB1Yi1kYXRlcz48ZGF0ZT5EZWMgMTU8L2RhdGU+PC9wdWIt
ZGF0ZXM+PC9kYXRlcz48cHViLWxvY2F0aW9uPlVOSVRFRCBTVEFURVM8L3B1Yi1sb2NhdGlvbj48
aXNibj4wMzYyLTI0MzYgKFByaW50KSYjeEQ7MDM2Mi0yNDM2IChMaW5raW5nKTwvaXNibj48YWNj
ZXNzaW9uLW51bT4xMTEyNDczNTwvYWNjZXNzaW9uLW51bT48dXJscz48cmVsYXRlZC11cmxzPjx1
cmw+aHR0cHM6Ly93d3cubmNiaS5ubG0ubmloLmdvdi9wdWJtZWQvMTExMjQ3MzU8L3VybD48L3Jl
bGF0ZWQtdXJscz48L3VybHM+PGVsZWN0cm9uaWMtcmVzb3VyY2UtbnVtPjEwLjEwOTcvMDAwMDc2
MzItMjAwMDEyMTUwLTAwMDE0PC9lbGVjdHJvbmljLXJlc291cmNlLW51bT48YWNjZXNzLWRhdGU+
RGVjIDE1PC9hY2Nlc3MtZGF0ZT48L3JlY29yZD48L0NpdGU+PENpdGU+PEF1dGhvcj5UZXJ3ZWU8
L0F1dGhvcj48WWVhcj4yMDA3PC9ZZWFyPjxSZWNOdW0+MjM2PC9SZWNOdW0+PHJlY29yZD48cmVj
LW51bWJlcj4yMzY8L3JlYy1udW1iZXI+PGZvcmVpZ24ta2V5cz48a2V5IGFwcD0iRU4iIGRiLWlk
PSJ4NXB6cmU5NWR4dDlkamU1dndjdnhwc29wejlyZHNyejlzdGYiIHRpbWVzdGFtcD0iMTUwNDEx
MDEwNyIgZ3VpZD0iYTEwOGUxZjItNjEyMC00YmEyLTk5M2MtMTJkYjBiM2I2MzMyIj4yMzY8L2tl
eT48a2V5IGFwcD0iRU5XZWIiIGRiLWlkPSIiPjA8L2tleT48L2ZvcmVpZ24ta2V5cz48cmVmLXR5
cGUgbmFtZT0iSm91cm5hbCBBcnRpY2xlIj4xNzwvcmVmLXR5cGU+PGNvbnRyaWJ1dG9ycz48YXV0
aG9ycz48YXV0aG9yPlRlcndlZSwgQy4gQi48L2F1dGhvcj48YXV0aG9yPkJvdCwgUy4gRC48L2F1
dGhvcj48YXV0aG9yPmRlIEJvZXIsIE0uIFIuPC9hdXRob3I+PGF1dGhvcj52YW4gZGVyIFdpbmR0
LCBELiBBLjwvYXV0aG9yPjxhdXRob3I+S25vbCwgRC4gTC48L2F1dGhvcj48YXV0aG9yPkRla2tl
ciwgSi48L2F1dGhvcj48YXV0aG9yPkJvdXRlciwgTC4gTS48L2F1dGhvcj48YXV0aG9yPmRlIFZl
dCwgSC4gQy48L2F1dGhvcj48L2F1dGhvcnM+PC9jb250cmlidXRvcnM+PGF1dGgtYWRkcmVzcz5F
TUdPIEluc3RpdHV0ZSwgVlUgVW5pdmVyc2l0eSBNZWRpY2FsIENlbnRlciwgVmFuIGRlciBCb2Vj
aG9yc3RzdHJhYXQgNywgMTA4MSBCVCBBbXN0ZXJkYW0sIFRoZSBOZXRoZXJsYW5kcy4gY2IudGVy
d2VlQHZ1bWMubmw8L2F1dGgtYWRkcmVzcz48dGl0bGVzPjx0aXRsZT5RdWFsaXR5IGNyaXRlcmlh
IHdlcmUgcHJvcG9zZWQgZm9yIG1lYXN1cmVtZW50IHByb3BlcnRpZXMgb2YgaGVhbHRoIHN0YXR1
cyBxdWVzdGlvbm5haXJlczwvdGl0bGU+PHNlY29uZGFyeS10aXRsZT5KIENsaW4gRXBpZGVtaW9s
PC9zZWNvbmRhcnktdGl0bGU+PC90aXRsZXM+PHBlcmlvZGljYWw+PGZ1bGwtdGl0bGU+SiBDbGlu
IEVwaWRlbWlvbDwvZnVsbC10aXRsZT48L3BlcmlvZGljYWw+PHBhZ2VzPjM0LTQyPC9wYWdlcz48
dm9sdW1lPjYwPC92b2x1bWU+PG51bWJlcj4xPC9udW1iZXI+PGVkaXRpb24+MjAwNi8xMi8xMzwv
ZWRpdGlvbj48a2V5d29yZHM+PGtleXdvcmQ+RXZhbHVhdGlvbiBTdHVkaWVzIGFzIFRvcGljPC9r
ZXl3b3JkPjxrZXl3b3JkPipIZWFsdGggU3RhdHVzIEluZGljYXRvcnM8L2tleXdvcmQ+PGtleXdv
cmQ+SHVtYW5zPC9rZXl3b3JkPjxrZXl3b3JkPlBzeWNob21ldHJpY3M8L2tleXdvcmQ+PGtleXdv
cmQ+UmVwcm9kdWNpYmlsaXR5IG9mIFJlc3VsdHM8L2tleXdvcmQ+PGtleXdvcmQ+UmVzZWFyY2gg
RGVzaWduPC9rZXl3b3JkPjxrZXl3b3JkPlJldmlldyBMaXRlcmF0dXJlIGFzIFRvcGljPC9rZXl3
b3JkPjxrZXl3b3JkPlN1cnZleXMgYW5kIFF1ZXN0aW9ubmFpcmVzLypzdGFuZGFyZHM8L2tleXdv
cmQ+PC9rZXl3b3Jkcz48ZGF0ZXM+PHllYXI+MjAwNzwveWVhcj48cHViLWRhdGVzPjxkYXRlPkph
bjwvZGF0ZT48L3B1Yi1kYXRlcz48L2RhdGVzPjxwdWItbG9jYXRpb24+RW5nbGFuZDwvcHViLWxv
Y2F0aW9uPjxpc2JuPjA4OTUtNDM1NiAoUHJpbnQpJiN4RDswODk1LTQzNTYgKExpbmtpbmcpPC9p
c2JuPjxhY2Nlc3Npb24tbnVtPjE3MTYxNzUyPC9hY2Nlc3Npb24tbnVtPjx1cmxzPjxyZWxhdGVk
LXVybHM+PHVybD5odHRwczovL3d3dy5uY2JpLm5sbS5uaWguZ292L3B1Ym1lZC8xNzE2MTc1Mjwv
dXJsPjwvcmVsYXRlZC11cmxzPjwvdXJscz48ZWxlY3Ryb25pYy1yZXNvdXJjZS1udW0+MTAuMTAx
Ni9qLmpjbGluZXBpLjIwMDYuMDMuMDEyPC9lbGVjdHJvbmljLXJlc291cmNlLW51bT48YWNjZXNz
LWRhdGU+SmFuPC9hY2Nlc3MtZGF0ZT48L3JlY29yZD48L0NpdGU+PC9FbmROb3RlPgB=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143C36" w:rsidRPr="00954357">
        <w:rPr>
          <w:rFonts w:ascii="Book Antiqua" w:hAnsi="Book Antiqua"/>
          <w:sz w:val="24"/>
          <w:szCs w:val="24"/>
          <w:lang w:val="en-US"/>
        </w:rPr>
      </w:r>
      <w:r w:rsidR="00143C36" w:rsidRPr="00954357">
        <w:rPr>
          <w:rFonts w:ascii="Book Antiqua" w:hAnsi="Book Antiqua"/>
          <w:sz w:val="24"/>
          <w:szCs w:val="24"/>
          <w:lang w:val="en-US"/>
        </w:rPr>
        <w:fldChar w:fldCharType="separate"/>
      </w:r>
      <w:r w:rsidR="00385370" w:rsidRPr="00954357">
        <w:rPr>
          <w:rFonts w:ascii="Book Antiqua" w:hAnsi="Book Antiqua"/>
          <w:noProof/>
          <w:sz w:val="24"/>
          <w:szCs w:val="24"/>
          <w:vertAlign w:val="superscript"/>
          <w:lang w:val="en-US"/>
        </w:rPr>
        <w:t>[10,16,</w:t>
      </w:r>
      <w:r w:rsidR="00B2269C" w:rsidRPr="00954357">
        <w:rPr>
          <w:rFonts w:ascii="Book Antiqua" w:hAnsi="Book Antiqua"/>
          <w:noProof/>
          <w:sz w:val="24"/>
          <w:szCs w:val="24"/>
          <w:vertAlign w:val="superscript"/>
          <w:lang w:val="en-US"/>
        </w:rPr>
        <w:t>18]</w:t>
      </w:r>
      <w:r w:rsidR="00143C36" w:rsidRPr="00954357">
        <w:rPr>
          <w:rFonts w:ascii="Book Antiqua" w:hAnsi="Book Antiqua"/>
          <w:sz w:val="24"/>
          <w:szCs w:val="24"/>
          <w:lang w:val="en-US"/>
        </w:rPr>
        <w:fldChar w:fldCharType="end"/>
      </w:r>
      <w:r w:rsidR="00143C36" w:rsidRPr="00954357">
        <w:rPr>
          <w:rFonts w:ascii="Book Antiqua" w:hAnsi="Book Antiqua"/>
          <w:sz w:val="24"/>
          <w:szCs w:val="24"/>
          <w:lang w:val="en-US"/>
        </w:rPr>
        <w:t>. The lower extremity version of the MSTS questionnaire has also b</w:t>
      </w:r>
      <w:r w:rsidR="00D6038E" w:rsidRPr="00954357">
        <w:rPr>
          <w:rFonts w:ascii="Book Antiqua" w:hAnsi="Book Antiqua"/>
          <w:sz w:val="24"/>
          <w:szCs w:val="24"/>
          <w:lang w:val="en-US"/>
        </w:rPr>
        <w:t>een translated and validated into Brazilian Portuguese</w:t>
      </w:r>
      <w:r w:rsidR="003605CB" w:rsidRPr="00954357">
        <w:rPr>
          <w:rFonts w:ascii="Book Antiqua" w:hAnsi="Book Antiqua"/>
          <w:sz w:val="24"/>
          <w:szCs w:val="24"/>
          <w:lang w:val="en-US"/>
        </w:rPr>
        <w:t>, Chinese</w:t>
      </w:r>
      <w:r w:rsidR="00D6038E" w:rsidRPr="00954357">
        <w:rPr>
          <w:rFonts w:ascii="Book Antiqua" w:hAnsi="Book Antiqua"/>
          <w:sz w:val="24"/>
          <w:szCs w:val="24"/>
          <w:lang w:val="en-US"/>
        </w:rPr>
        <w:t xml:space="preserve"> and Japanese</w:t>
      </w:r>
      <w:r w:rsidR="00DB1FF6" w:rsidRPr="00954357">
        <w:rPr>
          <w:rFonts w:ascii="Book Antiqua" w:hAnsi="Book Antiqua"/>
          <w:sz w:val="24"/>
          <w:szCs w:val="24"/>
          <w:lang w:val="en-US"/>
        </w:rPr>
        <w:t xml:space="preserve"> according to these guidelines</w:t>
      </w:r>
      <w:r w:rsidR="00A4185C"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y05XTwvc3R5bGU+PC9EaXNwbGF5VGV4dD48cmVjb3JkPjxyZWMtbnVtYmVyPjYxPC9yZWMt
bnVtYmVyPjxmb3JlaWduLWtleXM+PGtleSBhcHA9IkVOIiBkYi1pZD0ieDVwenJlOTVkeHQ5ZGpl
NXZ3Y3Z4cHNvcHo5cmRzcno5c3RmIiB0aW1lc3RhbXA9IjE1MDQxMDk3NTkiIGd1aWQ9IjRhOThj
NzFhLTI2ZTgtNDQ1Yy04NDU2LTgwYzk1ZWM4Y2ZkYiI+NjE8L2tleT48a2V5IGFwcD0iRU5XZWIi
IGRiLWlkPSIiPjA8L2tleT48L2ZvcmVpZ24ta2V5cz48cmVmLXR5cGUgbmFtZT0iSm91cm5hbCBB
cnRpY2xlIj4xNzwvcmVmLXR5cGU+PGNvbnRyaWJ1dG9ycz48YXV0aG9ycz48YXV0aG9yPlJlYm9s
bGVkbywgRC4gQy48L2F1dGhvcj48YXV0aG9yPlZpc3NvY2ksIEouIFIuPC9hdXRob3I+PGF1dGhv
cj5QaWV0cm9ib24sIFIuPC9hdXRob3I+PGF1dGhvcj5kZSBDYW1hcmdvLCBPLiBQLjwvYXV0aG9y
PjxhdXRob3I+QmFwdGlzdGEsIEEuIE0uPC9hdXRob3I+PC9hdXRob3JzPjwvY29udHJpYnV0b3Jz
PjxhdXRoLWFkZHJlc3M+RGVwYXJ0bWVudCBvZiBPcnRob3BhZWRpY3MsIFVuaXZlcnNpdHkgb2Yg
U2FvIFBhdWxvLCBSdWEgRHIuIE92aWRpbyBQaXJlcyBkZSBDYW1wb3MsIDMzMywgQ2VycXVlaXJh
IENlc2FyLCBTYW8gUGF1bG8sIFNQLCAwNTQwMy0wMTAsIEJyYXppbCwgZGFuaXJlYm9sbGVkb0Bn
bWFpbC5jb20uPC9hdXRoLWFkZHJlc3M+PHRpdGxlcz48dGl0bGU+VmFsaWRhdGlvbiBvZiB0aGUg
QnJhemlsaWFuIHZlcnNpb24gb2YgdGhlIG11c2N1bG9za2VsZXRhbCB0dW1vciBzb2NpZXR5IHJh
dGluZyBzY2FsZSBmb3IgbG93ZXIgZXh0cmVtaXR5IGJvbmUgc2FyY29tYTwvdGl0bGU+PHNlY29u
ZGFyeS10aXRsZT5DbGluIE9ydGhvcCBSZWxhdCBSZXM8L3NlY29uZGFyeS10aXRsZT48L3RpdGxl
cz48cGVyaW9kaWNhbD48ZnVsbC10aXRsZT5DbGluIE9ydGhvcCBSZWxhdCBSZXM8L2Z1bGwtdGl0
bGU+PC9wZXJpb2RpY2FsPjxwYWdlcz40MDIwLTY8L3BhZ2VzPjx2b2x1bWU+NDcxPC92b2x1bWU+
PG51bWJlcj4xMjwvbnVtYmVyPjxlZGl0aW9uPjIwMTMvMDgvMDc8L2VkaXRpb24+PGtleXdvcmRz
PjxrZXl3b3JkPkFkb2xlc2NlbnQ8L2tleXdvcmQ+PGtleXdvcmQ+QWR1bHQ8L2tleXdvcmQ+PGtl
eXdvcmQ+Qm9uZSBOZW9wbGFzbXMvKmRpYWdub3Npcy9wc3ljaG9sb2d5L3N1cmdlcnk8L2tleXdv
cmQ+PGtleXdvcmQ+QnJhemlsPC9rZXl3b3JkPjxrZXl3b3JkPkRpc2FiaWxpdHkgRXZhbHVhdGlv
bjwva2V5d29yZD48a2V5d29yZD5GYWN0b3IgQW5hbHlzaXMsIFN0YXRpc3RpY2FsPC9rZXl3b3Jk
PjxrZXl3b3JkPkZlbWFsZTwva2V5d29yZD48a2V5d29yZD5IdW1hbnM8L2tleXdvcmQ+PGtleXdv
cmQ+TG93ZXIgRXh0cmVtaXR5LypzdXJnZXJ5PC9rZXl3b3JkPjxrZXl3b3JkPk1hbGU8L2tleXdv
cmQ+PGtleXdvcmQ+TWlkZGxlIEFnZWQ8L2tleXdvcmQ+PGtleXdvcmQ+T3N0ZW9zYXJjb21hLypk
aWFnbm9zaXMvcHN5Y2hvbG9neS9zdXJnZXJ5PC9rZXl3b3JkPjxrZXl3b3JkPlBzeWNob21ldHJp
Y3M8L2tleXdvcmQ+PGtleXdvcmQ+UmVwcm9kdWNpYmlsaXR5IG9mIFJlc3VsdHM8L2tleXdvcmQ+
PGtleXdvcmQ+U3VydmV5cyBhbmQgUXVlc3Rpb25uYWlyZXM8L2tleXdvcmQ+PGtleXdvcmQ+VHJh
bnNsYXRpb25zPC9rZXl3b3JkPjwva2V5d29yZHM+PGRhdGVzPjx5ZWFyPjIwMTM8L3llYXI+PHB1
Yi1kYXRlcz48ZGF0ZT5EZWM8L2RhdGU+PC9wdWItZGF0ZXM+PC9kYXRlcz48cHViLWxvY2F0aW9u
PlVuaXRlZCBTdGF0ZXM8L3B1Yi1sb2NhdGlvbj48aXNibj4xNTI4LTExMzIgKEVsZWN0cm9uaWMp
JiN4RDswMDA5LTkyMVggKExpbmtpbmcpPC9pc2JuPjxhY2Nlc3Npb24tbnVtPjIzOTE3OTkzPC9h
Y2Nlc3Npb24tbnVtPjx1cmxzPjxyZWxhdGVkLXVybHM+PHVybD5odHRwczovL3d3dy5uY2JpLm5s
bS5uaWguZ292L3B1Ym1lZC8yMzkxNzk5MzwvdXJsPjwvcmVsYXRlZC11cmxzPjwvdXJscz48Y3Vz
dG9tMj5QTUMzODI1OTE4PC9jdXN0b20yPjxlbGVjdHJvbmljLXJlc291cmNlLW51bT4xMC4xMDA3
L3MxMTk5OS0wMTMtMzIxMS00PC9lbGVjdHJvbmljLXJlc291cmNlLW51bT48YWNjZXNzLWRhdGU+
RGVjPC9hY2Nlc3MtZGF0ZT48L3JlY29yZD48L0NpdGU+PENpdGU+PEF1dGhvcj5YdTwvQXV0aG9y
PjxZZWFyPjIwMTc8L1llYXI+PFJlY051bT4yMTk8L1JlY051bT48cmVjb3JkPjxyZWMtbnVtYmVy
PjIxOTwvcmVjLW51bWJlcj48Zm9yZWlnbi1rZXlzPjxrZXkgYXBwPSJFTiIgZGItaWQ9Ing1cHpy
ZTk1ZHh0OWRqZTV2d2N2eHBzb3B6OXJkc3J6OXN0ZiIgdGltZXN0YW1wPSIxNTA0MTEwMDc3IiBn
dWlkPSJlNTEzYzBkNC02ODZiLTQ2OGMtYmU4Ny1hYjlmYTU3NDkwYjciPjIxOTwva2V5PjxrZXkg
YXBwPSJFTldlYiIgZGItaWQ9IiI+MDwva2V5PjwvZm9yZWlnbi1rZXlzPjxyZWYtdHlwZSBuYW1l
PSJKb3VybmFsIEFydGljbGUiPjE3PC9yZWYtdHlwZT48Y29udHJpYnV0b3JzPjxhdXRob3JzPjxh
dXRob3I+WHUsIEwuPC9hdXRob3I+PGF1dGhvcj5MaSwgWC48L2F1dGhvcj48YXV0aG9yPldhbmcs
IFouPC9hdXRob3I+PGF1dGhvcj5YaW9uZywgSi48L2F1dGhvcj48YXV0aG9yPldhbmcsIFMuPC9h
dXRob3I+PC9hdXRob3JzPjwvY29udHJpYnV0b3JzPjxhdXRoLWFkZHJlc3M+RGVwYXJ0bWVudCBv
ZiBPcnRob3BlZGljIFN1cmdlcnksIFRoZSBBZmZpbGlhdGVkIERydW0gVG93ZXIgSG9zcGl0YWwg
b2YgTmFuamluZyBVbml2ZXJzaXR5IE1lZGljYWwgU2Nob29sLCBaaG9uZ3NoYW4gUm9hZCAzMjEs
IE5hbmppbmcsIDIxMDAwOCwgQ2hpbmEuJiN4RDtEZXBhcnRtZW50IG9mIE9ydGhvcGVkaWMgU3Vy
Z2VyeSwgVGhlIEFmZmlsaWF0ZWQgRHJ1bSBUb3dlciBIb3NwaXRhbCBvZiBOYW5qaW5nIFVuaXZl
cnNpdHkgTWVkaWNhbCBTY2hvb2wsIFpob25nc2hhbiBSb2FkIDMyMSwgTmFuamluZywgMjEwMDA4
LCBDaGluYS4gd3NmMDEzNUAxMjYuY29tLjwvYXV0aC1hZGRyZXNzPjx0aXRsZXM+PHRpdGxlPkZ1
bmN0aW9uYWwgZXZhbHVhdGlvbiBmb3IgcGF0aWVudHMgd2l0aCBsb3dlciBleHRyZW1pdHkgc2Fy
Y29tYTogYXBwbGljYXRpb24gb2YgdGhlIENoaW5lc2UgdmVyc2lvbiBvZiBNdXNjdWxvc2tlbGV0
YWwgVHVtb3IgU29jaWV0eSBzY29yaW5nIHN5c3RlbTwvdGl0bGU+PHNlY29uZGFyeS10aXRsZT5I
ZWFsdGggUXVhbCBMaWZlIE91dGNvbWVzPC9zZWNvbmRhcnktdGl0bGU+PC90aXRsZXM+PHBlcmlv
ZGljYWw+PGZ1bGwtdGl0bGU+SGVhbHRoIFF1YWwgTGlmZSBPdXRjb21lczwvZnVsbC10aXRsZT48
L3BlcmlvZGljYWw+PHBhZ2VzPjEwNzwvcGFnZXM+PHZvbHVtZT4xNTwvdm9sdW1lPjxudW1iZXI+
MTwvbnVtYmVyPjxlZGl0aW9uPjIwMTcvMDUvMjE8L2VkaXRpb24+PGtleXdvcmRzPjxrZXl3b3Jk
PkV4dHJlbWl0eSBzYXJjb21hPC9rZXl3b3JkPjxrZXl3b3JkPk1zdHM8L2tleXdvcmQ+PGtleXdv
cmQ+T3V0Y29tZTwva2V5d29yZD48a2V5d29yZD5SZWxpYWJpbGl0eTwva2V5d29yZD48a2V5d29y
ZD5WYWxpZGl0eTwva2V5d29yZD48L2tleXdvcmRzPjxkYXRlcz48eWVhcj4yMDE3PC95ZWFyPjxw
dWItZGF0ZXM+PGRhdGU+TWF5IDE5PC9kYXRlPjwvcHViLWRhdGVzPjwvZGF0ZXM+PGlzYm4+MTQ3
Ny03NTI1IChFbGVjdHJvbmljKSYjeEQ7MTQ3Ny03NTI1IChMaW5raW5nKTwvaXNibj48YWNjZXNz
aW9uLW51bT4yODUyNjA1MTwvYWNjZXNzaW9uLW51bT48dXJscz48cmVsYXRlZC11cmxzPjx1cmw+
aHR0cHM6Ly93d3cubmNiaS5ubG0ubmloLmdvdi9wdWJtZWQvMjg1MjYwNTE8L3VybD48L3JlbGF0
ZWQtdXJscz48L3VybHM+PGN1c3RvbTI+UE1DNTQzODUwMjwvY3VzdG9tMj48ZWxlY3Ryb25pYy1y
ZXNvdXJjZS1udW0+MTAuMTE4Ni9zMTI5NTUtMDE3LTA2ODUteDwvZWxlY3Ryb25pYy1yZXNvdXJj
ZS1udW0+PC9yZWNvcmQ+PC9DaXRlPjxDaXRlPjxBdXRob3I+SXdhdGE8L0F1dGhvcj48WWVhcj4y
MDE2PC9ZZWFyPjxSZWNOdW0+Mjk1PC9SZWNOdW0+PHJlY29yZD48cmVjLW51bWJlcj4yOTU8L3Jl
Yy1udW1iZXI+PGZvcmVpZ24ta2V5cz48a2V5IGFwcD0iRU4iIGRiLWlkPSJmd3I5dHo1Mm9yNWRm
cmV3cmRyNXRmZXEwMmE1NWQ5NTJmdDIiIHRpbWVzdGFtcD0iMTQ2NDA4NjYwMSI+Mjk1PC9rZXk+
PGtleSBhcHA9IkVOV2ViIiBkYi1pZD0iIj4wPC9rZXk+PC9mb3JlaWduLWtleXM+PHJlZi10eXBl
IG5hbWU9IkpvdXJuYWwgQXJ0aWNsZSI+MTc8L3JlZi10eXBlPjxjb250cmlidXRvcnM+PGF1dGhv
cnM+PGF1dGhvcj5Jd2F0YSwgUy48L2F1dGhvcj48YXV0aG9yPlVlaGFyYSwgSy48L2F1dGhvcj48
YXV0aG9yPk9ndXJhLCBLLjwvYXV0aG9yPjxhdXRob3I+QWtpeWFtYSwgVC48L2F1dGhvcj48YXV0
aG9yPlNoaW5vZGEsIFkuPC9hdXRob3I+PGF1dGhvcj5Zb25lbW90bywgVC48L2F1dGhvcj48YXV0
aG9yPkthd2FpLCBBLjwvYXV0aG9yPjwvYXV0aG9ycz48L2NvbnRyaWJ1dG9ycz48YXV0aC1hZGRy
ZXNzPkRpdmlzaW9uIG9mIE9ydGhvcGVkaWMgU3VyZ2VyeSwgQ2hpYmEgQ2FuY2VyIENlbnRlciwg
Q2hpYmEsIEphcGFuLiYjeEQ7RGVwYXJ0bWVudCBvZiBPcnRob3BhZWRpYyBTdXJnZXJ5LCBUaGUg
VW5pdmVyc2l0eSBvZiBUb2t5byBIb3NwaXRhbCwgVG9reW8sIEphcGFuLiYjeEQ7RGVwYXJ0bWVu
dCBvZiBPcnRob3BhZWRpYyBTdXJnZXJ5LCBUaGUgVW5pdmVyc2l0eSBvZiBUb2t5byBIb3NwaXRh
bCwgVG9reW8sIEphcGFuLiBvZ3VyYS10a3lAdW1pbi5hYy5qcC4mI3hEO0RlcGFydG1lbnQgb2Yg
TXVzY3Vsb3NrZWxldGFsIE9uY29sb2d5LCBOYXRpb25hbCBDYW5jZXIgQ2VudGVyIEhvc3BpdGFs
LCA1LTEtMSBUc3VraWppLCBDaHVvLWt1LCBUb2t5bywgMTA0LTAwNDUsIEphcGFuLiBvZ3VyYS10
a3lAdW1pbi5hYy5qcC4mI3hEO0RlcGFydG1lbnQgb2YgT3J0aG9wYWVkaWMgU3VyZ2VyeSwgU2Fp
dGFtYSBNZWRpY2FsIENlbnRlciwgSmljaGkgTWVkaWNhbCBVbml2ZXJzaXR5LCBTYWl0YW1hLCBK
YXBhbi4mI3hEO0RlcGFydG1lbnQgb2YgUmVoYWJpbGl0YXRpb24gTWVkaWNpbmUsIFRoZSBVbml2
ZXJzaXR5IG9mIFRva3lvLCBUb2t5bywgSmFwYW4uJiN4RDtEZXBhcnRtZW50IG9mIE11c2N1bG9z
a2VsZXRhbCBPbmNvbG9neSwgTmF0aW9uYWwgQ2FuY2VyIENlbnRlciBIb3NwaXRhbCwgNS0xLTEg
VHN1a2lqaSwgQ2h1by1rdSwgVG9reW8sIDEwNC0wMDQ1LCBKYXBhbi48L2F1dGgtYWRkcmVzcz48
dGl0bGVzPjx0aXRsZT5SZWxpYWJpbGl0eSBhbmQgVmFsaWRpdHkgb2YgYSBKYXBhbmVzZS1sYW5n
dWFnZSBhbmQgQ3VsdHVyYWxseSBBZGFwdGVkIFZlcnNpb24gb2YgdGhlIE11c2N1bG9za2VsZXRh
bCBUdW1vciBTb2NpZXR5IFNjb3JpbmcgU3lzdGVtIGZvciB0aGUgTG93ZXIgRXh0cmVtaXR5PC90
aXRsZT48c2Vjb25kYXJ5LXRpdGxlPkNsaW4gT3J0aG9wIFJlbGF0IFJlczwvc2Vjb25kYXJ5LXRp
dGxlPjxhbHQtdGl0bGU+Q2xpbmljYWwgb3J0aG9wYWVkaWNzIGFuZCByZWxhdGVkIHJlc2VhcmNo
PC9hbHQtdGl0bGU+PC90aXRsZXM+PHBlcmlvZGljYWw+PGZ1bGwtdGl0bGU+Q2xpbiBPcnRob3Ag
UmVsYXQgUmVzPC9mdWxsLXRpdGxlPjwvcGVyaW9kaWNhbD48YWx0LXBlcmlvZGljYWw+PGZ1bGwt
dGl0bGU+Q2xpbmljYWwgb3J0aG9wYWVkaWNzIGFuZCByZWxhdGVkIHJlc2VhcmNoPC9mdWxsLXRp
dGxlPjwvYWx0LXBlcmlvZGljYWw+PGVkaXRpb24+MjAxNi8wNS8xNDwvZWRpdGlvbj48ZGF0ZXM+
PHllYXI+MjAxNjwveWVhcj48cHViLWRhdGVzPjxkYXRlPk1heSAxMTwvZGF0ZT48L3B1Yi1kYXRl
cz48L2RhdGVzPjxpc2JuPjE1MjgtMTEzMiAoRWxlY3Ryb25pYykmI3hEOzAwMDktOTIxWCAoTGlu
a2luZyk8L2lzYm4+PGFjY2Vzc2lvbi1udW0+MjcxNjk1NDE8L2FjY2Vzc2lvbi1udW0+PHVybHM+
PHJlbGF0ZWQtdXJscz48dXJsPmh0dHA6Ly93d3cubmNiaS5ubG0ubmloLmdvdi9wdWJtZWQvMjcx
Njk1NDE8L3VybD48dXJsPmh0dHA6Ly9kb3dubG9hZC5zcHJpbmdlci5jb20vc3RhdGljL3BkZi82
MS9hcnQlMjUzQTEwLjEwMDclMjUyRnMxMTk5OS0wMTYtNDg4MC02LnBkZj9vcmlnaW5Vcmw9aHR0
cCUzQSUyRiUyRmxpbmsuc3ByaW5nZXIuY29tJTJGYXJ0aWNsZSUyRjEwLjEwMDclMkZzMTE5OTkt
MDE2LTQ4ODAtNiZhbXA7dG9rZW4yPWV4cD0xNDY3MTA4MDAwfmFjbD0lMkZzdGF0aWMlMkZwZGYl
MkY2MSUyRmFydCUyNTI1M0ExMC4xMDA3JTI1MjUyRnMxMTk5OS0wMTYtNDg4MC02LnBkZiUzRm9y
aWdpblVybCUzRGh0dHAlMjUzQSUyNTJGJTI1MkZsaW5rLnNwcmluZ2VyLmNvbSUyNTJGYXJ0aWNs
ZSUyNTJGMTAuMTAwNyUyNTJGczExOTk5LTAxNi00ODgwLTYqfmhtYWM9OWZjNjk0Nzc3MzcyZjNk
ODc2NDFiY2M1YTUwMjUzZjAzMzhlY2QwYmJmYmM5ZDE0YmVmZTcwOWFlOGQxYzQzYzwvdXJsPjwv
cmVsYXRlZC11cmxzPjwvdXJscz48ZWxlY3Ryb25pYy1yZXNvdXJjZS1udW0+MTAuMTAwNy9zMTE5
OTktMDE2LTQ4ODAtNjwvZWxlY3Ryb25pYy1yZXNvdXJjZS1udW0+PHJlbW90ZS1kYXRhYmFzZS1w
cm92aWRlcj5OTE08L3JlbW90ZS1kYXRhYmFzZS1wcm92aWRlcj48bGFuZ3VhZ2U+RW5nPC9sYW5n
dWFnZT48L3JlY29yZD48L0NpdGU+PC9FbmROb3RlPgB=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y05XTwvc3R5bGU+PC9EaXNwbGF5VGV4dD48cmVjb3JkPjxyZWMtbnVtYmVyPjYxPC9yZWMt
bnVtYmVyPjxmb3JlaWduLWtleXM+PGtleSBhcHA9IkVOIiBkYi1pZD0ieDVwenJlOTVkeHQ5ZGpl
NXZ3Y3Z4cHNvcHo5cmRzcno5c3RmIiB0aW1lc3RhbXA9IjE1MDQxMDk3NTkiIGd1aWQ9IjRhOThj
NzFhLTI2ZTgtNDQ1Yy04NDU2LTgwYzk1ZWM4Y2ZkYiI+NjE8L2tleT48a2V5IGFwcD0iRU5XZWIi
IGRiLWlkPSIiPjA8L2tleT48L2ZvcmVpZ24ta2V5cz48cmVmLXR5cGUgbmFtZT0iSm91cm5hbCBB
cnRpY2xlIj4xNzwvcmVmLXR5cGU+PGNvbnRyaWJ1dG9ycz48YXV0aG9ycz48YXV0aG9yPlJlYm9s
bGVkbywgRC4gQy48L2F1dGhvcj48YXV0aG9yPlZpc3NvY2ksIEouIFIuPC9hdXRob3I+PGF1dGhv
cj5QaWV0cm9ib24sIFIuPC9hdXRob3I+PGF1dGhvcj5kZSBDYW1hcmdvLCBPLiBQLjwvYXV0aG9y
PjxhdXRob3I+QmFwdGlzdGEsIEEuIE0uPC9hdXRob3I+PC9hdXRob3JzPjwvY29udHJpYnV0b3Jz
PjxhdXRoLWFkZHJlc3M+RGVwYXJ0bWVudCBvZiBPcnRob3BhZWRpY3MsIFVuaXZlcnNpdHkgb2Yg
U2FvIFBhdWxvLCBSdWEgRHIuIE92aWRpbyBQaXJlcyBkZSBDYW1wb3MsIDMzMywgQ2VycXVlaXJh
IENlc2FyLCBTYW8gUGF1bG8sIFNQLCAwNTQwMy0wMTAsIEJyYXppbCwgZGFuaXJlYm9sbGVkb0Bn
bWFpbC5jb20uPC9hdXRoLWFkZHJlc3M+PHRpdGxlcz48dGl0bGU+VmFsaWRhdGlvbiBvZiB0aGUg
QnJhemlsaWFuIHZlcnNpb24gb2YgdGhlIG11c2N1bG9za2VsZXRhbCB0dW1vciBzb2NpZXR5IHJh
dGluZyBzY2FsZSBmb3IgbG93ZXIgZXh0cmVtaXR5IGJvbmUgc2FyY29tYTwvdGl0bGU+PHNlY29u
ZGFyeS10aXRsZT5DbGluIE9ydGhvcCBSZWxhdCBSZXM8L3NlY29uZGFyeS10aXRsZT48L3RpdGxl
cz48cGVyaW9kaWNhbD48ZnVsbC10aXRsZT5DbGluIE9ydGhvcCBSZWxhdCBSZXM8L2Z1bGwtdGl0
bGU+PC9wZXJpb2RpY2FsPjxwYWdlcz40MDIwLTY8L3BhZ2VzPjx2b2x1bWU+NDcxPC92b2x1bWU+
PG51bWJlcj4xMjwvbnVtYmVyPjxlZGl0aW9uPjIwMTMvMDgvMDc8L2VkaXRpb24+PGtleXdvcmRz
PjxrZXl3b3JkPkFkb2xlc2NlbnQ8L2tleXdvcmQ+PGtleXdvcmQ+QWR1bHQ8L2tleXdvcmQ+PGtl
eXdvcmQ+Qm9uZSBOZW9wbGFzbXMvKmRpYWdub3Npcy9wc3ljaG9sb2d5L3N1cmdlcnk8L2tleXdv
cmQ+PGtleXdvcmQ+QnJhemlsPC9rZXl3b3JkPjxrZXl3b3JkPkRpc2FiaWxpdHkgRXZhbHVhdGlv
bjwva2V5d29yZD48a2V5d29yZD5GYWN0b3IgQW5hbHlzaXMsIFN0YXRpc3RpY2FsPC9rZXl3b3Jk
PjxrZXl3b3JkPkZlbWFsZTwva2V5d29yZD48a2V5d29yZD5IdW1hbnM8L2tleXdvcmQ+PGtleXdv
cmQ+TG93ZXIgRXh0cmVtaXR5LypzdXJnZXJ5PC9rZXl3b3JkPjxrZXl3b3JkPk1hbGU8L2tleXdv
cmQ+PGtleXdvcmQ+TWlkZGxlIEFnZWQ8L2tleXdvcmQ+PGtleXdvcmQ+T3N0ZW9zYXJjb21hLypk
aWFnbm9zaXMvcHN5Y2hvbG9neS9zdXJnZXJ5PC9rZXl3b3JkPjxrZXl3b3JkPlBzeWNob21ldHJp
Y3M8L2tleXdvcmQ+PGtleXdvcmQ+UmVwcm9kdWNpYmlsaXR5IG9mIFJlc3VsdHM8L2tleXdvcmQ+
PGtleXdvcmQ+U3VydmV5cyBhbmQgUXVlc3Rpb25uYWlyZXM8L2tleXdvcmQ+PGtleXdvcmQ+VHJh
bnNsYXRpb25zPC9rZXl3b3JkPjwva2V5d29yZHM+PGRhdGVzPjx5ZWFyPjIwMTM8L3llYXI+PHB1
Yi1kYXRlcz48ZGF0ZT5EZWM8L2RhdGU+PC9wdWItZGF0ZXM+PC9kYXRlcz48cHViLWxvY2F0aW9u
PlVuaXRlZCBTdGF0ZXM8L3B1Yi1sb2NhdGlvbj48aXNibj4xNTI4LTExMzIgKEVsZWN0cm9uaWMp
JiN4RDswMDA5LTkyMVggKExpbmtpbmcpPC9pc2JuPjxhY2Nlc3Npb24tbnVtPjIzOTE3OTkzPC9h
Y2Nlc3Npb24tbnVtPjx1cmxzPjxyZWxhdGVkLXVybHM+PHVybD5odHRwczovL3d3dy5uY2JpLm5s
bS5uaWguZ292L3B1Ym1lZC8yMzkxNzk5MzwvdXJsPjwvcmVsYXRlZC11cmxzPjwvdXJscz48Y3Vz
dG9tMj5QTUMzODI1OTE4PC9jdXN0b20yPjxlbGVjdHJvbmljLXJlc291cmNlLW51bT4xMC4xMDA3
L3MxMTk5OS0wMTMtMzIxMS00PC9lbGVjdHJvbmljLXJlc291cmNlLW51bT48YWNjZXNzLWRhdGU+
RGVjPC9hY2Nlc3MtZGF0ZT48L3JlY29yZD48L0NpdGU+PENpdGU+PEF1dGhvcj5YdTwvQXV0aG9y
PjxZZWFyPjIwMTc8L1llYXI+PFJlY051bT4yMTk8L1JlY051bT48cmVjb3JkPjxyZWMtbnVtYmVy
PjIxOTwvcmVjLW51bWJlcj48Zm9yZWlnbi1rZXlzPjxrZXkgYXBwPSJFTiIgZGItaWQ9Ing1cHpy
ZTk1ZHh0OWRqZTV2d2N2eHBzb3B6OXJkc3J6OXN0ZiIgdGltZXN0YW1wPSIxNTA0MTEwMDc3IiBn
dWlkPSJlNTEzYzBkNC02ODZiLTQ2OGMtYmU4Ny1hYjlmYTU3NDkwYjciPjIxOTwva2V5PjxrZXkg
YXBwPSJFTldlYiIgZGItaWQ9IiI+MDwva2V5PjwvZm9yZWlnbi1rZXlzPjxyZWYtdHlwZSBuYW1l
PSJKb3VybmFsIEFydGljbGUiPjE3PC9yZWYtdHlwZT48Y29udHJpYnV0b3JzPjxhdXRob3JzPjxh
dXRob3I+WHUsIEwuPC9hdXRob3I+PGF1dGhvcj5MaSwgWC48L2F1dGhvcj48YXV0aG9yPldhbmcs
IFouPC9hdXRob3I+PGF1dGhvcj5YaW9uZywgSi48L2F1dGhvcj48YXV0aG9yPldhbmcsIFMuPC9h
dXRob3I+PC9hdXRob3JzPjwvY29udHJpYnV0b3JzPjxhdXRoLWFkZHJlc3M+RGVwYXJ0bWVudCBv
ZiBPcnRob3BlZGljIFN1cmdlcnksIFRoZSBBZmZpbGlhdGVkIERydW0gVG93ZXIgSG9zcGl0YWwg
b2YgTmFuamluZyBVbml2ZXJzaXR5IE1lZGljYWwgU2Nob29sLCBaaG9uZ3NoYW4gUm9hZCAzMjEs
IE5hbmppbmcsIDIxMDAwOCwgQ2hpbmEuJiN4RDtEZXBhcnRtZW50IG9mIE9ydGhvcGVkaWMgU3Vy
Z2VyeSwgVGhlIEFmZmlsaWF0ZWQgRHJ1bSBUb3dlciBIb3NwaXRhbCBvZiBOYW5qaW5nIFVuaXZl
cnNpdHkgTWVkaWNhbCBTY2hvb2wsIFpob25nc2hhbiBSb2FkIDMyMSwgTmFuamluZywgMjEwMDA4
LCBDaGluYS4gd3NmMDEzNUAxMjYuY29tLjwvYXV0aC1hZGRyZXNzPjx0aXRsZXM+PHRpdGxlPkZ1
bmN0aW9uYWwgZXZhbHVhdGlvbiBmb3IgcGF0aWVudHMgd2l0aCBsb3dlciBleHRyZW1pdHkgc2Fy
Y29tYTogYXBwbGljYXRpb24gb2YgdGhlIENoaW5lc2UgdmVyc2lvbiBvZiBNdXNjdWxvc2tlbGV0
YWwgVHVtb3IgU29jaWV0eSBzY29yaW5nIHN5c3RlbTwvdGl0bGU+PHNlY29uZGFyeS10aXRsZT5I
ZWFsdGggUXVhbCBMaWZlIE91dGNvbWVzPC9zZWNvbmRhcnktdGl0bGU+PC90aXRsZXM+PHBlcmlv
ZGljYWw+PGZ1bGwtdGl0bGU+SGVhbHRoIFF1YWwgTGlmZSBPdXRjb21lczwvZnVsbC10aXRsZT48
L3BlcmlvZGljYWw+PHBhZ2VzPjEwNzwvcGFnZXM+PHZvbHVtZT4xNTwvdm9sdW1lPjxudW1iZXI+
MTwvbnVtYmVyPjxlZGl0aW9uPjIwMTcvMDUvMjE8L2VkaXRpb24+PGtleXdvcmRzPjxrZXl3b3Jk
PkV4dHJlbWl0eSBzYXJjb21hPC9rZXl3b3JkPjxrZXl3b3JkPk1zdHM8L2tleXdvcmQ+PGtleXdv
cmQ+T3V0Y29tZTwva2V5d29yZD48a2V5d29yZD5SZWxpYWJpbGl0eTwva2V5d29yZD48a2V5d29y
ZD5WYWxpZGl0eTwva2V5d29yZD48L2tleXdvcmRzPjxkYXRlcz48eWVhcj4yMDE3PC95ZWFyPjxw
dWItZGF0ZXM+PGRhdGU+TWF5IDE5PC9kYXRlPjwvcHViLWRhdGVzPjwvZGF0ZXM+PGlzYm4+MTQ3
Ny03NTI1IChFbGVjdHJvbmljKSYjeEQ7MTQ3Ny03NTI1IChMaW5raW5nKTwvaXNibj48YWNjZXNz
aW9uLW51bT4yODUyNjA1MTwvYWNjZXNzaW9uLW51bT48dXJscz48cmVsYXRlZC11cmxzPjx1cmw+
aHR0cHM6Ly93d3cubmNiaS5ubG0ubmloLmdvdi9wdWJtZWQvMjg1MjYwNTE8L3VybD48L3JlbGF0
ZWQtdXJscz48L3VybHM+PGN1c3RvbTI+UE1DNTQzODUwMjwvY3VzdG9tMj48ZWxlY3Ryb25pYy1y
ZXNvdXJjZS1udW0+MTAuMTE4Ni9zMTI5NTUtMDE3LTA2ODUteDwvZWxlY3Ryb25pYy1yZXNvdXJj
ZS1udW0+PC9yZWNvcmQ+PC9DaXRlPjxDaXRlPjxBdXRob3I+SXdhdGE8L0F1dGhvcj48WWVhcj4y
MDE2PC9ZZWFyPjxSZWNOdW0+Mjk1PC9SZWNOdW0+PHJlY29yZD48cmVjLW51bWJlcj4yOTU8L3Jl
Yy1udW1iZXI+PGZvcmVpZ24ta2V5cz48a2V5IGFwcD0iRU4iIGRiLWlkPSJmd3I5dHo1Mm9yNWRm
cmV3cmRyNXRmZXEwMmE1NWQ5NTJmdDIiIHRpbWVzdGFtcD0iMTQ2NDA4NjYwMSI+Mjk1PC9rZXk+
PGtleSBhcHA9IkVOV2ViIiBkYi1pZD0iIj4wPC9rZXk+PC9mb3JlaWduLWtleXM+PHJlZi10eXBl
IG5hbWU9IkpvdXJuYWwgQXJ0aWNsZSI+MTc8L3JlZi10eXBlPjxjb250cmlidXRvcnM+PGF1dGhv
cnM+PGF1dGhvcj5Jd2F0YSwgUy48L2F1dGhvcj48YXV0aG9yPlVlaGFyYSwgSy48L2F1dGhvcj48
YXV0aG9yPk9ndXJhLCBLLjwvYXV0aG9yPjxhdXRob3I+QWtpeWFtYSwgVC48L2F1dGhvcj48YXV0
aG9yPlNoaW5vZGEsIFkuPC9hdXRob3I+PGF1dGhvcj5Zb25lbW90bywgVC48L2F1dGhvcj48YXV0
aG9yPkthd2FpLCBBLjwvYXV0aG9yPjwvYXV0aG9ycz48L2NvbnRyaWJ1dG9ycz48YXV0aC1hZGRy
ZXNzPkRpdmlzaW9uIG9mIE9ydGhvcGVkaWMgU3VyZ2VyeSwgQ2hpYmEgQ2FuY2VyIENlbnRlciwg
Q2hpYmEsIEphcGFuLiYjeEQ7RGVwYXJ0bWVudCBvZiBPcnRob3BhZWRpYyBTdXJnZXJ5LCBUaGUg
VW5pdmVyc2l0eSBvZiBUb2t5byBIb3NwaXRhbCwgVG9reW8sIEphcGFuLiYjeEQ7RGVwYXJ0bWVu
dCBvZiBPcnRob3BhZWRpYyBTdXJnZXJ5LCBUaGUgVW5pdmVyc2l0eSBvZiBUb2t5byBIb3NwaXRh
bCwgVG9reW8sIEphcGFuLiBvZ3VyYS10a3lAdW1pbi5hYy5qcC4mI3hEO0RlcGFydG1lbnQgb2Yg
TXVzY3Vsb3NrZWxldGFsIE9uY29sb2d5LCBOYXRpb25hbCBDYW5jZXIgQ2VudGVyIEhvc3BpdGFs
LCA1LTEtMSBUc3VraWppLCBDaHVvLWt1LCBUb2t5bywgMTA0LTAwNDUsIEphcGFuLiBvZ3VyYS10
a3lAdW1pbi5hYy5qcC4mI3hEO0RlcGFydG1lbnQgb2YgT3J0aG9wYWVkaWMgU3VyZ2VyeSwgU2Fp
dGFtYSBNZWRpY2FsIENlbnRlciwgSmljaGkgTWVkaWNhbCBVbml2ZXJzaXR5LCBTYWl0YW1hLCBK
YXBhbi4mI3hEO0RlcGFydG1lbnQgb2YgUmVoYWJpbGl0YXRpb24gTWVkaWNpbmUsIFRoZSBVbml2
ZXJzaXR5IG9mIFRva3lvLCBUb2t5bywgSmFwYW4uJiN4RDtEZXBhcnRtZW50IG9mIE11c2N1bG9z
a2VsZXRhbCBPbmNvbG9neSwgTmF0aW9uYWwgQ2FuY2VyIENlbnRlciBIb3NwaXRhbCwgNS0xLTEg
VHN1a2lqaSwgQ2h1by1rdSwgVG9reW8sIDEwNC0wMDQ1LCBKYXBhbi48L2F1dGgtYWRkcmVzcz48
dGl0bGVzPjx0aXRsZT5SZWxpYWJpbGl0eSBhbmQgVmFsaWRpdHkgb2YgYSBKYXBhbmVzZS1sYW5n
dWFnZSBhbmQgQ3VsdHVyYWxseSBBZGFwdGVkIFZlcnNpb24gb2YgdGhlIE11c2N1bG9za2VsZXRh
bCBUdW1vciBTb2NpZXR5IFNjb3JpbmcgU3lzdGVtIGZvciB0aGUgTG93ZXIgRXh0cmVtaXR5PC90
aXRsZT48c2Vjb25kYXJ5LXRpdGxlPkNsaW4gT3J0aG9wIFJlbGF0IFJlczwvc2Vjb25kYXJ5LXRp
dGxlPjxhbHQtdGl0bGU+Q2xpbmljYWwgb3J0aG9wYWVkaWNzIGFuZCByZWxhdGVkIHJlc2VhcmNo
PC9hbHQtdGl0bGU+PC90aXRsZXM+PHBlcmlvZGljYWw+PGZ1bGwtdGl0bGU+Q2xpbiBPcnRob3Ag
UmVsYXQgUmVzPC9mdWxsLXRpdGxlPjwvcGVyaW9kaWNhbD48YWx0LXBlcmlvZGljYWw+PGZ1bGwt
dGl0bGU+Q2xpbmljYWwgb3J0aG9wYWVkaWNzIGFuZCByZWxhdGVkIHJlc2VhcmNoPC9mdWxsLXRp
dGxlPjwvYWx0LXBlcmlvZGljYWw+PGVkaXRpb24+MjAxNi8wNS8xNDwvZWRpdGlvbj48ZGF0ZXM+
PHllYXI+MjAxNjwveWVhcj48cHViLWRhdGVzPjxkYXRlPk1heSAxMTwvZGF0ZT48L3B1Yi1kYXRl
cz48L2RhdGVzPjxpc2JuPjE1MjgtMTEzMiAoRWxlY3Ryb25pYykmI3hEOzAwMDktOTIxWCAoTGlu
a2luZyk8L2lzYm4+PGFjY2Vzc2lvbi1udW0+MjcxNjk1NDE8L2FjY2Vzc2lvbi1udW0+PHVybHM+
PHJlbGF0ZWQtdXJscz48dXJsPmh0dHA6Ly93d3cubmNiaS5ubG0ubmloLmdvdi9wdWJtZWQvMjcx
Njk1NDE8L3VybD48dXJsPmh0dHA6Ly9kb3dubG9hZC5zcHJpbmdlci5jb20vc3RhdGljL3BkZi82
MS9hcnQlMjUzQTEwLjEwMDclMjUyRnMxMTk5OS0wMTYtNDg4MC02LnBkZj9vcmlnaW5Vcmw9aHR0
cCUzQSUyRiUyRmxpbmsuc3ByaW5nZXIuY29tJTJGYXJ0aWNsZSUyRjEwLjEwMDclMkZzMTE5OTkt
MDE2LTQ4ODAtNiZhbXA7dG9rZW4yPWV4cD0xNDY3MTA4MDAwfmFjbD0lMkZzdGF0aWMlMkZwZGYl
MkY2MSUyRmFydCUyNTI1M0ExMC4xMDA3JTI1MjUyRnMxMTk5OS0wMTYtNDg4MC02LnBkZiUzRm9y
aWdpblVybCUzRGh0dHAlMjUzQSUyNTJGJTI1MkZsaW5rLnNwcmluZ2VyLmNvbSUyNTJGYXJ0aWNs
ZSUyNTJGMTAuMTAwNyUyNTJGczExOTk5LTAxNi00ODgwLTYqfmhtYWM9OWZjNjk0Nzc3MzcyZjNk
ODc2NDFiY2M1YTUwMjUzZjAzMzhlY2QwYmJmYmM5ZDE0YmVmZTcwOWFlOGQxYzQzYzwvdXJsPjwv
cmVsYXRlZC11cmxzPjwvdXJscz48ZWxlY3Ryb25pYy1yZXNvdXJjZS1udW0+MTAuMTAwNy9zMTE5
OTktMDE2LTQ4ODAtNjwvZWxlY3Ryb25pYy1yZXNvdXJjZS1udW0+PHJlbW90ZS1kYXRhYmFzZS1w
cm92aWRlcj5OTE08L3JlbW90ZS1kYXRhYmFzZS1wcm92aWRlcj48bGFuZ3VhZ2U+RW5nPC9sYW5n
dWFnZT48L3JlY29yZD48L0NpdGU+PC9FbmROb3RlPgB=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00A4185C" w:rsidRPr="00954357">
        <w:rPr>
          <w:rFonts w:ascii="Book Antiqua" w:hAnsi="Book Antiqua"/>
          <w:sz w:val="24"/>
          <w:szCs w:val="24"/>
          <w:lang w:val="en-US"/>
        </w:rPr>
      </w:r>
      <w:r w:rsidR="00A4185C"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7-9]</w:t>
      </w:r>
      <w:r w:rsidR="00A4185C" w:rsidRPr="00954357">
        <w:rPr>
          <w:rFonts w:ascii="Book Antiqua" w:hAnsi="Book Antiqua"/>
          <w:sz w:val="24"/>
          <w:szCs w:val="24"/>
          <w:lang w:val="en-US"/>
        </w:rPr>
        <w:fldChar w:fldCharType="end"/>
      </w:r>
      <w:r w:rsidR="00D6038E" w:rsidRPr="00954357">
        <w:rPr>
          <w:rFonts w:ascii="Book Antiqua" w:hAnsi="Book Antiqua"/>
          <w:sz w:val="24"/>
          <w:szCs w:val="24"/>
          <w:lang w:val="en-US"/>
        </w:rPr>
        <w:t>. To our knowledge</w:t>
      </w:r>
      <w:r w:rsidR="005A0056" w:rsidRPr="00954357">
        <w:rPr>
          <w:rFonts w:ascii="Book Antiqua" w:hAnsi="Book Antiqua"/>
          <w:sz w:val="24"/>
          <w:szCs w:val="24"/>
          <w:lang w:val="en-US"/>
        </w:rPr>
        <w:t>,</w:t>
      </w:r>
      <w:r w:rsidR="00D6038E" w:rsidRPr="00954357">
        <w:rPr>
          <w:rFonts w:ascii="Book Antiqua" w:hAnsi="Book Antiqua"/>
          <w:sz w:val="24"/>
          <w:szCs w:val="24"/>
          <w:lang w:val="en-US"/>
        </w:rPr>
        <w:t xml:space="preserve"> it is the first time the upper extremity vers</w:t>
      </w:r>
      <w:r w:rsidR="004D1FE2" w:rsidRPr="00954357">
        <w:rPr>
          <w:rFonts w:ascii="Book Antiqua" w:hAnsi="Book Antiqua"/>
          <w:sz w:val="24"/>
          <w:szCs w:val="24"/>
          <w:lang w:val="en-US"/>
        </w:rPr>
        <w:t>ion of the MSTS questionnaire has been</w:t>
      </w:r>
      <w:r w:rsidR="00D6038E" w:rsidRPr="00954357">
        <w:rPr>
          <w:rFonts w:ascii="Book Antiqua" w:hAnsi="Book Antiqua"/>
          <w:sz w:val="24"/>
          <w:szCs w:val="24"/>
          <w:lang w:val="en-US"/>
        </w:rPr>
        <w:t xml:space="preserve"> translated into a foreign language</w:t>
      </w:r>
      <w:r w:rsidR="005A0056" w:rsidRPr="00954357">
        <w:rPr>
          <w:rFonts w:ascii="Book Antiqua" w:hAnsi="Book Antiqua"/>
          <w:sz w:val="24"/>
          <w:szCs w:val="24"/>
          <w:lang w:val="en-US"/>
        </w:rPr>
        <w:t xml:space="preserve"> following a standardized guideline. </w:t>
      </w:r>
      <w:r w:rsidR="00464789" w:rsidRPr="00954357">
        <w:rPr>
          <w:rFonts w:ascii="Book Antiqua" w:hAnsi="Book Antiqua"/>
          <w:sz w:val="24"/>
          <w:szCs w:val="24"/>
          <w:lang w:val="en-US"/>
        </w:rPr>
        <w:t xml:space="preserve">In </w:t>
      </w:r>
      <w:r w:rsidR="00A4185C" w:rsidRPr="00954357">
        <w:rPr>
          <w:rFonts w:ascii="Book Antiqua" w:hAnsi="Book Antiqua"/>
          <w:sz w:val="24"/>
          <w:szCs w:val="24"/>
          <w:lang w:val="en-US"/>
        </w:rPr>
        <w:t>the Japanese</w:t>
      </w:r>
      <w:r w:rsidR="005A0056" w:rsidRPr="00954357">
        <w:rPr>
          <w:rFonts w:ascii="Book Antiqua" w:hAnsi="Book Antiqua"/>
          <w:sz w:val="24"/>
          <w:szCs w:val="24"/>
          <w:lang w:val="en-US"/>
        </w:rPr>
        <w:t xml:space="preserve"> upper extremity version of the MSTS questionnaire</w:t>
      </w:r>
      <w:r w:rsidR="00D55CF2" w:rsidRPr="00954357">
        <w:rPr>
          <w:rFonts w:ascii="Book Antiqua" w:hAnsi="Book Antiqua"/>
          <w:sz w:val="24"/>
          <w:szCs w:val="24"/>
          <w:lang w:val="en-US"/>
        </w:rPr>
        <w:t xml:space="preserve">, Wada </w:t>
      </w:r>
      <w:r w:rsidR="00D55CF2" w:rsidRPr="00954357">
        <w:rPr>
          <w:rFonts w:ascii="Book Antiqua" w:hAnsi="Book Antiqua"/>
          <w:i/>
          <w:sz w:val="24"/>
          <w:szCs w:val="24"/>
          <w:lang w:val="en-US"/>
        </w:rPr>
        <w:t>et al</w:t>
      </w:r>
      <w:r w:rsidR="004D3900" w:rsidRPr="00954357">
        <w:rPr>
          <w:rFonts w:ascii="Book Antiqua" w:hAnsi="Book Antiqua"/>
          <w:sz w:val="24"/>
          <w:szCs w:val="24"/>
          <w:lang w:val="en-US"/>
        </w:rPr>
        <w:fldChar w:fldCharType="begin">
          <w:fldData xml:space="preserve">PEVuZE5vdGU+PENpdGU+PEF1dGhvcj5XYWRhPC9BdXRob3I+PFllYXI+MjAwNzwvWWVhcj48UmVj
TnVtPjEzMjwvUmVjTnVtPjxEaXNwbGF5VGV4dD48c3R5bGUgZmFjZT0ic3VwZXJzY3JpcHQiPlsy
MF08L3N0eWxlPjwvRGlzcGxheVRleHQ+PHJlY29yZD48cmVjLW51bWJlcj4xMzI8L3JlYy1udW1i
ZXI+PGZvcmVpZ24ta2V5cz48a2V5IGFwcD0iRU4iIGRiLWlkPSJ4NXB6cmU5NWR4dDlkamU1dndj
dnhwc29wejlyZHNyejlzdGYiIHRpbWVzdGFtcD0iMTUwNDEwOTg4NCIgZ3VpZD0iMDU5MDdhNzMt
YmQyYi00NDI1LThkOGItNmQ5ZTQzZTc0YWM3Ij4xMzI8L2tleT48a2V5IGFwcD0iRU5XZWIiIGRi
LWlkPSIiPjA8L2tleT48L2ZvcmVpZ24ta2V5cz48cmVmLXR5cGUgbmFtZT0iSm91cm5hbCBBcnRp
Y2xlIj4xNzwvcmVmLXR5cGU+PGNvbnRyaWJ1dG9ycz48YXV0aG9ycz48YXV0aG9yPldhZGEsIFQu
PC9hdXRob3I+PGF1dGhvcj5LYXdhaSwgQS48L2F1dGhvcj48YXV0aG9yPkloYXJhLCBLLjwvYXV0
aG9yPjxhdXRob3I+U2FzYWtpLCBNLjwvYXV0aG9yPjxhdXRob3I+U29ub2RhLCBULjwvYXV0aG9y
PjxhdXRob3I+SW1hZWRhLCBULjwvYXV0aG9yPjxhdXRob3I+WWFtYXNoaXRhLCBULjwvYXV0aG9y
PjwvYXV0aG9ycz48L2NvbnRyaWJ1dG9ycz48YXV0aC1hZGRyZXNzPkRlcGFydG1lbnQgb2YgUHVi
bGljIEhlYWx0aCwgU2FwcG9ybyBNZWRpY2FsIFVuaXZlcnNpdHksIFNhcHBvcm8sIEphcGFuLiB0
d2FkYUBzYXBtZWQuYWMuanA8L2F1dGgtYWRkcmVzcz48dGl0bGVzPjx0aXRsZT5Db25zdHJ1Y3Qg
dmFsaWRpdHkgb2YgdGhlIEVubmVraW5nIHNjb3JlIGZvciBtZWFzdXJpbmcgZnVuY3Rpb24gaW4g
cGF0aWVudHMgd2l0aCBtYWxpZ25hbnQgb3IgYWdncmVzc2l2ZSBiZW5pZ24gdHVtb3VycyBvZiB0
aGUgdXBwZXIgbGltYjwvdGl0bGU+PHNlY29uZGFyeS10aXRsZT5KIEJvbmUgSm9pbnQgU3VyZyBC
cjwvc2Vjb25kYXJ5LXRpdGxlPjwvdGl0bGVzPjxwZXJpb2RpY2FsPjxmdWxsLXRpdGxlPkogQm9u
ZSBKb2ludCBTdXJnIEJyPC9mdWxsLXRpdGxlPjwvcGVyaW9kaWNhbD48cGFnZXM+NjU5LTYzPC9w
YWdlcz48dm9sdW1lPjg5PC92b2x1bWU+PG51bWJlcj41PC9udW1iZXI+PGVkaXRpb24+MjAwNy8w
Ni8wMjwvZWRpdGlvbj48a2V5d29yZHM+PGtleXdvcmQ+QWRvbGVzY2VudDwva2V5d29yZD48a2V5
d29yZD5BZHVsdDwva2V5d29yZD48a2V5d29yZD5BZ2VkPC9rZXl3b3JkPjxrZXl3b3JkPkFnZWQs
IDgwIGFuZCBvdmVyPC9rZXl3b3JkPjxrZXl3b3JkPkJvbmUgTmVvcGxhc21zLypwaHlzaW9wYXRo
b2xvZ3kvcmVoYWJpbGl0YXRpb24vc3VyZ2VyeTwva2V5d29yZD48a2V5d29yZD5EaXNhYmlsaXR5
IEV2YWx1YXRpb248L2tleXdvcmQ+PGtleXdvcmQ+RmVtYWxlPC9rZXl3b3JkPjxrZXl3b3JkPkh1
bWFuczwva2V5d29yZD48a2V5d29yZD5NYWxlPC9rZXl3b3JkPjxrZXl3b3JkPk1pZGRsZSBBZ2Vk
PC9rZXl3b3JkPjxrZXl3b3JkPlBhaW4gTWVhc3VyZW1lbnQvbWV0aG9kczwva2V5d29yZD48a2V5
d29yZD5SZWNvdmVyeSBvZiBGdW5jdGlvbjwva2V5d29yZD48a2V5d29yZD5TYXJjb21hLypwaHlz
aW9wYXRob2xvZ3kvcmVoYWJpbGl0YXRpb24vc3VyZ2VyeTwva2V5d29yZD48a2V5d29yZD4qU2V2
ZXJpdHkgb2YgSWxsbmVzcyBJbmRleDwva2V5d29yZD48a2V5d29yZD5Tb2Z0IFRpc3N1ZSBOZW9w
bGFzbXMvKnBoeXNpb3BhdGhvbG9neS9yZWhhYmlsaXRhdGlvbi9zdXJnZXJ5PC9rZXl3b3JkPjxr
ZXl3b3JkPlRyZWF0bWVudCBPdXRjb21lPC9rZXl3b3JkPjxrZXl3b3JkPlVwcGVyIEV4dHJlbWl0
eS8qcGh5c2lvcGF0aG9sb2d5PC9rZXl3b3JkPjwva2V5d29yZHM+PGRhdGVzPjx5ZWFyPjIwMDc8
L3llYXI+PHB1Yi1kYXRlcz48ZGF0ZT5NYXk8L2RhdGU+PC9wdWItZGF0ZXM+PC9kYXRlcz48cHVi
LWxvY2F0aW9uPkVuZ2xhbmQ8L3B1Yi1sb2NhdGlvbj48aXNibj4wMzAxLTYyMFggKFByaW50KSYj
eEQ7MDMwMS02MjBYIChMaW5raW5nKTwvaXNibj48YWNjZXNzaW9uLW51bT4xNzU0MDc1NDwvYWNj
ZXNzaW9uLW51bT48dXJscz48cmVsYXRlZC11cmxzPjx1cmw+aHR0cHM6Ly93d3cubmNiaS5ubG0u
bmloLmdvdi9wdWJtZWQvMTc1NDA3NTQ8L3VybD48L3JlbGF0ZWQtdXJscz48L3VybHM+PGVsZWN0
cm9uaWMtcmVzb3VyY2UtbnVtPjEwLjEzMDIvMDMwMS02MjBYLjg5QjUuMTg0OTg8L2VsZWN0cm9u
aWMtcmVzb3VyY2UtbnVtPjxhY2Nlc3MtZGF0ZT5NYXk8L2FjY2Vzcy1kYXRlPjwvcmVjb3JkPjwv
Q2l0ZT48L0VuZE5vdGU+AG==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XYWRhPC9BdXRob3I+PFllYXI+MjAwNzwvWWVhcj48UmVj
TnVtPjEzMjwvUmVjTnVtPjxEaXNwbGF5VGV4dD48c3R5bGUgZmFjZT0ic3VwZXJzY3JpcHQiPlsy
MF08L3N0eWxlPjwvRGlzcGxheVRleHQ+PHJlY29yZD48cmVjLW51bWJlcj4xMzI8L3JlYy1udW1i
ZXI+PGZvcmVpZ24ta2V5cz48a2V5IGFwcD0iRU4iIGRiLWlkPSJ4NXB6cmU5NWR4dDlkamU1dndj
dnhwc29wejlyZHNyejlzdGYiIHRpbWVzdGFtcD0iMTUwNDEwOTg4NCIgZ3VpZD0iMDU5MDdhNzMt
YmQyYi00NDI1LThkOGItNmQ5ZTQzZTc0YWM3Ij4xMzI8L2tleT48a2V5IGFwcD0iRU5XZWIiIGRi
LWlkPSIiPjA8L2tleT48L2ZvcmVpZ24ta2V5cz48cmVmLXR5cGUgbmFtZT0iSm91cm5hbCBBcnRp
Y2xlIj4xNzwvcmVmLXR5cGU+PGNvbnRyaWJ1dG9ycz48YXV0aG9ycz48YXV0aG9yPldhZGEsIFQu
PC9hdXRob3I+PGF1dGhvcj5LYXdhaSwgQS48L2F1dGhvcj48YXV0aG9yPkloYXJhLCBLLjwvYXV0
aG9yPjxhdXRob3I+U2FzYWtpLCBNLjwvYXV0aG9yPjxhdXRob3I+U29ub2RhLCBULjwvYXV0aG9y
PjxhdXRob3I+SW1hZWRhLCBULjwvYXV0aG9yPjxhdXRob3I+WWFtYXNoaXRhLCBULjwvYXV0aG9y
PjwvYXV0aG9ycz48L2NvbnRyaWJ1dG9ycz48YXV0aC1hZGRyZXNzPkRlcGFydG1lbnQgb2YgUHVi
bGljIEhlYWx0aCwgU2FwcG9ybyBNZWRpY2FsIFVuaXZlcnNpdHksIFNhcHBvcm8sIEphcGFuLiB0
d2FkYUBzYXBtZWQuYWMuanA8L2F1dGgtYWRkcmVzcz48dGl0bGVzPjx0aXRsZT5Db25zdHJ1Y3Qg
dmFsaWRpdHkgb2YgdGhlIEVubmVraW5nIHNjb3JlIGZvciBtZWFzdXJpbmcgZnVuY3Rpb24gaW4g
cGF0aWVudHMgd2l0aCBtYWxpZ25hbnQgb3IgYWdncmVzc2l2ZSBiZW5pZ24gdHVtb3VycyBvZiB0
aGUgdXBwZXIgbGltYjwvdGl0bGU+PHNlY29uZGFyeS10aXRsZT5KIEJvbmUgSm9pbnQgU3VyZyBC
cjwvc2Vjb25kYXJ5LXRpdGxlPjwvdGl0bGVzPjxwZXJpb2RpY2FsPjxmdWxsLXRpdGxlPkogQm9u
ZSBKb2ludCBTdXJnIEJyPC9mdWxsLXRpdGxlPjwvcGVyaW9kaWNhbD48cGFnZXM+NjU5LTYzPC9w
YWdlcz48dm9sdW1lPjg5PC92b2x1bWU+PG51bWJlcj41PC9udW1iZXI+PGVkaXRpb24+MjAwNy8w
Ni8wMjwvZWRpdGlvbj48a2V5d29yZHM+PGtleXdvcmQ+QWRvbGVzY2VudDwva2V5d29yZD48a2V5
d29yZD5BZHVsdDwva2V5d29yZD48a2V5d29yZD5BZ2VkPC9rZXl3b3JkPjxrZXl3b3JkPkFnZWQs
IDgwIGFuZCBvdmVyPC9rZXl3b3JkPjxrZXl3b3JkPkJvbmUgTmVvcGxhc21zLypwaHlzaW9wYXRo
b2xvZ3kvcmVoYWJpbGl0YXRpb24vc3VyZ2VyeTwva2V5d29yZD48a2V5d29yZD5EaXNhYmlsaXR5
IEV2YWx1YXRpb248L2tleXdvcmQ+PGtleXdvcmQ+RmVtYWxlPC9rZXl3b3JkPjxrZXl3b3JkPkh1
bWFuczwva2V5d29yZD48a2V5d29yZD5NYWxlPC9rZXl3b3JkPjxrZXl3b3JkPk1pZGRsZSBBZ2Vk
PC9rZXl3b3JkPjxrZXl3b3JkPlBhaW4gTWVhc3VyZW1lbnQvbWV0aG9kczwva2V5d29yZD48a2V5
d29yZD5SZWNvdmVyeSBvZiBGdW5jdGlvbjwva2V5d29yZD48a2V5d29yZD5TYXJjb21hLypwaHlz
aW9wYXRob2xvZ3kvcmVoYWJpbGl0YXRpb24vc3VyZ2VyeTwva2V5d29yZD48a2V5d29yZD4qU2V2
ZXJpdHkgb2YgSWxsbmVzcyBJbmRleDwva2V5d29yZD48a2V5d29yZD5Tb2Z0IFRpc3N1ZSBOZW9w
bGFzbXMvKnBoeXNpb3BhdGhvbG9neS9yZWhhYmlsaXRhdGlvbi9zdXJnZXJ5PC9rZXl3b3JkPjxr
ZXl3b3JkPlRyZWF0bWVudCBPdXRjb21lPC9rZXl3b3JkPjxrZXl3b3JkPlVwcGVyIEV4dHJlbWl0
eS8qcGh5c2lvcGF0aG9sb2d5PC9rZXl3b3JkPjwva2V5d29yZHM+PGRhdGVzPjx5ZWFyPjIwMDc8
L3llYXI+PHB1Yi1kYXRlcz48ZGF0ZT5NYXk8L2RhdGU+PC9wdWItZGF0ZXM+PC9kYXRlcz48cHVi
LWxvY2F0aW9uPkVuZ2xhbmQ8L3B1Yi1sb2NhdGlvbj48aXNibj4wMzAxLTYyMFggKFByaW50KSYj
eEQ7MDMwMS02MjBYIChMaW5raW5nKTwvaXNibj48YWNjZXNzaW9uLW51bT4xNzU0MDc1NDwvYWNj
ZXNzaW9uLW51bT48dXJscz48cmVsYXRlZC11cmxzPjx1cmw+aHR0cHM6Ly93d3cubmNiaS5ubG0u
bmloLmdvdi9wdWJtZWQvMTc1NDA3NTQ8L3VybD48L3JlbGF0ZWQtdXJscz48L3VybHM+PGVsZWN0
cm9uaWMtcmVzb3VyY2UtbnVtPjEwLjEzMDIvMDMwMS02MjBYLjg5QjUuMTg0OTg8L2VsZWN0cm9u
aWMtcmVzb3VyY2UtbnVtPjxhY2Nlc3MtZGF0ZT5NYXk8L2FjY2Vzcy1kYXRlPjwvcmVjb3JkPjwv
Q2l0ZT48L0VuZE5vdGU+AG==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4D3900" w:rsidRPr="00954357">
        <w:rPr>
          <w:rFonts w:ascii="Book Antiqua" w:hAnsi="Book Antiqua"/>
          <w:sz w:val="24"/>
          <w:szCs w:val="24"/>
          <w:lang w:val="en-US"/>
        </w:rPr>
      </w:r>
      <w:r w:rsidR="004D3900" w:rsidRPr="00954357">
        <w:rPr>
          <w:rFonts w:ascii="Book Antiqua" w:hAnsi="Book Antiqua"/>
          <w:sz w:val="24"/>
          <w:szCs w:val="24"/>
          <w:lang w:val="en-US"/>
        </w:rPr>
        <w:fldChar w:fldCharType="separate"/>
      </w:r>
      <w:r w:rsidR="00B2269C" w:rsidRPr="00954357">
        <w:rPr>
          <w:rFonts w:ascii="Book Antiqua" w:hAnsi="Book Antiqua"/>
          <w:noProof/>
          <w:sz w:val="24"/>
          <w:szCs w:val="24"/>
          <w:vertAlign w:val="superscript"/>
          <w:lang w:val="en-US"/>
        </w:rPr>
        <w:t>[20]</w:t>
      </w:r>
      <w:r w:rsidR="004D3900" w:rsidRPr="00954357">
        <w:rPr>
          <w:rFonts w:ascii="Book Antiqua" w:hAnsi="Book Antiqua"/>
          <w:sz w:val="24"/>
          <w:szCs w:val="24"/>
          <w:lang w:val="en-US"/>
        </w:rPr>
        <w:fldChar w:fldCharType="end"/>
      </w:r>
      <w:r w:rsidR="00464789" w:rsidRPr="00954357">
        <w:rPr>
          <w:rFonts w:ascii="Book Antiqua" w:hAnsi="Book Antiqua"/>
          <w:sz w:val="24"/>
          <w:szCs w:val="24"/>
          <w:lang w:val="en-US"/>
        </w:rPr>
        <w:t xml:space="preserve"> tested the construct validity</w:t>
      </w:r>
      <w:r w:rsidR="00534B58" w:rsidRPr="00954357">
        <w:rPr>
          <w:rFonts w:ascii="Book Antiqua" w:hAnsi="Book Antiqua"/>
          <w:sz w:val="24"/>
          <w:szCs w:val="24"/>
          <w:lang w:val="en-US"/>
        </w:rPr>
        <w:t>, but</w:t>
      </w:r>
      <w:r w:rsidR="00A4185C" w:rsidRPr="00954357">
        <w:rPr>
          <w:rFonts w:ascii="Book Antiqua" w:hAnsi="Book Antiqua"/>
          <w:sz w:val="24"/>
          <w:szCs w:val="24"/>
          <w:lang w:val="en-US"/>
        </w:rPr>
        <w:t xml:space="preserve"> </w:t>
      </w:r>
      <w:r w:rsidR="005A0056" w:rsidRPr="00954357">
        <w:rPr>
          <w:rFonts w:ascii="Book Antiqua" w:hAnsi="Book Antiqua"/>
          <w:sz w:val="24"/>
          <w:szCs w:val="24"/>
          <w:lang w:val="en-US"/>
        </w:rPr>
        <w:t>it was not mentioned</w:t>
      </w:r>
      <w:r w:rsidR="003D492F" w:rsidRPr="00954357">
        <w:rPr>
          <w:rFonts w:ascii="Book Antiqua" w:hAnsi="Book Antiqua"/>
          <w:sz w:val="24"/>
          <w:szCs w:val="24"/>
          <w:lang w:val="en-US"/>
        </w:rPr>
        <w:t xml:space="preserve"> whether </w:t>
      </w:r>
      <w:r w:rsidR="00534B58" w:rsidRPr="00954357">
        <w:rPr>
          <w:rFonts w:ascii="Book Antiqua" w:hAnsi="Book Antiqua"/>
          <w:sz w:val="24"/>
          <w:szCs w:val="24"/>
          <w:lang w:val="en-US"/>
        </w:rPr>
        <w:t>that version</w:t>
      </w:r>
      <w:r w:rsidR="005A0056" w:rsidRPr="00954357">
        <w:rPr>
          <w:rFonts w:ascii="Book Antiqua" w:hAnsi="Book Antiqua"/>
          <w:sz w:val="24"/>
          <w:szCs w:val="24"/>
          <w:lang w:val="en-US"/>
        </w:rPr>
        <w:t xml:space="preserve"> had undergone systematic cross-cultural translation. Lee </w:t>
      </w:r>
      <w:r w:rsidR="00D55CF2" w:rsidRPr="00954357">
        <w:rPr>
          <w:rFonts w:ascii="Book Antiqua" w:hAnsi="Book Antiqua"/>
          <w:i/>
          <w:sz w:val="24"/>
          <w:szCs w:val="24"/>
          <w:lang w:val="en-US"/>
        </w:rPr>
        <w:t>et al</w:t>
      </w:r>
      <w:r w:rsidR="004D3900" w:rsidRPr="00954357">
        <w:rPr>
          <w:rFonts w:ascii="Book Antiqua" w:hAnsi="Book Antiqua"/>
          <w:sz w:val="24"/>
          <w:szCs w:val="24"/>
          <w:lang w:val="en-US"/>
        </w:rPr>
        <w:fldChar w:fldCharType="begin"/>
      </w:r>
      <w:r w:rsidR="00B2269C" w:rsidRPr="00954357">
        <w:rPr>
          <w:rFonts w:ascii="Book Antiqua" w:hAnsi="Book Antiqua"/>
          <w:sz w:val="24"/>
          <w:szCs w:val="24"/>
          <w:lang w:val="en-US"/>
        </w:rPr>
        <w:instrText xml:space="preserve"> ADDIN EN.CITE &lt;EndNote&gt;&lt;Cite&gt;&lt;Author&gt;Lee&lt;/Author&gt;&lt;Year&gt;2003&lt;/Year&gt;&lt;RecNum&gt;89&lt;/RecNum&gt;&lt;DisplayText&gt;&lt;style face="superscript"&gt;[21]&lt;/style&gt;&lt;/DisplayText&gt;&lt;record&gt;&lt;rec-number&gt;89&lt;/rec-number&gt;&lt;foreign-keys&gt;&lt;key app="EN" db-id="x5pzre95dxt9dje5vwcvxpsopz9rdsrz9stf" timestamp="1504109803" guid="880fc35f-1fb3-4a87-9436-01b663c664f8"&gt;89&lt;/key&gt;&lt;key app="ENWeb" db-id=""&gt;0&lt;/key&gt;&lt;/foreign-keys&gt;&lt;ref-type name="Journal Article"&gt;17&lt;/ref-type&gt;&lt;contributors&gt;&lt;authors&gt;&lt;author&gt;Lee, S. H.&lt;/author&gt;&lt;author&gt;Kim, D. J.&lt;/author&gt;&lt;author&gt;Oh, J. H.&lt;/author&gt;&lt;author&gt;Han, H. S.&lt;/author&gt;&lt;author&gt;Yoo, K. H.&lt;/author&gt;&lt;author&gt;Kim, H. S.&lt;/author&gt;&lt;/authors&gt;&lt;/contributors&gt;&lt;auth-address&gt;Department of Orthopaedic Surgery, Seoul National University College of Medicine, Seoul, Korea.&lt;/auth-address&gt;&lt;titles&gt;&lt;title&gt;Validation of a functional evaluation system in patients with musculoskeletal tumors&lt;/title&gt;&lt;secondary-title&gt;Clin Orthop Relat Res&lt;/secondary-title&gt;&lt;/titles&gt;&lt;periodical&gt;&lt;full-title&gt;Clin Orthop Relat Res&lt;/full-title&gt;&lt;/periodical&gt;&lt;pages&gt;217-26&lt;/pages&gt;&lt;volume&gt;(411)&lt;/volume&gt;&lt;number&gt;411&lt;/number&gt;&lt;edition&gt;2003/06/05&lt;/edition&gt;&lt;keywords&gt;&lt;keyword&gt;Adolescent&lt;/keyword&gt;&lt;keyword&gt;Adult&lt;/keyword&gt;&lt;keyword&gt;Aged&lt;/keyword&gt;&lt;keyword&gt;Bone Neoplasms/*physiopathology&lt;/keyword&gt;&lt;keyword&gt;*Disability Evaluation&lt;/keyword&gt;&lt;keyword&gt;Female&lt;/keyword&gt;&lt;keyword&gt;Health Status&lt;/keyword&gt;&lt;keyword&gt;Humans&lt;/keyword&gt;&lt;keyword&gt;Male&lt;/keyword&gt;&lt;keyword&gt;Middle Aged&lt;/keyword&gt;&lt;keyword&gt;Muscle Neoplasms/*physiopathology&lt;/keyword&gt;&lt;keyword&gt;Pain Measurement&lt;/keyword&gt;&lt;keyword&gt;Quality of Life&lt;/keyword&gt;&lt;keyword&gt;Reproducibility of Results&lt;/keyword&gt;&lt;/keywords&gt;&lt;dates&gt;&lt;year&gt;2003&lt;/year&gt;&lt;pub-dates&gt;&lt;date&gt;Jun&lt;/date&gt;&lt;/pub-dates&gt;&lt;/dates&gt;&lt;pub-location&gt;United States&lt;/pub-location&gt;&lt;isbn&gt;0009-921X (Print)&amp;#xD;0009-921X (Linking)&lt;/isbn&gt;&lt;accession-num&gt;12782878&lt;/accession-num&gt;&lt;urls&gt;&lt;related-urls&gt;&lt;url&gt;https://www.ncbi.nlm.nih.gov/pubmed/12782878&lt;/url&gt;&lt;/related-urls&gt;&lt;/urls&gt;&lt;electronic-resource-num&gt;10.1097/01.blo.0000069896.31220.33&lt;/electronic-resource-num&gt;&lt;access-date&gt;Jun&lt;/access-date&gt;&lt;/record&gt;&lt;/Cite&gt;&lt;/EndNote&gt;</w:instrText>
      </w:r>
      <w:r w:rsidR="004D3900" w:rsidRPr="00954357">
        <w:rPr>
          <w:rFonts w:ascii="Book Antiqua" w:hAnsi="Book Antiqua"/>
          <w:sz w:val="24"/>
          <w:szCs w:val="24"/>
          <w:lang w:val="en-US"/>
        </w:rPr>
        <w:fldChar w:fldCharType="separate"/>
      </w:r>
      <w:r w:rsidR="00B2269C" w:rsidRPr="00954357">
        <w:rPr>
          <w:rFonts w:ascii="Book Antiqua" w:hAnsi="Book Antiqua"/>
          <w:noProof/>
          <w:sz w:val="24"/>
          <w:szCs w:val="24"/>
          <w:vertAlign w:val="superscript"/>
          <w:lang w:val="en-US"/>
        </w:rPr>
        <w:t>[21]</w:t>
      </w:r>
      <w:r w:rsidR="004D3900" w:rsidRPr="00954357">
        <w:rPr>
          <w:rFonts w:ascii="Book Antiqua" w:hAnsi="Book Antiqua"/>
          <w:sz w:val="24"/>
          <w:szCs w:val="24"/>
          <w:lang w:val="en-US"/>
        </w:rPr>
        <w:fldChar w:fldCharType="end"/>
      </w:r>
      <w:r w:rsidR="005A0056" w:rsidRPr="00954357">
        <w:rPr>
          <w:rFonts w:ascii="Book Antiqua" w:hAnsi="Book Antiqua"/>
          <w:sz w:val="24"/>
          <w:szCs w:val="24"/>
          <w:lang w:val="en-US"/>
        </w:rPr>
        <w:t xml:space="preserve"> also reported </w:t>
      </w:r>
      <w:r w:rsidR="00356EE8" w:rsidRPr="00954357">
        <w:rPr>
          <w:rFonts w:ascii="Book Antiqua" w:hAnsi="Book Antiqua"/>
          <w:sz w:val="24"/>
          <w:szCs w:val="24"/>
          <w:lang w:val="en-US"/>
        </w:rPr>
        <w:t xml:space="preserve">the </w:t>
      </w:r>
      <w:r w:rsidR="005A0056" w:rsidRPr="00954357">
        <w:rPr>
          <w:rFonts w:ascii="Book Antiqua" w:hAnsi="Book Antiqua"/>
          <w:sz w:val="24"/>
          <w:szCs w:val="24"/>
          <w:lang w:val="en-US"/>
        </w:rPr>
        <w:t>validity and reliability of both versions of the</w:t>
      </w:r>
      <w:r w:rsidR="00A4185C" w:rsidRPr="00954357">
        <w:rPr>
          <w:rFonts w:ascii="Book Antiqua" w:hAnsi="Book Antiqua"/>
          <w:sz w:val="24"/>
          <w:szCs w:val="24"/>
          <w:lang w:val="en-US"/>
        </w:rPr>
        <w:t xml:space="preserve"> Korean version of the</w:t>
      </w:r>
      <w:r w:rsidR="005A0056" w:rsidRPr="00954357">
        <w:rPr>
          <w:rFonts w:ascii="Book Antiqua" w:hAnsi="Book Antiqua"/>
          <w:sz w:val="24"/>
          <w:szCs w:val="24"/>
          <w:lang w:val="en-US"/>
        </w:rPr>
        <w:t xml:space="preserve"> MSTS questionnaire, </w:t>
      </w:r>
      <w:r w:rsidR="00356EE8" w:rsidRPr="00954357">
        <w:rPr>
          <w:rFonts w:ascii="Book Antiqua" w:hAnsi="Book Antiqua"/>
          <w:sz w:val="24"/>
          <w:szCs w:val="24"/>
          <w:lang w:val="en-US"/>
        </w:rPr>
        <w:t xml:space="preserve">but </w:t>
      </w:r>
      <w:r w:rsidR="00874F91" w:rsidRPr="00954357">
        <w:rPr>
          <w:rFonts w:ascii="Book Antiqua" w:hAnsi="Book Antiqua"/>
          <w:sz w:val="24"/>
          <w:szCs w:val="24"/>
          <w:lang w:val="en-US"/>
        </w:rPr>
        <w:t>also</w:t>
      </w:r>
      <w:r w:rsidR="00A4185C" w:rsidRPr="00954357">
        <w:rPr>
          <w:rFonts w:ascii="Book Antiqua" w:hAnsi="Book Antiqua"/>
          <w:sz w:val="24"/>
          <w:szCs w:val="24"/>
          <w:lang w:val="en-US"/>
        </w:rPr>
        <w:t xml:space="preserve"> without</w:t>
      </w:r>
      <w:r w:rsidR="005A0056" w:rsidRPr="00954357">
        <w:rPr>
          <w:rFonts w:ascii="Book Antiqua" w:hAnsi="Book Antiqua"/>
          <w:sz w:val="24"/>
          <w:szCs w:val="24"/>
          <w:lang w:val="en-US"/>
        </w:rPr>
        <w:t xml:space="preserve"> report</w:t>
      </w:r>
      <w:r w:rsidR="00A4185C" w:rsidRPr="00954357">
        <w:rPr>
          <w:rFonts w:ascii="Book Antiqua" w:hAnsi="Book Antiqua"/>
          <w:sz w:val="24"/>
          <w:szCs w:val="24"/>
          <w:lang w:val="en-US"/>
        </w:rPr>
        <w:t>ing</w:t>
      </w:r>
      <w:r w:rsidR="005A0056" w:rsidRPr="00954357">
        <w:rPr>
          <w:rFonts w:ascii="Book Antiqua" w:hAnsi="Book Antiqua"/>
          <w:sz w:val="24"/>
          <w:szCs w:val="24"/>
          <w:lang w:val="en-US"/>
        </w:rPr>
        <w:t xml:space="preserve"> if the translation into Korean had been done according to the standardized guidelines.</w:t>
      </w:r>
    </w:p>
    <w:p w14:paraId="1CE62B56" w14:textId="404EF13A" w:rsidR="00673422" w:rsidRPr="00954357" w:rsidRDefault="003D492F" w:rsidP="000C3A17">
      <w:pPr>
        <w:spacing w:after="0" w:line="360" w:lineRule="auto"/>
        <w:ind w:firstLineChars="100" w:firstLine="240"/>
        <w:jc w:val="both"/>
        <w:rPr>
          <w:rFonts w:ascii="Book Antiqua" w:hAnsi="Book Antiqua" w:cstheme="minorHAnsi"/>
          <w:sz w:val="24"/>
          <w:szCs w:val="24"/>
          <w:lang w:val="en-US"/>
        </w:rPr>
      </w:pPr>
      <w:r w:rsidRPr="00954357">
        <w:rPr>
          <w:rFonts w:ascii="Book Antiqua" w:hAnsi="Book Antiqua"/>
          <w:sz w:val="24"/>
          <w:szCs w:val="24"/>
          <w:lang w:val="en-US"/>
        </w:rPr>
        <w:t xml:space="preserve">The original validation of the English version of the MSTS unfortunately did not report a Cronbach’s </w:t>
      </w:r>
      <w:r w:rsidR="00D55CF2" w:rsidRPr="00954357">
        <w:rPr>
          <w:rFonts w:ascii="Book Antiqua" w:hAnsi="Book Antiqua" w:cstheme="minorHAnsi"/>
          <w:sz w:val="24"/>
          <w:szCs w:val="24"/>
          <w:lang w:val="en-US"/>
        </w:rPr>
        <w:t>α</w:t>
      </w:r>
      <w:r w:rsidRPr="00954357">
        <w:rPr>
          <w:rFonts w:ascii="Book Antiqua" w:hAnsi="Book Antiqua" w:cstheme="minorHAnsi"/>
          <w:sz w:val="24"/>
          <w:szCs w:val="24"/>
          <w:lang w:val="en-US"/>
        </w:rPr>
        <w:fldChar w:fldCharType="begin"/>
      </w:r>
      <w:r w:rsidR="00F56304" w:rsidRPr="00954357">
        <w:rPr>
          <w:rFonts w:ascii="Book Antiqua" w:hAnsi="Book Antiqua" w:cstheme="minorHAnsi"/>
          <w:sz w:val="24"/>
          <w:szCs w:val="24"/>
          <w:lang w:val="en-US"/>
        </w:rPr>
        <w:instrText xml:space="preserve"> ADDIN EN.CITE &lt;EndNote&gt;&lt;Cite&gt;&lt;Author&gt;Enneking&lt;/Author&gt;&lt;Year&gt;1993&lt;/Year&gt;&lt;RecNum&gt;79&lt;/RecNum&gt;&lt;DisplayText&gt;&lt;style face="superscript"&gt;[1]&lt;/style&gt;&lt;/DisplayText&gt;&lt;record&gt;&lt;rec-number&gt;79&lt;/rec-number&gt;&lt;foreign-keys&gt;&lt;key app="EN" db-id="x5pzre95dxt9dje5vwcvxpsopz9rdsrz9stf" timestamp="1504109788" guid="73118079-b009-43cc-ac85-4212780c7699"&gt;79&lt;/key&gt;&lt;key app="ENWeb" db-id=""&gt;0&lt;/key&gt;&lt;/foreign-keys&gt;&lt;ref-type name="Journal Article"&gt;17&lt;/ref-type&gt;&lt;contributors&gt;&lt;authors&gt;&lt;author&gt;Enneking, W. F.&lt;/author&gt;&lt;author&gt;Dunham, W.&lt;/author&gt;&lt;author&gt;Gebhardt, M. C.&lt;/author&gt;&lt;author&gt;Malawar, M.&lt;/author&gt;&lt;author&gt;Pritchard, D. J.&lt;/author&gt;&lt;/authors&gt;&lt;/contributors&gt;&lt;auth-address&gt;University of Florida, Gainesville.&lt;/auth-address&gt;&lt;titles&gt;&lt;title&gt;A system for the functional evaluation of reconstructive procedures after surgical treatment of tumors of the musculoskeletal system&lt;/title&gt;&lt;secondary-title&gt;Clin Orthop Relat Res&lt;/secondary-title&gt;&lt;/titles&gt;&lt;periodical&gt;&lt;full-title&gt;Clin Orthop Relat Res&lt;/full-title&gt;&lt;/periodical&gt;&lt;pages&gt;241-6&lt;/pages&gt;&lt;volume&gt;(286)&lt;/volume&gt;&lt;number&gt;286&lt;/number&gt;&lt;edition&gt;1993/01/01&lt;/edition&gt;&lt;keywords&gt;&lt;keyword&gt;Activities of Daily Living&lt;/keyword&gt;&lt;keyword&gt;Adaptation, Psychological&lt;/keyword&gt;&lt;keyword&gt;Bone Neoplasms/*surgery&lt;/keyword&gt;&lt;keyword&gt;Evaluation Studies as Topic&lt;/keyword&gt;&lt;keyword&gt;Female&lt;/keyword&gt;&lt;keyword&gt;Humans&lt;/keyword&gt;&lt;keyword&gt;Locomotion&lt;/keyword&gt;&lt;keyword&gt;Male&lt;/keyword&gt;&lt;keyword&gt;Musculoskeletal System&lt;/keyword&gt;&lt;keyword&gt;Orthotic Devices&lt;/keyword&gt;&lt;keyword&gt;Pain&lt;/keyword&gt;&lt;keyword&gt;Range of Motion, Articular&lt;/keyword&gt;&lt;keyword&gt;Soft Tissue Neoplasms/*surgery&lt;/keyword&gt;&lt;/keywords&gt;&lt;dates&gt;&lt;year&gt;1993&lt;/year&gt;&lt;pub-dates&gt;&lt;date&gt;Jan&lt;/date&gt;&lt;/pub-dates&gt;&lt;/dates&gt;&lt;pub-location&gt;UNITED STATES&lt;/pub-location&gt;&lt;isbn&gt;0009-921X (Print)&amp;#xD;0009-921X (Linking)&lt;/isbn&gt;&lt;accession-num&gt;8425352&lt;/accession-num&gt;&lt;urls&gt;&lt;related-urls&gt;&lt;url&gt;https://www.ncbi.nlm.nih.gov/pubmed/8425352&lt;/url&gt;&lt;/related-urls&gt;&lt;/urls&gt;&lt;electronic-resource-num&gt;10.1097/00003086-199301000-00035&lt;/electronic-resource-num&gt;&lt;access-date&gt;Jan&lt;/access-date&gt;&lt;/record&gt;&lt;/Cite&gt;&lt;/EndNote&gt;</w:instrText>
      </w:r>
      <w:r w:rsidRPr="00954357">
        <w:rPr>
          <w:rFonts w:ascii="Book Antiqua" w:hAnsi="Book Antiqua" w:cstheme="minorHAnsi"/>
          <w:sz w:val="24"/>
          <w:szCs w:val="24"/>
          <w:lang w:val="en-US"/>
        </w:rPr>
        <w:fldChar w:fldCharType="separate"/>
      </w:r>
      <w:r w:rsidR="0055772A" w:rsidRPr="00954357">
        <w:rPr>
          <w:rFonts w:ascii="Book Antiqua" w:hAnsi="Book Antiqua" w:cstheme="minorHAnsi"/>
          <w:noProof/>
          <w:sz w:val="24"/>
          <w:szCs w:val="24"/>
          <w:vertAlign w:val="superscript"/>
          <w:lang w:val="en-US"/>
        </w:rPr>
        <w:t>[1]</w:t>
      </w:r>
      <w:r w:rsidRPr="00954357">
        <w:rPr>
          <w:rFonts w:ascii="Book Antiqua" w:hAnsi="Book Antiqua" w:cstheme="minorHAnsi"/>
          <w:sz w:val="24"/>
          <w:szCs w:val="24"/>
          <w:lang w:val="en-US"/>
        </w:rPr>
        <w:fldChar w:fldCharType="end"/>
      </w:r>
      <w:r w:rsidRPr="00954357">
        <w:rPr>
          <w:rFonts w:ascii="Book Antiqua" w:hAnsi="Book Antiqua" w:cstheme="minorHAnsi"/>
          <w:sz w:val="24"/>
          <w:szCs w:val="24"/>
          <w:lang w:val="en-US"/>
        </w:rPr>
        <w:t xml:space="preserve">. </w:t>
      </w:r>
      <w:r w:rsidR="00F64653" w:rsidRPr="00954357">
        <w:rPr>
          <w:rFonts w:ascii="Book Antiqua" w:hAnsi="Book Antiqua" w:cstheme="minorHAnsi"/>
          <w:sz w:val="24"/>
          <w:szCs w:val="24"/>
          <w:lang w:val="en-US"/>
        </w:rPr>
        <w:t>T</w:t>
      </w:r>
      <w:r w:rsidR="00FF3BA5" w:rsidRPr="00954357">
        <w:rPr>
          <w:rFonts w:ascii="Book Antiqua" w:hAnsi="Book Antiqua"/>
          <w:sz w:val="24"/>
          <w:szCs w:val="24"/>
          <w:lang w:val="en-US"/>
        </w:rPr>
        <w:t>he g</w:t>
      </w:r>
      <w:r w:rsidR="00795A0A" w:rsidRPr="00954357">
        <w:rPr>
          <w:rFonts w:ascii="Book Antiqua" w:hAnsi="Book Antiqua"/>
          <w:sz w:val="24"/>
          <w:szCs w:val="24"/>
          <w:lang w:val="en-US"/>
        </w:rPr>
        <w:t>ood internal consistency</w:t>
      </w:r>
      <w:r w:rsidR="004D1FE2" w:rsidRPr="00954357">
        <w:rPr>
          <w:rFonts w:ascii="Book Antiqua" w:hAnsi="Book Antiqua"/>
          <w:sz w:val="24"/>
          <w:szCs w:val="24"/>
          <w:lang w:val="en-US"/>
        </w:rPr>
        <w:t xml:space="preserve"> found</w:t>
      </w:r>
      <w:r w:rsidR="00FF3BA5" w:rsidRPr="00954357">
        <w:rPr>
          <w:rFonts w:ascii="Book Antiqua" w:hAnsi="Book Antiqua"/>
          <w:sz w:val="24"/>
          <w:szCs w:val="24"/>
          <w:lang w:val="en-US"/>
        </w:rPr>
        <w:t xml:space="preserve"> in this study is</w:t>
      </w:r>
      <w:r w:rsidR="00F64653" w:rsidRPr="00954357">
        <w:rPr>
          <w:rFonts w:ascii="Book Antiqua" w:hAnsi="Book Antiqua"/>
          <w:sz w:val="24"/>
          <w:szCs w:val="24"/>
          <w:lang w:val="en-US"/>
        </w:rPr>
        <w:t xml:space="preserve"> however</w:t>
      </w:r>
      <w:r w:rsidR="00FF3BA5" w:rsidRPr="00954357">
        <w:rPr>
          <w:rFonts w:ascii="Book Antiqua" w:hAnsi="Book Antiqua"/>
          <w:sz w:val="24"/>
          <w:szCs w:val="24"/>
          <w:lang w:val="en-US"/>
        </w:rPr>
        <w:t xml:space="preserve"> comparable </w:t>
      </w:r>
      <w:r w:rsidR="00F64653" w:rsidRPr="00954357">
        <w:rPr>
          <w:rFonts w:ascii="Book Antiqua" w:hAnsi="Book Antiqua"/>
          <w:sz w:val="24"/>
          <w:szCs w:val="24"/>
          <w:lang w:val="en-US"/>
        </w:rPr>
        <w:t>to</w:t>
      </w:r>
      <w:r w:rsidR="00FF3BA5" w:rsidRPr="00954357">
        <w:rPr>
          <w:rFonts w:ascii="Book Antiqua" w:hAnsi="Book Antiqua"/>
          <w:sz w:val="24"/>
          <w:szCs w:val="24"/>
          <w:lang w:val="en-US"/>
        </w:rPr>
        <w:t xml:space="preserve"> those found by</w:t>
      </w:r>
      <w:r w:rsidR="00D55CF2" w:rsidRPr="00954357">
        <w:rPr>
          <w:rFonts w:ascii="Book Antiqua" w:hAnsi="Book Antiqua"/>
          <w:sz w:val="24"/>
          <w:szCs w:val="24"/>
          <w:lang w:val="en-US"/>
        </w:rPr>
        <w:t xml:space="preserve"> Rebolledo </w:t>
      </w:r>
      <w:r w:rsidR="00D55CF2" w:rsidRPr="003537C3">
        <w:rPr>
          <w:rFonts w:ascii="Book Antiqua" w:hAnsi="Book Antiqua"/>
          <w:i/>
          <w:sz w:val="24"/>
          <w:szCs w:val="24"/>
          <w:lang w:val="en-US"/>
        </w:rPr>
        <w:t>e</w:t>
      </w:r>
      <w:r w:rsidR="00D55CF2" w:rsidRPr="00954357">
        <w:rPr>
          <w:rFonts w:ascii="Book Antiqua" w:hAnsi="Book Antiqua"/>
          <w:i/>
          <w:sz w:val="24"/>
          <w:szCs w:val="24"/>
          <w:lang w:val="en-US"/>
        </w:rPr>
        <w:t>t al</w:t>
      </w:r>
      <w:r w:rsidR="004D3900"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004D3900" w:rsidRPr="00954357">
        <w:rPr>
          <w:rFonts w:ascii="Book Antiqua" w:hAnsi="Book Antiqua"/>
          <w:sz w:val="24"/>
          <w:szCs w:val="24"/>
          <w:lang w:val="en-US"/>
        </w:rPr>
      </w:r>
      <w:r w:rsidR="004D3900"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7]</w:t>
      </w:r>
      <w:r w:rsidR="004D3900" w:rsidRPr="00954357">
        <w:rPr>
          <w:rFonts w:ascii="Book Antiqua" w:hAnsi="Book Antiqua"/>
          <w:sz w:val="24"/>
          <w:szCs w:val="24"/>
          <w:lang w:val="en-US"/>
        </w:rPr>
        <w:fldChar w:fldCharType="end"/>
      </w:r>
      <w:r w:rsidR="00D55CF2" w:rsidRPr="00954357">
        <w:rPr>
          <w:rFonts w:ascii="Book Antiqua" w:hAnsi="Book Antiqua"/>
          <w:sz w:val="24"/>
          <w:szCs w:val="24"/>
          <w:lang w:val="en-US"/>
        </w:rPr>
        <w:t xml:space="preserve">, Xu </w:t>
      </w:r>
      <w:r w:rsidR="00D55CF2" w:rsidRPr="00954357">
        <w:rPr>
          <w:rFonts w:ascii="Book Antiqua" w:hAnsi="Book Antiqua"/>
          <w:i/>
          <w:sz w:val="24"/>
          <w:szCs w:val="24"/>
          <w:lang w:val="en-US"/>
        </w:rPr>
        <w:t>et al</w:t>
      </w:r>
      <w:r w:rsidR="004D3900" w:rsidRPr="00954357">
        <w:rPr>
          <w:rFonts w:ascii="Book Antiqua" w:hAnsi="Book Antiqua"/>
          <w:sz w:val="24"/>
          <w:szCs w:val="24"/>
          <w:lang w:val="en-US"/>
        </w:rPr>
        <w:fldChar w:fldCharType="begin"/>
      </w:r>
      <w:r w:rsidR="0055772A" w:rsidRPr="00954357">
        <w:rPr>
          <w:rFonts w:ascii="Book Antiqua" w:hAnsi="Book Antiqua"/>
          <w:sz w:val="24"/>
          <w:szCs w:val="24"/>
          <w:lang w:val="en-US"/>
        </w:rPr>
        <w:instrText xml:space="preserve"> ADDIN EN.CITE &lt;EndNote&gt;&lt;Cite&gt;&lt;Author&gt;Xu&lt;/Author&gt;&lt;Year&gt;2017&lt;/Year&gt;&lt;RecNum&gt;219&lt;/RecNum&gt;&lt;DisplayText&gt;&lt;style face="superscript"&gt;[9]&lt;/style&gt;&lt;/DisplayText&gt;&lt;record&gt;&lt;rec-number&gt;219&lt;/rec-number&gt;&lt;foreign-keys&gt;&lt;key app="EN" db-id="x5pzre95dxt9dje5vwcvxpsopz9rdsrz9stf" timestamp="1504110077" guid="e513c0d4-686b-468c-be87-ab9fa57490b7"&gt;219&lt;/key&gt;&lt;key app="ENWeb" db-id=""&gt;0&lt;/key&gt;&lt;/foreign-keys&gt;&lt;ref-type name="Journal Article"&gt;17&lt;/ref-type&gt;&lt;contributors&gt;&lt;authors&gt;&lt;author&gt;Xu, L.&lt;/author&gt;&lt;author&gt;Li, X.&lt;/author&gt;&lt;author&gt;Wang, Z.&lt;/author&gt;&lt;author&gt;Xiong, J.&lt;/author&gt;&lt;author&gt;Wang, S.&lt;/author&gt;&lt;/authors&gt;&lt;/contributors&gt;&lt;auth-address&gt;Department of Orthopedic Surgery, The Affiliated Drum Tower Hospital of Nanjing University Medical School, Zhongshan Road 321, Nanjing, 210008, China.&amp;#xD;Department of Orthopedic Surgery, The Affiliated Drum Tower Hospital of Nanjing University Medical School, Zhongshan Road 321, Nanjing, 210008, China. wsf0135@126.com.&lt;/auth-address&gt;&lt;titles&gt;&lt;title&gt;Functional evaluation for patients with lower extremity sarcoma: application of the Chinese version of Musculoskeletal Tumor Society scoring system&lt;/title&gt;&lt;secondary-title&gt;Health Qual Life Outcomes&lt;/secondary-title&gt;&lt;/titles&gt;&lt;periodical&gt;&lt;full-title&gt;Health Qual Life Outcomes&lt;/full-title&gt;&lt;/periodical&gt;&lt;pages&gt;107&lt;/pages&gt;&lt;volume&gt;15&lt;/volume&gt;&lt;number&gt;1&lt;/number&gt;&lt;edition&gt;2017/05/21&lt;/edition&gt;&lt;keywords&gt;&lt;keyword&gt;Extremity sarcoma&lt;/keyword&gt;&lt;keyword&gt;Msts&lt;/keyword&gt;&lt;keyword&gt;Outcome&lt;/keyword&gt;&lt;keyword&gt;Reliability&lt;/keyword&gt;&lt;keyword&gt;Validity&lt;/keyword&gt;&lt;/keywords&gt;&lt;dates&gt;&lt;year&gt;2017&lt;/year&gt;&lt;pub-dates&gt;&lt;date&gt;May 19&lt;/date&gt;&lt;/pub-dates&gt;&lt;/dates&gt;&lt;isbn&gt;1477-7525 (Electronic)&amp;#xD;1477-7525 (Linking)&lt;/isbn&gt;&lt;accession-num&gt;28526051&lt;/accession-num&gt;&lt;urls&gt;&lt;related-urls&gt;&lt;url&gt;https://www.ncbi.nlm.nih.gov/pubmed/28526051&lt;/url&gt;&lt;/related-urls&gt;&lt;/urls&gt;&lt;custom2&gt;PMC5438502&lt;/custom2&gt;&lt;electronic-resource-num&gt;10.1186/s12955-017-0685-x&lt;/electronic-resource-num&gt;&lt;/record&gt;&lt;/Cite&gt;&lt;/EndNote&gt;</w:instrText>
      </w:r>
      <w:r w:rsidR="004D3900"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9]</w:t>
      </w:r>
      <w:r w:rsidR="004D3900" w:rsidRPr="00954357">
        <w:rPr>
          <w:rFonts w:ascii="Book Antiqua" w:hAnsi="Book Antiqua"/>
          <w:sz w:val="24"/>
          <w:szCs w:val="24"/>
          <w:lang w:val="en-US"/>
        </w:rPr>
        <w:fldChar w:fldCharType="end"/>
      </w:r>
      <w:r w:rsidR="00795A0A" w:rsidRPr="00954357">
        <w:rPr>
          <w:rFonts w:ascii="Book Antiqua" w:hAnsi="Book Antiqua"/>
          <w:sz w:val="24"/>
          <w:szCs w:val="24"/>
          <w:lang w:val="en-US"/>
        </w:rPr>
        <w:t xml:space="preserve"> and Iwata </w:t>
      </w:r>
      <w:r w:rsidR="00795A0A" w:rsidRPr="00954357">
        <w:rPr>
          <w:rFonts w:ascii="Book Antiqua" w:hAnsi="Book Antiqua"/>
          <w:i/>
          <w:sz w:val="24"/>
          <w:szCs w:val="24"/>
          <w:lang w:val="en-US"/>
        </w:rPr>
        <w:t>et al</w:t>
      </w:r>
      <w:r w:rsidR="003605CB" w:rsidRPr="00954357">
        <w:rPr>
          <w:rFonts w:ascii="Book Antiqua" w:hAnsi="Book Antiqua"/>
          <w:sz w:val="24"/>
          <w:szCs w:val="24"/>
          <w:lang w:val="en-US"/>
        </w:rPr>
        <w:fldChar w:fldCharType="begin">
          <w:fldData xml:space="preserve">PEVuZE5vdGU+PENpdGU+PEF1dGhvcj5Jd2F0YTwvQXV0aG9yPjxZZWFyPjIwMTY8L1llYXI+PFJl
Y051bT4yOTU8L1JlY051bT48RGlzcGxheVRleHQ+PHN0eWxlIGZhY2U9InN1cGVyc2NyaXB0Ij5b
OF08L3N0eWxlPjwvRGlzcGxheVRleHQ+PHJlY29yZD48cmVjLW51bWJlcj4yOTU8L3JlYy1udW1i
ZXI+PGZvcmVpZ24ta2V5cz48a2V5IGFwcD0iRU4iIGRiLWlkPSJmd3I5dHo1Mm9yNWRmcmV3cmRy
NXRmZXEwMmE1NWQ5NTJmdDIiIHRpbWVzdGFtcD0iMTQ2NDA4NjYwMSI+Mjk1PC9rZXk+PGtleSBh
cHA9IkVOV2ViIiBkYi1pZD0iIj4wPC9rZXk+PC9mb3JlaWduLWtleXM+PHJlZi10eXBlIG5hbWU9
IkpvdXJuYWwgQXJ0aWNsZSI+MTc8L3JlZi10eXBlPjxjb250cmlidXRvcnM+PGF1dGhvcnM+PGF1
dGhvcj5Jd2F0YSwgUy48L2F1dGhvcj48YXV0aG9yPlVlaGFyYSwgSy48L2F1dGhvcj48YXV0aG9y
Pk9ndXJhLCBLLjwvYXV0aG9yPjxhdXRob3I+QWtpeWFtYSwgVC48L2F1dGhvcj48YXV0aG9yPlNo
aW5vZGEsIFkuPC9hdXRob3I+PGF1dGhvcj5Zb25lbW90bywgVC48L2F1dGhvcj48YXV0aG9yPkth
d2FpLCBBLjwvYXV0aG9yPjwvYXV0aG9ycz48L2NvbnRyaWJ1dG9ycz48YXV0aC1hZGRyZXNzPkRp
dmlzaW9uIG9mIE9ydGhvcGVkaWMgU3VyZ2VyeSwgQ2hpYmEgQ2FuY2VyIENlbnRlciwgQ2hpYmEs
IEphcGFuLiYjeEQ7RGVwYXJ0bWVudCBvZiBPcnRob3BhZWRpYyBTdXJnZXJ5LCBUaGUgVW5pdmVy
c2l0eSBvZiBUb2t5byBIb3NwaXRhbCwgVG9reW8sIEphcGFuLiYjeEQ7RGVwYXJ0bWVudCBvZiBP
cnRob3BhZWRpYyBTdXJnZXJ5LCBUaGUgVW5pdmVyc2l0eSBvZiBUb2t5byBIb3NwaXRhbCwgVG9r
eW8sIEphcGFuLiBvZ3VyYS10a3lAdW1pbi5hYy5qcC4mI3hEO0RlcGFydG1lbnQgb2YgTXVzY3Vs
b3NrZWxldGFsIE9uY29sb2d5LCBOYXRpb25hbCBDYW5jZXIgQ2VudGVyIEhvc3BpdGFsLCA1LTEt
MSBUc3VraWppLCBDaHVvLWt1LCBUb2t5bywgMTA0LTAwNDUsIEphcGFuLiBvZ3VyYS10a3lAdW1p
bi5hYy5qcC4mI3hEO0RlcGFydG1lbnQgb2YgT3J0aG9wYWVkaWMgU3VyZ2VyeSwgU2FpdGFtYSBN
ZWRpY2FsIENlbnRlciwgSmljaGkgTWVkaWNhbCBVbml2ZXJzaXR5LCBTYWl0YW1hLCBKYXBhbi4m
I3hEO0RlcGFydG1lbnQgb2YgUmVoYWJpbGl0YXRpb24gTWVkaWNpbmUsIFRoZSBVbml2ZXJzaXR5
IG9mIFRva3lvLCBUb2t5bywgSmFwYW4uJiN4RDtEZXBhcnRtZW50IG9mIE11c2N1bG9za2VsZXRh
bCBPbmNvbG9neSwgTmF0aW9uYWwgQ2FuY2VyIENlbnRlciBIb3NwaXRhbCwgNS0xLTEgVHN1a2lq
aSwgQ2h1by1rdSwgVG9reW8sIDEwNC0wMDQ1LCBKYXBhbi48L2F1dGgtYWRkcmVzcz48dGl0bGVz
Pjx0aXRsZT5SZWxpYWJpbGl0eSBhbmQgVmFsaWRpdHkgb2YgYSBKYXBhbmVzZS1sYW5ndWFnZSBh
bmQgQ3VsdHVyYWxseSBBZGFwdGVkIFZlcnNpb24gb2YgdGhlIE11c2N1bG9za2VsZXRhbCBUdW1v
ciBTb2NpZXR5IFNjb3JpbmcgU3lzdGVtIGZvciB0aGUgTG93ZXIgRXh0cmVtaXR5PC90aXRsZT48
c2Vjb25kYXJ5LXRpdGxlPkNsaW4gT3J0aG9wIFJlbGF0IFJlczwvc2Vjb25kYXJ5LXRpdGxlPjxh
bHQtdGl0bGU+Q2xpbmljYWwgb3J0aG9wYWVkaWNzIGFuZCByZWxhdGVkIHJlc2VhcmNoPC9hbHQt
dGl0bGU+PC90aXRsZXM+PHBlcmlvZGljYWw+PGZ1bGwtdGl0bGU+Q2xpbiBPcnRob3AgUmVsYXQg
UmVzPC9mdWxsLXRpdGxlPjwvcGVyaW9kaWNhbD48YWx0LXBlcmlvZGljYWw+PGZ1bGwtdGl0bGU+
Q2xpbmljYWwgb3J0aG9wYWVkaWNzIGFuZCByZWxhdGVkIHJlc2VhcmNoPC9mdWxsLXRpdGxlPjwv
YWx0LXBlcmlvZGljYWw+PGVkaXRpb24+MjAxNi8wNS8xNDwvZWRpdGlvbj48ZGF0ZXM+PHllYXI+
MjAxNjwveWVhcj48cHViLWRhdGVzPjxkYXRlPk1heSAxMTwvZGF0ZT48L3B1Yi1kYXRlcz48L2Rh
dGVzPjxpc2JuPjE1MjgtMTEzMiAoRWxlY3Ryb25pYykmI3hEOzAwMDktOTIxWCAoTGlua2luZyk8
L2lzYm4+PGFjY2Vzc2lvbi1udW0+MjcxNjk1NDE8L2FjY2Vzc2lvbi1udW0+PHVybHM+PHJlbGF0
ZWQtdXJscz48dXJsPmh0dHA6Ly93d3cubmNiaS5ubG0ubmloLmdvdi9wdWJtZWQvMjcxNjk1NDE8
L3VybD48dXJsPmh0dHA6Ly9kb3dubG9hZC5zcHJpbmdlci5jb20vc3RhdGljL3BkZi82MS9hcnQl
MjUzQTEwLjEwMDclMjUyRnMxMTk5OS0wMTYtNDg4MC02LnBkZj9vcmlnaW5Vcmw9aHR0cCUzQSUy
RiUyRmxpbmsuc3ByaW5nZXIuY29tJTJGYXJ0aWNsZSUyRjEwLjEwMDclMkZzMTE5OTktMDE2LTQ4
ODAtNiZhbXA7dG9rZW4yPWV4cD0xNDY3MTA4MDAwfmFjbD0lMkZzdGF0aWMlMkZwZGYlMkY2MSUy
RmFydCUyNTI1M0ExMC4xMDA3JTI1MjUyRnMxMTk5OS0wMTYtNDg4MC02LnBkZiUzRm9yaWdpblVy
bCUzRGh0dHAlMjUzQSUyNTJGJTI1MkZsaW5rLnNwcmluZ2VyLmNvbSUyNTJGYXJ0aWNsZSUyNTJG
MTAuMTAwNyUyNTJGczExOTk5LTAxNi00ODgwLTYqfmhtYWM9OWZjNjk0Nzc3MzcyZjNkODc2NDFi
Y2M1YTUwMjUzZjAzMzhlY2QwYmJmYmM5ZDE0YmVmZTcwOWFlOGQxYzQzYzwvdXJsPjwvcmVsYXRl
ZC11cmxzPjwvdXJscz48ZWxlY3Ryb25pYy1yZXNvdXJjZS1udW0+MTAuMTAwNy9zMTE5OTktMDE2
LTQ4ODAtNjwvZWxlY3Ryb25pYy1yZXNvdXJjZS1udW0+PHJlbW90ZS1kYXRhYmFzZS1wcm92aWRl
cj5OTE08L3JlbW90ZS1kYXRhYmFzZS1wcm92aWRlcj48bGFuZ3VhZ2U+RW5nPC9sYW5ndWFnZT48
L3JlY29yZD48L0NpdGU+PC9FbmROb3RlPgB=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Jd2F0YTwvQXV0aG9yPjxZZWFyPjIwMTY8L1llYXI+PFJl
Y051bT4yOTU8L1JlY051bT48RGlzcGxheVRleHQ+PHN0eWxlIGZhY2U9InN1cGVyc2NyaXB0Ij5b
OF08L3N0eWxlPjwvRGlzcGxheVRleHQ+PHJlY29yZD48cmVjLW51bWJlcj4yOTU8L3JlYy1udW1i
ZXI+PGZvcmVpZ24ta2V5cz48a2V5IGFwcD0iRU4iIGRiLWlkPSJmd3I5dHo1Mm9yNWRmcmV3cmRy
NXRmZXEwMmE1NWQ5NTJmdDIiIHRpbWVzdGFtcD0iMTQ2NDA4NjYwMSI+Mjk1PC9rZXk+PGtleSBh
cHA9IkVOV2ViIiBkYi1pZD0iIj4wPC9rZXk+PC9mb3JlaWduLWtleXM+PHJlZi10eXBlIG5hbWU9
IkpvdXJuYWwgQXJ0aWNsZSI+MTc8L3JlZi10eXBlPjxjb250cmlidXRvcnM+PGF1dGhvcnM+PGF1
dGhvcj5Jd2F0YSwgUy48L2F1dGhvcj48YXV0aG9yPlVlaGFyYSwgSy48L2F1dGhvcj48YXV0aG9y
Pk9ndXJhLCBLLjwvYXV0aG9yPjxhdXRob3I+QWtpeWFtYSwgVC48L2F1dGhvcj48YXV0aG9yPlNo
aW5vZGEsIFkuPC9hdXRob3I+PGF1dGhvcj5Zb25lbW90bywgVC48L2F1dGhvcj48YXV0aG9yPkth
d2FpLCBBLjwvYXV0aG9yPjwvYXV0aG9ycz48L2NvbnRyaWJ1dG9ycz48YXV0aC1hZGRyZXNzPkRp
dmlzaW9uIG9mIE9ydGhvcGVkaWMgU3VyZ2VyeSwgQ2hpYmEgQ2FuY2VyIENlbnRlciwgQ2hpYmEs
IEphcGFuLiYjeEQ7RGVwYXJ0bWVudCBvZiBPcnRob3BhZWRpYyBTdXJnZXJ5LCBUaGUgVW5pdmVy
c2l0eSBvZiBUb2t5byBIb3NwaXRhbCwgVG9reW8sIEphcGFuLiYjeEQ7RGVwYXJ0bWVudCBvZiBP
cnRob3BhZWRpYyBTdXJnZXJ5LCBUaGUgVW5pdmVyc2l0eSBvZiBUb2t5byBIb3NwaXRhbCwgVG9r
eW8sIEphcGFuLiBvZ3VyYS10a3lAdW1pbi5hYy5qcC4mI3hEO0RlcGFydG1lbnQgb2YgTXVzY3Vs
b3NrZWxldGFsIE9uY29sb2d5LCBOYXRpb25hbCBDYW5jZXIgQ2VudGVyIEhvc3BpdGFsLCA1LTEt
MSBUc3VraWppLCBDaHVvLWt1LCBUb2t5bywgMTA0LTAwNDUsIEphcGFuLiBvZ3VyYS10a3lAdW1p
bi5hYy5qcC4mI3hEO0RlcGFydG1lbnQgb2YgT3J0aG9wYWVkaWMgU3VyZ2VyeSwgU2FpdGFtYSBN
ZWRpY2FsIENlbnRlciwgSmljaGkgTWVkaWNhbCBVbml2ZXJzaXR5LCBTYWl0YW1hLCBKYXBhbi4m
I3hEO0RlcGFydG1lbnQgb2YgUmVoYWJpbGl0YXRpb24gTWVkaWNpbmUsIFRoZSBVbml2ZXJzaXR5
IG9mIFRva3lvLCBUb2t5bywgSmFwYW4uJiN4RDtEZXBhcnRtZW50IG9mIE11c2N1bG9za2VsZXRh
bCBPbmNvbG9neSwgTmF0aW9uYWwgQ2FuY2VyIENlbnRlciBIb3NwaXRhbCwgNS0xLTEgVHN1a2lq
aSwgQ2h1by1rdSwgVG9reW8sIDEwNC0wMDQ1LCBKYXBhbi48L2F1dGgtYWRkcmVzcz48dGl0bGVz
Pjx0aXRsZT5SZWxpYWJpbGl0eSBhbmQgVmFsaWRpdHkgb2YgYSBKYXBhbmVzZS1sYW5ndWFnZSBh
bmQgQ3VsdHVyYWxseSBBZGFwdGVkIFZlcnNpb24gb2YgdGhlIE11c2N1bG9za2VsZXRhbCBUdW1v
ciBTb2NpZXR5IFNjb3JpbmcgU3lzdGVtIGZvciB0aGUgTG93ZXIgRXh0cmVtaXR5PC90aXRsZT48
c2Vjb25kYXJ5LXRpdGxlPkNsaW4gT3J0aG9wIFJlbGF0IFJlczwvc2Vjb25kYXJ5LXRpdGxlPjxh
bHQtdGl0bGU+Q2xpbmljYWwgb3J0aG9wYWVkaWNzIGFuZCByZWxhdGVkIHJlc2VhcmNoPC9hbHQt
dGl0bGU+PC90aXRsZXM+PHBlcmlvZGljYWw+PGZ1bGwtdGl0bGU+Q2xpbiBPcnRob3AgUmVsYXQg
UmVzPC9mdWxsLXRpdGxlPjwvcGVyaW9kaWNhbD48YWx0LXBlcmlvZGljYWw+PGZ1bGwtdGl0bGU+
Q2xpbmljYWwgb3J0aG9wYWVkaWNzIGFuZCByZWxhdGVkIHJlc2VhcmNoPC9mdWxsLXRpdGxlPjwv
YWx0LXBlcmlvZGljYWw+PGVkaXRpb24+MjAxNi8wNS8xNDwvZWRpdGlvbj48ZGF0ZXM+PHllYXI+
MjAxNjwveWVhcj48cHViLWRhdGVzPjxkYXRlPk1heSAxMTwvZGF0ZT48L3B1Yi1kYXRlcz48L2Rh
dGVzPjxpc2JuPjE1MjgtMTEzMiAoRWxlY3Ryb25pYykmI3hEOzAwMDktOTIxWCAoTGlua2luZyk8
L2lzYm4+PGFjY2Vzc2lvbi1udW0+MjcxNjk1NDE8L2FjY2Vzc2lvbi1udW0+PHVybHM+PHJlbGF0
ZWQtdXJscz48dXJsPmh0dHA6Ly93d3cubmNiaS5ubG0ubmloLmdvdi9wdWJtZWQvMjcxNjk1NDE8
L3VybD48dXJsPmh0dHA6Ly9kb3dubG9hZC5zcHJpbmdlci5jb20vc3RhdGljL3BkZi82MS9hcnQl
MjUzQTEwLjEwMDclMjUyRnMxMTk5OS0wMTYtNDg4MC02LnBkZj9vcmlnaW5Vcmw9aHR0cCUzQSUy
RiUyRmxpbmsuc3ByaW5nZXIuY29tJTJGYXJ0aWNsZSUyRjEwLjEwMDclMkZzMTE5OTktMDE2LTQ4
ODAtNiZhbXA7dG9rZW4yPWV4cD0xNDY3MTA4MDAwfmFjbD0lMkZzdGF0aWMlMkZwZGYlMkY2MSUy
RmFydCUyNTI1M0ExMC4xMDA3JTI1MjUyRnMxMTk5OS0wMTYtNDg4MC02LnBkZiUzRm9yaWdpblVy
bCUzRGh0dHAlMjUzQSUyNTJGJTI1MkZsaW5rLnNwcmluZ2VyLmNvbSUyNTJGYXJ0aWNsZSUyNTJG
MTAuMTAwNyUyNTJGczExOTk5LTAxNi00ODgwLTYqfmhtYWM9OWZjNjk0Nzc3MzcyZjNkODc2NDFi
Y2M1YTUwMjUzZjAzMzhlY2QwYmJmYmM5ZDE0YmVmZTcwOWFlOGQxYzQzYzwvdXJsPjwvcmVsYXRl
ZC11cmxzPjwvdXJscz48ZWxlY3Ryb25pYy1yZXNvdXJjZS1udW0+MTAuMTAwNy9zMTE5OTktMDE2
LTQ4ODAtNjwvZWxlY3Ryb25pYy1yZXNvdXJjZS1udW0+PHJlbW90ZS1kYXRhYmFzZS1wcm92aWRl
cj5OTE08L3JlbW90ZS1kYXRhYmFzZS1wcm92aWRlcj48bGFuZ3VhZ2U+RW5nPC9sYW5ndWFnZT48
L3JlY29yZD48L0NpdGU+PC9FbmROb3RlPgB=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003605CB" w:rsidRPr="00954357">
        <w:rPr>
          <w:rFonts w:ascii="Book Antiqua" w:hAnsi="Book Antiqua"/>
          <w:sz w:val="24"/>
          <w:szCs w:val="24"/>
          <w:lang w:val="en-US"/>
        </w:rPr>
      </w:r>
      <w:r w:rsidR="003605CB"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8]</w:t>
      </w:r>
      <w:r w:rsidR="003605CB" w:rsidRPr="00954357">
        <w:rPr>
          <w:rFonts w:ascii="Book Antiqua" w:hAnsi="Book Antiqua"/>
          <w:sz w:val="24"/>
          <w:szCs w:val="24"/>
          <w:lang w:val="en-US"/>
        </w:rPr>
        <w:fldChar w:fldCharType="end"/>
      </w:r>
      <w:r w:rsidR="00795A0A" w:rsidRPr="00954357">
        <w:rPr>
          <w:rFonts w:ascii="Book Antiqua" w:hAnsi="Book Antiqua"/>
          <w:sz w:val="24"/>
          <w:szCs w:val="24"/>
          <w:lang w:val="en-US"/>
        </w:rPr>
        <w:t xml:space="preserve">. </w:t>
      </w:r>
      <w:r w:rsidR="006F2A2A" w:rsidRPr="00954357">
        <w:rPr>
          <w:rFonts w:ascii="Book Antiqua" w:hAnsi="Book Antiqua" w:cstheme="minorHAnsi"/>
          <w:sz w:val="24"/>
          <w:szCs w:val="24"/>
          <w:lang w:val="en-US"/>
        </w:rPr>
        <w:t>The inter-rater reliability also show</w:t>
      </w:r>
      <w:r w:rsidR="00F64653" w:rsidRPr="00954357">
        <w:rPr>
          <w:rFonts w:ascii="Book Antiqua" w:hAnsi="Book Antiqua" w:cstheme="minorHAnsi"/>
          <w:sz w:val="24"/>
          <w:szCs w:val="24"/>
          <w:lang w:val="en-US"/>
        </w:rPr>
        <w:t>ed</w:t>
      </w:r>
      <w:r w:rsidR="006F2A2A" w:rsidRPr="00954357">
        <w:rPr>
          <w:rFonts w:ascii="Book Antiqua" w:hAnsi="Book Antiqua" w:cstheme="minorHAnsi"/>
          <w:sz w:val="24"/>
          <w:szCs w:val="24"/>
          <w:lang w:val="en-US"/>
        </w:rPr>
        <w:t xml:space="preserve"> excellent results for both versions, and </w:t>
      </w:r>
      <w:r w:rsidR="004D1FE2" w:rsidRPr="00954357">
        <w:rPr>
          <w:rFonts w:ascii="Book Antiqua" w:hAnsi="Book Antiqua" w:cstheme="minorHAnsi"/>
          <w:sz w:val="24"/>
          <w:szCs w:val="24"/>
          <w:lang w:val="en-US"/>
        </w:rPr>
        <w:t>is</w:t>
      </w:r>
      <w:r w:rsidRPr="00954357">
        <w:rPr>
          <w:rFonts w:ascii="Book Antiqua" w:hAnsi="Book Antiqua" w:cstheme="minorHAnsi"/>
          <w:sz w:val="24"/>
          <w:szCs w:val="24"/>
          <w:lang w:val="en-US"/>
        </w:rPr>
        <w:t xml:space="preserve"> in accordance</w:t>
      </w:r>
      <w:r w:rsidR="006F2A2A" w:rsidRPr="00954357">
        <w:rPr>
          <w:rFonts w:ascii="Book Antiqua" w:hAnsi="Book Antiqua" w:cstheme="minorHAnsi"/>
          <w:sz w:val="24"/>
          <w:szCs w:val="24"/>
          <w:lang w:val="en-US"/>
        </w:rPr>
        <w:t xml:space="preserve"> </w:t>
      </w:r>
      <w:r w:rsidRPr="00954357">
        <w:rPr>
          <w:rFonts w:ascii="Book Antiqua" w:hAnsi="Book Antiqua" w:cstheme="minorHAnsi"/>
          <w:sz w:val="24"/>
          <w:szCs w:val="24"/>
          <w:lang w:val="en-US"/>
        </w:rPr>
        <w:t>with</w:t>
      </w:r>
      <w:r w:rsidR="006F2A2A" w:rsidRPr="00954357">
        <w:rPr>
          <w:rFonts w:ascii="Book Antiqua" w:hAnsi="Book Antiqua" w:cstheme="minorHAnsi"/>
          <w:sz w:val="24"/>
          <w:szCs w:val="24"/>
          <w:lang w:val="en-US"/>
        </w:rPr>
        <w:t xml:space="preserve"> those found by Rebolledo </w:t>
      </w:r>
      <w:r w:rsidR="006F2A2A" w:rsidRPr="00954357">
        <w:rPr>
          <w:rFonts w:ascii="Book Antiqua" w:hAnsi="Book Antiqua" w:cstheme="minorHAnsi"/>
          <w:i/>
          <w:sz w:val="24"/>
          <w:szCs w:val="24"/>
          <w:lang w:val="en-US"/>
        </w:rPr>
        <w:t>et al</w:t>
      </w:r>
      <w:r w:rsidR="004D3900" w:rsidRPr="00954357">
        <w:rPr>
          <w:rFonts w:ascii="Book Antiqua" w:hAnsi="Book Antiqua" w:cstheme="minorHAnsi"/>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cstheme="minorHAnsi"/>
          <w:sz w:val="24"/>
          <w:szCs w:val="24"/>
          <w:lang w:val="en-US"/>
        </w:rPr>
        <w:instrText xml:space="preserve"> ADDIN EN.CITE </w:instrText>
      </w:r>
      <w:r w:rsidR="0055772A" w:rsidRPr="00954357">
        <w:rPr>
          <w:rFonts w:ascii="Book Antiqua" w:hAnsi="Book Antiqua" w:cstheme="minorHAnsi"/>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cstheme="minorHAnsi"/>
          <w:sz w:val="24"/>
          <w:szCs w:val="24"/>
          <w:lang w:val="en-US"/>
        </w:rPr>
        <w:instrText xml:space="preserve"> ADDIN EN.CITE.DATA </w:instrText>
      </w:r>
      <w:r w:rsidR="0055772A" w:rsidRPr="00954357">
        <w:rPr>
          <w:rFonts w:ascii="Book Antiqua" w:hAnsi="Book Antiqua" w:cstheme="minorHAnsi"/>
          <w:sz w:val="24"/>
          <w:szCs w:val="24"/>
          <w:lang w:val="en-US"/>
        </w:rPr>
      </w:r>
      <w:r w:rsidR="0055772A" w:rsidRPr="00954357">
        <w:rPr>
          <w:rFonts w:ascii="Book Antiqua" w:hAnsi="Book Antiqua" w:cstheme="minorHAnsi"/>
          <w:sz w:val="24"/>
          <w:szCs w:val="24"/>
          <w:lang w:val="en-US"/>
        </w:rPr>
        <w:fldChar w:fldCharType="end"/>
      </w:r>
      <w:r w:rsidR="004D3900" w:rsidRPr="00954357">
        <w:rPr>
          <w:rFonts w:ascii="Book Antiqua" w:hAnsi="Book Antiqua" w:cstheme="minorHAnsi"/>
          <w:sz w:val="24"/>
          <w:szCs w:val="24"/>
          <w:lang w:val="en-US"/>
        </w:rPr>
      </w:r>
      <w:r w:rsidR="004D3900" w:rsidRPr="00954357">
        <w:rPr>
          <w:rFonts w:ascii="Book Antiqua" w:hAnsi="Book Antiqua" w:cstheme="minorHAnsi"/>
          <w:sz w:val="24"/>
          <w:szCs w:val="24"/>
          <w:lang w:val="en-US"/>
        </w:rPr>
        <w:fldChar w:fldCharType="separate"/>
      </w:r>
      <w:r w:rsidR="0055772A" w:rsidRPr="00954357">
        <w:rPr>
          <w:rFonts w:ascii="Book Antiqua" w:hAnsi="Book Antiqua" w:cstheme="minorHAnsi"/>
          <w:noProof/>
          <w:sz w:val="24"/>
          <w:szCs w:val="24"/>
          <w:vertAlign w:val="superscript"/>
          <w:lang w:val="en-US"/>
        </w:rPr>
        <w:t>[7]</w:t>
      </w:r>
      <w:r w:rsidR="004D3900" w:rsidRPr="00954357">
        <w:rPr>
          <w:rFonts w:ascii="Book Antiqua" w:hAnsi="Book Antiqua" w:cstheme="minorHAnsi"/>
          <w:sz w:val="24"/>
          <w:szCs w:val="24"/>
          <w:lang w:val="en-US"/>
        </w:rPr>
        <w:fldChar w:fldCharType="end"/>
      </w:r>
      <w:r w:rsidR="00D55CF2" w:rsidRPr="00954357">
        <w:rPr>
          <w:rFonts w:ascii="Book Antiqua" w:hAnsi="Book Antiqua" w:cstheme="minorHAnsi"/>
          <w:sz w:val="24"/>
          <w:szCs w:val="24"/>
          <w:lang w:val="en-US"/>
        </w:rPr>
        <w:t xml:space="preserve"> and Xu </w:t>
      </w:r>
      <w:r w:rsidR="00D55CF2" w:rsidRPr="00954357">
        <w:rPr>
          <w:rFonts w:ascii="Book Antiqua" w:hAnsi="Book Antiqua" w:cstheme="minorHAnsi"/>
          <w:i/>
          <w:sz w:val="24"/>
          <w:szCs w:val="24"/>
          <w:lang w:val="en-US"/>
        </w:rPr>
        <w:t>et</w:t>
      </w:r>
      <w:r w:rsidR="003605CB" w:rsidRPr="00954357">
        <w:rPr>
          <w:rFonts w:ascii="Book Antiqua" w:hAnsi="Book Antiqua" w:cstheme="minorHAnsi"/>
          <w:i/>
          <w:sz w:val="24"/>
          <w:szCs w:val="24"/>
          <w:lang w:val="en-US"/>
        </w:rPr>
        <w:t xml:space="preserve"> al</w:t>
      </w:r>
      <w:r w:rsidR="003605CB" w:rsidRPr="00954357">
        <w:rPr>
          <w:rFonts w:ascii="Book Antiqua" w:hAnsi="Book Antiqua" w:cstheme="minorHAnsi"/>
          <w:sz w:val="24"/>
          <w:szCs w:val="24"/>
          <w:lang w:val="en-US"/>
        </w:rPr>
        <w:fldChar w:fldCharType="begin"/>
      </w:r>
      <w:r w:rsidR="0055772A" w:rsidRPr="00954357">
        <w:rPr>
          <w:rFonts w:ascii="Book Antiqua" w:hAnsi="Book Antiqua" w:cstheme="minorHAnsi"/>
          <w:sz w:val="24"/>
          <w:szCs w:val="24"/>
          <w:lang w:val="en-US"/>
        </w:rPr>
        <w:instrText xml:space="preserve"> ADDIN EN.CITE &lt;EndNote&gt;&lt;Cite&gt;&lt;Author&gt;Xu&lt;/Author&gt;&lt;Year&gt;2017&lt;/Year&gt;&lt;RecNum&gt;219&lt;/RecNum&gt;&lt;DisplayText&gt;&lt;style face="superscript"&gt;[9]&lt;/style&gt;&lt;/DisplayText&gt;&lt;record&gt;&lt;rec-number&gt;219&lt;/rec-number&gt;&lt;foreign-keys&gt;&lt;key app="EN" db-id="x5pzre95dxt9dje5vwcvxpsopz9rdsrz9stf" timestamp="1504110077" guid="e513c0d4-686b-468c-be87-ab9fa57490b7"&gt;219&lt;/key&gt;&lt;key app="ENWeb" db-id=""&gt;0&lt;/key&gt;&lt;/foreign-keys&gt;&lt;ref-type name="Journal Article"&gt;17&lt;/ref-type&gt;&lt;contributors&gt;&lt;authors&gt;&lt;author&gt;Xu, L.&lt;/author&gt;&lt;author&gt;Li, X.&lt;/author&gt;&lt;author&gt;Wang, Z.&lt;/author&gt;&lt;author&gt;Xiong, J.&lt;/author&gt;&lt;author&gt;Wang, S.&lt;/author&gt;&lt;/authors&gt;&lt;/contributors&gt;&lt;auth-address&gt;Department of Orthopedic Surgery, The Affiliated Drum Tower Hospital of Nanjing University Medical School, Zhongshan Road 321, Nanjing, 210008, China.&amp;#xD;Department of Orthopedic Surgery, The Affiliated Drum Tower Hospital of Nanjing University Medical School, Zhongshan Road 321, Nanjing, 210008, China. wsf0135@126.com.&lt;/auth-address&gt;&lt;titles&gt;&lt;title&gt;Functional evaluation for patients with lower extremity sarcoma: application of the Chinese version of Musculoskeletal Tumor Society scoring system&lt;/title&gt;&lt;secondary-title&gt;Health Qual Life Outcomes&lt;/secondary-title&gt;&lt;/titles&gt;&lt;periodical&gt;&lt;full-title&gt;Health Qual Life Outcomes&lt;/full-title&gt;&lt;/periodical&gt;&lt;pages&gt;107&lt;/pages&gt;&lt;volume&gt;15&lt;/volume&gt;&lt;number&gt;1&lt;/number&gt;&lt;edition&gt;2017/05/21&lt;/edition&gt;&lt;keywords&gt;&lt;keyword&gt;Extremity sarcoma&lt;/keyword&gt;&lt;keyword&gt;Msts&lt;/keyword&gt;&lt;keyword&gt;Outcome&lt;/keyword&gt;&lt;keyword&gt;Reliability&lt;/keyword&gt;&lt;keyword&gt;Validity&lt;/keyword&gt;&lt;/keywords&gt;&lt;dates&gt;&lt;year&gt;2017&lt;/year&gt;&lt;pub-dates&gt;&lt;date&gt;May 19&lt;/date&gt;&lt;/pub-dates&gt;&lt;/dates&gt;&lt;isbn&gt;1477-7525 (Electronic)&amp;#xD;1477-7525 (Linking)&lt;/isbn&gt;&lt;accession-num&gt;28526051&lt;/accession-num&gt;&lt;urls&gt;&lt;related-urls&gt;&lt;url&gt;https://www.ncbi.nlm.nih.gov/pubmed/28526051&lt;/url&gt;&lt;/related-urls&gt;&lt;/urls&gt;&lt;custom2&gt;PMC5438502&lt;/custom2&gt;&lt;electronic-resource-num&gt;10.1186/s12955-017-0685-x&lt;/electronic-resource-num&gt;&lt;/record&gt;&lt;/Cite&gt;&lt;/EndNote&gt;</w:instrText>
      </w:r>
      <w:r w:rsidR="003605CB" w:rsidRPr="00954357">
        <w:rPr>
          <w:rFonts w:ascii="Book Antiqua" w:hAnsi="Book Antiqua" w:cstheme="minorHAnsi"/>
          <w:sz w:val="24"/>
          <w:szCs w:val="24"/>
          <w:lang w:val="en-US"/>
        </w:rPr>
        <w:fldChar w:fldCharType="separate"/>
      </w:r>
      <w:r w:rsidR="0055772A" w:rsidRPr="00954357">
        <w:rPr>
          <w:rFonts w:ascii="Book Antiqua" w:hAnsi="Book Antiqua" w:cstheme="minorHAnsi"/>
          <w:noProof/>
          <w:sz w:val="24"/>
          <w:szCs w:val="24"/>
          <w:vertAlign w:val="superscript"/>
          <w:lang w:val="en-US"/>
        </w:rPr>
        <w:t>[9]</w:t>
      </w:r>
      <w:r w:rsidR="003605CB" w:rsidRPr="00954357">
        <w:rPr>
          <w:rFonts w:ascii="Book Antiqua" w:hAnsi="Book Antiqua" w:cstheme="minorHAnsi"/>
          <w:sz w:val="24"/>
          <w:szCs w:val="24"/>
          <w:lang w:val="en-US"/>
        </w:rPr>
        <w:fldChar w:fldCharType="end"/>
      </w:r>
      <w:r w:rsidR="006F2A2A" w:rsidRPr="00954357">
        <w:rPr>
          <w:rFonts w:ascii="Book Antiqua" w:hAnsi="Book Antiqua" w:cstheme="minorHAnsi"/>
          <w:sz w:val="24"/>
          <w:szCs w:val="24"/>
          <w:lang w:val="en-US"/>
        </w:rPr>
        <w:t>.</w:t>
      </w:r>
      <w:r w:rsidR="00127DEE" w:rsidRPr="00954357">
        <w:rPr>
          <w:rFonts w:ascii="Book Antiqua" w:hAnsi="Book Antiqua" w:cstheme="minorHAnsi"/>
          <w:sz w:val="24"/>
          <w:szCs w:val="24"/>
          <w:lang w:val="en-US"/>
        </w:rPr>
        <w:t xml:space="preserve"> The original validation of the MS</w:t>
      </w:r>
      <w:r w:rsidR="004D1FE2" w:rsidRPr="00954357">
        <w:rPr>
          <w:rFonts w:ascii="Book Antiqua" w:hAnsi="Book Antiqua" w:cstheme="minorHAnsi"/>
          <w:sz w:val="24"/>
          <w:szCs w:val="24"/>
          <w:lang w:val="en-US"/>
        </w:rPr>
        <w:t>TS questionnaire also reported</w:t>
      </w:r>
      <w:r w:rsidR="00127DEE" w:rsidRPr="00954357">
        <w:rPr>
          <w:rFonts w:ascii="Book Antiqua" w:hAnsi="Book Antiqua" w:cstheme="minorHAnsi"/>
          <w:sz w:val="24"/>
          <w:szCs w:val="24"/>
          <w:lang w:val="en-US"/>
        </w:rPr>
        <w:t xml:space="preserve"> good inter-observer reliability, although no corre</w:t>
      </w:r>
      <w:r w:rsidR="00D55CF2" w:rsidRPr="00954357">
        <w:rPr>
          <w:rFonts w:ascii="Book Antiqua" w:hAnsi="Book Antiqua" w:cstheme="minorHAnsi"/>
          <w:sz w:val="24"/>
          <w:szCs w:val="24"/>
          <w:lang w:val="en-US"/>
        </w:rPr>
        <w:t>lation coefficient was reported</w:t>
      </w:r>
      <w:r w:rsidR="00127DEE" w:rsidRPr="00954357">
        <w:rPr>
          <w:rFonts w:ascii="Book Antiqua" w:hAnsi="Book Antiqua" w:cstheme="minorHAnsi"/>
          <w:sz w:val="24"/>
          <w:szCs w:val="24"/>
          <w:lang w:val="en-US"/>
        </w:rPr>
        <w:fldChar w:fldCharType="begin"/>
      </w:r>
      <w:r w:rsidR="00F56304" w:rsidRPr="00954357">
        <w:rPr>
          <w:rFonts w:ascii="Book Antiqua" w:hAnsi="Book Antiqua" w:cstheme="minorHAnsi"/>
          <w:sz w:val="24"/>
          <w:szCs w:val="24"/>
          <w:lang w:val="en-US"/>
        </w:rPr>
        <w:instrText xml:space="preserve"> ADDIN EN.CITE &lt;EndNote&gt;&lt;Cite&gt;&lt;Author&gt;Enneking&lt;/Author&gt;&lt;Year&gt;1993&lt;/Year&gt;&lt;RecNum&gt;79&lt;/RecNum&gt;&lt;DisplayText&gt;&lt;style face="superscript"&gt;[1]&lt;/style&gt;&lt;/DisplayText&gt;&lt;record&gt;&lt;rec-number&gt;79&lt;/rec-number&gt;&lt;foreign-keys&gt;&lt;key app="EN" db-id="x5pzre95dxt9dje5vwcvxpsopz9rdsrz9stf" timestamp="1504109788" guid="73118079-b009-43cc-ac85-4212780c7699"&gt;79&lt;/key&gt;&lt;key app="ENWeb" db-id=""&gt;0&lt;/key&gt;&lt;/foreign-keys&gt;&lt;ref-type name="Journal Article"&gt;17&lt;/ref-type&gt;&lt;contributors&gt;&lt;authors&gt;&lt;author&gt;Enneking, W. F.&lt;/author&gt;&lt;author&gt;Dunham, W.&lt;/author&gt;&lt;author&gt;Gebhardt, M. C.&lt;/author&gt;&lt;author&gt;Malawar, M.&lt;/author&gt;&lt;author&gt;Pritchard, D. J.&lt;/author&gt;&lt;/authors&gt;&lt;/contributors&gt;&lt;auth-address&gt;University of Florida, Gainesville.&lt;/auth-address&gt;&lt;titles&gt;&lt;title&gt;A system for the functional evaluation of reconstructive procedures after surgical treatment of tumors of the musculoskeletal system&lt;/title&gt;&lt;secondary-title&gt;Clin Orthop Relat Res&lt;/secondary-title&gt;&lt;/titles&gt;&lt;periodical&gt;&lt;full-title&gt;Clin Orthop Relat Res&lt;/full-title&gt;&lt;/periodical&gt;&lt;pages&gt;241-6&lt;/pages&gt;&lt;volume&gt;(286)&lt;/volume&gt;&lt;number&gt;286&lt;/number&gt;&lt;edition&gt;1993/01/01&lt;/edition&gt;&lt;keywords&gt;&lt;keyword&gt;Activities of Daily Living&lt;/keyword&gt;&lt;keyword&gt;Adaptation, Psychological&lt;/keyword&gt;&lt;keyword&gt;Bone Neoplasms/*surgery&lt;/keyword&gt;&lt;keyword&gt;Evaluation Studies as Topic&lt;/keyword&gt;&lt;keyword&gt;Female&lt;/keyword&gt;&lt;keyword&gt;Humans&lt;/keyword&gt;&lt;keyword&gt;Locomotion&lt;/keyword&gt;&lt;keyword&gt;Male&lt;/keyword&gt;&lt;keyword&gt;Musculoskeletal System&lt;/keyword&gt;&lt;keyword&gt;Orthotic Devices&lt;/keyword&gt;&lt;keyword&gt;Pain&lt;/keyword&gt;&lt;keyword&gt;Range of Motion, Articular&lt;/keyword&gt;&lt;keyword&gt;Soft Tissue Neoplasms/*surgery&lt;/keyword&gt;&lt;/keywords&gt;&lt;dates&gt;&lt;year&gt;1993&lt;/year&gt;&lt;pub-dates&gt;&lt;date&gt;Jan&lt;/date&gt;&lt;/pub-dates&gt;&lt;/dates&gt;&lt;pub-location&gt;UNITED STATES&lt;/pub-location&gt;&lt;isbn&gt;0009-921X (Print)&amp;#xD;0009-921X (Linking)&lt;/isbn&gt;&lt;accession-num&gt;8425352&lt;/accession-num&gt;&lt;urls&gt;&lt;related-urls&gt;&lt;url&gt;https://www.ncbi.nlm.nih.gov/pubmed/8425352&lt;/url&gt;&lt;/related-urls&gt;&lt;/urls&gt;&lt;electronic-resource-num&gt;10.1097/00003086-199301000-00035&lt;/electronic-resource-num&gt;&lt;access-date&gt;Jan&lt;/access-date&gt;&lt;/record&gt;&lt;/Cite&gt;&lt;/EndNote&gt;</w:instrText>
      </w:r>
      <w:r w:rsidR="00127DEE" w:rsidRPr="00954357">
        <w:rPr>
          <w:rFonts w:ascii="Book Antiqua" w:hAnsi="Book Antiqua" w:cstheme="minorHAnsi"/>
          <w:sz w:val="24"/>
          <w:szCs w:val="24"/>
          <w:lang w:val="en-US"/>
        </w:rPr>
        <w:fldChar w:fldCharType="separate"/>
      </w:r>
      <w:r w:rsidR="0055772A" w:rsidRPr="00954357">
        <w:rPr>
          <w:rFonts w:ascii="Book Antiqua" w:hAnsi="Book Antiqua" w:cstheme="minorHAnsi"/>
          <w:noProof/>
          <w:sz w:val="24"/>
          <w:szCs w:val="24"/>
          <w:vertAlign w:val="superscript"/>
          <w:lang w:val="en-US"/>
        </w:rPr>
        <w:t>[1]</w:t>
      </w:r>
      <w:r w:rsidR="00127DEE" w:rsidRPr="00954357">
        <w:rPr>
          <w:rFonts w:ascii="Book Antiqua" w:hAnsi="Book Antiqua" w:cstheme="minorHAnsi"/>
          <w:sz w:val="24"/>
          <w:szCs w:val="24"/>
          <w:lang w:val="en-US"/>
        </w:rPr>
        <w:fldChar w:fldCharType="end"/>
      </w:r>
      <w:r w:rsidR="00127DEE" w:rsidRPr="00954357">
        <w:rPr>
          <w:rFonts w:ascii="Book Antiqua" w:hAnsi="Book Antiqua" w:cstheme="minorHAnsi"/>
          <w:sz w:val="24"/>
          <w:szCs w:val="24"/>
          <w:lang w:val="en-US"/>
        </w:rPr>
        <w:t>.</w:t>
      </w:r>
      <w:r w:rsidR="00035A5C" w:rsidRPr="00954357">
        <w:rPr>
          <w:rFonts w:ascii="Book Antiqua" w:hAnsi="Book Antiqua" w:cstheme="minorHAnsi"/>
          <w:sz w:val="24"/>
          <w:szCs w:val="24"/>
          <w:lang w:val="en-US"/>
        </w:rPr>
        <w:t xml:space="preserve"> Figure</w:t>
      </w:r>
      <w:r w:rsidR="00A80DEF" w:rsidRPr="00954357">
        <w:rPr>
          <w:rFonts w:ascii="Book Antiqua" w:hAnsi="Book Antiqua" w:cstheme="minorHAnsi" w:hint="eastAsia"/>
          <w:sz w:val="24"/>
          <w:szCs w:val="24"/>
          <w:lang w:val="en-US" w:eastAsia="zh-CN"/>
        </w:rPr>
        <w:t>s</w:t>
      </w:r>
      <w:r w:rsidR="00035A5C" w:rsidRPr="00954357">
        <w:rPr>
          <w:rFonts w:ascii="Book Antiqua" w:hAnsi="Book Antiqua" w:cstheme="minorHAnsi"/>
          <w:sz w:val="24"/>
          <w:szCs w:val="24"/>
          <w:lang w:val="en-US"/>
        </w:rPr>
        <w:t xml:space="preserve"> </w:t>
      </w:r>
      <w:r w:rsidR="00A80DEF" w:rsidRPr="00954357">
        <w:rPr>
          <w:rFonts w:ascii="Book Antiqua" w:hAnsi="Book Antiqua" w:cstheme="minorHAnsi" w:hint="eastAsia"/>
          <w:sz w:val="24"/>
          <w:szCs w:val="24"/>
          <w:lang w:val="en-US" w:eastAsia="zh-CN"/>
        </w:rPr>
        <w:t>1 and 2</w:t>
      </w:r>
      <w:r w:rsidR="00A80DEF" w:rsidRPr="00954357">
        <w:rPr>
          <w:rFonts w:ascii="Book Antiqua" w:hAnsi="Book Antiqua" w:cstheme="minorHAnsi"/>
          <w:sz w:val="24"/>
          <w:szCs w:val="24"/>
          <w:lang w:val="en-US"/>
        </w:rPr>
        <w:t xml:space="preserve"> show</w:t>
      </w:r>
      <w:r w:rsidR="00035A5C" w:rsidRPr="00954357">
        <w:rPr>
          <w:rFonts w:ascii="Book Antiqua" w:hAnsi="Book Antiqua" w:cstheme="minorHAnsi"/>
          <w:sz w:val="24"/>
          <w:szCs w:val="24"/>
          <w:lang w:val="en-US"/>
        </w:rPr>
        <w:t xml:space="preserve"> low m</w:t>
      </w:r>
      <w:r w:rsidR="004D1FE2" w:rsidRPr="00954357">
        <w:rPr>
          <w:rFonts w:ascii="Book Antiqua" w:hAnsi="Book Antiqua" w:cstheme="minorHAnsi"/>
          <w:sz w:val="24"/>
          <w:szCs w:val="24"/>
          <w:lang w:val="en-US"/>
        </w:rPr>
        <w:t xml:space="preserve">ean bias on all plots, however </w:t>
      </w:r>
      <w:r w:rsidR="00035A5C" w:rsidRPr="00954357">
        <w:rPr>
          <w:rFonts w:ascii="Book Antiqua" w:hAnsi="Book Antiqua" w:cstheme="minorHAnsi"/>
          <w:sz w:val="24"/>
          <w:szCs w:val="24"/>
          <w:lang w:val="en-US"/>
        </w:rPr>
        <w:t>the limits of agreement are wide, which indicate</w:t>
      </w:r>
      <w:r w:rsidR="004D1FE2" w:rsidRPr="00954357">
        <w:rPr>
          <w:rFonts w:ascii="Book Antiqua" w:hAnsi="Book Antiqua" w:cstheme="minorHAnsi"/>
          <w:sz w:val="24"/>
          <w:szCs w:val="24"/>
          <w:lang w:val="en-US"/>
        </w:rPr>
        <w:t>s</w:t>
      </w:r>
      <w:r w:rsidR="00035A5C" w:rsidRPr="00954357">
        <w:rPr>
          <w:rFonts w:ascii="Book Antiqua" w:hAnsi="Book Antiqua" w:cstheme="minorHAnsi"/>
          <w:sz w:val="24"/>
          <w:szCs w:val="24"/>
          <w:lang w:val="en-US"/>
        </w:rPr>
        <w:t xml:space="preserve"> a possible </w:t>
      </w:r>
      <w:r w:rsidR="00ED0BC1" w:rsidRPr="00954357">
        <w:rPr>
          <w:rFonts w:ascii="Book Antiqua" w:hAnsi="Book Antiqua" w:cstheme="minorHAnsi"/>
          <w:sz w:val="24"/>
          <w:szCs w:val="24"/>
          <w:lang w:val="en-US"/>
        </w:rPr>
        <w:t xml:space="preserve">high </w:t>
      </w:r>
      <w:r w:rsidR="00035A5C" w:rsidRPr="00954357">
        <w:rPr>
          <w:rFonts w:ascii="Book Antiqua" w:hAnsi="Book Antiqua" w:cstheme="minorHAnsi"/>
          <w:sz w:val="24"/>
          <w:szCs w:val="24"/>
          <w:lang w:val="en-US"/>
        </w:rPr>
        <w:t>measurement error.</w:t>
      </w:r>
      <w:r w:rsidRPr="00954357">
        <w:rPr>
          <w:rFonts w:ascii="Book Antiqua" w:hAnsi="Book Antiqua" w:cstheme="minorHAnsi"/>
          <w:sz w:val="24"/>
          <w:szCs w:val="24"/>
          <w:lang w:val="en-US"/>
        </w:rPr>
        <w:t xml:space="preserve"> No previous studies ha</w:t>
      </w:r>
      <w:r w:rsidR="00F64653" w:rsidRPr="00954357">
        <w:rPr>
          <w:rFonts w:ascii="Book Antiqua" w:hAnsi="Book Antiqua" w:cstheme="minorHAnsi"/>
          <w:sz w:val="24"/>
          <w:szCs w:val="24"/>
          <w:lang w:val="en-US"/>
        </w:rPr>
        <w:t>ve</w:t>
      </w:r>
      <w:r w:rsidRPr="00954357">
        <w:rPr>
          <w:rFonts w:ascii="Book Antiqua" w:hAnsi="Book Antiqua" w:cstheme="minorHAnsi"/>
          <w:sz w:val="24"/>
          <w:szCs w:val="24"/>
          <w:lang w:val="en-US"/>
        </w:rPr>
        <w:t xml:space="preserve"> tested the</w:t>
      </w:r>
      <w:r w:rsidR="00035A5C" w:rsidRPr="00954357">
        <w:rPr>
          <w:rFonts w:ascii="Book Antiqua" w:hAnsi="Book Antiqua" w:cstheme="minorHAnsi"/>
          <w:sz w:val="24"/>
          <w:szCs w:val="24"/>
          <w:lang w:val="en-US"/>
        </w:rPr>
        <w:t xml:space="preserve"> measurement error in the MSTS</w:t>
      </w:r>
      <w:r w:rsidR="00874F91" w:rsidRPr="00954357">
        <w:rPr>
          <w:rFonts w:ascii="Book Antiqua" w:hAnsi="Book Antiqua" w:cstheme="minorHAnsi"/>
          <w:sz w:val="24"/>
          <w:szCs w:val="24"/>
          <w:lang w:val="en-US"/>
        </w:rPr>
        <w:fldChar w:fldCharType="begin">
          <w:fldData xml:space="preserve">PEVuZE5vdGU+PENpdGU+PEF1dGhvcj5Jd2F0YTwvQXV0aG9yPjxZZWFyPjIwMTY8L1llYXI+PFJl
Y051bT4yOTU8L1JlY051bT48RGlzcGxheVRleHQ+PHN0eWxlIGZhY2U9InN1cGVyc2NyaXB0Ij5b
MSwgNywgOCwgMjAsIDIxXTwvc3R5bGU+PC9EaXNwbGF5VGV4dD48cmVjb3JkPjxyZWMtbnVtYmVy
PjI5NTwvcmVjLW51bWJlcj48Zm9yZWlnbi1rZXlzPjxrZXkgYXBwPSJFTiIgZGItaWQ9ImZ3cjl0
ejUyb3I1ZGZyZXdyZHI1dGZlcTAyYTU1ZDk1MmZ0MiIgdGltZXN0YW1wPSIxNDY0MDg2NjAxIj4y
OTU8L2tleT48a2V5IGFwcD0iRU5XZWIiIGRiLWlkPSIiPjA8L2tleT48L2ZvcmVpZ24ta2V5cz48
cmVmLXR5cGUgbmFtZT0iSm91cm5hbCBBcnRpY2xlIj4xNzwvcmVmLXR5cGU+PGNvbnRyaWJ1dG9y
cz48YXV0aG9ycz48YXV0aG9yPkl3YXRhLCBTLjwvYXV0aG9yPjxhdXRob3I+VWVoYXJhLCBLLjwv
YXV0aG9yPjxhdXRob3I+T2d1cmEsIEsuPC9hdXRob3I+PGF1dGhvcj5Ba2l5YW1hLCBULjwvYXV0
aG9yPjxhdXRob3I+U2hpbm9kYSwgWS48L2F1dGhvcj48YXV0aG9yPllvbmVtb3RvLCBULjwvYXV0
aG9yPjxhdXRob3I+S2F3YWksIEEuPC9hdXRob3I+PC9hdXRob3JzPjwvY29udHJpYnV0b3JzPjxh
dXRoLWFkZHJlc3M+RGl2aXNpb24gb2YgT3J0aG9wZWRpYyBTdXJnZXJ5LCBDaGliYSBDYW5jZXIg
Q2VudGVyLCBDaGliYSwgSmFwYW4uJiN4RDtEZXBhcnRtZW50IG9mIE9ydGhvcGFlZGljIFN1cmdl
cnksIFRoZSBVbml2ZXJzaXR5IG9mIFRva3lvIEhvc3BpdGFsLCBUb2t5bywgSmFwYW4uJiN4RDtE
ZXBhcnRtZW50IG9mIE9ydGhvcGFlZGljIFN1cmdlcnksIFRoZSBVbml2ZXJzaXR5IG9mIFRva3lv
IEhvc3BpdGFsLCBUb2t5bywgSmFwYW4uIG9ndXJhLXRreUB1bWluLmFjLmpwLiYjeEQ7RGVwYXJ0
bWVudCBvZiBNdXNjdWxvc2tlbGV0YWwgT25jb2xvZ3ksIE5hdGlvbmFsIENhbmNlciBDZW50ZXIg
SG9zcGl0YWwsIDUtMS0xIFRzdWtpamksIENodW8ta3UsIFRva3lvLCAxMDQtMDA0NSwgSmFwYW4u
IG9ndXJhLXRreUB1bWluLmFjLmpwLiYjeEQ7RGVwYXJ0bWVudCBvZiBPcnRob3BhZWRpYyBTdXJn
ZXJ5LCBTYWl0YW1hIE1lZGljYWwgQ2VudGVyLCBKaWNoaSBNZWRpY2FsIFVuaXZlcnNpdHksIFNh
aXRhbWEsIEphcGFuLiYjeEQ7RGVwYXJ0bWVudCBvZiBSZWhhYmlsaXRhdGlvbiBNZWRpY2luZSwg
VGhlIFVuaXZlcnNpdHkgb2YgVG9reW8sIFRva3lvLCBKYXBhbi4mI3hEO0RlcGFydG1lbnQgb2Yg
TXVzY3Vsb3NrZWxldGFsIE9uY29sb2d5LCBOYXRpb25hbCBDYW5jZXIgQ2VudGVyIEhvc3BpdGFs
LCA1LTEtMSBUc3VraWppLCBDaHVvLWt1LCBUb2t5bywgMTA0LTAwNDUsIEphcGFuLjwvYXV0aC1h
ZGRyZXNzPjx0aXRsZXM+PHRpdGxlPlJlbGlhYmlsaXR5IGFuZCBWYWxpZGl0eSBvZiBhIEphcGFu
ZXNlLWxhbmd1YWdlIGFuZCBDdWx0dXJhbGx5IEFkYXB0ZWQgVmVyc2lvbiBvZiB0aGUgTXVzY3Vs
b3NrZWxldGFsIFR1bW9yIFNvY2lldHkgU2NvcmluZyBTeXN0ZW0gZm9yIHRoZSBMb3dlciBFeHRy
ZW1pdHk8L3RpdGxlPjxzZWNvbmRhcnktdGl0bGU+Q2xpbiBPcnRob3AgUmVsYXQgUmVzPC9zZWNv
bmRhcnktdGl0bGU+PGFsdC10aXRsZT5DbGluaWNhbCBvcnRob3BhZWRpY3MgYW5kIHJlbGF0ZWQg
cmVzZWFyY2g8L2FsdC10aXRsZT48L3RpdGxlcz48cGVyaW9kaWNhbD48ZnVsbC10aXRsZT5DbGlu
IE9ydGhvcCBSZWxhdCBSZXM8L2Z1bGwtdGl0bGU+PC9wZXJpb2RpY2FsPjxhbHQtcGVyaW9kaWNh
bD48ZnVsbC10aXRsZT5DbGluaWNhbCBvcnRob3BhZWRpY3MgYW5kIHJlbGF0ZWQgcmVzZWFyY2g8
L2Z1bGwtdGl0bGU+PC9hbHQtcGVyaW9kaWNhbD48ZWRpdGlvbj4yMDE2LzA1LzE0PC9lZGl0aW9u
PjxkYXRlcz48eWVhcj4yMDE2PC95ZWFyPjxwdWItZGF0ZXM+PGRhdGU+TWF5IDExPC9kYXRlPjwv
cHViLWRhdGVzPjwvZGF0ZXM+PGlzYm4+MTUyOC0xMTMyIChFbGVjdHJvbmljKSYjeEQ7MDAwOS05
MjFYIChMaW5raW5nKTwvaXNibj48YWNjZXNzaW9uLW51bT4yNzE2OTU0MTwvYWNjZXNzaW9uLW51
bT48dXJscz48cmVsYXRlZC11cmxzPjx1cmw+aHR0cDovL3d3dy5uY2JpLm5sbS5uaWguZ292L3B1
Ym1lZC8yNzE2OTU0MTwvdXJsPjx1cmw+aHR0cDovL2Rvd25sb2FkLnNwcmluZ2VyLmNvbS9zdGF0
aWMvcGRmLzYxL2FydCUyNTNBMTAuMTAwNyUyNTJGczExOTk5LTAxNi00ODgwLTYucGRmP29yaWdp
blVybD1odHRwJTNBJTJGJTJGbGluay5zcHJpbmdlci5jb20lMkZhcnRpY2xlJTJGMTAuMTAwNyUy
RnMxMTk5OS0wMTYtNDg4MC02JmFtcDt0b2tlbjI9ZXhwPTE0NjcxMDgwMDB+YWNsPSUyRnN0YXRp
YyUyRnBkZiUyRjYxJTJGYXJ0JTI1MjUzQTEwLjEwMDclMjUyNTJGczExOTk5LTAxNi00ODgwLTYu
cGRmJTNGb3JpZ2luVXJsJTNEaHR0cCUyNTNBJTI1MkYlMjUyRmxpbmsuc3ByaW5nZXIuY29tJTI1
MkZhcnRpY2xlJTI1MkYxMC4xMDA3JTI1MkZzMTE5OTktMDE2LTQ4ODAtNip+aG1hYz05ZmM2OTQ3
NzczNzJmM2Q4NzY0MWJjYzVhNTAyNTNmMDMzOGVjZDBiYmZiYzlkMTRiZWZlNzA5YWU4ZDFjNDNj
PC91cmw+PC9yZWxhdGVkLXVybHM+PC91cmxzPjxlbGVjdHJvbmljLXJlc291cmNlLW51bT4xMC4x
MDA3L3MxMTk5OS0wMTYtNDg4MC02PC9lbGVjdHJvbmljLXJlc291cmNlLW51bT48cmVtb3RlLWRh
dGFiYXNlLXByb3ZpZGVyPk5MTTwvcmVtb3RlLWRhdGFiYXNlLXByb3ZpZGVyPjxsYW5ndWFnZT5F
bmc8L2xhbmd1YWdlPjwvcmVjb3JkPjwvQ2l0ZT48Q2l0ZT48QXV0aG9yPldhZGE8L0F1dGhvcj48
WWVhcj4yMDA3PC9ZZWFyPjxSZWNOdW0+MTMyPC9SZWNOdW0+PHJlY29yZD48cmVjLW51bWJlcj4x
MzI8L3JlYy1udW1iZXI+PGZvcmVpZ24ta2V5cz48a2V5IGFwcD0iRU4iIGRiLWlkPSJ4NXB6cmU5
NWR4dDlkamU1dndjdnhwc29wejlyZHNyejlzdGYiIHRpbWVzdGFtcD0iMTUwNDEwOTg4NCIgZ3Vp
ZD0iMDU5MDdhNzMtYmQyYi00NDI1LThkOGItNmQ5ZTQzZTc0YWM3Ij4xMzI8L2tleT48a2V5IGFw
cD0iRU5XZWIiIGRiLWlkPSIiPjA8L2tleT48L2ZvcmVpZ24ta2V5cz48cmVmLXR5cGUgbmFtZT0i
Sm91cm5hbCBBcnRpY2xlIj4xNzwvcmVmLXR5cGU+PGNvbnRyaWJ1dG9ycz48YXV0aG9ycz48YXV0
aG9yPldhZGEsIFQuPC9hdXRob3I+PGF1dGhvcj5LYXdhaSwgQS48L2F1dGhvcj48YXV0aG9yPklo
YXJhLCBLLjwvYXV0aG9yPjxhdXRob3I+U2FzYWtpLCBNLjwvYXV0aG9yPjxhdXRob3I+U29ub2Rh
LCBULjwvYXV0aG9yPjxhdXRob3I+SW1hZWRhLCBULjwvYXV0aG9yPjxhdXRob3I+WWFtYXNoaXRh
LCBULjwvYXV0aG9yPjwvYXV0aG9ycz48L2NvbnRyaWJ1dG9ycz48YXV0aC1hZGRyZXNzPkRlcGFy
dG1lbnQgb2YgUHVibGljIEhlYWx0aCwgU2FwcG9ybyBNZWRpY2FsIFVuaXZlcnNpdHksIFNhcHBv
cm8sIEphcGFuLiB0d2FkYUBzYXBtZWQuYWMuanA8L2F1dGgtYWRkcmVzcz48dGl0bGVzPjx0aXRs
ZT5Db25zdHJ1Y3QgdmFsaWRpdHkgb2YgdGhlIEVubmVraW5nIHNjb3JlIGZvciBtZWFzdXJpbmcg
ZnVuY3Rpb24gaW4gcGF0aWVudHMgd2l0aCBtYWxpZ25hbnQgb3IgYWdncmVzc2l2ZSBiZW5pZ24g
dHVtb3VycyBvZiB0aGUgdXBwZXIgbGltYjwvdGl0bGU+PHNlY29uZGFyeS10aXRsZT5KIEJvbmUg
Sm9pbnQgU3VyZyBCcjwvc2Vjb25kYXJ5LXRpdGxlPjwvdGl0bGVzPjxwZXJpb2RpY2FsPjxmdWxs
LXRpdGxlPkogQm9uZSBKb2ludCBTdXJnIEJyPC9mdWxsLXRpdGxlPjwvcGVyaW9kaWNhbD48cGFn
ZXM+NjU5LTYzPC9wYWdlcz48dm9sdW1lPjg5PC92b2x1bWU+PG51bWJlcj41PC9udW1iZXI+PGVk
aXRpb24+MjAwNy8wNi8wMjwvZWRpdGlvbj48a2V5d29yZHM+PGtleXdvcmQ+QWRvbGVzY2VudDwv
a2V5d29yZD48a2V5d29yZD5BZHVsdDwva2V5d29yZD48a2V5d29yZD5BZ2VkPC9rZXl3b3JkPjxr
ZXl3b3JkPkFnZWQsIDgwIGFuZCBvdmVyPC9rZXl3b3JkPjxrZXl3b3JkPkJvbmUgTmVvcGxhc21z
LypwaHlzaW9wYXRob2xvZ3kvcmVoYWJpbGl0YXRpb24vc3VyZ2VyeTwva2V5d29yZD48a2V5d29y
ZD5EaXNhYmlsaXR5IEV2YWx1YXRpb248L2tleXdvcmQ+PGtleXdvcmQ+RmVtYWxlPC9rZXl3b3Jk
PjxrZXl3b3JkPkh1bWFuczwva2V5d29yZD48a2V5d29yZD5NYWxlPC9rZXl3b3JkPjxrZXl3b3Jk
Pk1pZGRsZSBBZ2VkPC9rZXl3b3JkPjxrZXl3b3JkPlBhaW4gTWVhc3VyZW1lbnQvbWV0aG9kczwv
a2V5d29yZD48a2V5d29yZD5SZWNvdmVyeSBvZiBGdW5jdGlvbjwva2V5d29yZD48a2V5d29yZD5T
YXJjb21hLypwaHlzaW9wYXRob2xvZ3kvcmVoYWJpbGl0YXRpb24vc3VyZ2VyeTwva2V5d29yZD48
a2V5d29yZD4qU2V2ZXJpdHkgb2YgSWxsbmVzcyBJbmRleDwva2V5d29yZD48a2V5d29yZD5Tb2Z0
IFRpc3N1ZSBOZW9wbGFzbXMvKnBoeXNpb3BhdGhvbG9neS9yZWhhYmlsaXRhdGlvbi9zdXJnZXJ5
PC9rZXl3b3JkPjxrZXl3b3JkPlRyZWF0bWVudCBPdXRjb21lPC9rZXl3b3JkPjxrZXl3b3JkPlVw
cGVyIEV4dHJlbWl0eS8qcGh5c2lvcGF0aG9sb2d5PC9rZXl3b3JkPjwva2V5d29yZHM+PGRhdGVz
Pjx5ZWFyPjIwMDc8L3llYXI+PHB1Yi1kYXRlcz48ZGF0ZT5NYXk8L2RhdGU+PC9wdWItZGF0ZXM+
PC9kYXRlcz48cHViLWxvY2F0aW9uPkVuZ2xhbmQ8L3B1Yi1sb2NhdGlvbj48aXNibj4wMzAxLTYy
MFggKFByaW50KSYjeEQ7MDMwMS02MjBYIChMaW5raW5nKTwvaXNibj48YWNjZXNzaW9uLW51bT4x
NzU0MDc1NDwvYWNjZXNzaW9uLW51bT48dXJscz48cmVsYXRlZC11cmxzPjx1cmw+aHR0cHM6Ly93
d3cubmNiaS5ubG0ubmloLmdvdi9wdWJtZWQvMTc1NDA3NTQ8L3VybD48L3JlbGF0ZWQtdXJscz48
L3VybHM+PGVsZWN0cm9uaWMtcmVzb3VyY2UtbnVtPjEwLjEzMDIvMDMwMS02MjBYLjg5QjUuMTg0
OTg8L2VsZWN0cm9uaWMtcmVzb3VyY2UtbnVtPjxhY2Nlc3MtZGF0ZT5NYXk8L2FjY2Vzcy1kYXRl
PjwvcmVjb3JkPjwvQ2l0ZT48Q2l0ZT48QXV0aG9yPkxlZTwvQXV0aG9yPjxZZWFyPjIwMDM8L1ll
YXI+PFJlY051bT44OTwvUmVjTnVtPjxyZWNvcmQ+PHJlYy1udW1iZXI+ODk8L3JlYy1udW1iZXI+
PGZvcmVpZ24ta2V5cz48a2V5IGFwcD0iRU4iIGRiLWlkPSJ4NXB6cmU5NWR4dDlkamU1dndjdnhw
c29wejlyZHNyejlzdGYiIHRpbWVzdGFtcD0iMTUwNDEwOTgwMyIgZ3VpZD0iODgwZmMzNWYtMWZi
My00YTg3LTk0MzYtMDFiNjYzYzY2NGY4Ij44OTwva2V5PjxrZXkgYXBwPSJFTldlYiIgZGItaWQ9
IiI+MDwva2V5PjwvZm9yZWlnbi1rZXlzPjxyZWYtdHlwZSBuYW1lPSJKb3VybmFsIEFydGljbGUi
PjE3PC9yZWYtdHlwZT48Y29udHJpYnV0b3JzPjxhdXRob3JzPjxhdXRob3I+TGVlLCBTLiBILjwv
YXV0aG9yPjxhdXRob3I+S2ltLCBELiBKLjwvYXV0aG9yPjxhdXRob3I+T2gsIEouIEguPC9hdXRo
b3I+PGF1dGhvcj5IYW4sIEguIFMuPC9hdXRob3I+PGF1dGhvcj5Zb28sIEsuIEguPC9hdXRob3I+
PGF1dGhvcj5LaW0sIEguIFMuPC9hdXRob3I+PC9hdXRob3JzPjwvY29udHJpYnV0b3JzPjxhdXRo
LWFkZHJlc3M+RGVwYXJ0bWVudCBvZiBPcnRob3BhZWRpYyBTdXJnZXJ5LCBTZW91bCBOYXRpb25h
bCBVbml2ZXJzaXR5IENvbGxlZ2Ugb2YgTWVkaWNpbmUsIFNlb3VsLCBLb3JlYS48L2F1dGgtYWRk
cmVzcz48dGl0bGVzPjx0aXRsZT5WYWxpZGF0aW9uIG9mIGEgZnVuY3Rpb25hbCBldmFsdWF0aW9u
IHN5c3RlbSBpbiBwYXRpZW50cyB3aXRoIG11c2N1bG9za2VsZXRhbCB0dW1vcnM8L3RpdGxlPjxz
ZWNvbmRhcnktdGl0bGU+Q2xpbiBPcnRob3AgUmVsYXQgUmVzPC9zZWNvbmRhcnktdGl0bGU+PC90
aXRsZXM+PHBlcmlvZGljYWw+PGZ1bGwtdGl0bGU+Q2xpbiBPcnRob3AgUmVsYXQgUmVzPC9mdWxs
LXRpdGxlPjwvcGVyaW9kaWNhbD48cGFnZXM+MjE3LTI2PC9wYWdlcz48dm9sdW1lPig0MTEpPC92
b2x1bWU+PG51bWJlcj40MTE8L251bWJlcj48ZWRpdGlvbj4yMDAzLzA2LzA1PC9lZGl0aW9uPjxr
ZXl3b3Jkcz48a2V5d29yZD5BZG9sZXNjZW50PC9rZXl3b3JkPjxrZXl3b3JkPkFkdWx0PC9rZXl3
b3JkPjxrZXl3b3JkPkFnZWQ8L2tleXdvcmQ+PGtleXdvcmQ+Qm9uZSBOZW9wbGFzbXMvKnBoeXNp
b3BhdGhvbG9neTwva2V5d29yZD48a2V5d29yZD4qRGlzYWJpbGl0eSBFdmFsdWF0aW9uPC9rZXl3
b3JkPjxrZXl3b3JkPkZlbWFsZTwva2V5d29yZD48a2V5d29yZD5IZWFsdGggU3RhdHVzPC9rZXl3
b3JkPjxrZXl3b3JkPkh1bWFuczwva2V5d29yZD48a2V5d29yZD5NYWxlPC9rZXl3b3JkPjxrZXl3
b3JkPk1pZGRsZSBBZ2VkPC9rZXl3b3JkPjxrZXl3b3JkPk11c2NsZSBOZW9wbGFzbXMvKnBoeXNp
b3BhdGhvbG9neTwva2V5d29yZD48a2V5d29yZD5QYWluIE1lYXN1cmVtZW50PC9rZXl3b3JkPjxr
ZXl3b3JkPlF1YWxpdHkgb2YgTGlmZTwva2V5d29yZD48a2V5d29yZD5SZXByb2R1Y2liaWxpdHkg
b2YgUmVzdWx0czwva2V5d29yZD48L2tleXdvcmRzPjxkYXRlcz48eWVhcj4yMDAzPC95ZWFyPjxw
dWItZGF0ZXM+PGRhdGU+SnVuPC9kYXRlPjwvcHViLWRhdGVzPjwvZGF0ZXM+PHB1Yi1sb2NhdGlv
bj5Vbml0ZWQgU3RhdGVzPC9wdWItbG9jYXRpb24+PGlzYm4+MDAwOS05MjFYIChQcmludCkmI3hE
OzAwMDktOTIxWCAoTGlua2luZyk8L2lzYm4+PGFjY2Vzc2lvbi1udW0+MTI3ODI4Nzg8L2FjY2Vz
c2lvbi1udW0+PHVybHM+PHJlbGF0ZWQtdXJscz48dXJsPmh0dHBzOi8vd3d3Lm5jYmkubmxtLm5p
aC5nb3YvcHVibWVkLzEyNzgyODc4PC91cmw+PC9yZWxhdGVkLXVybHM+PC91cmxzPjxlbGVjdHJv
bmljLXJlc291cmNlLW51bT4xMC4xMDk3LzAxLmJsby4wMDAwMDY5ODk2LjMxMjIwLjMzPC9lbGVj
dHJvbmljLXJlc291cmNlLW51bT48YWNjZXNzLWRhdGU+SnVuPC9hY2Nlc3MtZGF0ZT48L3JlY29y
ZD48L0NpdGU+PENpdGU+PEF1dGhvcj5SZWJvbGxlZG88L0F1dGhvcj48WWVhcj4yMDEzPC9ZZWFy
PjxSZWNOdW0+NjE8L1JlY051bT48cmVjb3JkPjxyZWMtbnVtYmVyPjYxPC9yZWMtbnVtYmVyPjxm
b3JlaWduLWtleXM+PGtleSBhcHA9IkVOIiBkYi1pZD0ieDVwenJlOTVkeHQ5ZGplNXZ3Y3Z4cHNv
cHo5cmRzcno5c3RmIiB0aW1lc3RhbXA9IjE1MDQxMDk3NTkiIGd1aWQ9IjRhOThjNzFhLTI2ZTgt
NDQ1Yy04NDU2LTgwYzk1ZWM4Y2ZkYiI+NjE8L2tleT48a2V5IGFwcD0iRU5XZWIiIGRiLWlkPSIi
PjA8L2tleT48L2ZvcmVpZ24ta2V5cz48cmVmLXR5cGUgbmFtZT0iSm91cm5hbCBBcnRpY2xlIj4x
NzwvcmVmLXR5cGU+PGNvbnRyaWJ1dG9ycz48YXV0aG9ycz48YXV0aG9yPlJlYm9sbGVkbywgRC4g
Qy48L2F1dGhvcj48YXV0aG9yPlZpc3NvY2ksIEouIFIuPC9hdXRob3I+PGF1dGhvcj5QaWV0cm9i
b24sIFIuPC9hdXRob3I+PGF1dGhvcj5kZSBDYW1hcmdvLCBPLiBQLjwvYXV0aG9yPjxhdXRob3I+
QmFwdGlzdGEsIEEuIE0uPC9hdXRob3I+PC9hdXRob3JzPjwvY29udHJpYnV0b3JzPjxhdXRoLWFk
ZHJlc3M+RGVwYXJ0bWVudCBvZiBPcnRob3BhZWRpY3MsIFVuaXZlcnNpdHkgb2YgU2FvIFBhdWxv
LCBSdWEgRHIuIE92aWRpbyBQaXJlcyBkZSBDYW1wb3MsIDMzMywgQ2VycXVlaXJhIENlc2FyLCBT
YW8gUGF1bG8sIFNQLCAwNTQwMy0wMTAsIEJyYXppbCwgZGFuaXJlYm9sbGVkb0BnbWFpbC5jb20u
PC9hdXRoLWFkZHJlc3M+PHRpdGxlcz48dGl0bGU+VmFsaWRhdGlvbiBvZiB0aGUgQnJhemlsaWFu
IHZlcnNpb24gb2YgdGhlIG11c2N1bG9za2VsZXRhbCB0dW1vciBzb2NpZXR5IHJhdGluZyBzY2Fs
ZSBmb3IgbG93ZXIgZXh0cmVtaXR5IGJvbmUgc2FyY29tYTwvdGl0bGU+PHNlY29uZGFyeS10aXRs
ZT5DbGluIE9ydGhvcCBSZWxhdCBSZXM8L3NlY29uZGFyeS10aXRsZT48L3RpdGxlcz48cGVyaW9k
aWNhbD48ZnVsbC10aXRsZT5DbGluIE9ydGhvcCBSZWxhdCBSZXM8L2Z1bGwtdGl0bGU+PC9wZXJp
b2RpY2FsPjxwYWdlcz40MDIwLTY8L3BhZ2VzPjx2b2x1bWU+NDcxPC92b2x1bWU+PG51bWJlcj4x
MjwvbnVtYmVyPjxlZGl0aW9uPjIwMTMvMDgvMDc8L2VkaXRpb24+PGtleXdvcmRzPjxrZXl3b3Jk
PkFkb2xlc2NlbnQ8L2tleXdvcmQ+PGtleXdvcmQ+QWR1bHQ8L2tleXdvcmQ+PGtleXdvcmQ+Qm9u
ZSBOZW9wbGFzbXMvKmRpYWdub3Npcy9wc3ljaG9sb2d5L3N1cmdlcnk8L2tleXdvcmQ+PGtleXdv
cmQ+QnJhemlsPC9rZXl3b3JkPjxrZXl3b3JkPkRpc2FiaWxpdHkgRXZhbHVhdGlvbjwva2V5d29y
ZD48a2V5d29yZD5GYWN0b3IgQW5hbHlzaXMsIFN0YXRpc3RpY2FsPC9rZXl3b3JkPjxrZXl3b3Jk
PkZlbWFsZTwva2V5d29yZD48a2V5d29yZD5IdW1hbnM8L2tleXdvcmQ+PGtleXdvcmQ+TG93ZXIg
RXh0cmVtaXR5LypzdXJnZXJ5PC9rZXl3b3JkPjxrZXl3b3JkPk1hbGU8L2tleXdvcmQ+PGtleXdv
cmQ+TWlkZGxlIEFnZWQ8L2tleXdvcmQ+PGtleXdvcmQ+T3N0ZW9zYXJjb21hLypkaWFnbm9zaXMv
cHN5Y2hvbG9neS9zdXJnZXJ5PC9rZXl3b3JkPjxrZXl3b3JkPlBzeWNob21ldHJpY3M8L2tleXdv
cmQ+PGtleXdvcmQ+UmVwcm9kdWNpYmlsaXR5IG9mIFJlc3VsdHM8L2tleXdvcmQ+PGtleXdvcmQ+
U3VydmV5cyBhbmQgUXVlc3Rpb25uYWlyZXM8L2tleXdvcmQ+PGtleXdvcmQ+VHJhbnNsYXRpb25z
PC9rZXl3b3JkPjwva2V5d29yZHM+PGRhdGVzPjx5ZWFyPjIwMTM8L3llYXI+PHB1Yi1kYXRlcz48
ZGF0ZT5EZWM8L2RhdGU+PC9wdWItZGF0ZXM+PC9kYXRlcz48cHViLWxvY2F0aW9uPlVuaXRlZCBT
dGF0ZXM8L3B1Yi1sb2NhdGlvbj48aXNibj4xNTI4LTExMzIgKEVsZWN0cm9uaWMpJiN4RDswMDA5
LTkyMVggKExpbmtpbmcpPC9pc2JuPjxhY2Nlc3Npb24tbnVtPjIzOTE3OTkzPC9hY2Nlc3Npb24t
bnVtPjx1cmxzPjxyZWxhdGVkLXVybHM+PHVybD5odHRwczovL3d3dy5uY2JpLm5sbS5uaWguZ292
L3B1Ym1lZC8yMzkxNzk5MzwvdXJsPjwvcmVsYXRlZC11cmxzPjwvdXJscz48Y3VzdG9tMj5QTUMz
ODI1OTE4PC9jdXN0b20yPjxlbGVjdHJvbmljLXJlc291cmNlLW51bT4xMC4xMDA3L3MxMTk5OS0w
MTMtMzIxMS00PC9lbGVjdHJvbmljLXJlc291cmNlLW51bT48YWNjZXNzLWRhdGU+RGVjPC9hY2Nl
c3MtZGF0ZT48L3JlY29yZD48L0NpdGU+PENpdGU+PEF1dGhvcj5Fbm5la2luZzwvQXV0aG9yPjxZ
ZWFyPjE5OTM8L1llYXI+PFJlY051bT43OTwvUmVjTnVtPjxyZWNvcmQ+PHJlYy1udW1iZXI+Nzk8
L3JlYy1udW1iZXI+PGZvcmVpZ24ta2V5cz48a2V5IGFwcD0iRU4iIGRiLWlkPSJ4NXB6cmU5NWR4
dDlkamU1dndjdnhwc29wejlyZHNyejlzdGYiIHRpbWVzdGFtcD0iMTUwNDEwOTc4OCIgZ3VpZD0i
NzMxMTgwNzktYjAwOS00M2NjLWFjODUtNDIxMjc4MGM3Njk5Ij43OTwva2V5PjxrZXkgYXBwPSJF
TldlYiIgZGItaWQ9IiI+MDwva2V5PjwvZm9yZWlnbi1rZXlzPjxyZWYtdHlwZSBuYW1lPSJKb3Vy
bmFsIEFydGljbGUiPjE3PC9yZWYtdHlwZT48Y29udHJpYnV0b3JzPjxhdXRob3JzPjxhdXRob3I+
RW5uZWtpbmcsIFcuIEYuPC9hdXRob3I+PGF1dGhvcj5EdW5oYW0sIFcuPC9hdXRob3I+PGF1dGhv
cj5HZWJoYXJkdCwgTS4gQy48L2F1dGhvcj48YXV0aG9yPk1hbGF3YXIsIE0uPC9hdXRob3I+PGF1
dGhvcj5Qcml0Y2hhcmQsIEQuIEouPC9hdXRob3I+PC9hdXRob3JzPjwvY29udHJpYnV0b3JzPjxh
dXRoLWFkZHJlc3M+VW5pdmVyc2l0eSBvZiBGbG9yaWRhLCBHYWluZXN2aWxsZS48L2F1dGgtYWRk
cmVzcz48dGl0bGVzPjx0aXRsZT5BIHN5c3RlbSBmb3IgdGhlIGZ1bmN0aW9uYWwgZXZhbHVhdGlv
biBvZiByZWNvbnN0cnVjdGl2ZSBwcm9jZWR1cmVzIGFmdGVyIHN1cmdpY2FsIHRyZWF0bWVudCBv
ZiB0dW1vcnMgb2YgdGhlIG11c2N1bG9za2VsZXRhbCBzeXN0ZW08L3RpdGxlPjxzZWNvbmRhcnkt
dGl0bGU+Q2xpbiBPcnRob3AgUmVsYXQgUmVzPC9zZWNvbmRhcnktdGl0bGU+PC90aXRsZXM+PHBl
cmlvZGljYWw+PGZ1bGwtdGl0bGU+Q2xpbiBPcnRob3AgUmVsYXQgUmVzPC9mdWxsLXRpdGxlPjwv
cGVyaW9kaWNhbD48cGFnZXM+MjQxLTY8L3BhZ2VzPjx2b2x1bWU+KDI4Nik8L3ZvbHVtZT48bnVt
YmVyPjI4NjwvbnVtYmVyPjxlZGl0aW9uPjE5OTMvMDEvMDE8L2VkaXRpb24+PGtleXdvcmRzPjxr
ZXl3b3JkPkFjdGl2aXRpZXMgb2YgRGFpbHkgTGl2aW5nPC9rZXl3b3JkPjxrZXl3b3JkPkFkYXB0
YXRpb24sIFBzeWNob2xvZ2ljYWw8L2tleXdvcmQ+PGtleXdvcmQ+Qm9uZSBOZW9wbGFzbXMvKnN1
cmdlcnk8L2tleXdvcmQ+PGtleXdvcmQ+RXZhbHVhdGlvbiBTdHVkaWVzIGFzIFRvcGljPC9rZXl3
b3JkPjxrZXl3b3JkPkZlbWFsZTwva2V5d29yZD48a2V5d29yZD5IdW1hbnM8L2tleXdvcmQ+PGtl
eXdvcmQ+TG9jb21vdGlvbjwva2V5d29yZD48a2V5d29yZD5NYWxlPC9rZXl3b3JkPjxrZXl3b3Jk
Pk11c2N1bG9za2VsZXRhbCBTeXN0ZW08L2tleXdvcmQ+PGtleXdvcmQ+T3J0aG90aWMgRGV2aWNl
czwva2V5d29yZD48a2V5d29yZD5QYWluPC9rZXl3b3JkPjxrZXl3b3JkPlJhbmdlIG9mIE1vdGlv
biwgQXJ0aWN1bGFyPC9rZXl3b3JkPjxrZXl3b3JkPlNvZnQgVGlzc3VlIE5lb3BsYXNtcy8qc3Vy
Z2VyeTwva2V5d29yZD48L2tleXdvcmRzPjxkYXRlcz48eWVhcj4xOTkzPC95ZWFyPjxwdWItZGF0
ZXM+PGRhdGU+SmFuPC9kYXRlPjwvcHViLWRhdGVzPjwvZGF0ZXM+PHB1Yi1sb2NhdGlvbj5VTklU
RUQgU1RBVEVTPC9wdWItbG9jYXRpb24+PGlzYm4+MDAwOS05MjFYIChQcmludCkmI3hEOzAwMDkt
OTIxWCAoTGlua2luZyk8L2lzYm4+PGFjY2Vzc2lvbi1udW0+ODQyNTM1MjwvYWNjZXNzaW9uLW51
bT48dXJscz48cmVsYXRlZC11cmxzPjx1cmw+aHR0cHM6Ly93d3cubmNiaS5ubG0ubmloLmdvdi9w
dWJtZWQvODQyNTM1MjwvdXJsPjwvcmVsYXRlZC11cmxzPjwvdXJscz48ZWxlY3Ryb25pYy1yZXNv
dXJjZS1udW0+MTAuMTA5Ny8wMDAwMzA4Ni0xOTkzMDEwMDAtMDAwMzU8L2VsZWN0cm9uaWMtcmVz
b3VyY2UtbnVtPjxhY2Nlc3MtZGF0ZT5KYW48L2FjY2Vzcy1kYXRlPjwvcmVjb3JkPjwvQ2l0ZT48
L0VuZE5vdGU+
</w:fldData>
        </w:fldChar>
      </w:r>
      <w:r w:rsidR="00B2269C" w:rsidRPr="00954357">
        <w:rPr>
          <w:rFonts w:ascii="Book Antiqua" w:hAnsi="Book Antiqua" w:cstheme="minorHAnsi"/>
          <w:sz w:val="24"/>
          <w:szCs w:val="24"/>
          <w:lang w:val="en-US"/>
        </w:rPr>
        <w:instrText xml:space="preserve"> ADDIN EN.CITE </w:instrText>
      </w:r>
      <w:r w:rsidR="00B2269C" w:rsidRPr="00954357">
        <w:rPr>
          <w:rFonts w:ascii="Book Antiqua" w:hAnsi="Book Antiqua" w:cstheme="minorHAnsi"/>
          <w:sz w:val="24"/>
          <w:szCs w:val="24"/>
          <w:lang w:val="en-US"/>
        </w:rPr>
        <w:fldChar w:fldCharType="begin">
          <w:fldData xml:space="preserve">PEVuZE5vdGU+PENpdGU+PEF1dGhvcj5Jd2F0YTwvQXV0aG9yPjxZZWFyPjIwMTY8L1llYXI+PFJl
Y051bT4yOTU8L1JlY051bT48RGlzcGxheVRleHQ+PHN0eWxlIGZhY2U9InN1cGVyc2NyaXB0Ij5b
MSwgNywgOCwgMjAsIDIxXTwvc3R5bGU+PC9EaXNwbGF5VGV4dD48cmVjb3JkPjxyZWMtbnVtYmVy
PjI5NTwvcmVjLW51bWJlcj48Zm9yZWlnbi1rZXlzPjxrZXkgYXBwPSJFTiIgZGItaWQ9ImZ3cjl0
ejUyb3I1ZGZyZXdyZHI1dGZlcTAyYTU1ZDk1MmZ0MiIgdGltZXN0YW1wPSIxNDY0MDg2NjAxIj4y
OTU8L2tleT48a2V5IGFwcD0iRU5XZWIiIGRiLWlkPSIiPjA8L2tleT48L2ZvcmVpZ24ta2V5cz48
cmVmLXR5cGUgbmFtZT0iSm91cm5hbCBBcnRpY2xlIj4xNzwvcmVmLXR5cGU+PGNvbnRyaWJ1dG9y
cz48YXV0aG9ycz48YXV0aG9yPkl3YXRhLCBTLjwvYXV0aG9yPjxhdXRob3I+VWVoYXJhLCBLLjwv
YXV0aG9yPjxhdXRob3I+T2d1cmEsIEsuPC9hdXRob3I+PGF1dGhvcj5Ba2l5YW1hLCBULjwvYXV0
aG9yPjxhdXRob3I+U2hpbm9kYSwgWS48L2F1dGhvcj48YXV0aG9yPllvbmVtb3RvLCBULjwvYXV0
aG9yPjxhdXRob3I+S2F3YWksIEEuPC9hdXRob3I+PC9hdXRob3JzPjwvY29udHJpYnV0b3JzPjxh
dXRoLWFkZHJlc3M+RGl2aXNpb24gb2YgT3J0aG9wZWRpYyBTdXJnZXJ5LCBDaGliYSBDYW5jZXIg
Q2VudGVyLCBDaGliYSwgSmFwYW4uJiN4RDtEZXBhcnRtZW50IG9mIE9ydGhvcGFlZGljIFN1cmdl
cnksIFRoZSBVbml2ZXJzaXR5IG9mIFRva3lvIEhvc3BpdGFsLCBUb2t5bywgSmFwYW4uJiN4RDtE
ZXBhcnRtZW50IG9mIE9ydGhvcGFlZGljIFN1cmdlcnksIFRoZSBVbml2ZXJzaXR5IG9mIFRva3lv
IEhvc3BpdGFsLCBUb2t5bywgSmFwYW4uIG9ndXJhLXRreUB1bWluLmFjLmpwLiYjeEQ7RGVwYXJ0
bWVudCBvZiBNdXNjdWxvc2tlbGV0YWwgT25jb2xvZ3ksIE5hdGlvbmFsIENhbmNlciBDZW50ZXIg
SG9zcGl0YWwsIDUtMS0xIFRzdWtpamksIENodW8ta3UsIFRva3lvLCAxMDQtMDA0NSwgSmFwYW4u
IG9ndXJhLXRreUB1bWluLmFjLmpwLiYjeEQ7RGVwYXJ0bWVudCBvZiBPcnRob3BhZWRpYyBTdXJn
ZXJ5LCBTYWl0YW1hIE1lZGljYWwgQ2VudGVyLCBKaWNoaSBNZWRpY2FsIFVuaXZlcnNpdHksIFNh
aXRhbWEsIEphcGFuLiYjeEQ7RGVwYXJ0bWVudCBvZiBSZWhhYmlsaXRhdGlvbiBNZWRpY2luZSwg
VGhlIFVuaXZlcnNpdHkgb2YgVG9reW8sIFRva3lvLCBKYXBhbi4mI3hEO0RlcGFydG1lbnQgb2Yg
TXVzY3Vsb3NrZWxldGFsIE9uY29sb2d5LCBOYXRpb25hbCBDYW5jZXIgQ2VudGVyIEhvc3BpdGFs
LCA1LTEtMSBUc3VraWppLCBDaHVvLWt1LCBUb2t5bywgMTA0LTAwNDUsIEphcGFuLjwvYXV0aC1h
ZGRyZXNzPjx0aXRsZXM+PHRpdGxlPlJlbGlhYmlsaXR5IGFuZCBWYWxpZGl0eSBvZiBhIEphcGFu
ZXNlLWxhbmd1YWdlIGFuZCBDdWx0dXJhbGx5IEFkYXB0ZWQgVmVyc2lvbiBvZiB0aGUgTXVzY3Vs
b3NrZWxldGFsIFR1bW9yIFNvY2lldHkgU2NvcmluZyBTeXN0ZW0gZm9yIHRoZSBMb3dlciBFeHRy
ZW1pdHk8L3RpdGxlPjxzZWNvbmRhcnktdGl0bGU+Q2xpbiBPcnRob3AgUmVsYXQgUmVzPC9zZWNv
bmRhcnktdGl0bGU+PGFsdC10aXRsZT5DbGluaWNhbCBvcnRob3BhZWRpY3MgYW5kIHJlbGF0ZWQg
cmVzZWFyY2g8L2FsdC10aXRsZT48L3RpdGxlcz48cGVyaW9kaWNhbD48ZnVsbC10aXRsZT5DbGlu
IE9ydGhvcCBSZWxhdCBSZXM8L2Z1bGwtdGl0bGU+PC9wZXJpb2RpY2FsPjxhbHQtcGVyaW9kaWNh
bD48ZnVsbC10aXRsZT5DbGluaWNhbCBvcnRob3BhZWRpY3MgYW5kIHJlbGF0ZWQgcmVzZWFyY2g8
L2Z1bGwtdGl0bGU+PC9hbHQtcGVyaW9kaWNhbD48ZWRpdGlvbj4yMDE2LzA1LzE0PC9lZGl0aW9u
PjxkYXRlcz48eWVhcj4yMDE2PC95ZWFyPjxwdWItZGF0ZXM+PGRhdGU+TWF5IDExPC9kYXRlPjwv
cHViLWRhdGVzPjwvZGF0ZXM+PGlzYm4+MTUyOC0xMTMyIChFbGVjdHJvbmljKSYjeEQ7MDAwOS05
MjFYIChMaW5raW5nKTwvaXNibj48YWNjZXNzaW9uLW51bT4yNzE2OTU0MTwvYWNjZXNzaW9uLW51
bT48dXJscz48cmVsYXRlZC11cmxzPjx1cmw+aHR0cDovL3d3dy5uY2JpLm5sbS5uaWguZ292L3B1
Ym1lZC8yNzE2OTU0MTwvdXJsPjx1cmw+aHR0cDovL2Rvd25sb2FkLnNwcmluZ2VyLmNvbS9zdGF0
aWMvcGRmLzYxL2FydCUyNTNBMTAuMTAwNyUyNTJGczExOTk5LTAxNi00ODgwLTYucGRmP29yaWdp
blVybD1odHRwJTNBJTJGJTJGbGluay5zcHJpbmdlci5jb20lMkZhcnRpY2xlJTJGMTAuMTAwNyUy
RnMxMTk5OS0wMTYtNDg4MC02JmFtcDt0b2tlbjI9ZXhwPTE0NjcxMDgwMDB+YWNsPSUyRnN0YXRp
YyUyRnBkZiUyRjYxJTJGYXJ0JTI1MjUzQTEwLjEwMDclMjUyNTJGczExOTk5LTAxNi00ODgwLTYu
cGRmJTNGb3JpZ2luVXJsJTNEaHR0cCUyNTNBJTI1MkYlMjUyRmxpbmsuc3ByaW5nZXIuY29tJTI1
MkZhcnRpY2xlJTI1MkYxMC4xMDA3JTI1MkZzMTE5OTktMDE2LTQ4ODAtNip+aG1hYz05ZmM2OTQ3
NzczNzJmM2Q4NzY0MWJjYzVhNTAyNTNmMDMzOGVjZDBiYmZiYzlkMTRiZWZlNzA5YWU4ZDFjNDNj
PC91cmw+PC9yZWxhdGVkLXVybHM+PC91cmxzPjxlbGVjdHJvbmljLXJlc291cmNlLW51bT4xMC4x
MDA3L3MxMTk5OS0wMTYtNDg4MC02PC9lbGVjdHJvbmljLXJlc291cmNlLW51bT48cmVtb3RlLWRh
dGFiYXNlLXByb3ZpZGVyPk5MTTwvcmVtb3RlLWRhdGFiYXNlLXByb3ZpZGVyPjxsYW5ndWFnZT5F
bmc8L2xhbmd1YWdlPjwvcmVjb3JkPjwvQ2l0ZT48Q2l0ZT48QXV0aG9yPldhZGE8L0F1dGhvcj48
WWVhcj4yMDA3PC9ZZWFyPjxSZWNOdW0+MTMyPC9SZWNOdW0+PHJlY29yZD48cmVjLW51bWJlcj4x
MzI8L3JlYy1udW1iZXI+PGZvcmVpZ24ta2V5cz48a2V5IGFwcD0iRU4iIGRiLWlkPSJ4NXB6cmU5
NWR4dDlkamU1dndjdnhwc29wejlyZHNyejlzdGYiIHRpbWVzdGFtcD0iMTUwNDEwOTg4NCIgZ3Vp
ZD0iMDU5MDdhNzMtYmQyYi00NDI1LThkOGItNmQ5ZTQzZTc0YWM3Ij4xMzI8L2tleT48a2V5IGFw
cD0iRU5XZWIiIGRiLWlkPSIiPjA8L2tleT48L2ZvcmVpZ24ta2V5cz48cmVmLXR5cGUgbmFtZT0i
Sm91cm5hbCBBcnRpY2xlIj4xNzwvcmVmLXR5cGU+PGNvbnRyaWJ1dG9ycz48YXV0aG9ycz48YXV0
aG9yPldhZGEsIFQuPC9hdXRob3I+PGF1dGhvcj5LYXdhaSwgQS48L2F1dGhvcj48YXV0aG9yPklo
YXJhLCBLLjwvYXV0aG9yPjxhdXRob3I+U2FzYWtpLCBNLjwvYXV0aG9yPjxhdXRob3I+U29ub2Rh
LCBULjwvYXV0aG9yPjxhdXRob3I+SW1hZWRhLCBULjwvYXV0aG9yPjxhdXRob3I+WWFtYXNoaXRh
LCBULjwvYXV0aG9yPjwvYXV0aG9ycz48L2NvbnRyaWJ1dG9ycz48YXV0aC1hZGRyZXNzPkRlcGFy
dG1lbnQgb2YgUHVibGljIEhlYWx0aCwgU2FwcG9ybyBNZWRpY2FsIFVuaXZlcnNpdHksIFNhcHBv
cm8sIEphcGFuLiB0d2FkYUBzYXBtZWQuYWMuanA8L2F1dGgtYWRkcmVzcz48dGl0bGVzPjx0aXRs
ZT5Db25zdHJ1Y3QgdmFsaWRpdHkgb2YgdGhlIEVubmVraW5nIHNjb3JlIGZvciBtZWFzdXJpbmcg
ZnVuY3Rpb24gaW4gcGF0aWVudHMgd2l0aCBtYWxpZ25hbnQgb3IgYWdncmVzc2l2ZSBiZW5pZ24g
dHVtb3VycyBvZiB0aGUgdXBwZXIgbGltYjwvdGl0bGU+PHNlY29uZGFyeS10aXRsZT5KIEJvbmUg
Sm9pbnQgU3VyZyBCcjwvc2Vjb25kYXJ5LXRpdGxlPjwvdGl0bGVzPjxwZXJpb2RpY2FsPjxmdWxs
LXRpdGxlPkogQm9uZSBKb2ludCBTdXJnIEJyPC9mdWxsLXRpdGxlPjwvcGVyaW9kaWNhbD48cGFn
ZXM+NjU5LTYzPC9wYWdlcz48dm9sdW1lPjg5PC92b2x1bWU+PG51bWJlcj41PC9udW1iZXI+PGVk
aXRpb24+MjAwNy8wNi8wMjwvZWRpdGlvbj48a2V5d29yZHM+PGtleXdvcmQ+QWRvbGVzY2VudDwv
a2V5d29yZD48a2V5d29yZD5BZHVsdDwva2V5d29yZD48a2V5d29yZD5BZ2VkPC9rZXl3b3JkPjxr
ZXl3b3JkPkFnZWQsIDgwIGFuZCBvdmVyPC9rZXl3b3JkPjxrZXl3b3JkPkJvbmUgTmVvcGxhc21z
LypwaHlzaW9wYXRob2xvZ3kvcmVoYWJpbGl0YXRpb24vc3VyZ2VyeTwva2V5d29yZD48a2V5d29y
ZD5EaXNhYmlsaXR5IEV2YWx1YXRpb248L2tleXdvcmQ+PGtleXdvcmQ+RmVtYWxlPC9rZXl3b3Jk
PjxrZXl3b3JkPkh1bWFuczwva2V5d29yZD48a2V5d29yZD5NYWxlPC9rZXl3b3JkPjxrZXl3b3Jk
Pk1pZGRsZSBBZ2VkPC9rZXl3b3JkPjxrZXl3b3JkPlBhaW4gTWVhc3VyZW1lbnQvbWV0aG9kczwv
a2V5d29yZD48a2V5d29yZD5SZWNvdmVyeSBvZiBGdW5jdGlvbjwva2V5d29yZD48a2V5d29yZD5T
YXJjb21hLypwaHlzaW9wYXRob2xvZ3kvcmVoYWJpbGl0YXRpb24vc3VyZ2VyeTwva2V5d29yZD48
a2V5d29yZD4qU2V2ZXJpdHkgb2YgSWxsbmVzcyBJbmRleDwva2V5d29yZD48a2V5d29yZD5Tb2Z0
IFRpc3N1ZSBOZW9wbGFzbXMvKnBoeXNpb3BhdGhvbG9neS9yZWhhYmlsaXRhdGlvbi9zdXJnZXJ5
PC9rZXl3b3JkPjxrZXl3b3JkPlRyZWF0bWVudCBPdXRjb21lPC9rZXl3b3JkPjxrZXl3b3JkPlVw
cGVyIEV4dHJlbWl0eS8qcGh5c2lvcGF0aG9sb2d5PC9rZXl3b3JkPjwva2V5d29yZHM+PGRhdGVz
Pjx5ZWFyPjIwMDc8L3llYXI+PHB1Yi1kYXRlcz48ZGF0ZT5NYXk8L2RhdGU+PC9wdWItZGF0ZXM+
PC9kYXRlcz48cHViLWxvY2F0aW9uPkVuZ2xhbmQ8L3B1Yi1sb2NhdGlvbj48aXNibj4wMzAxLTYy
MFggKFByaW50KSYjeEQ7MDMwMS02MjBYIChMaW5raW5nKTwvaXNibj48YWNjZXNzaW9uLW51bT4x
NzU0MDc1NDwvYWNjZXNzaW9uLW51bT48dXJscz48cmVsYXRlZC11cmxzPjx1cmw+aHR0cHM6Ly93
d3cubmNiaS5ubG0ubmloLmdvdi9wdWJtZWQvMTc1NDA3NTQ8L3VybD48L3JlbGF0ZWQtdXJscz48
L3VybHM+PGVsZWN0cm9uaWMtcmVzb3VyY2UtbnVtPjEwLjEzMDIvMDMwMS02MjBYLjg5QjUuMTg0
OTg8L2VsZWN0cm9uaWMtcmVzb3VyY2UtbnVtPjxhY2Nlc3MtZGF0ZT5NYXk8L2FjY2Vzcy1kYXRl
PjwvcmVjb3JkPjwvQ2l0ZT48Q2l0ZT48QXV0aG9yPkxlZTwvQXV0aG9yPjxZZWFyPjIwMDM8L1ll
YXI+PFJlY051bT44OTwvUmVjTnVtPjxyZWNvcmQ+PHJlYy1udW1iZXI+ODk8L3JlYy1udW1iZXI+
PGZvcmVpZ24ta2V5cz48a2V5IGFwcD0iRU4iIGRiLWlkPSJ4NXB6cmU5NWR4dDlkamU1dndjdnhw
c29wejlyZHNyejlzdGYiIHRpbWVzdGFtcD0iMTUwNDEwOTgwMyIgZ3VpZD0iODgwZmMzNWYtMWZi
My00YTg3LTk0MzYtMDFiNjYzYzY2NGY4Ij44OTwva2V5PjxrZXkgYXBwPSJFTldlYiIgZGItaWQ9
IiI+MDwva2V5PjwvZm9yZWlnbi1rZXlzPjxyZWYtdHlwZSBuYW1lPSJKb3VybmFsIEFydGljbGUi
PjE3PC9yZWYtdHlwZT48Y29udHJpYnV0b3JzPjxhdXRob3JzPjxhdXRob3I+TGVlLCBTLiBILjwv
YXV0aG9yPjxhdXRob3I+S2ltLCBELiBKLjwvYXV0aG9yPjxhdXRob3I+T2gsIEouIEguPC9hdXRo
b3I+PGF1dGhvcj5IYW4sIEguIFMuPC9hdXRob3I+PGF1dGhvcj5Zb28sIEsuIEguPC9hdXRob3I+
PGF1dGhvcj5LaW0sIEguIFMuPC9hdXRob3I+PC9hdXRob3JzPjwvY29udHJpYnV0b3JzPjxhdXRo
LWFkZHJlc3M+RGVwYXJ0bWVudCBvZiBPcnRob3BhZWRpYyBTdXJnZXJ5LCBTZW91bCBOYXRpb25h
bCBVbml2ZXJzaXR5IENvbGxlZ2Ugb2YgTWVkaWNpbmUsIFNlb3VsLCBLb3JlYS48L2F1dGgtYWRk
cmVzcz48dGl0bGVzPjx0aXRsZT5WYWxpZGF0aW9uIG9mIGEgZnVuY3Rpb25hbCBldmFsdWF0aW9u
IHN5c3RlbSBpbiBwYXRpZW50cyB3aXRoIG11c2N1bG9za2VsZXRhbCB0dW1vcnM8L3RpdGxlPjxz
ZWNvbmRhcnktdGl0bGU+Q2xpbiBPcnRob3AgUmVsYXQgUmVzPC9zZWNvbmRhcnktdGl0bGU+PC90
aXRsZXM+PHBlcmlvZGljYWw+PGZ1bGwtdGl0bGU+Q2xpbiBPcnRob3AgUmVsYXQgUmVzPC9mdWxs
LXRpdGxlPjwvcGVyaW9kaWNhbD48cGFnZXM+MjE3LTI2PC9wYWdlcz48dm9sdW1lPig0MTEpPC92
b2x1bWU+PG51bWJlcj40MTE8L251bWJlcj48ZWRpdGlvbj4yMDAzLzA2LzA1PC9lZGl0aW9uPjxr
ZXl3b3Jkcz48a2V5d29yZD5BZG9sZXNjZW50PC9rZXl3b3JkPjxrZXl3b3JkPkFkdWx0PC9rZXl3
b3JkPjxrZXl3b3JkPkFnZWQ8L2tleXdvcmQ+PGtleXdvcmQ+Qm9uZSBOZW9wbGFzbXMvKnBoeXNp
b3BhdGhvbG9neTwva2V5d29yZD48a2V5d29yZD4qRGlzYWJpbGl0eSBFdmFsdWF0aW9uPC9rZXl3
b3JkPjxrZXl3b3JkPkZlbWFsZTwva2V5d29yZD48a2V5d29yZD5IZWFsdGggU3RhdHVzPC9rZXl3
b3JkPjxrZXl3b3JkPkh1bWFuczwva2V5d29yZD48a2V5d29yZD5NYWxlPC9rZXl3b3JkPjxrZXl3
b3JkPk1pZGRsZSBBZ2VkPC9rZXl3b3JkPjxrZXl3b3JkPk11c2NsZSBOZW9wbGFzbXMvKnBoeXNp
b3BhdGhvbG9neTwva2V5d29yZD48a2V5d29yZD5QYWluIE1lYXN1cmVtZW50PC9rZXl3b3JkPjxr
ZXl3b3JkPlF1YWxpdHkgb2YgTGlmZTwva2V5d29yZD48a2V5d29yZD5SZXByb2R1Y2liaWxpdHkg
b2YgUmVzdWx0czwva2V5d29yZD48L2tleXdvcmRzPjxkYXRlcz48eWVhcj4yMDAzPC95ZWFyPjxw
dWItZGF0ZXM+PGRhdGU+SnVuPC9kYXRlPjwvcHViLWRhdGVzPjwvZGF0ZXM+PHB1Yi1sb2NhdGlv
bj5Vbml0ZWQgU3RhdGVzPC9wdWItbG9jYXRpb24+PGlzYm4+MDAwOS05MjFYIChQcmludCkmI3hE
OzAwMDktOTIxWCAoTGlua2luZyk8L2lzYm4+PGFjY2Vzc2lvbi1udW0+MTI3ODI4Nzg8L2FjY2Vz
c2lvbi1udW0+PHVybHM+PHJlbGF0ZWQtdXJscz48dXJsPmh0dHBzOi8vd3d3Lm5jYmkubmxtLm5p
aC5nb3YvcHVibWVkLzEyNzgyODc4PC91cmw+PC9yZWxhdGVkLXVybHM+PC91cmxzPjxlbGVjdHJv
bmljLXJlc291cmNlLW51bT4xMC4xMDk3LzAxLmJsby4wMDAwMDY5ODk2LjMxMjIwLjMzPC9lbGVj
dHJvbmljLXJlc291cmNlLW51bT48YWNjZXNzLWRhdGU+SnVuPC9hY2Nlc3MtZGF0ZT48L3JlY29y
ZD48L0NpdGU+PENpdGU+PEF1dGhvcj5SZWJvbGxlZG88L0F1dGhvcj48WWVhcj4yMDEzPC9ZZWFy
PjxSZWNOdW0+NjE8L1JlY051bT48cmVjb3JkPjxyZWMtbnVtYmVyPjYxPC9yZWMtbnVtYmVyPjxm
b3JlaWduLWtleXM+PGtleSBhcHA9IkVOIiBkYi1pZD0ieDVwenJlOTVkeHQ5ZGplNXZ3Y3Z4cHNv
cHo5cmRzcno5c3RmIiB0aW1lc3RhbXA9IjE1MDQxMDk3NTkiIGd1aWQ9IjRhOThjNzFhLTI2ZTgt
NDQ1Yy04NDU2LTgwYzk1ZWM4Y2ZkYiI+NjE8L2tleT48a2V5IGFwcD0iRU5XZWIiIGRiLWlkPSIi
PjA8L2tleT48L2ZvcmVpZ24ta2V5cz48cmVmLXR5cGUgbmFtZT0iSm91cm5hbCBBcnRpY2xlIj4x
NzwvcmVmLXR5cGU+PGNvbnRyaWJ1dG9ycz48YXV0aG9ycz48YXV0aG9yPlJlYm9sbGVkbywgRC4g
Qy48L2F1dGhvcj48YXV0aG9yPlZpc3NvY2ksIEouIFIuPC9hdXRob3I+PGF1dGhvcj5QaWV0cm9i
b24sIFIuPC9hdXRob3I+PGF1dGhvcj5kZSBDYW1hcmdvLCBPLiBQLjwvYXV0aG9yPjxhdXRob3I+
QmFwdGlzdGEsIEEuIE0uPC9hdXRob3I+PC9hdXRob3JzPjwvY29udHJpYnV0b3JzPjxhdXRoLWFk
ZHJlc3M+RGVwYXJ0bWVudCBvZiBPcnRob3BhZWRpY3MsIFVuaXZlcnNpdHkgb2YgU2FvIFBhdWxv
LCBSdWEgRHIuIE92aWRpbyBQaXJlcyBkZSBDYW1wb3MsIDMzMywgQ2VycXVlaXJhIENlc2FyLCBT
YW8gUGF1bG8sIFNQLCAwNTQwMy0wMTAsIEJyYXppbCwgZGFuaXJlYm9sbGVkb0BnbWFpbC5jb20u
PC9hdXRoLWFkZHJlc3M+PHRpdGxlcz48dGl0bGU+VmFsaWRhdGlvbiBvZiB0aGUgQnJhemlsaWFu
IHZlcnNpb24gb2YgdGhlIG11c2N1bG9za2VsZXRhbCB0dW1vciBzb2NpZXR5IHJhdGluZyBzY2Fs
ZSBmb3IgbG93ZXIgZXh0cmVtaXR5IGJvbmUgc2FyY29tYTwvdGl0bGU+PHNlY29uZGFyeS10aXRs
ZT5DbGluIE9ydGhvcCBSZWxhdCBSZXM8L3NlY29uZGFyeS10aXRsZT48L3RpdGxlcz48cGVyaW9k
aWNhbD48ZnVsbC10aXRsZT5DbGluIE9ydGhvcCBSZWxhdCBSZXM8L2Z1bGwtdGl0bGU+PC9wZXJp
b2RpY2FsPjxwYWdlcz40MDIwLTY8L3BhZ2VzPjx2b2x1bWU+NDcxPC92b2x1bWU+PG51bWJlcj4x
MjwvbnVtYmVyPjxlZGl0aW9uPjIwMTMvMDgvMDc8L2VkaXRpb24+PGtleXdvcmRzPjxrZXl3b3Jk
PkFkb2xlc2NlbnQ8L2tleXdvcmQ+PGtleXdvcmQ+QWR1bHQ8L2tleXdvcmQ+PGtleXdvcmQ+Qm9u
ZSBOZW9wbGFzbXMvKmRpYWdub3Npcy9wc3ljaG9sb2d5L3N1cmdlcnk8L2tleXdvcmQ+PGtleXdv
cmQ+QnJhemlsPC9rZXl3b3JkPjxrZXl3b3JkPkRpc2FiaWxpdHkgRXZhbHVhdGlvbjwva2V5d29y
ZD48a2V5d29yZD5GYWN0b3IgQW5hbHlzaXMsIFN0YXRpc3RpY2FsPC9rZXl3b3JkPjxrZXl3b3Jk
PkZlbWFsZTwva2V5d29yZD48a2V5d29yZD5IdW1hbnM8L2tleXdvcmQ+PGtleXdvcmQ+TG93ZXIg
RXh0cmVtaXR5LypzdXJnZXJ5PC9rZXl3b3JkPjxrZXl3b3JkPk1hbGU8L2tleXdvcmQ+PGtleXdv
cmQ+TWlkZGxlIEFnZWQ8L2tleXdvcmQ+PGtleXdvcmQ+T3N0ZW9zYXJjb21hLypkaWFnbm9zaXMv
cHN5Y2hvbG9neS9zdXJnZXJ5PC9rZXl3b3JkPjxrZXl3b3JkPlBzeWNob21ldHJpY3M8L2tleXdv
cmQ+PGtleXdvcmQ+UmVwcm9kdWNpYmlsaXR5IG9mIFJlc3VsdHM8L2tleXdvcmQ+PGtleXdvcmQ+
U3VydmV5cyBhbmQgUXVlc3Rpb25uYWlyZXM8L2tleXdvcmQ+PGtleXdvcmQ+VHJhbnNsYXRpb25z
PC9rZXl3b3JkPjwva2V5d29yZHM+PGRhdGVzPjx5ZWFyPjIwMTM8L3llYXI+PHB1Yi1kYXRlcz48
ZGF0ZT5EZWM8L2RhdGU+PC9wdWItZGF0ZXM+PC9kYXRlcz48cHViLWxvY2F0aW9uPlVuaXRlZCBT
dGF0ZXM8L3B1Yi1sb2NhdGlvbj48aXNibj4xNTI4LTExMzIgKEVsZWN0cm9uaWMpJiN4RDswMDA5
LTkyMVggKExpbmtpbmcpPC9pc2JuPjxhY2Nlc3Npb24tbnVtPjIzOTE3OTkzPC9hY2Nlc3Npb24t
bnVtPjx1cmxzPjxyZWxhdGVkLXVybHM+PHVybD5odHRwczovL3d3dy5uY2JpLm5sbS5uaWguZ292
L3B1Ym1lZC8yMzkxNzk5MzwvdXJsPjwvcmVsYXRlZC11cmxzPjwvdXJscz48Y3VzdG9tMj5QTUMz
ODI1OTE4PC9jdXN0b20yPjxlbGVjdHJvbmljLXJlc291cmNlLW51bT4xMC4xMDA3L3MxMTk5OS0w
MTMtMzIxMS00PC9lbGVjdHJvbmljLXJlc291cmNlLW51bT48YWNjZXNzLWRhdGU+RGVjPC9hY2Nl
c3MtZGF0ZT48L3JlY29yZD48L0NpdGU+PENpdGU+PEF1dGhvcj5Fbm5la2luZzwvQXV0aG9yPjxZ
ZWFyPjE5OTM8L1llYXI+PFJlY051bT43OTwvUmVjTnVtPjxyZWNvcmQ+PHJlYy1udW1iZXI+Nzk8
L3JlYy1udW1iZXI+PGZvcmVpZ24ta2V5cz48a2V5IGFwcD0iRU4iIGRiLWlkPSJ4NXB6cmU5NWR4
dDlkamU1dndjdnhwc29wejlyZHNyejlzdGYiIHRpbWVzdGFtcD0iMTUwNDEwOTc4OCIgZ3VpZD0i
NzMxMTgwNzktYjAwOS00M2NjLWFjODUtNDIxMjc4MGM3Njk5Ij43OTwva2V5PjxrZXkgYXBwPSJF
TldlYiIgZGItaWQ9IiI+MDwva2V5PjwvZm9yZWlnbi1rZXlzPjxyZWYtdHlwZSBuYW1lPSJKb3Vy
bmFsIEFydGljbGUiPjE3PC9yZWYtdHlwZT48Y29udHJpYnV0b3JzPjxhdXRob3JzPjxhdXRob3I+
RW5uZWtpbmcsIFcuIEYuPC9hdXRob3I+PGF1dGhvcj5EdW5oYW0sIFcuPC9hdXRob3I+PGF1dGhv
cj5HZWJoYXJkdCwgTS4gQy48L2F1dGhvcj48YXV0aG9yPk1hbGF3YXIsIE0uPC9hdXRob3I+PGF1
dGhvcj5Qcml0Y2hhcmQsIEQuIEouPC9hdXRob3I+PC9hdXRob3JzPjwvY29udHJpYnV0b3JzPjxh
dXRoLWFkZHJlc3M+VW5pdmVyc2l0eSBvZiBGbG9yaWRhLCBHYWluZXN2aWxsZS48L2F1dGgtYWRk
cmVzcz48dGl0bGVzPjx0aXRsZT5BIHN5c3RlbSBmb3IgdGhlIGZ1bmN0aW9uYWwgZXZhbHVhdGlv
biBvZiByZWNvbnN0cnVjdGl2ZSBwcm9jZWR1cmVzIGFmdGVyIHN1cmdpY2FsIHRyZWF0bWVudCBv
ZiB0dW1vcnMgb2YgdGhlIG11c2N1bG9za2VsZXRhbCBzeXN0ZW08L3RpdGxlPjxzZWNvbmRhcnkt
dGl0bGU+Q2xpbiBPcnRob3AgUmVsYXQgUmVzPC9zZWNvbmRhcnktdGl0bGU+PC90aXRsZXM+PHBl
cmlvZGljYWw+PGZ1bGwtdGl0bGU+Q2xpbiBPcnRob3AgUmVsYXQgUmVzPC9mdWxsLXRpdGxlPjwv
cGVyaW9kaWNhbD48cGFnZXM+MjQxLTY8L3BhZ2VzPjx2b2x1bWU+KDI4Nik8L3ZvbHVtZT48bnVt
YmVyPjI4NjwvbnVtYmVyPjxlZGl0aW9uPjE5OTMvMDEvMDE8L2VkaXRpb24+PGtleXdvcmRzPjxr
ZXl3b3JkPkFjdGl2aXRpZXMgb2YgRGFpbHkgTGl2aW5nPC9rZXl3b3JkPjxrZXl3b3JkPkFkYXB0
YXRpb24sIFBzeWNob2xvZ2ljYWw8L2tleXdvcmQ+PGtleXdvcmQ+Qm9uZSBOZW9wbGFzbXMvKnN1
cmdlcnk8L2tleXdvcmQ+PGtleXdvcmQ+RXZhbHVhdGlvbiBTdHVkaWVzIGFzIFRvcGljPC9rZXl3
b3JkPjxrZXl3b3JkPkZlbWFsZTwva2V5d29yZD48a2V5d29yZD5IdW1hbnM8L2tleXdvcmQ+PGtl
eXdvcmQ+TG9jb21vdGlvbjwva2V5d29yZD48a2V5d29yZD5NYWxlPC9rZXl3b3JkPjxrZXl3b3Jk
Pk11c2N1bG9za2VsZXRhbCBTeXN0ZW08L2tleXdvcmQ+PGtleXdvcmQ+T3J0aG90aWMgRGV2aWNl
czwva2V5d29yZD48a2V5d29yZD5QYWluPC9rZXl3b3JkPjxrZXl3b3JkPlJhbmdlIG9mIE1vdGlv
biwgQXJ0aWN1bGFyPC9rZXl3b3JkPjxrZXl3b3JkPlNvZnQgVGlzc3VlIE5lb3BsYXNtcy8qc3Vy
Z2VyeTwva2V5d29yZD48L2tleXdvcmRzPjxkYXRlcz48eWVhcj4xOTkzPC95ZWFyPjxwdWItZGF0
ZXM+PGRhdGU+SmFuPC9kYXRlPjwvcHViLWRhdGVzPjwvZGF0ZXM+PHB1Yi1sb2NhdGlvbj5VTklU
RUQgU1RBVEVTPC9wdWItbG9jYXRpb24+PGlzYm4+MDAwOS05MjFYIChQcmludCkmI3hEOzAwMDkt
OTIxWCAoTGlua2luZyk8L2lzYm4+PGFjY2Vzc2lvbi1udW0+ODQyNTM1MjwvYWNjZXNzaW9uLW51
bT48dXJscz48cmVsYXRlZC11cmxzPjx1cmw+aHR0cHM6Ly93d3cubmNiaS5ubG0ubmloLmdvdi9w
dWJtZWQvODQyNTM1MjwvdXJsPjwvcmVsYXRlZC11cmxzPjwvdXJscz48ZWxlY3Ryb25pYy1yZXNv
dXJjZS1udW0+MTAuMTA5Ny8wMDAwMzA4Ni0xOTkzMDEwMDAtMDAwMzU8L2VsZWN0cm9uaWMtcmVz
b3VyY2UtbnVtPjxhY2Nlc3MtZGF0ZT5KYW48L2FjY2Vzcy1kYXRlPjwvcmVjb3JkPjwvQ2l0ZT48
L0VuZE5vdGU+
</w:fldData>
        </w:fldChar>
      </w:r>
      <w:r w:rsidR="00B2269C" w:rsidRPr="00954357">
        <w:rPr>
          <w:rFonts w:ascii="Book Antiqua" w:hAnsi="Book Antiqua" w:cstheme="minorHAnsi"/>
          <w:sz w:val="24"/>
          <w:szCs w:val="24"/>
          <w:lang w:val="en-US"/>
        </w:rPr>
        <w:instrText xml:space="preserve"> ADDIN EN.CITE.DATA </w:instrText>
      </w:r>
      <w:r w:rsidR="00B2269C" w:rsidRPr="00954357">
        <w:rPr>
          <w:rFonts w:ascii="Book Antiqua" w:hAnsi="Book Antiqua" w:cstheme="minorHAnsi"/>
          <w:sz w:val="24"/>
          <w:szCs w:val="24"/>
          <w:lang w:val="en-US"/>
        </w:rPr>
      </w:r>
      <w:r w:rsidR="00B2269C" w:rsidRPr="00954357">
        <w:rPr>
          <w:rFonts w:ascii="Book Antiqua" w:hAnsi="Book Antiqua" w:cstheme="minorHAnsi"/>
          <w:sz w:val="24"/>
          <w:szCs w:val="24"/>
          <w:lang w:val="en-US"/>
        </w:rPr>
        <w:fldChar w:fldCharType="end"/>
      </w:r>
      <w:r w:rsidR="00874F91" w:rsidRPr="00954357">
        <w:rPr>
          <w:rFonts w:ascii="Book Antiqua" w:hAnsi="Book Antiqua" w:cstheme="minorHAnsi"/>
          <w:sz w:val="24"/>
          <w:szCs w:val="24"/>
          <w:lang w:val="en-US"/>
        </w:rPr>
      </w:r>
      <w:r w:rsidR="00874F91" w:rsidRPr="00954357">
        <w:rPr>
          <w:rFonts w:ascii="Book Antiqua" w:hAnsi="Book Antiqua" w:cstheme="minorHAnsi"/>
          <w:sz w:val="24"/>
          <w:szCs w:val="24"/>
          <w:lang w:val="en-US"/>
        </w:rPr>
        <w:fldChar w:fldCharType="separate"/>
      </w:r>
      <w:r w:rsidR="00385370" w:rsidRPr="00954357">
        <w:rPr>
          <w:rFonts w:ascii="Book Antiqua" w:hAnsi="Book Antiqua" w:cstheme="minorHAnsi"/>
          <w:noProof/>
          <w:sz w:val="24"/>
          <w:szCs w:val="24"/>
          <w:vertAlign w:val="superscript"/>
          <w:lang w:val="en-US"/>
        </w:rPr>
        <w:t>[1,7,8,20,</w:t>
      </w:r>
      <w:r w:rsidR="00B2269C" w:rsidRPr="00954357">
        <w:rPr>
          <w:rFonts w:ascii="Book Antiqua" w:hAnsi="Book Antiqua" w:cstheme="minorHAnsi"/>
          <w:noProof/>
          <w:sz w:val="24"/>
          <w:szCs w:val="24"/>
          <w:vertAlign w:val="superscript"/>
          <w:lang w:val="en-US"/>
        </w:rPr>
        <w:t>21]</w:t>
      </w:r>
      <w:r w:rsidR="00874F91" w:rsidRPr="00954357">
        <w:rPr>
          <w:rFonts w:ascii="Book Antiqua" w:hAnsi="Book Antiqua" w:cstheme="minorHAnsi"/>
          <w:sz w:val="24"/>
          <w:szCs w:val="24"/>
          <w:lang w:val="en-US"/>
        </w:rPr>
        <w:fldChar w:fldCharType="end"/>
      </w:r>
      <w:r w:rsidR="00035A5C" w:rsidRPr="00954357">
        <w:rPr>
          <w:rFonts w:ascii="Book Antiqua" w:hAnsi="Book Antiqua" w:cstheme="minorHAnsi"/>
          <w:sz w:val="24"/>
          <w:szCs w:val="24"/>
          <w:lang w:val="en-US"/>
        </w:rPr>
        <w:t xml:space="preserve">. </w:t>
      </w:r>
      <w:r w:rsidR="004D1FE2" w:rsidRPr="00954357">
        <w:rPr>
          <w:rFonts w:ascii="Book Antiqua" w:hAnsi="Book Antiqua" w:cstheme="minorHAnsi"/>
          <w:sz w:val="24"/>
          <w:szCs w:val="24"/>
          <w:lang w:val="en-US"/>
        </w:rPr>
        <w:t>The test for measurement error is</w:t>
      </w:r>
      <w:r w:rsidR="00035A5C" w:rsidRPr="00954357">
        <w:rPr>
          <w:rFonts w:ascii="Book Antiqua" w:hAnsi="Book Antiqua" w:cstheme="minorHAnsi"/>
          <w:sz w:val="24"/>
          <w:szCs w:val="24"/>
          <w:lang w:val="en-US"/>
        </w:rPr>
        <w:t xml:space="preserve"> </w:t>
      </w:r>
      <w:r w:rsidR="004D1FE2" w:rsidRPr="00954357">
        <w:rPr>
          <w:rFonts w:ascii="Book Antiqua" w:hAnsi="Book Antiqua" w:cstheme="minorHAnsi"/>
          <w:sz w:val="24"/>
          <w:szCs w:val="24"/>
          <w:lang w:val="en-US"/>
        </w:rPr>
        <w:t>an important part</w:t>
      </w:r>
      <w:r w:rsidR="00035A5C" w:rsidRPr="00954357">
        <w:rPr>
          <w:rFonts w:ascii="Book Antiqua" w:hAnsi="Book Antiqua" w:cstheme="minorHAnsi"/>
          <w:sz w:val="24"/>
          <w:szCs w:val="24"/>
          <w:lang w:val="en-US"/>
        </w:rPr>
        <w:t xml:space="preserve"> </w:t>
      </w:r>
      <w:r w:rsidR="00035A5C" w:rsidRPr="00954357">
        <w:rPr>
          <w:rFonts w:ascii="Book Antiqua" w:hAnsi="Book Antiqua" w:cstheme="minorHAnsi"/>
          <w:sz w:val="24"/>
          <w:szCs w:val="24"/>
          <w:lang w:val="en-US"/>
        </w:rPr>
        <w:lastRenderedPageBreak/>
        <w:t>of the validation process</w:t>
      </w:r>
      <w:r w:rsidR="008F38EB" w:rsidRPr="00954357">
        <w:rPr>
          <w:rFonts w:ascii="Book Antiqua" w:hAnsi="Book Antiqua" w:cstheme="minorHAnsi"/>
          <w:sz w:val="24"/>
          <w:szCs w:val="24"/>
          <w:lang w:val="en-US"/>
        </w:rPr>
        <w:t>,</w:t>
      </w:r>
      <w:r w:rsidR="009E63AB" w:rsidRPr="00954357">
        <w:rPr>
          <w:rFonts w:ascii="Book Antiqua" w:hAnsi="Book Antiqua" w:cstheme="minorHAnsi"/>
          <w:sz w:val="24"/>
          <w:szCs w:val="24"/>
          <w:lang w:val="en-US"/>
        </w:rPr>
        <w:t xml:space="preserve"> since only a change in the MSTS score larger than the measurement error can be considered a possible </w:t>
      </w:r>
      <w:r w:rsidR="00F64653" w:rsidRPr="00954357">
        <w:rPr>
          <w:rFonts w:ascii="Book Antiqua" w:hAnsi="Book Antiqua" w:cstheme="minorHAnsi"/>
          <w:sz w:val="24"/>
          <w:szCs w:val="24"/>
          <w:lang w:val="en-US"/>
        </w:rPr>
        <w:t>‘</w:t>
      </w:r>
      <w:r w:rsidR="009E63AB" w:rsidRPr="00954357">
        <w:rPr>
          <w:rFonts w:ascii="Book Antiqua" w:hAnsi="Book Antiqua" w:cstheme="minorHAnsi"/>
          <w:sz w:val="24"/>
          <w:szCs w:val="24"/>
          <w:lang w:val="en-US"/>
        </w:rPr>
        <w:t>real</w:t>
      </w:r>
      <w:r w:rsidR="00F64653" w:rsidRPr="00954357">
        <w:rPr>
          <w:rFonts w:ascii="Book Antiqua" w:hAnsi="Book Antiqua" w:cstheme="minorHAnsi"/>
          <w:sz w:val="24"/>
          <w:szCs w:val="24"/>
          <w:lang w:val="en-US"/>
        </w:rPr>
        <w:t>’</w:t>
      </w:r>
      <w:r w:rsidR="009E63AB" w:rsidRPr="00954357">
        <w:rPr>
          <w:rFonts w:ascii="Book Antiqua" w:hAnsi="Book Antiqua" w:cstheme="minorHAnsi"/>
          <w:sz w:val="24"/>
          <w:szCs w:val="24"/>
          <w:lang w:val="en-US"/>
        </w:rPr>
        <w:t xml:space="preserve"> change</w:t>
      </w:r>
      <w:r w:rsidR="008F38EB" w:rsidRPr="00954357">
        <w:rPr>
          <w:rFonts w:ascii="Book Antiqua" w:hAnsi="Book Antiqua" w:cstheme="minorHAnsi"/>
          <w:sz w:val="24"/>
          <w:szCs w:val="24"/>
          <w:lang w:val="en-US"/>
        </w:rPr>
        <w:t xml:space="preserve"> in the</w:t>
      </w:r>
      <w:r w:rsidR="00D55CF2" w:rsidRPr="00954357">
        <w:rPr>
          <w:rFonts w:ascii="Book Antiqua" w:hAnsi="Book Antiqua" w:cstheme="minorHAnsi"/>
          <w:sz w:val="24"/>
          <w:szCs w:val="24"/>
          <w:lang w:val="en-US"/>
        </w:rPr>
        <w:t xml:space="preserve"> functional outcome</w:t>
      </w:r>
      <w:r w:rsidR="009E63AB" w:rsidRPr="00954357">
        <w:rPr>
          <w:rFonts w:ascii="Book Antiqua" w:hAnsi="Book Antiqua" w:cstheme="minorHAnsi"/>
          <w:sz w:val="24"/>
          <w:szCs w:val="24"/>
          <w:lang w:val="en-US"/>
        </w:rPr>
        <w:fldChar w:fldCharType="begin">
          <w:fldData xml:space="preserve">PEVuZE5vdGU+PENpdGU+PEF1dGhvcj5UZXJ3ZWU8L0F1dGhvcj48WWVhcj4yMDA5PC9ZZWFyPjxS
ZWNOdW0+MjgzPC9SZWNOdW0+PERpc3BsYXlUZXh0PjxzdHlsZSBmYWNlPSJzdXBlcnNjcmlwdCI+
WzIyXTwvc3R5bGU+PC9EaXNwbGF5VGV4dD48cmVjb3JkPjxyZWMtbnVtYmVyPjI4MzwvcmVjLW51
bWJlcj48Zm9yZWlnbi1rZXlzPjxrZXkgYXBwPSJFTiIgZGItaWQ9Ing1cHpyZTk1ZHh0OWRqZTV2
d2N2eHBzb3B6OXJkc3J6OXN0ZiIgdGltZXN0YW1wPSIxNTExODY3OTkwIiBndWlkPSJjZTFlZjI4
ZC1lOGEzLTQxMjItOTIwMC1mZmEyYmY4OTFlMzEiPjI4Mzwva2V5PjwvZm9yZWlnbi1rZXlzPjxy
ZWYtdHlwZSBuYW1lPSJKb3VybmFsIEFydGljbGUiPjE3PC9yZWYtdHlwZT48Y29udHJpYnV0b3Jz
PjxhdXRob3JzPjxhdXRob3I+VGVyd2VlLCBDLiBCLjwvYXV0aG9yPjxhdXRob3I+Um9vcmRhLCBM
LiBELjwvYXV0aG9yPjxhdXRob3I+S25vbCwgRC4gTC48L2F1dGhvcj48YXV0aG9yPkRlIEJvZXIs
IE0uIFIuPC9hdXRob3I+PGF1dGhvcj5EZSBWZXQsIEguIEMuPC9hdXRob3I+PC9hdXRob3JzPjwv
Y29udHJpYnV0b3JzPjxhdXRoLWFkZHJlc3M+RGVwYXJ0bWVudCBvZiBFcGlkZW1pb2xvZ3kgYW5k
IEJpb3N0YXRpc3RpY3MsIEVNR08gSW5zdGl0dXRlLCBWVSBVbml2ZXJzaXR5IE1lZGljYWwgQ2Vu
dGVyLCBBbXN0ZXJkYW0sIFRoZSBOZXRoZXJsYW5kcy4gY2IudGVyd2VlQHZ1bWMubmw8L2F1dGgt
YWRkcmVzcz48dGl0bGVzPjx0aXRsZT5MaW5raW5nIG1lYXN1cmVtZW50IGVycm9yIHRvIG1pbmlt
YWwgaW1wb3J0YW50IGNoYW5nZSBvZiBwYXRpZW50LXJlcG9ydGVkIG91dGNvbWVzPC90aXRsZT48
c2Vjb25kYXJ5LXRpdGxlPkogQ2xpbiBFcGlkZW1pb2w8L3NlY29uZGFyeS10aXRsZT48L3RpdGxl
cz48cGVyaW9kaWNhbD48ZnVsbC10aXRsZT5KIENsaW4gRXBpZGVtaW9sPC9mdWxsLXRpdGxlPjwv
cGVyaW9kaWNhbD48cGFnZXM+MTA2Mi03PC9wYWdlcz48dm9sdW1lPjYyPC92b2x1bWU+PG51bWJl
cj4xMDwvbnVtYmVyPjxlZGl0aW9uPjIwMDkvMDIvMjQ8L2VkaXRpb24+PGtleXdvcmRzPjxrZXl3
b3JkPkFkdWx0PC9rZXl3b3JkPjxrZXl3b3JkPkFnZWQ8L2tleXdvcmQ+PGtleXdvcmQ+QWdlZCwg
ODAgYW5kIG92ZXI8L2tleXdvcmQ+PGtleXdvcmQ+QXJ0aHJvcGxhc3R5LCBSZXBsYWNlbWVudCwg
SGlwL3JlaGFiaWxpdGF0aW9uPC9rZXl3b3JkPjxrZXl3b3JkPkFydGhyb3BsYXN0eSwgUmVwbGFj
ZW1lbnQsIEtuZWUvcmVoYWJpbGl0YXRpb248L2tleXdvcmQ+PGtleXdvcmQ+SHVtYW5zPC9rZXl3
b3JkPjxrZXl3b3JkPk1pZGRsZSBBZ2VkPC9rZXl3b3JkPjxrZXl3b3JkPk9zdGVvYXJ0aHJpdGlz
LCBIaXAvcGh5c2lvcGF0aG9sb2d5L3N1cmdlcnk8L2tleXdvcmQ+PGtleXdvcmQ+T3N0ZW9hcnRo
cml0aXMsIEtuZWUvcGh5c2lvcGF0aG9sb2d5L3N1cmdlcnk8L2tleXdvcmQ+PGtleXdvcmQ+UGFp
biBNZWFzdXJlbWVudC9tZXRob2RzL3N0YW5kYXJkczwva2V5d29yZD48a2V5d29yZD4qUGF0aWVu
dCBTYXRpc2ZhY3Rpb248L2tleXdvcmQ+PGtleXdvcmQ+UHN5Y2hvbWV0cmljczwva2V5d29yZD48
a2V5d29yZD5TYW1wbGUgU2l6ZTwva2V5d29yZD48a2V5d29yZD4qU2V2ZXJpdHkgb2YgSWxsbmVz
cyBJbmRleDwva2V5d29yZD48a2V5d29yZD4qVHJlYXRtZW50IE91dGNvbWU8L2tleXdvcmQ+PC9r
ZXl3b3Jkcz48ZGF0ZXM+PHllYXI+MjAwOTwveWVhcj48cHViLWRhdGVzPjxkYXRlPk9jdDwvZGF0
ZT48L3B1Yi1kYXRlcz48L2RhdGVzPjxpc2JuPjE4NzgtNTkyMSAoRWxlY3Ryb25pYykmI3hEOzA4
OTUtNDM1NiAoTGlua2luZyk8L2lzYm4+PGFjY2Vzc2lvbi1udW0+MTkyMzA2MDk8L2FjY2Vzc2lv
bi1udW0+PHVybHM+PHJlbGF0ZWQtdXJscz48dXJsPmh0dHBzOi8vd3d3Lm5jYmkubmxtLm5paC5n
b3YvcHVibWVkLzE5MjMwNjA5PC91cmw+PC9yZWxhdGVkLXVybHM+PC91cmxzPjxlbGVjdHJvbmlj
LXJlc291cmNlLW51bT4xMC4xMDE2L2ouamNsaW5lcGkuMjAwOC4xMC4wMTE8L2VsZWN0cm9uaWMt
cmVzb3VyY2UtbnVtPjwvcmVjb3JkPjwvQ2l0ZT48L0VuZE5vdGU+AG==
</w:fldData>
        </w:fldChar>
      </w:r>
      <w:r w:rsidR="00B2269C" w:rsidRPr="00954357">
        <w:rPr>
          <w:rFonts w:ascii="Book Antiqua" w:hAnsi="Book Antiqua" w:cstheme="minorHAnsi"/>
          <w:sz w:val="24"/>
          <w:szCs w:val="24"/>
          <w:lang w:val="en-US"/>
        </w:rPr>
        <w:instrText xml:space="preserve"> ADDIN EN.CITE </w:instrText>
      </w:r>
      <w:r w:rsidR="00B2269C" w:rsidRPr="00954357">
        <w:rPr>
          <w:rFonts w:ascii="Book Antiqua" w:hAnsi="Book Antiqua" w:cstheme="minorHAnsi"/>
          <w:sz w:val="24"/>
          <w:szCs w:val="24"/>
          <w:lang w:val="en-US"/>
        </w:rPr>
        <w:fldChar w:fldCharType="begin">
          <w:fldData xml:space="preserve">PEVuZE5vdGU+PENpdGU+PEF1dGhvcj5UZXJ3ZWU8L0F1dGhvcj48WWVhcj4yMDA5PC9ZZWFyPjxS
ZWNOdW0+MjgzPC9SZWNOdW0+PERpc3BsYXlUZXh0PjxzdHlsZSBmYWNlPSJzdXBlcnNjcmlwdCI+
WzIyXTwvc3R5bGU+PC9EaXNwbGF5VGV4dD48cmVjb3JkPjxyZWMtbnVtYmVyPjI4MzwvcmVjLW51
bWJlcj48Zm9yZWlnbi1rZXlzPjxrZXkgYXBwPSJFTiIgZGItaWQ9Ing1cHpyZTk1ZHh0OWRqZTV2
d2N2eHBzb3B6OXJkc3J6OXN0ZiIgdGltZXN0YW1wPSIxNTExODY3OTkwIiBndWlkPSJjZTFlZjI4
ZC1lOGEzLTQxMjItOTIwMC1mZmEyYmY4OTFlMzEiPjI4Mzwva2V5PjwvZm9yZWlnbi1rZXlzPjxy
ZWYtdHlwZSBuYW1lPSJKb3VybmFsIEFydGljbGUiPjE3PC9yZWYtdHlwZT48Y29udHJpYnV0b3Jz
PjxhdXRob3JzPjxhdXRob3I+VGVyd2VlLCBDLiBCLjwvYXV0aG9yPjxhdXRob3I+Um9vcmRhLCBM
LiBELjwvYXV0aG9yPjxhdXRob3I+S25vbCwgRC4gTC48L2F1dGhvcj48YXV0aG9yPkRlIEJvZXIs
IE0uIFIuPC9hdXRob3I+PGF1dGhvcj5EZSBWZXQsIEguIEMuPC9hdXRob3I+PC9hdXRob3JzPjwv
Y29udHJpYnV0b3JzPjxhdXRoLWFkZHJlc3M+RGVwYXJ0bWVudCBvZiBFcGlkZW1pb2xvZ3kgYW5k
IEJpb3N0YXRpc3RpY3MsIEVNR08gSW5zdGl0dXRlLCBWVSBVbml2ZXJzaXR5IE1lZGljYWwgQ2Vu
dGVyLCBBbXN0ZXJkYW0sIFRoZSBOZXRoZXJsYW5kcy4gY2IudGVyd2VlQHZ1bWMubmw8L2F1dGgt
YWRkcmVzcz48dGl0bGVzPjx0aXRsZT5MaW5raW5nIG1lYXN1cmVtZW50IGVycm9yIHRvIG1pbmlt
YWwgaW1wb3J0YW50IGNoYW5nZSBvZiBwYXRpZW50LXJlcG9ydGVkIG91dGNvbWVzPC90aXRsZT48
c2Vjb25kYXJ5LXRpdGxlPkogQ2xpbiBFcGlkZW1pb2w8L3NlY29uZGFyeS10aXRsZT48L3RpdGxl
cz48cGVyaW9kaWNhbD48ZnVsbC10aXRsZT5KIENsaW4gRXBpZGVtaW9sPC9mdWxsLXRpdGxlPjwv
cGVyaW9kaWNhbD48cGFnZXM+MTA2Mi03PC9wYWdlcz48dm9sdW1lPjYyPC92b2x1bWU+PG51bWJl
cj4xMDwvbnVtYmVyPjxlZGl0aW9uPjIwMDkvMDIvMjQ8L2VkaXRpb24+PGtleXdvcmRzPjxrZXl3
b3JkPkFkdWx0PC9rZXl3b3JkPjxrZXl3b3JkPkFnZWQ8L2tleXdvcmQ+PGtleXdvcmQ+QWdlZCwg
ODAgYW5kIG92ZXI8L2tleXdvcmQ+PGtleXdvcmQ+QXJ0aHJvcGxhc3R5LCBSZXBsYWNlbWVudCwg
SGlwL3JlaGFiaWxpdGF0aW9uPC9rZXl3b3JkPjxrZXl3b3JkPkFydGhyb3BsYXN0eSwgUmVwbGFj
ZW1lbnQsIEtuZWUvcmVoYWJpbGl0YXRpb248L2tleXdvcmQ+PGtleXdvcmQ+SHVtYW5zPC9rZXl3
b3JkPjxrZXl3b3JkPk1pZGRsZSBBZ2VkPC9rZXl3b3JkPjxrZXl3b3JkPk9zdGVvYXJ0aHJpdGlz
LCBIaXAvcGh5c2lvcGF0aG9sb2d5L3N1cmdlcnk8L2tleXdvcmQ+PGtleXdvcmQ+T3N0ZW9hcnRo
cml0aXMsIEtuZWUvcGh5c2lvcGF0aG9sb2d5L3N1cmdlcnk8L2tleXdvcmQ+PGtleXdvcmQ+UGFp
biBNZWFzdXJlbWVudC9tZXRob2RzL3N0YW5kYXJkczwva2V5d29yZD48a2V5d29yZD4qUGF0aWVu
dCBTYXRpc2ZhY3Rpb248L2tleXdvcmQ+PGtleXdvcmQ+UHN5Y2hvbWV0cmljczwva2V5d29yZD48
a2V5d29yZD5TYW1wbGUgU2l6ZTwva2V5d29yZD48a2V5d29yZD4qU2V2ZXJpdHkgb2YgSWxsbmVz
cyBJbmRleDwva2V5d29yZD48a2V5d29yZD4qVHJlYXRtZW50IE91dGNvbWU8L2tleXdvcmQ+PC9r
ZXl3b3Jkcz48ZGF0ZXM+PHllYXI+MjAwOTwveWVhcj48cHViLWRhdGVzPjxkYXRlPk9jdDwvZGF0
ZT48L3B1Yi1kYXRlcz48L2RhdGVzPjxpc2JuPjE4NzgtNTkyMSAoRWxlY3Ryb25pYykmI3hEOzA4
OTUtNDM1NiAoTGlua2luZyk8L2lzYm4+PGFjY2Vzc2lvbi1udW0+MTkyMzA2MDk8L2FjY2Vzc2lv
bi1udW0+PHVybHM+PHJlbGF0ZWQtdXJscz48dXJsPmh0dHBzOi8vd3d3Lm5jYmkubmxtLm5paC5n
b3YvcHVibWVkLzE5MjMwNjA5PC91cmw+PC9yZWxhdGVkLXVybHM+PC91cmxzPjxlbGVjdHJvbmlj
LXJlc291cmNlLW51bT4xMC4xMDE2L2ouamNsaW5lcGkuMjAwOC4xMC4wMTE8L2VsZWN0cm9uaWMt
cmVzb3VyY2UtbnVtPjwvcmVjb3JkPjwvQ2l0ZT48L0VuZE5vdGU+AG==
</w:fldData>
        </w:fldChar>
      </w:r>
      <w:r w:rsidR="00B2269C" w:rsidRPr="00954357">
        <w:rPr>
          <w:rFonts w:ascii="Book Antiqua" w:hAnsi="Book Antiqua" w:cstheme="minorHAnsi"/>
          <w:sz w:val="24"/>
          <w:szCs w:val="24"/>
          <w:lang w:val="en-US"/>
        </w:rPr>
        <w:instrText xml:space="preserve"> ADDIN EN.CITE.DATA </w:instrText>
      </w:r>
      <w:r w:rsidR="00B2269C" w:rsidRPr="00954357">
        <w:rPr>
          <w:rFonts w:ascii="Book Antiqua" w:hAnsi="Book Antiqua" w:cstheme="minorHAnsi"/>
          <w:sz w:val="24"/>
          <w:szCs w:val="24"/>
          <w:lang w:val="en-US"/>
        </w:rPr>
      </w:r>
      <w:r w:rsidR="00B2269C" w:rsidRPr="00954357">
        <w:rPr>
          <w:rFonts w:ascii="Book Antiqua" w:hAnsi="Book Antiqua" w:cstheme="minorHAnsi"/>
          <w:sz w:val="24"/>
          <w:szCs w:val="24"/>
          <w:lang w:val="en-US"/>
        </w:rPr>
        <w:fldChar w:fldCharType="end"/>
      </w:r>
      <w:r w:rsidR="009E63AB" w:rsidRPr="00954357">
        <w:rPr>
          <w:rFonts w:ascii="Book Antiqua" w:hAnsi="Book Antiqua" w:cstheme="minorHAnsi"/>
          <w:sz w:val="24"/>
          <w:szCs w:val="24"/>
          <w:lang w:val="en-US"/>
        </w:rPr>
      </w:r>
      <w:r w:rsidR="009E63AB" w:rsidRPr="00954357">
        <w:rPr>
          <w:rFonts w:ascii="Book Antiqua" w:hAnsi="Book Antiqua" w:cstheme="minorHAnsi"/>
          <w:sz w:val="24"/>
          <w:szCs w:val="24"/>
          <w:lang w:val="en-US"/>
        </w:rPr>
        <w:fldChar w:fldCharType="separate"/>
      </w:r>
      <w:r w:rsidR="00B2269C" w:rsidRPr="00954357">
        <w:rPr>
          <w:rFonts w:ascii="Book Antiqua" w:hAnsi="Book Antiqua" w:cstheme="minorHAnsi"/>
          <w:noProof/>
          <w:sz w:val="24"/>
          <w:szCs w:val="24"/>
          <w:vertAlign w:val="superscript"/>
          <w:lang w:val="en-US"/>
        </w:rPr>
        <w:t>[22]</w:t>
      </w:r>
      <w:r w:rsidR="009E63AB" w:rsidRPr="00954357">
        <w:rPr>
          <w:rFonts w:ascii="Book Antiqua" w:hAnsi="Book Antiqua" w:cstheme="minorHAnsi"/>
          <w:sz w:val="24"/>
          <w:szCs w:val="24"/>
          <w:lang w:val="en-US"/>
        </w:rPr>
        <w:fldChar w:fldCharType="end"/>
      </w:r>
      <w:r w:rsidR="009E63AB" w:rsidRPr="00954357">
        <w:rPr>
          <w:rFonts w:ascii="Book Antiqua" w:hAnsi="Book Antiqua" w:cstheme="minorHAnsi"/>
          <w:sz w:val="24"/>
          <w:szCs w:val="24"/>
          <w:lang w:val="en-US"/>
        </w:rPr>
        <w:t>.</w:t>
      </w:r>
    </w:p>
    <w:p w14:paraId="451954F7" w14:textId="686B297C" w:rsidR="00035A5C" w:rsidRPr="00954357" w:rsidRDefault="00235865"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 xml:space="preserve">The construct validity of the MSTS has been determined </w:t>
      </w:r>
      <w:r w:rsidR="004D1FE2" w:rsidRPr="00954357">
        <w:rPr>
          <w:rFonts w:ascii="Book Antiqua" w:hAnsi="Book Antiqua"/>
          <w:sz w:val="24"/>
          <w:szCs w:val="24"/>
          <w:lang w:val="en-US"/>
        </w:rPr>
        <w:t>as</w:t>
      </w:r>
      <w:r w:rsidRPr="00954357">
        <w:rPr>
          <w:rFonts w:ascii="Book Antiqua" w:hAnsi="Book Antiqua"/>
          <w:sz w:val="24"/>
          <w:szCs w:val="24"/>
          <w:lang w:val="en-US"/>
        </w:rPr>
        <w:t xml:space="preserve"> good in this study by comparing the MSTS with the TESS.</w:t>
      </w:r>
      <w:r w:rsidR="005C4D2B" w:rsidRPr="00954357">
        <w:rPr>
          <w:rFonts w:ascii="Book Antiqua" w:hAnsi="Book Antiqua"/>
          <w:sz w:val="24"/>
          <w:szCs w:val="24"/>
          <w:lang w:val="en-US"/>
        </w:rPr>
        <w:t xml:space="preserve"> This can be compared </w:t>
      </w:r>
      <w:r w:rsidRPr="00954357">
        <w:rPr>
          <w:rFonts w:ascii="Book Antiqua" w:hAnsi="Book Antiqua"/>
          <w:sz w:val="24"/>
          <w:szCs w:val="24"/>
          <w:lang w:val="en-US"/>
        </w:rPr>
        <w:t>with similar results</w:t>
      </w:r>
      <w:r w:rsidR="005C4D2B" w:rsidRPr="00954357">
        <w:rPr>
          <w:rFonts w:ascii="Book Antiqua" w:hAnsi="Book Antiqua"/>
          <w:sz w:val="24"/>
          <w:szCs w:val="24"/>
          <w:lang w:val="en-US"/>
        </w:rPr>
        <w:t xml:space="preserve"> found by Rebolled</w:t>
      </w:r>
      <w:r w:rsidR="00D55CF2" w:rsidRPr="00954357">
        <w:rPr>
          <w:rFonts w:ascii="Book Antiqua" w:hAnsi="Book Antiqua"/>
          <w:sz w:val="24"/>
          <w:szCs w:val="24"/>
          <w:lang w:val="en-US"/>
        </w:rPr>
        <w:t xml:space="preserve">o </w:t>
      </w:r>
      <w:r w:rsidR="00D55CF2" w:rsidRPr="00954357">
        <w:rPr>
          <w:rFonts w:ascii="Book Antiqua" w:hAnsi="Book Antiqua"/>
          <w:i/>
          <w:sz w:val="24"/>
          <w:szCs w:val="24"/>
          <w:lang w:val="en-US"/>
        </w:rPr>
        <w:t>et al</w:t>
      </w:r>
      <w:r w:rsidR="00212A7E"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00212A7E" w:rsidRPr="00954357">
        <w:rPr>
          <w:rFonts w:ascii="Book Antiqua" w:hAnsi="Book Antiqua"/>
          <w:sz w:val="24"/>
          <w:szCs w:val="24"/>
          <w:lang w:val="en-US"/>
        </w:rPr>
      </w:r>
      <w:r w:rsidR="00212A7E"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7]</w:t>
      </w:r>
      <w:r w:rsidR="00212A7E" w:rsidRPr="00954357">
        <w:rPr>
          <w:rFonts w:ascii="Book Antiqua" w:hAnsi="Book Antiqua"/>
          <w:sz w:val="24"/>
          <w:szCs w:val="24"/>
          <w:lang w:val="en-US"/>
        </w:rPr>
        <w:fldChar w:fldCharType="end"/>
      </w:r>
      <w:r w:rsidR="00D55CF2" w:rsidRPr="00954357">
        <w:rPr>
          <w:rFonts w:ascii="Book Antiqua" w:hAnsi="Book Antiqua"/>
          <w:sz w:val="24"/>
          <w:szCs w:val="24"/>
        </w:rPr>
        <w:t xml:space="preserve">, Xu </w:t>
      </w:r>
      <w:r w:rsidR="00D55CF2" w:rsidRPr="00954357">
        <w:rPr>
          <w:rFonts w:ascii="Book Antiqua" w:hAnsi="Book Antiqua"/>
          <w:i/>
          <w:sz w:val="24"/>
          <w:szCs w:val="24"/>
        </w:rPr>
        <w:t>et al</w:t>
      </w:r>
      <w:r w:rsidR="00212A7E" w:rsidRPr="00954357">
        <w:rPr>
          <w:rFonts w:ascii="Book Antiqua" w:hAnsi="Book Antiqua"/>
          <w:sz w:val="24"/>
          <w:szCs w:val="24"/>
          <w:lang w:val="en-US"/>
        </w:rPr>
        <w:fldChar w:fldCharType="begin"/>
      </w:r>
      <w:r w:rsidR="0055772A" w:rsidRPr="00954357">
        <w:rPr>
          <w:rFonts w:ascii="Book Antiqua" w:hAnsi="Book Antiqua"/>
          <w:sz w:val="24"/>
          <w:szCs w:val="24"/>
          <w:lang w:val="en-US"/>
        </w:rPr>
        <w:instrText xml:space="preserve"> ADDIN EN.CITE &lt;EndNote&gt;&lt;Cite&gt;&lt;Author&gt;Xu&lt;/Author&gt;&lt;Year&gt;2017&lt;/Year&gt;&lt;RecNum&gt;219&lt;/RecNum&gt;&lt;DisplayText&gt;&lt;style face="superscript"&gt;[9]&lt;/style&gt;&lt;/DisplayText&gt;&lt;record&gt;&lt;rec-number&gt;219&lt;/rec-number&gt;&lt;foreign-keys&gt;&lt;key app="EN" db-id="x5pzre95dxt9dje5vwcvxpsopz9rdsrz9stf" timestamp="1504110077" guid="e513c0d4-686b-468c-be87-ab9fa57490b7"&gt;219&lt;/key&gt;&lt;key app="ENWeb" db-id=""&gt;0&lt;/key&gt;&lt;/foreign-keys&gt;&lt;ref-type name="Journal Article"&gt;17&lt;/ref-type&gt;&lt;contributors&gt;&lt;authors&gt;&lt;author&gt;Xu, L.&lt;/author&gt;&lt;author&gt;Li, X.&lt;/author&gt;&lt;author&gt;Wang, Z.&lt;/author&gt;&lt;author&gt;Xiong, J.&lt;/author&gt;&lt;author&gt;Wang, S.&lt;/author&gt;&lt;/authors&gt;&lt;/contributors&gt;&lt;auth-address&gt;Department of Orthopedic Surgery, The Affiliated Drum Tower Hospital of Nanjing University Medical School, Zhongshan Road 321, Nanjing, 210008, China.&amp;#xD;Department of Orthopedic Surgery, The Affiliated Drum Tower Hospital of Nanjing University Medical School, Zhongshan Road 321, Nanjing, 210008, China. wsf0135@126.com.&lt;/auth-address&gt;&lt;titles&gt;&lt;title&gt;Functional evaluation for patients with lower extremity sarcoma: application of the Chinese version of Musculoskeletal Tumor Society scoring system&lt;/title&gt;&lt;secondary-title&gt;Health Qual Life Outcomes&lt;/secondary-title&gt;&lt;/titles&gt;&lt;periodical&gt;&lt;full-title&gt;Health Qual Life Outcomes&lt;/full-title&gt;&lt;/periodical&gt;&lt;pages&gt;107&lt;/pages&gt;&lt;volume&gt;15&lt;/volume&gt;&lt;number&gt;1&lt;/number&gt;&lt;edition&gt;2017/05/21&lt;/edition&gt;&lt;keywords&gt;&lt;keyword&gt;Extremity sarcoma&lt;/keyword&gt;&lt;keyword&gt;Msts&lt;/keyword&gt;&lt;keyword&gt;Outcome&lt;/keyword&gt;&lt;keyword&gt;Reliability&lt;/keyword&gt;&lt;keyword&gt;Validity&lt;/keyword&gt;&lt;/keywords&gt;&lt;dates&gt;&lt;year&gt;2017&lt;/year&gt;&lt;pub-dates&gt;&lt;date&gt;May 19&lt;/date&gt;&lt;/pub-dates&gt;&lt;/dates&gt;&lt;isbn&gt;1477-7525 (Electronic)&amp;#xD;1477-7525 (Linking)&lt;/isbn&gt;&lt;accession-num&gt;28526051&lt;/accession-num&gt;&lt;urls&gt;&lt;related-urls&gt;&lt;url&gt;https://www.ncbi.nlm.nih.gov/pubmed/28526051&lt;/url&gt;&lt;/related-urls&gt;&lt;/urls&gt;&lt;custom2&gt;PMC5438502&lt;/custom2&gt;&lt;electronic-resource-num&gt;10.1186/s12955-017-0685-x&lt;/electronic-resource-num&gt;&lt;/record&gt;&lt;/Cite&gt;&lt;/EndNote&gt;</w:instrText>
      </w:r>
      <w:r w:rsidR="00212A7E"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9]</w:t>
      </w:r>
      <w:r w:rsidR="00212A7E" w:rsidRPr="00954357">
        <w:rPr>
          <w:rFonts w:ascii="Book Antiqua" w:hAnsi="Book Antiqua"/>
          <w:sz w:val="24"/>
          <w:szCs w:val="24"/>
          <w:lang w:val="en-US"/>
        </w:rPr>
        <w:fldChar w:fldCharType="end"/>
      </w:r>
      <w:r w:rsidR="00D55CF2" w:rsidRPr="00954357">
        <w:rPr>
          <w:rFonts w:ascii="Book Antiqua" w:hAnsi="Book Antiqua"/>
          <w:sz w:val="24"/>
          <w:szCs w:val="24"/>
        </w:rPr>
        <w:t xml:space="preserve"> and Iwata </w:t>
      </w:r>
      <w:r w:rsidR="00D55CF2" w:rsidRPr="00954357">
        <w:rPr>
          <w:rFonts w:ascii="Book Antiqua" w:hAnsi="Book Antiqua"/>
          <w:i/>
          <w:sz w:val="24"/>
          <w:szCs w:val="24"/>
        </w:rPr>
        <w:t>et al</w:t>
      </w:r>
      <w:r w:rsidR="00152E6B" w:rsidRPr="00954357">
        <w:rPr>
          <w:rFonts w:ascii="Book Antiqua" w:hAnsi="Book Antiqua"/>
          <w:sz w:val="24"/>
          <w:szCs w:val="24"/>
          <w:lang w:val="en-US"/>
        </w:rPr>
        <w:fldChar w:fldCharType="begin">
          <w:fldData xml:space="preserve">PEVuZE5vdGU+PENpdGU+PEF1dGhvcj5Jd2F0YTwvQXV0aG9yPjxZZWFyPjIwMTY8L1llYXI+PFJl
Y051bT4yOTU8L1JlY051bT48RGlzcGxheVRleHQ+PHN0eWxlIGZhY2U9InN1cGVyc2NyaXB0Ij5b
OF08L3N0eWxlPjwvRGlzcGxheVRleHQ+PHJlY29yZD48cmVjLW51bWJlcj4yOTU8L3JlYy1udW1i
ZXI+PGZvcmVpZ24ta2V5cz48a2V5IGFwcD0iRU4iIGRiLWlkPSJmd3I5dHo1Mm9yNWRmcmV3cmRy
NXRmZXEwMmE1NWQ5NTJmdDIiIHRpbWVzdGFtcD0iMTQ2NDA4NjYwMSI+Mjk1PC9rZXk+PGtleSBh
cHA9IkVOV2ViIiBkYi1pZD0iIj4wPC9rZXk+PC9mb3JlaWduLWtleXM+PHJlZi10eXBlIG5hbWU9
IkpvdXJuYWwgQXJ0aWNsZSI+MTc8L3JlZi10eXBlPjxjb250cmlidXRvcnM+PGF1dGhvcnM+PGF1
dGhvcj5Jd2F0YSwgUy48L2F1dGhvcj48YXV0aG9yPlVlaGFyYSwgSy48L2F1dGhvcj48YXV0aG9y
Pk9ndXJhLCBLLjwvYXV0aG9yPjxhdXRob3I+QWtpeWFtYSwgVC48L2F1dGhvcj48YXV0aG9yPlNo
aW5vZGEsIFkuPC9hdXRob3I+PGF1dGhvcj5Zb25lbW90bywgVC48L2F1dGhvcj48YXV0aG9yPkth
d2FpLCBBLjwvYXV0aG9yPjwvYXV0aG9ycz48L2NvbnRyaWJ1dG9ycz48YXV0aC1hZGRyZXNzPkRp
dmlzaW9uIG9mIE9ydGhvcGVkaWMgU3VyZ2VyeSwgQ2hpYmEgQ2FuY2VyIENlbnRlciwgQ2hpYmEs
IEphcGFuLiYjeEQ7RGVwYXJ0bWVudCBvZiBPcnRob3BhZWRpYyBTdXJnZXJ5LCBUaGUgVW5pdmVy
c2l0eSBvZiBUb2t5byBIb3NwaXRhbCwgVG9reW8sIEphcGFuLiYjeEQ7RGVwYXJ0bWVudCBvZiBP
cnRob3BhZWRpYyBTdXJnZXJ5LCBUaGUgVW5pdmVyc2l0eSBvZiBUb2t5byBIb3NwaXRhbCwgVG9r
eW8sIEphcGFuLiBvZ3VyYS10a3lAdW1pbi5hYy5qcC4mI3hEO0RlcGFydG1lbnQgb2YgTXVzY3Vs
b3NrZWxldGFsIE9uY29sb2d5LCBOYXRpb25hbCBDYW5jZXIgQ2VudGVyIEhvc3BpdGFsLCA1LTEt
MSBUc3VraWppLCBDaHVvLWt1LCBUb2t5bywgMTA0LTAwNDUsIEphcGFuLiBvZ3VyYS10a3lAdW1p
bi5hYy5qcC4mI3hEO0RlcGFydG1lbnQgb2YgT3J0aG9wYWVkaWMgU3VyZ2VyeSwgU2FpdGFtYSBN
ZWRpY2FsIENlbnRlciwgSmljaGkgTWVkaWNhbCBVbml2ZXJzaXR5LCBTYWl0YW1hLCBKYXBhbi4m
I3hEO0RlcGFydG1lbnQgb2YgUmVoYWJpbGl0YXRpb24gTWVkaWNpbmUsIFRoZSBVbml2ZXJzaXR5
IG9mIFRva3lvLCBUb2t5bywgSmFwYW4uJiN4RDtEZXBhcnRtZW50IG9mIE11c2N1bG9za2VsZXRh
bCBPbmNvbG9neSwgTmF0aW9uYWwgQ2FuY2VyIENlbnRlciBIb3NwaXRhbCwgNS0xLTEgVHN1a2lq
aSwgQ2h1by1rdSwgVG9reW8sIDEwNC0wMDQ1LCBKYXBhbi48L2F1dGgtYWRkcmVzcz48dGl0bGVz
Pjx0aXRsZT5SZWxpYWJpbGl0eSBhbmQgVmFsaWRpdHkgb2YgYSBKYXBhbmVzZS1sYW5ndWFnZSBh
bmQgQ3VsdHVyYWxseSBBZGFwdGVkIFZlcnNpb24gb2YgdGhlIE11c2N1bG9za2VsZXRhbCBUdW1v
ciBTb2NpZXR5IFNjb3JpbmcgU3lzdGVtIGZvciB0aGUgTG93ZXIgRXh0cmVtaXR5PC90aXRsZT48
c2Vjb25kYXJ5LXRpdGxlPkNsaW4gT3J0aG9wIFJlbGF0IFJlczwvc2Vjb25kYXJ5LXRpdGxlPjxh
bHQtdGl0bGU+Q2xpbmljYWwgb3J0aG9wYWVkaWNzIGFuZCByZWxhdGVkIHJlc2VhcmNoPC9hbHQt
dGl0bGU+PC90aXRsZXM+PHBlcmlvZGljYWw+PGZ1bGwtdGl0bGU+Q2xpbiBPcnRob3AgUmVsYXQg
UmVzPC9mdWxsLXRpdGxlPjwvcGVyaW9kaWNhbD48YWx0LXBlcmlvZGljYWw+PGZ1bGwtdGl0bGU+
Q2xpbmljYWwgb3J0aG9wYWVkaWNzIGFuZCByZWxhdGVkIHJlc2VhcmNoPC9mdWxsLXRpdGxlPjwv
YWx0LXBlcmlvZGljYWw+PGVkaXRpb24+MjAxNi8wNS8xNDwvZWRpdGlvbj48ZGF0ZXM+PHllYXI+
MjAxNjwveWVhcj48cHViLWRhdGVzPjxkYXRlPk1heSAxMTwvZGF0ZT48L3B1Yi1kYXRlcz48L2Rh
dGVzPjxpc2JuPjE1MjgtMTEzMiAoRWxlY3Ryb25pYykmI3hEOzAwMDktOTIxWCAoTGlua2luZyk8
L2lzYm4+PGFjY2Vzc2lvbi1udW0+MjcxNjk1NDE8L2FjY2Vzc2lvbi1udW0+PHVybHM+PHJlbGF0
ZWQtdXJscz48dXJsPmh0dHA6Ly93d3cubmNiaS5ubG0ubmloLmdvdi9wdWJtZWQvMjcxNjk1NDE8
L3VybD48dXJsPmh0dHA6Ly9kb3dubG9hZC5zcHJpbmdlci5jb20vc3RhdGljL3BkZi82MS9hcnQl
MjUzQTEwLjEwMDclMjUyRnMxMTk5OS0wMTYtNDg4MC02LnBkZj9vcmlnaW5Vcmw9aHR0cCUzQSUy
RiUyRmxpbmsuc3ByaW5nZXIuY29tJTJGYXJ0aWNsZSUyRjEwLjEwMDclMkZzMTE5OTktMDE2LTQ4
ODAtNiZhbXA7dG9rZW4yPWV4cD0xNDY3MTA4MDAwfmFjbD0lMkZzdGF0aWMlMkZwZGYlMkY2MSUy
RmFydCUyNTI1M0ExMC4xMDA3JTI1MjUyRnMxMTk5OS0wMTYtNDg4MC02LnBkZiUzRm9yaWdpblVy
bCUzRGh0dHAlMjUzQSUyNTJGJTI1MkZsaW5rLnNwcmluZ2VyLmNvbSUyNTJGYXJ0aWNsZSUyNTJG
MTAuMTAwNyUyNTJGczExOTk5LTAxNi00ODgwLTYqfmhtYWM9OWZjNjk0Nzc3MzcyZjNkODc2NDFi
Y2M1YTUwMjUzZjAzMzhlY2QwYmJmYmM5ZDE0YmVmZTcwOWFlOGQxYzQzYzwvdXJsPjwvcmVsYXRl
ZC11cmxzPjwvdXJscz48ZWxlY3Ryb25pYy1yZXNvdXJjZS1udW0+MTAuMTAwNy9zMTE5OTktMDE2
LTQ4ODAtNjwvZWxlY3Ryb25pYy1yZXNvdXJjZS1udW0+PHJlbW90ZS1kYXRhYmFzZS1wcm92aWRl
cj5OTE08L3JlbW90ZS1kYXRhYmFzZS1wcm92aWRlcj48bGFuZ3VhZ2U+RW5nPC9sYW5ndWFnZT48
L3JlY29yZD48L0NpdGU+PC9FbmROb3RlPgB=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Jd2F0YTwvQXV0aG9yPjxZZWFyPjIwMTY8L1llYXI+PFJl
Y051bT4yOTU8L1JlY051bT48RGlzcGxheVRleHQ+PHN0eWxlIGZhY2U9InN1cGVyc2NyaXB0Ij5b
OF08L3N0eWxlPjwvRGlzcGxheVRleHQ+PHJlY29yZD48cmVjLW51bWJlcj4yOTU8L3JlYy1udW1i
ZXI+PGZvcmVpZ24ta2V5cz48a2V5IGFwcD0iRU4iIGRiLWlkPSJmd3I5dHo1Mm9yNWRmcmV3cmRy
NXRmZXEwMmE1NWQ5NTJmdDIiIHRpbWVzdGFtcD0iMTQ2NDA4NjYwMSI+Mjk1PC9rZXk+PGtleSBh
cHA9IkVOV2ViIiBkYi1pZD0iIj4wPC9rZXk+PC9mb3JlaWduLWtleXM+PHJlZi10eXBlIG5hbWU9
IkpvdXJuYWwgQXJ0aWNsZSI+MTc8L3JlZi10eXBlPjxjb250cmlidXRvcnM+PGF1dGhvcnM+PGF1
dGhvcj5Jd2F0YSwgUy48L2F1dGhvcj48YXV0aG9yPlVlaGFyYSwgSy48L2F1dGhvcj48YXV0aG9y
Pk9ndXJhLCBLLjwvYXV0aG9yPjxhdXRob3I+QWtpeWFtYSwgVC48L2F1dGhvcj48YXV0aG9yPlNo
aW5vZGEsIFkuPC9hdXRob3I+PGF1dGhvcj5Zb25lbW90bywgVC48L2F1dGhvcj48YXV0aG9yPkth
d2FpLCBBLjwvYXV0aG9yPjwvYXV0aG9ycz48L2NvbnRyaWJ1dG9ycz48YXV0aC1hZGRyZXNzPkRp
dmlzaW9uIG9mIE9ydGhvcGVkaWMgU3VyZ2VyeSwgQ2hpYmEgQ2FuY2VyIENlbnRlciwgQ2hpYmEs
IEphcGFuLiYjeEQ7RGVwYXJ0bWVudCBvZiBPcnRob3BhZWRpYyBTdXJnZXJ5LCBUaGUgVW5pdmVy
c2l0eSBvZiBUb2t5byBIb3NwaXRhbCwgVG9reW8sIEphcGFuLiYjeEQ7RGVwYXJ0bWVudCBvZiBP
cnRob3BhZWRpYyBTdXJnZXJ5LCBUaGUgVW5pdmVyc2l0eSBvZiBUb2t5byBIb3NwaXRhbCwgVG9r
eW8sIEphcGFuLiBvZ3VyYS10a3lAdW1pbi5hYy5qcC4mI3hEO0RlcGFydG1lbnQgb2YgTXVzY3Vs
b3NrZWxldGFsIE9uY29sb2d5LCBOYXRpb25hbCBDYW5jZXIgQ2VudGVyIEhvc3BpdGFsLCA1LTEt
MSBUc3VraWppLCBDaHVvLWt1LCBUb2t5bywgMTA0LTAwNDUsIEphcGFuLiBvZ3VyYS10a3lAdW1p
bi5hYy5qcC4mI3hEO0RlcGFydG1lbnQgb2YgT3J0aG9wYWVkaWMgU3VyZ2VyeSwgU2FpdGFtYSBN
ZWRpY2FsIENlbnRlciwgSmljaGkgTWVkaWNhbCBVbml2ZXJzaXR5LCBTYWl0YW1hLCBKYXBhbi4m
I3hEO0RlcGFydG1lbnQgb2YgUmVoYWJpbGl0YXRpb24gTWVkaWNpbmUsIFRoZSBVbml2ZXJzaXR5
IG9mIFRva3lvLCBUb2t5bywgSmFwYW4uJiN4RDtEZXBhcnRtZW50IG9mIE11c2N1bG9za2VsZXRh
bCBPbmNvbG9neSwgTmF0aW9uYWwgQ2FuY2VyIENlbnRlciBIb3NwaXRhbCwgNS0xLTEgVHN1a2lq
aSwgQ2h1by1rdSwgVG9reW8sIDEwNC0wMDQ1LCBKYXBhbi48L2F1dGgtYWRkcmVzcz48dGl0bGVz
Pjx0aXRsZT5SZWxpYWJpbGl0eSBhbmQgVmFsaWRpdHkgb2YgYSBKYXBhbmVzZS1sYW5ndWFnZSBh
bmQgQ3VsdHVyYWxseSBBZGFwdGVkIFZlcnNpb24gb2YgdGhlIE11c2N1bG9za2VsZXRhbCBUdW1v
ciBTb2NpZXR5IFNjb3JpbmcgU3lzdGVtIGZvciB0aGUgTG93ZXIgRXh0cmVtaXR5PC90aXRsZT48
c2Vjb25kYXJ5LXRpdGxlPkNsaW4gT3J0aG9wIFJlbGF0IFJlczwvc2Vjb25kYXJ5LXRpdGxlPjxh
bHQtdGl0bGU+Q2xpbmljYWwgb3J0aG9wYWVkaWNzIGFuZCByZWxhdGVkIHJlc2VhcmNoPC9hbHQt
dGl0bGU+PC90aXRsZXM+PHBlcmlvZGljYWw+PGZ1bGwtdGl0bGU+Q2xpbiBPcnRob3AgUmVsYXQg
UmVzPC9mdWxsLXRpdGxlPjwvcGVyaW9kaWNhbD48YWx0LXBlcmlvZGljYWw+PGZ1bGwtdGl0bGU+
Q2xpbmljYWwgb3J0aG9wYWVkaWNzIGFuZCByZWxhdGVkIHJlc2VhcmNoPC9mdWxsLXRpdGxlPjwv
YWx0LXBlcmlvZGljYWw+PGVkaXRpb24+MjAxNi8wNS8xNDwvZWRpdGlvbj48ZGF0ZXM+PHllYXI+
MjAxNjwveWVhcj48cHViLWRhdGVzPjxkYXRlPk1heSAxMTwvZGF0ZT48L3B1Yi1kYXRlcz48L2Rh
dGVzPjxpc2JuPjE1MjgtMTEzMiAoRWxlY3Ryb25pYykmI3hEOzAwMDktOTIxWCAoTGlua2luZyk8
L2lzYm4+PGFjY2Vzc2lvbi1udW0+MjcxNjk1NDE8L2FjY2Vzc2lvbi1udW0+PHVybHM+PHJlbGF0
ZWQtdXJscz48dXJsPmh0dHA6Ly93d3cubmNiaS5ubG0ubmloLmdvdi9wdWJtZWQvMjcxNjk1NDE8
L3VybD48dXJsPmh0dHA6Ly9kb3dubG9hZC5zcHJpbmdlci5jb20vc3RhdGljL3BkZi82MS9hcnQl
MjUzQTEwLjEwMDclMjUyRnMxMTk5OS0wMTYtNDg4MC02LnBkZj9vcmlnaW5Vcmw9aHR0cCUzQSUy
RiUyRmxpbmsuc3ByaW5nZXIuY29tJTJGYXJ0aWNsZSUyRjEwLjEwMDclMkZzMTE5OTktMDE2LTQ4
ODAtNiZhbXA7dG9rZW4yPWV4cD0xNDY3MTA4MDAwfmFjbD0lMkZzdGF0aWMlMkZwZGYlMkY2MSUy
RmFydCUyNTI1M0ExMC4xMDA3JTI1MjUyRnMxMTk5OS0wMTYtNDg4MC02LnBkZiUzRm9yaWdpblVy
bCUzRGh0dHAlMjUzQSUyNTJGJTI1MkZsaW5rLnNwcmluZ2VyLmNvbSUyNTJGYXJ0aWNsZSUyNTJG
MTAuMTAwNyUyNTJGczExOTk5LTAxNi00ODgwLTYqfmhtYWM9OWZjNjk0Nzc3MzcyZjNkODc2NDFi
Y2M1YTUwMjUzZjAzMzhlY2QwYmJmYmM5ZDE0YmVmZTcwOWFlOGQxYzQzYzwvdXJsPjwvcmVsYXRl
ZC11cmxzPjwvdXJscz48ZWxlY3Ryb25pYy1yZXNvdXJjZS1udW0+MTAuMTAwNy9zMTE5OTktMDE2
LTQ4ODAtNjwvZWxlY3Ryb25pYy1yZXNvdXJjZS1udW0+PHJlbW90ZS1kYXRhYmFzZS1wcm92aWRl
cj5OTE08L3JlbW90ZS1kYXRhYmFzZS1wcm92aWRlcj48bGFuZ3VhZ2U+RW5nPC9sYW5ndWFnZT48
L3JlY29yZD48L0NpdGU+PC9FbmROb3RlPgB=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00152E6B" w:rsidRPr="00954357">
        <w:rPr>
          <w:rFonts w:ascii="Book Antiqua" w:hAnsi="Book Antiqua"/>
          <w:sz w:val="24"/>
          <w:szCs w:val="24"/>
          <w:lang w:val="en-US"/>
        </w:rPr>
      </w:r>
      <w:r w:rsidR="00152E6B"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8]</w:t>
      </w:r>
      <w:r w:rsidR="00152E6B" w:rsidRPr="00954357">
        <w:rPr>
          <w:rFonts w:ascii="Book Antiqua" w:hAnsi="Book Antiqua"/>
          <w:sz w:val="24"/>
          <w:szCs w:val="24"/>
          <w:lang w:val="en-US"/>
        </w:rPr>
        <w:fldChar w:fldCharType="end"/>
      </w:r>
      <w:r w:rsidR="005C4D2B" w:rsidRPr="00954357">
        <w:rPr>
          <w:rFonts w:ascii="Book Antiqua" w:hAnsi="Book Antiqua"/>
          <w:sz w:val="24"/>
          <w:szCs w:val="24"/>
        </w:rPr>
        <w:t xml:space="preserve">. </w:t>
      </w:r>
      <w:r w:rsidR="00D55CF2" w:rsidRPr="00954357">
        <w:rPr>
          <w:rFonts w:ascii="Book Antiqua" w:hAnsi="Book Antiqua"/>
          <w:sz w:val="24"/>
          <w:szCs w:val="24"/>
        </w:rPr>
        <w:t xml:space="preserve">Wada </w:t>
      </w:r>
      <w:r w:rsidR="00D55CF2" w:rsidRPr="00954357">
        <w:rPr>
          <w:rFonts w:ascii="Book Antiqua" w:hAnsi="Book Antiqua"/>
          <w:i/>
          <w:sz w:val="24"/>
          <w:szCs w:val="24"/>
        </w:rPr>
        <w:t>et al</w:t>
      </w:r>
      <w:r w:rsidR="00212A7E" w:rsidRPr="00954357">
        <w:rPr>
          <w:rFonts w:ascii="Book Antiqua" w:hAnsi="Book Antiqua"/>
          <w:sz w:val="24"/>
          <w:szCs w:val="24"/>
          <w:lang w:val="en-US"/>
        </w:rPr>
        <w:fldChar w:fldCharType="begin">
          <w:fldData xml:space="preserve">PEVuZE5vdGU+PENpdGU+PEF1dGhvcj5XYWRhPC9BdXRob3I+PFllYXI+MjAwNzwvWWVhcj48UmVj
TnVtPjEzMjwvUmVjTnVtPjxEaXNwbGF5VGV4dD48c3R5bGUgZmFjZT0ic3VwZXJzY3JpcHQiPlsy
MF08L3N0eWxlPjwvRGlzcGxheVRleHQ+PHJlY29yZD48cmVjLW51bWJlcj4xMzI8L3JlYy1udW1i
ZXI+PGZvcmVpZ24ta2V5cz48a2V5IGFwcD0iRU4iIGRiLWlkPSJ4NXB6cmU5NWR4dDlkamU1dndj
dnhwc29wejlyZHNyejlzdGYiIHRpbWVzdGFtcD0iMTUwNDEwOTg4NCIgZ3VpZD0iMDU5MDdhNzMt
YmQyYi00NDI1LThkOGItNmQ5ZTQzZTc0YWM3Ij4xMzI8L2tleT48a2V5IGFwcD0iRU5XZWIiIGRi
LWlkPSIiPjA8L2tleT48L2ZvcmVpZ24ta2V5cz48cmVmLXR5cGUgbmFtZT0iSm91cm5hbCBBcnRp
Y2xlIj4xNzwvcmVmLXR5cGU+PGNvbnRyaWJ1dG9ycz48YXV0aG9ycz48YXV0aG9yPldhZGEsIFQu
PC9hdXRob3I+PGF1dGhvcj5LYXdhaSwgQS48L2F1dGhvcj48YXV0aG9yPkloYXJhLCBLLjwvYXV0
aG9yPjxhdXRob3I+U2FzYWtpLCBNLjwvYXV0aG9yPjxhdXRob3I+U29ub2RhLCBULjwvYXV0aG9y
PjxhdXRob3I+SW1hZWRhLCBULjwvYXV0aG9yPjxhdXRob3I+WWFtYXNoaXRhLCBULjwvYXV0aG9y
PjwvYXV0aG9ycz48L2NvbnRyaWJ1dG9ycz48YXV0aC1hZGRyZXNzPkRlcGFydG1lbnQgb2YgUHVi
bGljIEhlYWx0aCwgU2FwcG9ybyBNZWRpY2FsIFVuaXZlcnNpdHksIFNhcHBvcm8sIEphcGFuLiB0
d2FkYUBzYXBtZWQuYWMuanA8L2F1dGgtYWRkcmVzcz48dGl0bGVzPjx0aXRsZT5Db25zdHJ1Y3Qg
dmFsaWRpdHkgb2YgdGhlIEVubmVraW5nIHNjb3JlIGZvciBtZWFzdXJpbmcgZnVuY3Rpb24gaW4g
cGF0aWVudHMgd2l0aCBtYWxpZ25hbnQgb3IgYWdncmVzc2l2ZSBiZW5pZ24gdHVtb3VycyBvZiB0
aGUgdXBwZXIgbGltYjwvdGl0bGU+PHNlY29uZGFyeS10aXRsZT5KIEJvbmUgSm9pbnQgU3VyZyBC
cjwvc2Vjb25kYXJ5LXRpdGxlPjwvdGl0bGVzPjxwZXJpb2RpY2FsPjxmdWxsLXRpdGxlPkogQm9u
ZSBKb2ludCBTdXJnIEJyPC9mdWxsLXRpdGxlPjwvcGVyaW9kaWNhbD48cGFnZXM+NjU5LTYzPC9w
YWdlcz48dm9sdW1lPjg5PC92b2x1bWU+PG51bWJlcj41PC9udW1iZXI+PGVkaXRpb24+MjAwNy8w
Ni8wMjwvZWRpdGlvbj48a2V5d29yZHM+PGtleXdvcmQ+QWRvbGVzY2VudDwva2V5d29yZD48a2V5
d29yZD5BZHVsdDwva2V5d29yZD48a2V5d29yZD5BZ2VkPC9rZXl3b3JkPjxrZXl3b3JkPkFnZWQs
IDgwIGFuZCBvdmVyPC9rZXl3b3JkPjxrZXl3b3JkPkJvbmUgTmVvcGxhc21zLypwaHlzaW9wYXRo
b2xvZ3kvcmVoYWJpbGl0YXRpb24vc3VyZ2VyeTwva2V5d29yZD48a2V5d29yZD5EaXNhYmlsaXR5
IEV2YWx1YXRpb248L2tleXdvcmQ+PGtleXdvcmQ+RmVtYWxlPC9rZXl3b3JkPjxrZXl3b3JkPkh1
bWFuczwva2V5d29yZD48a2V5d29yZD5NYWxlPC9rZXl3b3JkPjxrZXl3b3JkPk1pZGRsZSBBZ2Vk
PC9rZXl3b3JkPjxrZXl3b3JkPlBhaW4gTWVhc3VyZW1lbnQvbWV0aG9kczwva2V5d29yZD48a2V5
d29yZD5SZWNvdmVyeSBvZiBGdW5jdGlvbjwva2V5d29yZD48a2V5d29yZD5TYXJjb21hLypwaHlz
aW9wYXRob2xvZ3kvcmVoYWJpbGl0YXRpb24vc3VyZ2VyeTwva2V5d29yZD48a2V5d29yZD4qU2V2
ZXJpdHkgb2YgSWxsbmVzcyBJbmRleDwva2V5d29yZD48a2V5d29yZD5Tb2Z0IFRpc3N1ZSBOZW9w
bGFzbXMvKnBoeXNpb3BhdGhvbG9neS9yZWhhYmlsaXRhdGlvbi9zdXJnZXJ5PC9rZXl3b3JkPjxr
ZXl3b3JkPlRyZWF0bWVudCBPdXRjb21lPC9rZXl3b3JkPjxrZXl3b3JkPlVwcGVyIEV4dHJlbWl0
eS8qcGh5c2lvcGF0aG9sb2d5PC9rZXl3b3JkPjwva2V5d29yZHM+PGRhdGVzPjx5ZWFyPjIwMDc8
L3llYXI+PHB1Yi1kYXRlcz48ZGF0ZT5NYXk8L2RhdGU+PC9wdWItZGF0ZXM+PC9kYXRlcz48cHVi
LWxvY2F0aW9uPkVuZ2xhbmQ8L3B1Yi1sb2NhdGlvbj48aXNibj4wMzAxLTYyMFggKFByaW50KSYj
eEQ7MDMwMS02MjBYIChMaW5raW5nKTwvaXNibj48YWNjZXNzaW9uLW51bT4xNzU0MDc1NDwvYWNj
ZXNzaW9uLW51bT48dXJscz48cmVsYXRlZC11cmxzPjx1cmw+aHR0cHM6Ly93d3cubmNiaS5ubG0u
bmloLmdvdi9wdWJtZWQvMTc1NDA3NTQ8L3VybD48L3JlbGF0ZWQtdXJscz48L3VybHM+PGVsZWN0
cm9uaWMtcmVzb3VyY2UtbnVtPjEwLjEzMDIvMDMwMS02MjBYLjg5QjUuMTg0OTg8L2VsZWN0cm9u
aWMtcmVzb3VyY2UtbnVtPjxhY2Nlc3MtZGF0ZT5NYXk8L2FjY2Vzcy1kYXRlPjwvcmVjb3JkPjwv
Q2l0ZT48L0VuZE5vdGU+AG==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XYWRhPC9BdXRob3I+PFllYXI+MjAwNzwvWWVhcj48UmVj
TnVtPjEzMjwvUmVjTnVtPjxEaXNwbGF5VGV4dD48c3R5bGUgZmFjZT0ic3VwZXJzY3JpcHQiPlsy
MF08L3N0eWxlPjwvRGlzcGxheVRleHQ+PHJlY29yZD48cmVjLW51bWJlcj4xMzI8L3JlYy1udW1i
ZXI+PGZvcmVpZ24ta2V5cz48a2V5IGFwcD0iRU4iIGRiLWlkPSJ4NXB6cmU5NWR4dDlkamU1dndj
dnhwc29wejlyZHNyejlzdGYiIHRpbWVzdGFtcD0iMTUwNDEwOTg4NCIgZ3VpZD0iMDU5MDdhNzMt
YmQyYi00NDI1LThkOGItNmQ5ZTQzZTc0YWM3Ij4xMzI8L2tleT48a2V5IGFwcD0iRU5XZWIiIGRi
LWlkPSIiPjA8L2tleT48L2ZvcmVpZ24ta2V5cz48cmVmLXR5cGUgbmFtZT0iSm91cm5hbCBBcnRp
Y2xlIj4xNzwvcmVmLXR5cGU+PGNvbnRyaWJ1dG9ycz48YXV0aG9ycz48YXV0aG9yPldhZGEsIFQu
PC9hdXRob3I+PGF1dGhvcj5LYXdhaSwgQS48L2F1dGhvcj48YXV0aG9yPkloYXJhLCBLLjwvYXV0
aG9yPjxhdXRob3I+U2FzYWtpLCBNLjwvYXV0aG9yPjxhdXRob3I+U29ub2RhLCBULjwvYXV0aG9y
PjxhdXRob3I+SW1hZWRhLCBULjwvYXV0aG9yPjxhdXRob3I+WWFtYXNoaXRhLCBULjwvYXV0aG9y
PjwvYXV0aG9ycz48L2NvbnRyaWJ1dG9ycz48YXV0aC1hZGRyZXNzPkRlcGFydG1lbnQgb2YgUHVi
bGljIEhlYWx0aCwgU2FwcG9ybyBNZWRpY2FsIFVuaXZlcnNpdHksIFNhcHBvcm8sIEphcGFuLiB0
d2FkYUBzYXBtZWQuYWMuanA8L2F1dGgtYWRkcmVzcz48dGl0bGVzPjx0aXRsZT5Db25zdHJ1Y3Qg
dmFsaWRpdHkgb2YgdGhlIEVubmVraW5nIHNjb3JlIGZvciBtZWFzdXJpbmcgZnVuY3Rpb24gaW4g
cGF0aWVudHMgd2l0aCBtYWxpZ25hbnQgb3IgYWdncmVzc2l2ZSBiZW5pZ24gdHVtb3VycyBvZiB0
aGUgdXBwZXIgbGltYjwvdGl0bGU+PHNlY29uZGFyeS10aXRsZT5KIEJvbmUgSm9pbnQgU3VyZyBC
cjwvc2Vjb25kYXJ5LXRpdGxlPjwvdGl0bGVzPjxwZXJpb2RpY2FsPjxmdWxsLXRpdGxlPkogQm9u
ZSBKb2ludCBTdXJnIEJyPC9mdWxsLXRpdGxlPjwvcGVyaW9kaWNhbD48cGFnZXM+NjU5LTYzPC9w
YWdlcz48dm9sdW1lPjg5PC92b2x1bWU+PG51bWJlcj41PC9udW1iZXI+PGVkaXRpb24+MjAwNy8w
Ni8wMjwvZWRpdGlvbj48a2V5d29yZHM+PGtleXdvcmQ+QWRvbGVzY2VudDwva2V5d29yZD48a2V5
d29yZD5BZHVsdDwva2V5d29yZD48a2V5d29yZD5BZ2VkPC9rZXl3b3JkPjxrZXl3b3JkPkFnZWQs
IDgwIGFuZCBvdmVyPC9rZXl3b3JkPjxrZXl3b3JkPkJvbmUgTmVvcGxhc21zLypwaHlzaW9wYXRo
b2xvZ3kvcmVoYWJpbGl0YXRpb24vc3VyZ2VyeTwva2V5d29yZD48a2V5d29yZD5EaXNhYmlsaXR5
IEV2YWx1YXRpb248L2tleXdvcmQ+PGtleXdvcmQ+RmVtYWxlPC9rZXl3b3JkPjxrZXl3b3JkPkh1
bWFuczwva2V5d29yZD48a2V5d29yZD5NYWxlPC9rZXl3b3JkPjxrZXl3b3JkPk1pZGRsZSBBZ2Vk
PC9rZXl3b3JkPjxrZXl3b3JkPlBhaW4gTWVhc3VyZW1lbnQvbWV0aG9kczwva2V5d29yZD48a2V5
d29yZD5SZWNvdmVyeSBvZiBGdW5jdGlvbjwva2V5d29yZD48a2V5d29yZD5TYXJjb21hLypwaHlz
aW9wYXRob2xvZ3kvcmVoYWJpbGl0YXRpb24vc3VyZ2VyeTwva2V5d29yZD48a2V5d29yZD4qU2V2
ZXJpdHkgb2YgSWxsbmVzcyBJbmRleDwva2V5d29yZD48a2V5d29yZD5Tb2Z0IFRpc3N1ZSBOZW9w
bGFzbXMvKnBoeXNpb3BhdGhvbG9neS9yZWhhYmlsaXRhdGlvbi9zdXJnZXJ5PC9rZXl3b3JkPjxr
ZXl3b3JkPlRyZWF0bWVudCBPdXRjb21lPC9rZXl3b3JkPjxrZXl3b3JkPlVwcGVyIEV4dHJlbWl0
eS8qcGh5c2lvcGF0aG9sb2d5PC9rZXl3b3JkPjwva2V5d29yZHM+PGRhdGVzPjx5ZWFyPjIwMDc8
L3llYXI+PHB1Yi1kYXRlcz48ZGF0ZT5NYXk8L2RhdGU+PC9wdWItZGF0ZXM+PC9kYXRlcz48cHVi
LWxvY2F0aW9uPkVuZ2xhbmQ8L3B1Yi1sb2NhdGlvbj48aXNibj4wMzAxLTYyMFggKFByaW50KSYj
eEQ7MDMwMS02MjBYIChMaW5raW5nKTwvaXNibj48YWNjZXNzaW9uLW51bT4xNzU0MDc1NDwvYWNj
ZXNzaW9uLW51bT48dXJscz48cmVsYXRlZC11cmxzPjx1cmw+aHR0cHM6Ly93d3cubmNiaS5ubG0u
bmloLmdvdi9wdWJtZWQvMTc1NDA3NTQ8L3VybD48L3JlbGF0ZWQtdXJscz48L3VybHM+PGVsZWN0
cm9uaWMtcmVzb3VyY2UtbnVtPjEwLjEzMDIvMDMwMS02MjBYLjg5QjUuMTg0OTg8L2VsZWN0cm9u
aWMtcmVzb3VyY2UtbnVtPjxhY2Nlc3MtZGF0ZT5NYXk8L2FjY2Vzcy1kYXRlPjwvcmVjb3JkPjwv
Q2l0ZT48L0VuZE5vdGU+AG==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212A7E" w:rsidRPr="00954357">
        <w:rPr>
          <w:rFonts w:ascii="Book Antiqua" w:hAnsi="Book Antiqua"/>
          <w:sz w:val="24"/>
          <w:szCs w:val="24"/>
          <w:lang w:val="en-US"/>
        </w:rPr>
      </w:r>
      <w:r w:rsidR="00212A7E" w:rsidRPr="00954357">
        <w:rPr>
          <w:rFonts w:ascii="Book Antiqua" w:hAnsi="Book Antiqua"/>
          <w:sz w:val="24"/>
          <w:szCs w:val="24"/>
          <w:lang w:val="en-US"/>
        </w:rPr>
        <w:fldChar w:fldCharType="separate"/>
      </w:r>
      <w:r w:rsidR="00B2269C" w:rsidRPr="00954357">
        <w:rPr>
          <w:rFonts w:ascii="Book Antiqua" w:hAnsi="Book Antiqua"/>
          <w:noProof/>
          <w:sz w:val="24"/>
          <w:szCs w:val="24"/>
          <w:vertAlign w:val="superscript"/>
          <w:lang w:val="en-US"/>
        </w:rPr>
        <w:t>[20]</w:t>
      </w:r>
      <w:r w:rsidR="00212A7E" w:rsidRPr="00954357">
        <w:rPr>
          <w:rFonts w:ascii="Book Antiqua" w:hAnsi="Book Antiqua"/>
          <w:sz w:val="24"/>
          <w:szCs w:val="24"/>
          <w:lang w:val="en-US"/>
        </w:rPr>
        <w:fldChar w:fldCharType="end"/>
      </w:r>
      <w:r w:rsidR="005C4D2B" w:rsidRPr="00954357">
        <w:rPr>
          <w:rFonts w:ascii="Book Antiqua" w:hAnsi="Book Antiqua"/>
          <w:sz w:val="24"/>
          <w:szCs w:val="24"/>
          <w:lang w:val="en-US"/>
        </w:rPr>
        <w:t xml:space="preserve"> found a </w:t>
      </w:r>
      <w:r w:rsidR="00B4508E" w:rsidRPr="00954357">
        <w:rPr>
          <w:rFonts w:ascii="Book Antiqua" w:hAnsi="Book Antiqua"/>
          <w:sz w:val="24"/>
          <w:szCs w:val="24"/>
          <w:lang w:val="en-US"/>
        </w:rPr>
        <w:t>good correlation</w:t>
      </w:r>
      <w:r w:rsidR="005C4D2B" w:rsidRPr="00954357">
        <w:rPr>
          <w:rFonts w:ascii="Book Antiqua" w:hAnsi="Book Antiqua"/>
          <w:sz w:val="24"/>
          <w:szCs w:val="24"/>
          <w:lang w:val="en-US"/>
        </w:rPr>
        <w:t xml:space="preserve"> between the upper extremity version of the MSTS and the </w:t>
      </w:r>
      <w:r w:rsidR="00D55CF2" w:rsidRPr="00954357">
        <w:rPr>
          <w:rFonts w:ascii="Book Antiqua" w:hAnsi="Book Antiqua"/>
          <w:sz w:val="24"/>
          <w:szCs w:val="24"/>
          <w:lang w:val="en-US"/>
        </w:rPr>
        <w:t>disability of the arm, shoulder and hand</w:t>
      </w:r>
      <w:r w:rsidR="005C4D2B" w:rsidRPr="00954357">
        <w:rPr>
          <w:rFonts w:ascii="Book Antiqua" w:hAnsi="Book Antiqua"/>
          <w:sz w:val="24"/>
          <w:szCs w:val="24"/>
          <w:lang w:val="en-US"/>
        </w:rPr>
        <w:t xml:space="preserve"> questionnai</w:t>
      </w:r>
      <w:r w:rsidR="00673422" w:rsidRPr="00954357">
        <w:rPr>
          <w:rFonts w:ascii="Book Antiqua" w:hAnsi="Book Antiqua"/>
          <w:sz w:val="24"/>
          <w:szCs w:val="24"/>
          <w:lang w:val="en-US"/>
        </w:rPr>
        <w:t>re.</w:t>
      </w:r>
    </w:p>
    <w:p w14:paraId="77DD4F95" w14:textId="365EFA3C" w:rsidR="00673422" w:rsidRPr="00954357" w:rsidRDefault="00A8292E"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A</w:t>
      </w:r>
      <w:r w:rsidR="009B6C2A" w:rsidRPr="00954357">
        <w:rPr>
          <w:rFonts w:ascii="Book Antiqua" w:hAnsi="Book Antiqua"/>
          <w:sz w:val="24"/>
          <w:szCs w:val="24"/>
          <w:lang w:val="en-US"/>
        </w:rPr>
        <w:t xml:space="preserve"> general ceiling effect</w:t>
      </w:r>
      <w:r w:rsidRPr="00954357">
        <w:rPr>
          <w:rFonts w:ascii="Book Antiqua" w:hAnsi="Book Antiqua"/>
          <w:sz w:val="24"/>
          <w:szCs w:val="24"/>
          <w:lang w:val="en-US"/>
        </w:rPr>
        <w:t xml:space="preserve"> was found</w:t>
      </w:r>
      <w:r w:rsidR="009B6C2A" w:rsidRPr="00954357">
        <w:rPr>
          <w:rFonts w:ascii="Book Antiqua" w:hAnsi="Book Antiqua"/>
          <w:sz w:val="24"/>
          <w:szCs w:val="24"/>
          <w:lang w:val="en-US"/>
        </w:rPr>
        <w:t xml:space="preserve"> in both </w:t>
      </w:r>
      <w:r w:rsidRPr="00954357">
        <w:rPr>
          <w:rFonts w:ascii="Book Antiqua" w:hAnsi="Book Antiqua"/>
          <w:sz w:val="24"/>
          <w:szCs w:val="24"/>
          <w:lang w:val="en-US"/>
        </w:rPr>
        <w:t xml:space="preserve">the </w:t>
      </w:r>
      <w:r w:rsidR="009B6C2A" w:rsidRPr="00954357">
        <w:rPr>
          <w:rFonts w:ascii="Book Antiqua" w:hAnsi="Book Antiqua"/>
          <w:sz w:val="24"/>
          <w:szCs w:val="24"/>
          <w:lang w:val="en-US"/>
        </w:rPr>
        <w:t xml:space="preserve">upper and lower extremity </w:t>
      </w:r>
      <w:r w:rsidR="00874F91" w:rsidRPr="00954357">
        <w:rPr>
          <w:rFonts w:ascii="Book Antiqua" w:hAnsi="Book Antiqua"/>
          <w:sz w:val="24"/>
          <w:szCs w:val="24"/>
          <w:lang w:val="en-US"/>
        </w:rPr>
        <w:t>version</w:t>
      </w:r>
      <w:r w:rsidRPr="00954357">
        <w:rPr>
          <w:rFonts w:ascii="Book Antiqua" w:hAnsi="Book Antiqua"/>
          <w:sz w:val="24"/>
          <w:szCs w:val="24"/>
          <w:lang w:val="en-US"/>
        </w:rPr>
        <w:t>s</w:t>
      </w:r>
      <w:r w:rsidR="00874F91" w:rsidRPr="00954357">
        <w:rPr>
          <w:rFonts w:ascii="Book Antiqua" w:hAnsi="Book Antiqua"/>
          <w:sz w:val="24"/>
          <w:szCs w:val="24"/>
          <w:lang w:val="en-US"/>
        </w:rPr>
        <w:t xml:space="preserve"> of the MSTS</w:t>
      </w:r>
      <w:r w:rsidR="009B6C2A" w:rsidRPr="00954357">
        <w:rPr>
          <w:rFonts w:ascii="Book Antiqua" w:hAnsi="Book Antiqua"/>
          <w:sz w:val="24"/>
          <w:szCs w:val="24"/>
          <w:lang w:val="en-US"/>
        </w:rPr>
        <w:t xml:space="preserve">. </w:t>
      </w:r>
      <w:bookmarkStart w:id="157" w:name="_Hlk503101062"/>
      <w:bookmarkStart w:id="158" w:name="_Hlk503101188"/>
      <w:r w:rsidR="009B6C2A" w:rsidRPr="00954357">
        <w:rPr>
          <w:rFonts w:ascii="Book Antiqua" w:hAnsi="Book Antiqua"/>
          <w:sz w:val="24"/>
          <w:szCs w:val="24"/>
          <w:lang w:val="en-US"/>
        </w:rPr>
        <w:t>However, when stratified there w</w:t>
      </w:r>
      <w:r w:rsidR="00B33129" w:rsidRPr="00954357">
        <w:rPr>
          <w:rFonts w:ascii="Book Antiqua" w:hAnsi="Book Antiqua"/>
          <w:sz w:val="24"/>
          <w:szCs w:val="24"/>
          <w:lang w:val="en-US"/>
        </w:rPr>
        <w:t>as</w:t>
      </w:r>
      <w:r w:rsidR="009B6C2A" w:rsidRPr="00954357">
        <w:rPr>
          <w:rFonts w:ascii="Book Antiqua" w:hAnsi="Book Antiqua"/>
          <w:sz w:val="24"/>
          <w:szCs w:val="24"/>
          <w:lang w:val="en-US"/>
        </w:rPr>
        <w:t xml:space="preserve"> no ceil</w:t>
      </w:r>
      <w:r w:rsidR="00874F91" w:rsidRPr="00954357">
        <w:rPr>
          <w:rFonts w:ascii="Book Antiqua" w:hAnsi="Book Antiqua"/>
          <w:sz w:val="24"/>
          <w:szCs w:val="24"/>
          <w:lang w:val="en-US"/>
        </w:rPr>
        <w:t>ing effect in patients with lower extremity</w:t>
      </w:r>
      <w:r w:rsidR="009B6C2A" w:rsidRPr="00954357">
        <w:rPr>
          <w:rFonts w:ascii="Book Antiqua" w:hAnsi="Book Antiqua"/>
          <w:sz w:val="24"/>
          <w:szCs w:val="24"/>
          <w:lang w:val="en-US"/>
        </w:rPr>
        <w:t xml:space="preserve"> bone </w:t>
      </w:r>
      <w:r w:rsidR="00B33129" w:rsidRPr="00954357">
        <w:rPr>
          <w:rFonts w:ascii="Book Antiqua" w:hAnsi="Book Antiqua"/>
          <w:sz w:val="24"/>
          <w:szCs w:val="24"/>
          <w:lang w:val="en-US"/>
        </w:rPr>
        <w:t xml:space="preserve">sarcoma </w:t>
      </w:r>
      <w:r w:rsidR="009B6C2A" w:rsidRPr="00954357">
        <w:rPr>
          <w:rFonts w:ascii="Book Antiqua" w:hAnsi="Book Antiqua"/>
          <w:sz w:val="24"/>
          <w:szCs w:val="24"/>
          <w:lang w:val="en-US"/>
        </w:rPr>
        <w:t xml:space="preserve">(8.9%, </w:t>
      </w:r>
      <w:r w:rsidR="009B6C2A" w:rsidRPr="00954357">
        <w:rPr>
          <w:rFonts w:ascii="Book Antiqua" w:hAnsi="Book Antiqua"/>
          <w:i/>
          <w:sz w:val="24"/>
          <w:szCs w:val="24"/>
          <w:lang w:val="en-US"/>
        </w:rPr>
        <w:t>n</w:t>
      </w:r>
      <w:r w:rsidR="00D55CF2" w:rsidRPr="00954357">
        <w:rPr>
          <w:rFonts w:ascii="Book Antiqua" w:hAnsi="Book Antiqua" w:hint="eastAsia"/>
          <w:sz w:val="24"/>
          <w:szCs w:val="24"/>
          <w:lang w:val="en-US" w:eastAsia="zh-CN"/>
        </w:rPr>
        <w:t xml:space="preserve"> </w:t>
      </w:r>
      <w:r w:rsidR="009B6C2A" w:rsidRPr="00954357">
        <w:rPr>
          <w:rFonts w:ascii="Book Antiqua" w:hAnsi="Book Antiqua"/>
          <w:sz w:val="24"/>
          <w:szCs w:val="24"/>
          <w:lang w:val="en-US"/>
        </w:rPr>
        <w:t>=</w:t>
      </w:r>
      <w:r w:rsidR="00D55CF2" w:rsidRPr="00954357">
        <w:rPr>
          <w:rFonts w:ascii="Book Antiqua" w:hAnsi="Book Antiqua" w:hint="eastAsia"/>
          <w:sz w:val="24"/>
          <w:szCs w:val="24"/>
          <w:lang w:val="en-US" w:eastAsia="zh-CN"/>
        </w:rPr>
        <w:t xml:space="preserve"> </w:t>
      </w:r>
      <w:r w:rsidR="009B6C2A" w:rsidRPr="00954357">
        <w:rPr>
          <w:rFonts w:ascii="Book Antiqua" w:hAnsi="Book Antiqua"/>
          <w:sz w:val="24"/>
          <w:szCs w:val="24"/>
          <w:lang w:val="en-US"/>
        </w:rPr>
        <w:t xml:space="preserve">45) </w:t>
      </w:r>
      <w:r w:rsidR="00874F91" w:rsidRPr="00954357">
        <w:rPr>
          <w:rFonts w:ascii="Book Antiqua" w:hAnsi="Book Antiqua"/>
          <w:sz w:val="24"/>
          <w:szCs w:val="24"/>
          <w:lang w:val="en-US"/>
        </w:rPr>
        <w:t>or</w:t>
      </w:r>
      <w:r w:rsidR="009B6C2A" w:rsidRPr="00954357">
        <w:rPr>
          <w:rFonts w:ascii="Book Antiqua" w:hAnsi="Book Antiqua"/>
          <w:sz w:val="24"/>
          <w:szCs w:val="24"/>
          <w:lang w:val="en-US"/>
        </w:rPr>
        <w:t xml:space="preserve"> aggressive benign tumor</w:t>
      </w:r>
      <w:r w:rsidR="00874F91" w:rsidRPr="00954357">
        <w:rPr>
          <w:rFonts w:ascii="Book Antiqua" w:hAnsi="Book Antiqua"/>
          <w:sz w:val="24"/>
          <w:szCs w:val="24"/>
          <w:lang w:val="en-US"/>
        </w:rPr>
        <w:t>s</w:t>
      </w:r>
      <w:r w:rsidR="00385370" w:rsidRPr="00954357">
        <w:rPr>
          <w:rFonts w:ascii="Book Antiqua" w:hAnsi="Book Antiqua"/>
          <w:sz w:val="24"/>
          <w:szCs w:val="24"/>
          <w:lang w:val="en-US"/>
        </w:rPr>
        <w:t xml:space="preserve"> (11.1</w:t>
      </w:r>
      <w:r w:rsidR="009B6C2A" w:rsidRPr="00954357">
        <w:rPr>
          <w:rFonts w:ascii="Book Antiqua" w:hAnsi="Book Antiqua"/>
          <w:sz w:val="24"/>
          <w:szCs w:val="24"/>
          <w:lang w:val="en-US"/>
        </w:rPr>
        <w:t xml:space="preserve">%, </w:t>
      </w:r>
      <w:r w:rsidR="009B6C2A" w:rsidRPr="00954357">
        <w:rPr>
          <w:rFonts w:ascii="Book Antiqua" w:hAnsi="Book Antiqua"/>
          <w:i/>
          <w:sz w:val="24"/>
          <w:szCs w:val="24"/>
          <w:lang w:val="en-US"/>
        </w:rPr>
        <w:t>n</w:t>
      </w:r>
      <w:r w:rsidR="00D55CF2" w:rsidRPr="00954357">
        <w:rPr>
          <w:rFonts w:ascii="Book Antiqua" w:hAnsi="Book Antiqua" w:hint="eastAsia"/>
          <w:sz w:val="24"/>
          <w:szCs w:val="24"/>
          <w:lang w:val="en-US" w:eastAsia="zh-CN"/>
        </w:rPr>
        <w:t xml:space="preserve"> </w:t>
      </w:r>
      <w:r w:rsidR="009B6C2A" w:rsidRPr="00954357">
        <w:rPr>
          <w:rFonts w:ascii="Book Antiqua" w:hAnsi="Book Antiqua"/>
          <w:sz w:val="24"/>
          <w:szCs w:val="24"/>
          <w:lang w:val="en-US"/>
        </w:rPr>
        <w:t>=</w:t>
      </w:r>
      <w:r w:rsidR="00D55CF2" w:rsidRPr="00954357">
        <w:rPr>
          <w:rFonts w:ascii="Book Antiqua" w:hAnsi="Book Antiqua" w:hint="eastAsia"/>
          <w:sz w:val="24"/>
          <w:szCs w:val="24"/>
          <w:lang w:val="en-US" w:eastAsia="zh-CN"/>
        </w:rPr>
        <w:t xml:space="preserve"> </w:t>
      </w:r>
      <w:r w:rsidR="009B6C2A" w:rsidRPr="00954357">
        <w:rPr>
          <w:rFonts w:ascii="Book Antiqua" w:hAnsi="Book Antiqua"/>
          <w:sz w:val="24"/>
          <w:szCs w:val="24"/>
          <w:lang w:val="en-US"/>
        </w:rPr>
        <w:t>18)</w:t>
      </w:r>
      <w:r w:rsidR="009057AE" w:rsidRPr="00954357">
        <w:rPr>
          <w:rFonts w:ascii="Book Antiqua" w:hAnsi="Book Antiqua"/>
          <w:sz w:val="24"/>
          <w:szCs w:val="24"/>
          <w:lang w:val="en-US"/>
        </w:rPr>
        <w:t xml:space="preserve"> (</w:t>
      </w:r>
      <w:r w:rsidR="00D55CF2" w:rsidRPr="00954357">
        <w:rPr>
          <w:rFonts w:ascii="Book Antiqua" w:hAnsi="Book Antiqua" w:hint="eastAsia"/>
          <w:sz w:val="24"/>
          <w:szCs w:val="24"/>
          <w:lang w:val="en-US" w:eastAsia="zh-CN"/>
        </w:rPr>
        <w:t>T</w:t>
      </w:r>
      <w:r w:rsidR="009057AE" w:rsidRPr="00954357">
        <w:rPr>
          <w:rFonts w:ascii="Book Antiqua" w:hAnsi="Book Antiqua"/>
          <w:sz w:val="24"/>
          <w:szCs w:val="24"/>
          <w:lang w:val="en-US"/>
        </w:rPr>
        <w:t xml:space="preserve">able </w:t>
      </w:r>
      <w:bookmarkEnd w:id="157"/>
      <w:r w:rsidR="00771B39" w:rsidRPr="00954357">
        <w:rPr>
          <w:rFonts w:ascii="Book Antiqua" w:hAnsi="Book Antiqua"/>
          <w:sz w:val="24"/>
          <w:szCs w:val="24"/>
          <w:lang w:val="en-US"/>
        </w:rPr>
        <w:t>3</w:t>
      </w:r>
      <w:r w:rsidR="006C4655" w:rsidRPr="00954357">
        <w:rPr>
          <w:rFonts w:ascii="Book Antiqua" w:hAnsi="Book Antiqua"/>
          <w:sz w:val="24"/>
          <w:szCs w:val="24"/>
          <w:lang w:val="en-US"/>
        </w:rPr>
        <w:t>).</w:t>
      </w:r>
      <w:bookmarkEnd w:id="158"/>
      <w:r w:rsidR="009B6C2A" w:rsidRPr="00954357">
        <w:rPr>
          <w:rFonts w:ascii="Book Antiqua" w:hAnsi="Book Antiqua"/>
          <w:sz w:val="24"/>
          <w:szCs w:val="24"/>
          <w:lang w:val="en-US"/>
        </w:rPr>
        <w:t xml:space="preserve"> Th</w:t>
      </w:r>
      <w:r w:rsidR="00B4508E" w:rsidRPr="00954357">
        <w:rPr>
          <w:rFonts w:ascii="Book Antiqua" w:hAnsi="Book Antiqua"/>
          <w:sz w:val="24"/>
          <w:szCs w:val="24"/>
          <w:lang w:val="en-US"/>
        </w:rPr>
        <w:t>ese results</w:t>
      </w:r>
      <w:r w:rsidR="009B6C2A" w:rsidRPr="00954357">
        <w:rPr>
          <w:rFonts w:ascii="Book Antiqua" w:hAnsi="Book Antiqua"/>
          <w:sz w:val="24"/>
          <w:szCs w:val="24"/>
          <w:lang w:val="en-US"/>
        </w:rPr>
        <w:t xml:space="preserve"> </w:t>
      </w:r>
      <w:r w:rsidR="00B33129" w:rsidRPr="00954357">
        <w:rPr>
          <w:rFonts w:ascii="Book Antiqua" w:hAnsi="Book Antiqua"/>
          <w:sz w:val="24"/>
          <w:szCs w:val="24"/>
          <w:lang w:val="en-US"/>
        </w:rPr>
        <w:t>are</w:t>
      </w:r>
      <w:r w:rsidR="009B6C2A" w:rsidRPr="00954357">
        <w:rPr>
          <w:rFonts w:ascii="Book Antiqua" w:hAnsi="Book Antiqua"/>
          <w:sz w:val="24"/>
          <w:szCs w:val="24"/>
          <w:lang w:val="en-US"/>
        </w:rPr>
        <w:t xml:space="preserve"> similar to </w:t>
      </w:r>
      <w:r w:rsidR="00B4508E" w:rsidRPr="00954357">
        <w:rPr>
          <w:rFonts w:ascii="Book Antiqua" w:hAnsi="Book Antiqua"/>
          <w:sz w:val="24"/>
          <w:szCs w:val="24"/>
          <w:lang w:val="en-US"/>
        </w:rPr>
        <w:t>those</w:t>
      </w:r>
      <w:r w:rsidR="009B6C2A" w:rsidRPr="00954357">
        <w:rPr>
          <w:rFonts w:ascii="Book Antiqua" w:hAnsi="Book Antiqua"/>
          <w:sz w:val="24"/>
          <w:szCs w:val="24"/>
          <w:lang w:val="en-US"/>
        </w:rPr>
        <w:t xml:space="preserve"> reported</w:t>
      </w:r>
      <w:r w:rsidR="00874F91" w:rsidRPr="00954357">
        <w:rPr>
          <w:rFonts w:ascii="Book Antiqua" w:hAnsi="Book Antiqua"/>
          <w:sz w:val="24"/>
          <w:szCs w:val="24"/>
          <w:lang w:val="en-US"/>
        </w:rPr>
        <w:t xml:space="preserve"> by R</w:t>
      </w:r>
      <w:r w:rsidR="00D55CF2" w:rsidRPr="00954357">
        <w:rPr>
          <w:rFonts w:ascii="Book Antiqua" w:hAnsi="Book Antiqua"/>
          <w:sz w:val="24"/>
          <w:szCs w:val="24"/>
          <w:lang w:val="en-US"/>
        </w:rPr>
        <w:t xml:space="preserve">ebolledo </w:t>
      </w:r>
      <w:r w:rsidR="00D55CF2" w:rsidRPr="00954357">
        <w:rPr>
          <w:rFonts w:ascii="Book Antiqua" w:hAnsi="Book Antiqua"/>
          <w:i/>
          <w:sz w:val="24"/>
          <w:szCs w:val="24"/>
          <w:lang w:val="en-US"/>
        </w:rPr>
        <w:t>et al</w:t>
      </w:r>
      <w:r w:rsidR="00212A7E"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SZWJvbGxlZG88L0F1dGhvcj48WWVhcj4yMDEzPC9ZZWFy
PjxSZWNOdW0+NjE8L1JlY051bT48RGlzcGxheVRleHQ+PHN0eWxlIGZhY2U9InN1cGVyc2NyaXB0
Ij5bN108L3N0eWxlPjwvRGlzcGxheVRleHQ+PHJlY29yZD48cmVjLW51bWJlcj42MTwvcmVjLW51
bWJlcj48Zm9yZWlnbi1rZXlzPjxrZXkgYXBwPSJFTiIgZGItaWQ9Ing1cHpyZTk1ZHh0OWRqZTV2
d2N2eHBzb3B6OXJkc3J6OXN0ZiIgdGltZXN0YW1wPSIxNTA0MTA5NzU5IiBndWlkPSI0YTk4Yzcx
YS0yNmU4LTQ0NWMtODQ1Ni04MGM5NWVjOGNmZGIiPjYxPC9rZXk+PGtleSBhcHA9IkVOV2ViIiBk
Yi1pZD0iIj4wPC9rZXk+PC9mb3JlaWduLWtleXM+PHJlZi10eXBlIG5hbWU9IkpvdXJuYWwgQXJ0
aWNsZSI+MTc8L3JlZi10eXBlPjxjb250cmlidXRvcnM+PGF1dGhvcnM+PGF1dGhvcj5SZWJvbGxl
ZG8sIEQuIEMuPC9hdXRob3I+PGF1dGhvcj5WaXNzb2NpLCBKLiBSLjwvYXV0aG9yPjxhdXRob3I+
UGlldHJvYm9uLCBSLjwvYXV0aG9yPjxhdXRob3I+ZGUgQ2FtYXJnbywgTy4gUC48L2F1dGhvcj48
YXV0aG9yPkJhcHRpc3RhLCBBLiBNLjwvYXV0aG9yPjwvYXV0aG9ycz48L2NvbnRyaWJ1dG9ycz48
YXV0aC1hZGRyZXNzPkRlcGFydG1lbnQgb2YgT3J0aG9wYWVkaWNzLCBVbml2ZXJzaXR5IG9mIFNh
byBQYXVsbywgUnVhIERyLiBPdmlkaW8gUGlyZXMgZGUgQ2FtcG9zLCAzMzMsIENlcnF1ZWlyYSBD
ZXNhciwgU2FvIFBhdWxvLCBTUCwgMDU0MDMtMDEwLCBCcmF6aWwsIGRhbmlyZWJvbGxlZG9AZ21h
aWwuY29tLjwvYXV0aC1hZGRyZXNzPjx0aXRsZXM+PHRpdGxlPlZhbGlkYXRpb24gb2YgdGhlIEJy
YXppbGlhbiB2ZXJzaW9uIG9mIHRoZSBtdXNjdWxvc2tlbGV0YWwgdHVtb3Igc29jaWV0eSByYXRp
bmcgc2NhbGUgZm9yIGxvd2VyIGV4dHJlbWl0eSBib25lIHNhcmNvbWE8L3RpdGxlPjxzZWNvbmRh
cnktdGl0bGU+Q2xpbiBPcnRob3AgUmVsYXQgUmVzPC9zZWNvbmRhcnktdGl0bGU+PC90aXRsZXM+
PHBlcmlvZGljYWw+PGZ1bGwtdGl0bGU+Q2xpbiBPcnRob3AgUmVsYXQgUmVzPC9mdWxsLXRpdGxl
PjwvcGVyaW9kaWNhbD48cGFnZXM+NDAyMC02PC9wYWdlcz48dm9sdW1lPjQ3MTwvdm9sdW1lPjxu
dW1iZXI+MTI8L251bWJlcj48ZWRpdGlvbj4yMDEzLzA4LzA3PC9lZGl0aW9uPjxrZXl3b3Jkcz48
a2V5d29yZD5BZG9sZXNjZW50PC9rZXl3b3JkPjxrZXl3b3JkPkFkdWx0PC9rZXl3b3JkPjxrZXl3
b3JkPkJvbmUgTmVvcGxhc21zLypkaWFnbm9zaXMvcHN5Y2hvbG9neS9zdXJnZXJ5PC9rZXl3b3Jk
PjxrZXl3b3JkPkJyYXppbDwva2V5d29yZD48a2V5d29yZD5EaXNhYmlsaXR5IEV2YWx1YXRpb248
L2tleXdvcmQ+PGtleXdvcmQ+RmFjdG9yIEFuYWx5c2lzLCBTdGF0aXN0aWNhbDwva2V5d29yZD48
a2V5d29yZD5GZW1hbGU8L2tleXdvcmQ+PGtleXdvcmQ+SHVtYW5zPC9rZXl3b3JkPjxrZXl3b3Jk
Pkxvd2VyIEV4dHJlbWl0eS8qc3VyZ2VyeTwva2V5d29yZD48a2V5d29yZD5NYWxlPC9rZXl3b3Jk
PjxrZXl3b3JkPk1pZGRsZSBBZ2VkPC9rZXl3b3JkPjxrZXl3b3JkPk9zdGVvc2FyY29tYS8qZGlh
Z25vc2lzL3BzeWNob2xvZ3kvc3VyZ2VyeTwva2V5d29yZD48a2V5d29yZD5Qc3ljaG9tZXRyaWNz
PC9rZXl3b3JkPjxrZXl3b3JkPlJlcHJvZHVjaWJpbGl0eSBvZiBSZXN1bHRzPC9rZXl3b3JkPjxr
ZXl3b3JkPlN1cnZleXMgYW5kIFF1ZXN0aW9ubmFpcmVzPC9rZXl3b3JkPjxrZXl3b3JkPlRyYW5z
bGF0aW9uczwva2V5d29yZD48L2tleXdvcmRzPjxkYXRlcz48eWVhcj4yMDEzPC95ZWFyPjxwdWIt
ZGF0ZXM+PGRhdGU+RGVjPC9kYXRlPjwvcHViLWRhdGVzPjwvZGF0ZXM+PHB1Yi1sb2NhdGlvbj5V
bml0ZWQgU3RhdGVzPC9wdWItbG9jYXRpb24+PGlzYm4+MTUyOC0xMTMyIChFbGVjdHJvbmljKSYj
eEQ7MDAwOS05MjFYIChMaW5raW5nKTwvaXNibj48YWNjZXNzaW9uLW51bT4yMzkxNzk5MzwvYWNj
ZXNzaW9uLW51bT48dXJscz48cmVsYXRlZC11cmxzPjx1cmw+aHR0cHM6Ly93d3cubmNiaS5ubG0u
bmloLmdvdi9wdWJtZWQvMjM5MTc5OTM8L3VybD48L3JlbGF0ZWQtdXJscz48L3VybHM+PGN1c3Rv
bTI+UE1DMzgyNTkxODwvY3VzdG9tMj48ZWxlY3Ryb25pYy1yZXNvdXJjZS1udW0+MTAuMTAwNy9z
MTE5OTktMDEzLTMyMTEtNDwvZWxlY3Ryb25pYy1yZXNvdXJjZS1udW0+PGFjY2Vzcy1kYXRlPkRl
YzwvYWNjZXNzLWRhdGU+PC9yZWNvcmQ+PC9DaXRlPjwvRW5kTm90ZT5=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00212A7E" w:rsidRPr="00954357">
        <w:rPr>
          <w:rFonts w:ascii="Book Antiqua" w:hAnsi="Book Antiqua"/>
          <w:sz w:val="24"/>
          <w:szCs w:val="24"/>
          <w:lang w:val="en-US"/>
        </w:rPr>
      </w:r>
      <w:r w:rsidR="00212A7E"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7]</w:t>
      </w:r>
      <w:r w:rsidR="00212A7E" w:rsidRPr="00954357">
        <w:rPr>
          <w:rFonts w:ascii="Book Antiqua" w:hAnsi="Book Antiqua"/>
          <w:sz w:val="24"/>
          <w:szCs w:val="24"/>
          <w:lang w:val="en-US"/>
        </w:rPr>
        <w:fldChar w:fldCharType="end"/>
      </w:r>
      <w:r w:rsidR="00874F91" w:rsidRPr="00954357">
        <w:rPr>
          <w:rFonts w:ascii="Book Antiqua" w:hAnsi="Book Antiqua"/>
          <w:sz w:val="24"/>
          <w:szCs w:val="24"/>
          <w:lang w:val="en-US"/>
        </w:rPr>
        <w:t xml:space="preserve"> (7.4%, </w:t>
      </w:r>
      <w:r w:rsidR="00874F91" w:rsidRPr="00954357">
        <w:rPr>
          <w:rFonts w:ascii="Book Antiqua" w:hAnsi="Book Antiqua"/>
          <w:i/>
          <w:sz w:val="24"/>
          <w:szCs w:val="24"/>
          <w:lang w:val="en-US"/>
        </w:rPr>
        <w:t>n</w:t>
      </w:r>
      <w:r w:rsidR="00D55CF2" w:rsidRPr="00954357">
        <w:rPr>
          <w:rFonts w:ascii="Book Antiqua" w:hAnsi="Book Antiqua" w:hint="eastAsia"/>
          <w:sz w:val="24"/>
          <w:szCs w:val="24"/>
          <w:lang w:val="en-US" w:eastAsia="zh-CN"/>
        </w:rPr>
        <w:t xml:space="preserve"> </w:t>
      </w:r>
      <w:r w:rsidR="00874F91" w:rsidRPr="00954357">
        <w:rPr>
          <w:rFonts w:ascii="Book Antiqua" w:hAnsi="Book Antiqua"/>
          <w:sz w:val="24"/>
          <w:szCs w:val="24"/>
          <w:lang w:val="en-US"/>
        </w:rPr>
        <w:t>=</w:t>
      </w:r>
      <w:r w:rsidR="00D55CF2" w:rsidRPr="00954357">
        <w:rPr>
          <w:rFonts w:ascii="Book Antiqua" w:hAnsi="Book Antiqua" w:hint="eastAsia"/>
          <w:sz w:val="24"/>
          <w:szCs w:val="24"/>
          <w:lang w:val="en-US" w:eastAsia="zh-CN"/>
        </w:rPr>
        <w:t xml:space="preserve"> </w:t>
      </w:r>
      <w:r w:rsidR="00874F91" w:rsidRPr="00954357">
        <w:rPr>
          <w:rFonts w:ascii="Book Antiqua" w:hAnsi="Book Antiqua"/>
          <w:sz w:val="24"/>
          <w:szCs w:val="24"/>
          <w:lang w:val="en-US"/>
        </w:rPr>
        <w:t>67)</w:t>
      </w:r>
      <w:r w:rsidR="00212A7E" w:rsidRPr="00954357">
        <w:rPr>
          <w:rFonts w:ascii="Book Antiqua" w:hAnsi="Book Antiqua"/>
          <w:sz w:val="24"/>
          <w:szCs w:val="24"/>
          <w:lang w:val="en-US"/>
        </w:rPr>
        <w:t xml:space="preserve"> </w:t>
      </w:r>
      <w:r w:rsidR="009B6C2A" w:rsidRPr="00954357">
        <w:rPr>
          <w:rFonts w:ascii="Book Antiqua" w:hAnsi="Book Antiqua"/>
          <w:sz w:val="24"/>
          <w:szCs w:val="24"/>
          <w:lang w:val="en-US"/>
        </w:rPr>
        <w:t>in</w:t>
      </w:r>
      <w:r w:rsidR="00874F91" w:rsidRPr="00954357">
        <w:rPr>
          <w:rFonts w:ascii="Book Antiqua" w:hAnsi="Book Antiqua"/>
          <w:sz w:val="24"/>
          <w:szCs w:val="24"/>
          <w:lang w:val="en-US"/>
        </w:rPr>
        <w:t xml:space="preserve"> the</w:t>
      </w:r>
      <w:r w:rsidR="009B6C2A" w:rsidRPr="00954357">
        <w:rPr>
          <w:rFonts w:ascii="Book Antiqua" w:hAnsi="Book Antiqua"/>
          <w:sz w:val="24"/>
          <w:szCs w:val="24"/>
          <w:lang w:val="en-US"/>
        </w:rPr>
        <w:t xml:space="preserve"> lower extremity </w:t>
      </w:r>
      <w:r w:rsidR="00874F91" w:rsidRPr="00954357">
        <w:rPr>
          <w:rFonts w:ascii="Book Antiqua" w:hAnsi="Book Antiqua"/>
          <w:sz w:val="24"/>
          <w:szCs w:val="24"/>
          <w:lang w:val="en-US"/>
        </w:rPr>
        <w:t>version of the MSTS</w:t>
      </w:r>
      <w:r w:rsidRPr="00954357">
        <w:rPr>
          <w:rFonts w:ascii="Book Antiqua" w:hAnsi="Book Antiqua"/>
          <w:sz w:val="24"/>
          <w:szCs w:val="24"/>
          <w:lang w:val="en-US"/>
        </w:rPr>
        <w:t>, w</w:t>
      </w:r>
      <w:r w:rsidR="009A628B" w:rsidRPr="00954357">
        <w:rPr>
          <w:rFonts w:ascii="Book Antiqua" w:hAnsi="Book Antiqua"/>
          <w:sz w:val="24"/>
          <w:szCs w:val="24"/>
          <w:lang w:val="en-US"/>
        </w:rPr>
        <w:t>hile the finding of</w:t>
      </w:r>
      <w:r w:rsidR="00874F91" w:rsidRPr="00954357">
        <w:rPr>
          <w:rFonts w:ascii="Book Antiqua" w:hAnsi="Book Antiqua"/>
          <w:sz w:val="24"/>
          <w:szCs w:val="24"/>
          <w:lang w:val="en-US"/>
        </w:rPr>
        <w:t xml:space="preserve"> a</w:t>
      </w:r>
      <w:r w:rsidR="009A628B" w:rsidRPr="00954357">
        <w:rPr>
          <w:rFonts w:ascii="Book Antiqua" w:hAnsi="Book Antiqua"/>
          <w:sz w:val="24"/>
          <w:szCs w:val="24"/>
          <w:lang w:val="en-US"/>
        </w:rPr>
        <w:t xml:space="preserve"> substantial ceili</w:t>
      </w:r>
      <w:r w:rsidRPr="00954357">
        <w:rPr>
          <w:rFonts w:ascii="Book Antiqua" w:hAnsi="Book Antiqua"/>
          <w:sz w:val="24"/>
          <w:szCs w:val="24"/>
          <w:lang w:val="en-US"/>
        </w:rPr>
        <w:t>ng effect in the pooled data is consistent with th</w:t>
      </w:r>
      <w:r w:rsidR="00D55CF2" w:rsidRPr="00954357">
        <w:rPr>
          <w:rFonts w:ascii="Book Antiqua" w:hAnsi="Book Antiqua"/>
          <w:sz w:val="24"/>
          <w:szCs w:val="24"/>
          <w:lang w:val="en-US"/>
        </w:rPr>
        <w:t xml:space="preserve">e results found by Iwata </w:t>
      </w:r>
      <w:r w:rsidR="00D55CF2" w:rsidRPr="00954357">
        <w:rPr>
          <w:rFonts w:ascii="Book Antiqua" w:hAnsi="Book Antiqua"/>
          <w:i/>
          <w:sz w:val="24"/>
          <w:szCs w:val="24"/>
          <w:lang w:val="en-US"/>
        </w:rPr>
        <w:t>et al</w:t>
      </w:r>
      <w:r w:rsidR="00212A7E" w:rsidRPr="00954357">
        <w:rPr>
          <w:rFonts w:ascii="Book Antiqua" w:hAnsi="Book Antiqua"/>
          <w:sz w:val="24"/>
          <w:szCs w:val="24"/>
          <w:lang w:val="en-US"/>
        </w:rPr>
        <w:fldChar w:fldCharType="begin">
          <w:fldData xml:space="preserve">PEVuZE5vdGU+PENpdGU+PEF1dGhvcj5Jd2F0YTwvQXV0aG9yPjxZZWFyPjIwMTY8L1llYXI+PFJl
Y051bT4yOTU8L1JlY051bT48RGlzcGxheVRleHQ+PHN0eWxlIGZhY2U9InN1cGVyc2NyaXB0Ij5b
OF08L3N0eWxlPjwvRGlzcGxheVRleHQ+PHJlY29yZD48cmVjLW51bWJlcj4yOTU8L3JlYy1udW1i
ZXI+PGZvcmVpZ24ta2V5cz48a2V5IGFwcD0iRU4iIGRiLWlkPSJmd3I5dHo1Mm9yNWRmcmV3cmRy
NXRmZXEwMmE1NWQ5NTJmdDIiIHRpbWVzdGFtcD0iMTQ2NDA4NjYwMSI+Mjk1PC9rZXk+PGtleSBh
cHA9IkVOV2ViIiBkYi1pZD0iIj4wPC9rZXk+PC9mb3JlaWduLWtleXM+PHJlZi10eXBlIG5hbWU9
IkpvdXJuYWwgQXJ0aWNsZSI+MTc8L3JlZi10eXBlPjxjb250cmlidXRvcnM+PGF1dGhvcnM+PGF1
dGhvcj5Jd2F0YSwgUy48L2F1dGhvcj48YXV0aG9yPlVlaGFyYSwgSy48L2F1dGhvcj48YXV0aG9y
Pk9ndXJhLCBLLjwvYXV0aG9yPjxhdXRob3I+QWtpeWFtYSwgVC48L2F1dGhvcj48YXV0aG9yPlNo
aW5vZGEsIFkuPC9hdXRob3I+PGF1dGhvcj5Zb25lbW90bywgVC48L2F1dGhvcj48YXV0aG9yPkth
d2FpLCBBLjwvYXV0aG9yPjwvYXV0aG9ycz48L2NvbnRyaWJ1dG9ycz48YXV0aC1hZGRyZXNzPkRp
dmlzaW9uIG9mIE9ydGhvcGVkaWMgU3VyZ2VyeSwgQ2hpYmEgQ2FuY2VyIENlbnRlciwgQ2hpYmEs
IEphcGFuLiYjeEQ7RGVwYXJ0bWVudCBvZiBPcnRob3BhZWRpYyBTdXJnZXJ5LCBUaGUgVW5pdmVy
c2l0eSBvZiBUb2t5byBIb3NwaXRhbCwgVG9reW8sIEphcGFuLiYjeEQ7RGVwYXJ0bWVudCBvZiBP
cnRob3BhZWRpYyBTdXJnZXJ5LCBUaGUgVW5pdmVyc2l0eSBvZiBUb2t5byBIb3NwaXRhbCwgVG9r
eW8sIEphcGFuLiBvZ3VyYS10a3lAdW1pbi5hYy5qcC4mI3hEO0RlcGFydG1lbnQgb2YgTXVzY3Vs
b3NrZWxldGFsIE9uY29sb2d5LCBOYXRpb25hbCBDYW5jZXIgQ2VudGVyIEhvc3BpdGFsLCA1LTEt
MSBUc3VraWppLCBDaHVvLWt1LCBUb2t5bywgMTA0LTAwNDUsIEphcGFuLiBvZ3VyYS10a3lAdW1p
bi5hYy5qcC4mI3hEO0RlcGFydG1lbnQgb2YgT3J0aG9wYWVkaWMgU3VyZ2VyeSwgU2FpdGFtYSBN
ZWRpY2FsIENlbnRlciwgSmljaGkgTWVkaWNhbCBVbml2ZXJzaXR5LCBTYWl0YW1hLCBKYXBhbi4m
I3hEO0RlcGFydG1lbnQgb2YgUmVoYWJpbGl0YXRpb24gTWVkaWNpbmUsIFRoZSBVbml2ZXJzaXR5
IG9mIFRva3lvLCBUb2t5bywgSmFwYW4uJiN4RDtEZXBhcnRtZW50IG9mIE11c2N1bG9za2VsZXRh
bCBPbmNvbG9neSwgTmF0aW9uYWwgQ2FuY2VyIENlbnRlciBIb3NwaXRhbCwgNS0xLTEgVHN1a2lq
aSwgQ2h1by1rdSwgVG9reW8sIDEwNC0wMDQ1LCBKYXBhbi48L2F1dGgtYWRkcmVzcz48dGl0bGVz
Pjx0aXRsZT5SZWxpYWJpbGl0eSBhbmQgVmFsaWRpdHkgb2YgYSBKYXBhbmVzZS1sYW5ndWFnZSBh
bmQgQ3VsdHVyYWxseSBBZGFwdGVkIFZlcnNpb24gb2YgdGhlIE11c2N1bG9za2VsZXRhbCBUdW1v
ciBTb2NpZXR5IFNjb3JpbmcgU3lzdGVtIGZvciB0aGUgTG93ZXIgRXh0cmVtaXR5PC90aXRsZT48
c2Vjb25kYXJ5LXRpdGxlPkNsaW4gT3J0aG9wIFJlbGF0IFJlczwvc2Vjb25kYXJ5LXRpdGxlPjxh
bHQtdGl0bGU+Q2xpbmljYWwgb3J0aG9wYWVkaWNzIGFuZCByZWxhdGVkIHJlc2VhcmNoPC9hbHQt
dGl0bGU+PC90aXRsZXM+PHBlcmlvZGljYWw+PGZ1bGwtdGl0bGU+Q2xpbiBPcnRob3AgUmVsYXQg
UmVzPC9mdWxsLXRpdGxlPjwvcGVyaW9kaWNhbD48YWx0LXBlcmlvZGljYWw+PGZ1bGwtdGl0bGU+
Q2xpbmljYWwgb3J0aG9wYWVkaWNzIGFuZCByZWxhdGVkIHJlc2VhcmNoPC9mdWxsLXRpdGxlPjwv
YWx0LXBlcmlvZGljYWw+PGVkaXRpb24+MjAxNi8wNS8xNDwvZWRpdGlvbj48ZGF0ZXM+PHllYXI+
MjAxNjwveWVhcj48cHViLWRhdGVzPjxkYXRlPk1heSAxMTwvZGF0ZT48L3B1Yi1kYXRlcz48L2Rh
dGVzPjxpc2JuPjE1MjgtMTEzMiAoRWxlY3Ryb25pYykmI3hEOzAwMDktOTIxWCAoTGlua2luZyk8
L2lzYm4+PGFjY2Vzc2lvbi1udW0+MjcxNjk1NDE8L2FjY2Vzc2lvbi1udW0+PHVybHM+PHJlbGF0
ZWQtdXJscz48dXJsPmh0dHA6Ly93d3cubmNiaS5ubG0ubmloLmdvdi9wdWJtZWQvMjcxNjk1NDE8
L3VybD48dXJsPmh0dHA6Ly9kb3dubG9hZC5zcHJpbmdlci5jb20vc3RhdGljL3BkZi82MS9hcnQl
MjUzQTEwLjEwMDclMjUyRnMxMTk5OS0wMTYtNDg4MC02LnBkZj9vcmlnaW5Vcmw9aHR0cCUzQSUy
RiUyRmxpbmsuc3ByaW5nZXIuY29tJTJGYXJ0aWNsZSUyRjEwLjEwMDclMkZzMTE5OTktMDE2LTQ4
ODAtNiZhbXA7dG9rZW4yPWV4cD0xNDY3MTA4MDAwfmFjbD0lMkZzdGF0aWMlMkZwZGYlMkY2MSUy
RmFydCUyNTI1M0ExMC4xMDA3JTI1MjUyRnMxMTk5OS0wMTYtNDg4MC02LnBkZiUzRm9yaWdpblVy
bCUzRGh0dHAlMjUzQSUyNTJGJTI1MkZsaW5rLnNwcmluZ2VyLmNvbSUyNTJGYXJ0aWNsZSUyNTJG
MTAuMTAwNyUyNTJGczExOTk5LTAxNi00ODgwLTYqfmhtYWM9OWZjNjk0Nzc3MzcyZjNkODc2NDFi
Y2M1YTUwMjUzZjAzMzhlY2QwYmJmYmM5ZDE0YmVmZTcwOWFlOGQxYzQzYzwvdXJsPjwvcmVsYXRl
ZC11cmxzPjwvdXJscz48ZWxlY3Ryb25pYy1yZXNvdXJjZS1udW0+MTAuMTAwNy9zMTE5OTktMDE2
LTQ4ODAtNjwvZWxlY3Ryb25pYy1yZXNvdXJjZS1udW0+PHJlbW90ZS1kYXRhYmFzZS1wcm92aWRl
cj5OTE08L3JlbW90ZS1kYXRhYmFzZS1wcm92aWRlcj48bGFuZ3VhZ2U+RW5nPC9sYW5ndWFnZT48
L3JlY29yZD48L0NpdGU+PC9FbmROb3RlPgB=
</w:fldData>
        </w:fldChar>
      </w:r>
      <w:r w:rsidR="0055772A" w:rsidRPr="00954357">
        <w:rPr>
          <w:rFonts w:ascii="Book Antiqua" w:hAnsi="Book Antiqua"/>
          <w:sz w:val="24"/>
          <w:szCs w:val="24"/>
          <w:lang w:val="en-US"/>
        </w:rPr>
        <w:instrText xml:space="preserve"> ADDIN EN.CITE </w:instrText>
      </w:r>
      <w:r w:rsidR="0055772A" w:rsidRPr="00954357">
        <w:rPr>
          <w:rFonts w:ascii="Book Antiqua" w:hAnsi="Book Antiqua"/>
          <w:sz w:val="24"/>
          <w:szCs w:val="24"/>
          <w:lang w:val="en-US"/>
        </w:rPr>
        <w:fldChar w:fldCharType="begin">
          <w:fldData xml:space="preserve">PEVuZE5vdGU+PENpdGU+PEF1dGhvcj5Jd2F0YTwvQXV0aG9yPjxZZWFyPjIwMTY8L1llYXI+PFJl
Y051bT4yOTU8L1JlY051bT48RGlzcGxheVRleHQ+PHN0eWxlIGZhY2U9InN1cGVyc2NyaXB0Ij5b
OF08L3N0eWxlPjwvRGlzcGxheVRleHQ+PHJlY29yZD48cmVjLW51bWJlcj4yOTU8L3JlYy1udW1i
ZXI+PGZvcmVpZ24ta2V5cz48a2V5IGFwcD0iRU4iIGRiLWlkPSJmd3I5dHo1Mm9yNWRmcmV3cmRy
NXRmZXEwMmE1NWQ5NTJmdDIiIHRpbWVzdGFtcD0iMTQ2NDA4NjYwMSI+Mjk1PC9rZXk+PGtleSBh
cHA9IkVOV2ViIiBkYi1pZD0iIj4wPC9rZXk+PC9mb3JlaWduLWtleXM+PHJlZi10eXBlIG5hbWU9
IkpvdXJuYWwgQXJ0aWNsZSI+MTc8L3JlZi10eXBlPjxjb250cmlidXRvcnM+PGF1dGhvcnM+PGF1
dGhvcj5Jd2F0YSwgUy48L2F1dGhvcj48YXV0aG9yPlVlaGFyYSwgSy48L2F1dGhvcj48YXV0aG9y
Pk9ndXJhLCBLLjwvYXV0aG9yPjxhdXRob3I+QWtpeWFtYSwgVC48L2F1dGhvcj48YXV0aG9yPlNo
aW5vZGEsIFkuPC9hdXRob3I+PGF1dGhvcj5Zb25lbW90bywgVC48L2F1dGhvcj48YXV0aG9yPkth
d2FpLCBBLjwvYXV0aG9yPjwvYXV0aG9ycz48L2NvbnRyaWJ1dG9ycz48YXV0aC1hZGRyZXNzPkRp
dmlzaW9uIG9mIE9ydGhvcGVkaWMgU3VyZ2VyeSwgQ2hpYmEgQ2FuY2VyIENlbnRlciwgQ2hpYmEs
IEphcGFuLiYjeEQ7RGVwYXJ0bWVudCBvZiBPcnRob3BhZWRpYyBTdXJnZXJ5LCBUaGUgVW5pdmVy
c2l0eSBvZiBUb2t5byBIb3NwaXRhbCwgVG9reW8sIEphcGFuLiYjeEQ7RGVwYXJ0bWVudCBvZiBP
cnRob3BhZWRpYyBTdXJnZXJ5LCBUaGUgVW5pdmVyc2l0eSBvZiBUb2t5byBIb3NwaXRhbCwgVG9r
eW8sIEphcGFuLiBvZ3VyYS10a3lAdW1pbi5hYy5qcC4mI3hEO0RlcGFydG1lbnQgb2YgTXVzY3Vs
b3NrZWxldGFsIE9uY29sb2d5LCBOYXRpb25hbCBDYW5jZXIgQ2VudGVyIEhvc3BpdGFsLCA1LTEt
MSBUc3VraWppLCBDaHVvLWt1LCBUb2t5bywgMTA0LTAwNDUsIEphcGFuLiBvZ3VyYS10a3lAdW1p
bi5hYy5qcC4mI3hEO0RlcGFydG1lbnQgb2YgT3J0aG9wYWVkaWMgU3VyZ2VyeSwgU2FpdGFtYSBN
ZWRpY2FsIENlbnRlciwgSmljaGkgTWVkaWNhbCBVbml2ZXJzaXR5LCBTYWl0YW1hLCBKYXBhbi4m
I3hEO0RlcGFydG1lbnQgb2YgUmVoYWJpbGl0YXRpb24gTWVkaWNpbmUsIFRoZSBVbml2ZXJzaXR5
IG9mIFRva3lvLCBUb2t5bywgSmFwYW4uJiN4RDtEZXBhcnRtZW50IG9mIE11c2N1bG9za2VsZXRh
bCBPbmNvbG9neSwgTmF0aW9uYWwgQ2FuY2VyIENlbnRlciBIb3NwaXRhbCwgNS0xLTEgVHN1a2lq
aSwgQ2h1by1rdSwgVG9reW8sIDEwNC0wMDQ1LCBKYXBhbi48L2F1dGgtYWRkcmVzcz48dGl0bGVz
Pjx0aXRsZT5SZWxpYWJpbGl0eSBhbmQgVmFsaWRpdHkgb2YgYSBKYXBhbmVzZS1sYW5ndWFnZSBh
bmQgQ3VsdHVyYWxseSBBZGFwdGVkIFZlcnNpb24gb2YgdGhlIE11c2N1bG9za2VsZXRhbCBUdW1v
ciBTb2NpZXR5IFNjb3JpbmcgU3lzdGVtIGZvciB0aGUgTG93ZXIgRXh0cmVtaXR5PC90aXRsZT48
c2Vjb25kYXJ5LXRpdGxlPkNsaW4gT3J0aG9wIFJlbGF0IFJlczwvc2Vjb25kYXJ5LXRpdGxlPjxh
bHQtdGl0bGU+Q2xpbmljYWwgb3J0aG9wYWVkaWNzIGFuZCByZWxhdGVkIHJlc2VhcmNoPC9hbHQt
dGl0bGU+PC90aXRsZXM+PHBlcmlvZGljYWw+PGZ1bGwtdGl0bGU+Q2xpbiBPcnRob3AgUmVsYXQg
UmVzPC9mdWxsLXRpdGxlPjwvcGVyaW9kaWNhbD48YWx0LXBlcmlvZGljYWw+PGZ1bGwtdGl0bGU+
Q2xpbmljYWwgb3J0aG9wYWVkaWNzIGFuZCByZWxhdGVkIHJlc2VhcmNoPC9mdWxsLXRpdGxlPjwv
YWx0LXBlcmlvZGljYWw+PGVkaXRpb24+MjAxNi8wNS8xNDwvZWRpdGlvbj48ZGF0ZXM+PHllYXI+
MjAxNjwveWVhcj48cHViLWRhdGVzPjxkYXRlPk1heSAxMTwvZGF0ZT48L3B1Yi1kYXRlcz48L2Rh
dGVzPjxpc2JuPjE1MjgtMTEzMiAoRWxlY3Ryb25pYykmI3hEOzAwMDktOTIxWCAoTGlua2luZyk8
L2lzYm4+PGFjY2Vzc2lvbi1udW0+MjcxNjk1NDE8L2FjY2Vzc2lvbi1udW0+PHVybHM+PHJlbGF0
ZWQtdXJscz48dXJsPmh0dHA6Ly93d3cubmNiaS5ubG0ubmloLmdvdi9wdWJtZWQvMjcxNjk1NDE8
L3VybD48dXJsPmh0dHA6Ly9kb3dubG9hZC5zcHJpbmdlci5jb20vc3RhdGljL3BkZi82MS9hcnQl
MjUzQTEwLjEwMDclMjUyRnMxMTk5OS0wMTYtNDg4MC02LnBkZj9vcmlnaW5Vcmw9aHR0cCUzQSUy
RiUyRmxpbmsuc3ByaW5nZXIuY29tJTJGYXJ0aWNsZSUyRjEwLjEwMDclMkZzMTE5OTktMDE2LTQ4
ODAtNiZhbXA7dG9rZW4yPWV4cD0xNDY3MTA4MDAwfmFjbD0lMkZzdGF0aWMlMkZwZGYlMkY2MSUy
RmFydCUyNTI1M0ExMC4xMDA3JTI1MjUyRnMxMTk5OS0wMTYtNDg4MC02LnBkZiUzRm9yaWdpblVy
bCUzRGh0dHAlMjUzQSUyNTJGJTI1MkZsaW5rLnNwcmluZ2VyLmNvbSUyNTJGYXJ0aWNsZSUyNTJG
MTAuMTAwNyUyNTJGczExOTk5LTAxNi00ODgwLTYqfmhtYWM9OWZjNjk0Nzc3MzcyZjNkODc2NDFi
Y2M1YTUwMjUzZjAzMzhlY2QwYmJmYmM5ZDE0YmVmZTcwOWFlOGQxYzQzYzwvdXJsPjwvcmVsYXRl
ZC11cmxzPjwvdXJscz48ZWxlY3Ryb25pYy1yZXNvdXJjZS1udW0+MTAuMTAwNy9zMTE5OTktMDE2
LTQ4ODAtNjwvZWxlY3Ryb25pYy1yZXNvdXJjZS1udW0+PHJlbW90ZS1kYXRhYmFzZS1wcm92aWRl
cj5OTE08L3JlbW90ZS1kYXRhYmFzZS1wcm92aWRlcj48bGFuZ3VhZ2U+RW5nPC9sYW5ndWFnZT48
L3JlY29yZD48L0NpdGU+PC9FbmROb3RlPgB=
</w:fldData>
        </w:fldChar>
      </w:r>
      <w:r w:rsidR="0055772A" w:rsidRPr="00954357">
        <w:rPr>
          <w:rFonts w:ascii="Book Antiqua" w:hAnsi="Book Antiqua"/>
          <w:sz w:val="24"/>
          <w:szCs w:val="24"/>
          <w:lang w:val="en-US"/>
        </w:rPr>
        <w:instrText xml:space="preserve"> ADDIN EN.CITE.DATA </w:instrText>
      </w:r>
      <w:r w:rsidR="0055772A" w:rsidRPr="00954357">
        <w:rPr>
          <w:rFonts w:ascii="Book Antiqua" w:hAnsi="Book Antiqua"/>
          <w:sz w:val="24"/>
          <w:szCs w:val="24"/>
          <w:lang w:val="en-US"/>
        </w:rPr>
      </w:r>
      <w:r w:rsidR="0055772A" w:rsidRPr="00954357">
        <w:rPr>
          <w:rFonts w:ascii="Book Antiqua" w:hAnsi="Book Antiqua"/>
          <w:sz w:val="24"/>
          <w:szCs w:val="24"/>
          <w:lang w:val="en-US"/>
        </w:rPr>
        <w:fldChar w:fldCharType="end"/>
      </w:r>
      <w:r w:rsidR="00212A7E" w:rsidRPr="00954357">
        <w:rPr>
          <w:rFonts w:ascii="Book Antiqua" w:hAnsi="Book Antiqua"/>
          <w:sz w:val="24"/>
          <w:szCs w:val="24"/>
          <w:lang w:val="en-US"/>
        </w:rPr>
      </w:r>
      <w:r w:rsidR="00212A7E" w:rsidRPr="00954357">
        <w:rPr>
          <w:rFonts w:ascii="Book Antiqua" w:hAnsi="Book Antiqua"/>
          <w:sz w:val="24"/>
          <w:szCs w:val="24"/>
          <w:lang w:val="en-US"/>
        </w:rPr>
        <w:fldChar w:fldCharType="separate"/>
      </w:r>
      <w:r w:rsidR="0055772A" w:rsidRPr="00954357">
        <w:rPr>
          <w:rFonts w:ascii="Book Antiqua" w:hAnsi="Book Antiqua"/>
          <w:noProof/>
          <w:sz w:val="24"/>
          <w:szCs w:val="24"/>
          <w:vertAlign w:val="superscript"/>
          <w:lang w:val="en-US"/>
        </w:rPr>
        <w:t>[8]</w:t>
      </w:r>
      <w:r w:rsidR="00212A7E" w:rsidRPr="00954357">
        <w:rPr>
          <w:rFonts w:ascii="Book Antiqua" w:hAnsi="Book Antiqua"/>
          <w:sz w:val="24"/>
          <w:szCs w:val="24"/>
          <w:lang w:val="en-US"/>
        </w:rPr>
        <w:fldChar w:fldCharType="end"/>
      </w:r>
      <w:r w:rsidR="009A628B" w:rsidRPr="00954357">
        <w:rPr>
          <w:rFonts w:ascii="Book Antiqua" w:hAnsi="Book Antiqua"/>
          <w:sz w:val="24"/>
          <w:szCs w:val="24"/>
          <w:lang w:val="en-US"/>
        </w:rPr>
        <w:t xml:space="preserve"> (23%, </w:t>
      </w:r>
      <w:r w:rsidR="009A628B" w:rsidRPr="00954357">
        <w:rPr>
          <w:rFonts w:ascii="Book Antiqua" w:hAnsi="Book Antiqua"/>
          <w:i/>
          <w:sz w:val="24"/>
          <w:szCs w:val="24"/>
          <w:lang w:val="en-US"/>
        </w:rPr>
        <w:t>n</w:t>
      </w:r>
      <w:r w:rsidR="00D55CF2" w:rsidRPr="00954357">
        <w:rPr>
          <w:rFonts w:ascii="Book Antiqua" w:hAnsi="Book Antiqua" w:hint="eastAsia"/>
          <w:sz w:val="24"/>
          <w:szCs w:val="24"/>
          <w:lang w:val="en-US" w:eastAsia="zh-CN"/>
        </w:rPr>
        <w:t xml:space="preserve"> </w:t>
      </w:r>
      <w:r w:rsidR="009A628B" w:rsidRPr="00954357">
        <w:rPr>
          <w:rFonts w:ascii="Book Antiqua" w:hAnsi="Book Antiqua"/>
          <w:sz w:val="24"/>
          <w:szCs w:val="24"/>
          <w:lang w:val="en-US"/>
        </w:rPr>
        <w:t>=</w:t>
      </w:r>
      <w:r w:rsidR="00D55CF2" w:rsidRPr="00954357">
        <w:rPr>
          <w:rFonts w:ascii="Book Antiqua" w:hAnsi="Book Antiqua" w:hint="eastAsia"/>
          <w:sz w:val="24"/>
          <w:szCs w:val="24"/>
          <w:lang w:val="en-US" w:eastAsia="zh-CN"/>
        </w:rPr>
        <w:t xml:space="preserve"> </w:t>
      </w:r>
      <w:r w:rsidR="009A628B" w:rsidRPr="00954357">
        <w:rPr>
          <w:rFonts w:ascii="Book Antiqua" w:hAnsi="Book Antiqua"/>
          <w:sz w:val="24"/>
          <w:szCs w:val="24"/>
          <w:lang w:val="en-US"/>
        </w:rPr>
        <w:t xml:space="preserve">100) and Wada </w:t>
      </w:r>
      <w:r w:rsidR="009A628B" w:rsidRPr="00954357">
        <w:rPr>
          <w:rFonts w:ascii="Book Antiqua" w:hAnsi="Book Antiqua"/>
          <w:i/>
          <w:sz w:val="24"/>
          <w:szCs w:val="24"/>
          <w:lang w:val="en-US"/>
        </w:rPr>
        <w:t>et al</w:t>
      </w:r>
      <w:r w:rsidR="009057AE" w:rsidRPr="00954357">
        <w:rPr>
          <w:rFonts w:ascii="Book Antiqua" w:hAnsi="Book Antiqua"/>
          <w:sz w:val="24"/>
          <w:szCs w:val="24"/>
          <w:lang w:val="en-US"/>
        </w:rPr>
        <w:fldChar w:fldCharType="begin">
          <w:fldData xml:space="preserve">PEVuZE5vdGU+PENpdGU+PEF1dGhvcj5XYWRhPC9BdXRob3I+PFllYXI+MjAwNzwvWWVhcj48UmVj
TnVtPjEzMjwvUmVjTnVtPjxEaXNwbGF5VGV4dD48c3R5bGUgZmFjZT0ic3VwZXJzY3JpcHQiPlsy
MF08L3N0eWxlPjwvRGlzcGxheVRleHQ+PHJlY29yZD48cmVjLW51bWJlcj4xMzI8L3JlYy1udW1i
ZXI+PGZvcmVpZ24ta2V5cz48a2V5IGFwcD0iRU4iIGRiLWlkPSJ4NXB6cmU5NWR4dDlkamU1dndj
dnhwc29wejlyZHNyejlzdGYiIHRpbWVzdGFtcD0iMTUwNDEwOTg4NCIgZ3VpZD0iMDU5MDdhNzMt
YmQyYi00NDI1LThkOGItNmQ5ZTQzZTc0YWM3Ij4xMzI8L2tleT48a2V5IGFwcD0iRU5XZWIiIGRi
LWlkPSIiPjA8L2tleT48L2ZvcmVpZ24ta2V5cz48cmVmLXR5cGUgbmFtZT0iSm91cm5hbCBBcnRp
Y2xlIj4xNzwvcmVmLXR5cGU+PGNvbnRyaWJ1dG9ycz48YXV0aG9ycz48YXV0aG9yPldhZGEsIFQu
PC9hdXRob3I+PGF1dGhvcj5LYXdhaSwgQS48L2F1dGhvcj48YXV0aG9yPkloYXJhLCBLLjwvYXV0
aG9yPjxhdXRob3I+U2FzYWtpLCBNLjwvYXV0aG9yPjxhdXRob3I+U29ub2RhLCBULjwvYXV0aG9y
PjxhdXRob3I+SW1hZWRhLCBULjwvYXV0aG9yPjxhdXRob3I+WWFtYXNoaXRhLCBULjwvYXV0aG9y
PjwvYXV0aG9ycz48L2NvbnRyaWJ1dG9ycz48YXV0aC1hZGRyZXNzPkRlcGFydG1lbnQgb2YgUHVi
bGljIEhlYWx0aCwgU2FwcG9ybyBNZWRpY2FsIFVuaXZlcnNpdHksIFNhcHBvcm8sIEphcGFuLiB0
d2FkYUBzYXBtZWQuYWMuanA8L2F1dGgtYWRkcmVzcz48dGl0bGVzPjx0aXRsZT5Db25zdHJ1Y3Qg
dmFsaWRpdHkgb2YgdGhlIEVubmVraW5nIHNjb3JlIGZvciBtZWFzdXJpbmcgZnVuY3Rpb24gaW4g
cGF0aWVudHMgd2l0aCBtYWxpZ25hbnQgb3IgYWdncmVzc2l2ZSBiZW5pZ24gdHVtb3VycyBvZiB0
aGUgdXBwZXIgbGltYjwvdGl0bGU+PHNlY29uZGFyeS10aXRsZT5KIEJvbmUgSm9pbnQgU3VyZyBC
cjwvc2Vjb25kYXJ5LXRpdGxlPjwvdGl0bGVzPjxwZXJpb2RpY2FsPjxmdWxsLXRpdGxlPkogQm9u
ZSBKb2ludCBTdXJnIEJyPC9mdWxsLXRpdGxlPjwvcGVyaW9kaWNhbD48cGFnZXM+NjU5LTYzPC9w
YWdlcz48dm9sdW1lPjg5PC92b2x1bWU+PG51bWJlcj41PC9udW1iZXI+PGVkaXRpb24+MjAwNy8w
Ni8wMjwvZWRpdGlvbj48a2V5d29yZHM+PGtleXdvcmQ+QWRvbGVzY2VudDwva2V5d29yZD48a2V5
d29yZD5BZHVsdDwva2V5d29yZD48a2V5d29yZD5BZ2VkPC9rZXl3b3JkPjxrZXl3b3JkPkFnZWQs
IDgwIGFuZCBvdmVyPC9rZXl3b3JkPjxrZXl3b3JkPkJvbmUgTmVvcGxhc21zLypwaHlzaW9wYXRo
b2xvZ3kvcmVoYWJpbGl0YXRpb24vc3VyZ2VyeTwva2V5d29yZD48a2V5d29yZD5EaXNhYmlsaXR5
IEV2YWx1YXRpb248L2tleXdvcmQ+PGtleXdvcmQ+RmVtYWxlPC9rZXl3b3JkPjxrZXl3b3JkPkh1
bWFuczwva2V5d29yZD48a2V5d29yZD5NYWxlPC9rZXl3b3JkPjxrZXl3b3JkPk1pZGRsZSBBZ2Vk
PC9rZXl3b3JkPjxrZXl3b3JkPlBhaW4gTWVhc3VyZW1lbnQvbWV0aG9kczwva2V5d29yZD48a2V5
d29yZD5SZWNvdmVyeSBvZiBGdW5jdGlvbjwva2V5d29yZD48a2V5d29yZD5TYXJjb21hLypwaHlz
aW9wYXRob2xvZ3kvcmVoYWJpbGl0YXRpb24vc3VyZ2VyeTwva2V5d29yZD48a2V5d29yZD4qU2V2
ZXJpdHkgb2YgSWxsbmVzcyBJbmRleDwva2V5d29yZD48a2V5d29yZD5Tb2Z0IFRpc3N1ZSBOZW9w
bGFzbXMvKnBoeXNpb3BhdGhvbG9neS9yZWhhYmlsaXRhdGlvbi9zdXJnZXJ5PC9rZXl3b3JkPjxr
ZXl3b3JkPlRyZWF0bWVudCBPdXRjb21lPC9rZXl3b3JkPjxrZXl3b3JkPlVwcGVyIEV4dHJlbWl0
eS8qcGh5c2lvcGF0aG9sb2d5PC9rZXl3b3JkPjwva2V5d29yZHM+PGRhdGVzPjx5ZWFyPjIwMDc8
L3llYXI+PHB1Yi1kYXRlcz48ZGF0ZT5NYXk8L2RhdGU+PC9wdWItZGF0ZXM+PC9kYXRlcz48cHVi
LWxvY2F0aW9uPkVuZ2xhbmQ8L3B1Yi1sb2NhdGlvbj48aXNibj4wMzAxLTYyMFggKFByaW50KSYj
eEQ7MDMwMS02MjBYIChMaW5raW5nKTwvaXNibj48YWNjZXNzaW9uLW51bT4xNzU0MDc1NDwvYWNj
ZXNzaW9uLW51bT48dXJscz48cmVsYXRlZC11cmxzPjx1cmw+aHR0cHM6Ly93d3cubmNiaS5ubG0u
bmloLmdvdi9wdWJtZWQvMTc1NDA3NTQ8L3VybD48L3JlbGF0ZWQtdXJscz48L3VybHM+PGVsZWN0
cm9uaWMtcmVzb3VyY2UtbnVtPjEwLjEzMDIvMDMwMS02MjBYLjg5QjUuMTg0OTg8L2VsZWN0cm9u
aWMtcmVzb3VyY2UtbnVtPjxhY2Nlc3MtZGF0ZT5NYXk8L2FjY2Vzcy1kYXRlPjwvcmVjb3JkPjwv
Q2l0ZT48L0VuZE5vdGU+AG==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XYWRhPC9BdXRob3I+PFllYXI+MjAwNzwvWWVhcj48UmVj
TnVtPjEzMjwvUmVjTnVtPjxEaXNwbGF5VGV4dD48c3R5bGUgZmFjZT0ic3VwZXJzY3JpcHQiPlsy
MF08L3N0eWxlPjwvRGlzcGxheVRleHQ+PHJlY29yZD48cmVjLW51bWJlcj4xMzI8L3JlYy1udW1i
ZXI+PGZvcmVpZ24ta2V5cz48a2V5IGFwcD0iRU4iIGRiLWlkPSJ4NXB6cmU5NWR4dDlkamU1dndj
dnhwc29wejlyZHNyejlzdGYiIHRpbWVzdGFtcD0iMTUwNDEwOTg4NCIgZ3VpZD0iMDU5MDdhNzMt
YmQyYi00NDI1LThkOGItNmQ5ZTQzZTc0YWM3Ij4xMzI8L2tleT48a2V5IGFwcD0iRU5XZWIiIGRi
LWlkPSIiPjA8L2tleT48L2ZvcmVpZ24ta2V5cz48cmVmLXR5cGUgbmFtZT0iSm91cm5hbCBBcnRp
Y2xlIj4xNzwvcmVmLXR5cGU+PGNvbnRyaWJ1dG9ycz48YXV0aG9ycz48YXV0aG9yPldhZGEsIFQu
PC9hdXRob3I+PGF1dGhvcj5LYXdhaSwgQS48L2F1dGhvcj48YXV0aG9yPkloYXJhLCBLLjwvYXV0
aG9yPjxhdXRob3I+U2FzYWtpLCBNLjwvYXV0aG9yPjxhdXRob3I+U29ub2RhLCBULjwvYXV0aG9y
PjxhdXRob3I+SW1hZWRhLCBULjwvYXV0aG9yPjxhdXRob3I+WWFtYXNoaXRhLCBULjwvYXV0aG9y
PjwvYXV0aG9ycz48L2NvbnRyaWJ1dG9ycz48YXV0aC1hZGRyZXNzPkRlcGFydG1lbnQgb2YgUHVi
bGljIEhlYWx0aCwgU2FwcG9ybyBNZWRpY2FsIFVuaXZlcnNpdHksIFNhcHBvcm8sIEphcGFuLiB0
d2FkYUBzYXBtZWQuYWMuanA8L2F1dGgtYWRkcmVzcz48dGl0bGVzPjx0aXRsZT5Db25zdHJ1Y3Qg
dmFsaWRpdHkgb2YgdGhlIEVubmVraW5nIHNjb3JlIGZvciBtZWFzdXJpbmcgZnVuY3Rpb24gaW4g
cGF0aWVudHMgd2l0aCBtYWxpZ25hbnQgb3IgYWdncmVzc2l2ZSBiZW5pZ24gdHVtb3VycyBvZiB0
aGUgdXBwZXIgbGltYjwvdGl0bGU+PHNlY29uZGFyeS10aXRsZT5KIEJvbmUgSm9pbnQgU3VyZyBC
cjwvc2Vjb25kYXJ5LXRpdGxlPjwvdGl0bGVzPjxwZXJpb2RpY2FsPjxmdWxsLXRpdGxlPkogQm9u
ZSBKb2ludCBTdXJnIEJyPC9mdWxsLXRpdGxlPjwvcGVyaW9kaWNhbD48cGFnZXM+NjU5LTYzPC9w
YWdlcz48dm9sdW1lPjg5PC92b2x1bWU+PG51bWJlcj41PC9udW1iZXI+PGVkaXRpb24+MjAwNy8w
Ni8wMjwvZWRpdGlvbj48a2V5d29yZHM+PGtleXdvcmQ+QWRvbGVzY2VudDwva2V5d29yZD48a2V5
d29yZD5BZHVsdDwva2V5d29yZD48a2V5d29yZD5BZ2VkPC9rZXl3b3JkPjxrZXl3b3JkPkFnZWQs
IDgwIGFuZCBvdmVyPC9rZXl3b3JkPjxrZXl3b3JkPkJvbmUgTmVvcGxhc21zLypwaHlzaW9wYXRo
b2xvZ3kvcmVoYWJpbGl0YXRpb24vc3VyZ2VyeTwva2V5d29yZD48a2V5d29yZD5EaXNhYmlsaXR5
IEV2YWx1YXRpb248L2tleXdvcmQ+PGtleXdvcmQ+RmVtYWxlPC9rZXl3b3JkPjxrZXl3b3JkPkh1
bWFuczwva2V5d29yZD48a2V5d29yZD5NYWxlPC9rZXl3b3JkPjxrZXl3b3JkPk1pZGRsZSBBZ2Vk
PC9rZXl3b3JkPjxrZXl3b3JkPlBhaW4gTWVhc3VyZW1lbnQvbWV0aG9kczwva2V5d29yZD48a2V5
d29yZD5SZWNvdmVyeSBvZiBGdW5jdGlvbjwva2V5d29yZD48a2V5d29yZD5TYXJjb21hLypwaHlz
aW9wYXRob2xvZ3kvcmVoYWJpbGl0YXRpb24vc3VyZ2VyeTwva2V5d29yZD48a2V5d29yZD4qU2V2
ZXJpdHkgb2YgSWxsbmVzcyBJbmRleDwva2V5d29yZD48a2V5d29yZD5Tb2Z0IFRpc3N1ZSBOZW9w
bGFzbXMvKnBoeXNpb3BhdGhvbG9neS9yZWhhYmlsaXRhdGlvbi9zdXJnZXJ5PC9rZXl3b3JkPjxr
ZXl3b3JkPlRyZWF0bWVudCBPdXRjb21lPC9rZXl3b3JkPjxrZXl3b3JkPlVwcGVyIEV4dHJlbWl0
eS8qcGh5c2lvcGF0aG9sb2d5PC9rZXl3b3JkPjwva2V5d29yZHM+PGRhdGVzPjx5ZWFyPjIwMDc8
L3llYXI+PHB1Yi1kYXRlcz48ZGF0ZT5NYXk8L2RhdGU+PC9wdWItZGF0ZXM+PC9kYXRlcz48cHVi
LWxvY2F0aW9uPkVuZ2xhbmQ8L3B1Yi1sb2NhdGlvbj48aXNibj4wMzAxLTYyMFggKFByaW50KSYj
eEQ7MDMwMS02MjBYIChMaW5raW5nKTwvaXNibj48YWNjZXNzaW9uLW51bT4xNzU0MDc1NDwvYWNj
ZXNzaW9uLW51bT48dXJscz48cmVsYXRlZC11cmxzPjx1cmw+aHR0cHM6Ly93d3cubmNiaS5ubG0u
bmloLmdvdi9wdWJtZWQvMTc1NDA3NTQ8L3VybD48L3JlbGF0ZWQtdXJscz48L3VybHM+PGVsZWN0
cm9uaWMtcmVzb3VyY2UtbnVtPjEwLjEzMDIvMDMwMS02MjBYLjg5QjUuMTg0OTg8L2VsZWN0cm9u
aWMtcmVzb3VyY2UtbnVtPjxhY2Nlc3MtZGF0ZT5NYXk8L2FjY2Vzcy1kYXRlPjwvcmVjb3JkPjwv
Q2l0ZT48L0VuZE5vdGU+AG==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9057AE" w:rsidRPr="00954357">
        <w:rPr>
          <w:rFonts w:ascii="Book Antiqua" w:hAnsi="Book Antiqua"/>
          <w:sz w:val="24"/>
          <w:szCs w:val="24"/>
          <w:lang w:val="en-US"/>
        </w:rPr>
      </w:r>
      <w:r w:rsidR="009057AE" w:rsidRPr="00954357">
        <w:rPr>
          <w:rFonts w:ascii="Book Antiqua" w:hAnsi="Book Antiqua"/>
          <w:sz w:val="24"/>
          <w:szCs w:val="24"/>
          <w:lang w:val="en-US"/>
        </w:rPr>
        <w:fldChar w:fldCharType="separate"/>
      </w:r>
      <w:r w:rsidR="00B2269C" w:rsidRPr="00954357">
        <w:rPr>
          <w:rFonts w:ascii="Book Antiqua" w:hAnsi="Book Antiqua"/>
          <w:noProof/>
          <w:sz w:val="24"/>
          <w:szCs w:val="24"/>
          <w:vertAlign w:val="superscript"/>
          <w:lang w:val="en-US"/>
        </w:rPr>
        <w:t>[20]</w:t>
      </w:r>
      <w:r w:rsidR="009057AE" w:rsidRPr="00954357">
        <w:rPr>
          <w:rFonts w:ascii="Book Antiqua" w:hAnsi="Book Antiqua"/>
          <w:sz w:val="24"/>
          <w:szCs w:val="24"/>
          <w:lang w:val="en-US"/>
        </w:rPr>
        <w:fldChar w:fldCharType="end"/>
      </w:r>
      <w:r w:rsidR="009A628B" w:rsidRPr="00954357">
        <w:rPr>
          <w:rFonts w:ascii="Book Antiqua" w:hAnsi="Book Antiqua"/>
          <w:sz w:val="24"/>
          <w:szCs w:val="24"/>
          <w:lang w:val="en-US"/>
        </w:rPr>
        <w:t xml:space="preserve">. </w:t>
      </w:r>
      <w:r w:rsidR="009057AE" w:rsidRPr="00954357">
        <w:rPr>
          <w:rFonts w:ascii="Book Antiqua" w:hAnsi="Book Antiqua"/>
          <w:sz w:val="24"/>
          <w:szCs w:val="24"/>
          <w:lang w:val="en-US"/>
        </w:rPr>
        <w:t>A</w:t>
      </w:r>
      <w:r w:rsidRPr="00954357">
        <w:rPr>
          <w:rFonts w:ascii="Book Antiqua" w:hAnsi="Book Antiqua"/>
          <w:sz w:val="24"/>
          <w:szCs w:val="24"/>
          <w:lang w:val="en-US"/>
        </w:rPr>
        <w:t xml:space="preserve"> study</w:t>
      </w:r>
      <w:r w:rsidR="00D55CF2" w:rsidRPr="00954357">
        <w:rPr>
          <w:rFonts w:ascii="Book Antiqua" w:hAnsi="Book Antiqua"/>
          <w:sz w:val="24"/>
          <w:szCs w:val="24"/>
          <w:lang w:val="en-US"/>
        </w:rPr>
        <w:t xml:space="preserve"> by Tanaka </w:t>
      </w:r>
      <w:r w:rsidR="00D55CF2" w:rsidRPr="00954357">
        <w:rPr>
          <w:rFonts w:ascii="Book Antiqua" w:hAnsi="Book Antiqua"/>
          <w:i/>
          <w:sz w:val="24"/>
          <w:szCs w:val="24"/>
          <w:lang w:val="en-US"/>
        </w:rPr>
        <w:t>et al</w:t>
      </w:r>
      <w:r w:rsidR="00212A7E" w:rsidRPr="00954357">
        <w:rPr>
          <w:rFonts w:ascii="Book Antiqua" w:hAnsi="Book Antiqua"/>
          <w:sz w:val="24"/>
          <w:szCs w:val="24"/>
          <w:lang w:val="en-US"/>
        </w:rPr>
        <w:fldChar w:fldCharType="begin">
          <w:fldData xml:space="preserve">PEVuZE5vdGU+PENpdGU+PEF1dGhvcj5UYW5ha2E8L0F1dGhvcj48WWVhcj4yMDE2PC9ZZWFyPjxS
ZWNOdW0+MTgxPC9SZWNOdW0+PERpc3BsYXlUZXh0PjxzdHlsZSBmYWNlPSJzdXBlcnNjcmlwdCI+
WzE1XTwvc3R5bGU+PC9EaXNwbGF5VGV4dD48cmVjb3JkPjxyZWMtbnVtYmVyPjE4MTwvcmVjLW51
bWJlcj48Zm9yZWlnbi1rZXlzPjxrZXkgYXBwPSJFTiIgZGItaWQ9Ing1cHpyZTk1ZHh0OWRqZTV2
d2N2eHBzb3B6OXJkc3J6OXN0ZiIgdGltZXN0YW1wPSIxNTA0MTA5OTg0IiBndWlkPSI3Mjc5YmYx
Yy0xZjA3LTQ4NTktODViOS0wY2ZlMWRjYzA3ZDAiPjE4MTwva2V5PjxrZXkgYXBwPSJFTldlYiIg
ZGItaWQ9IiI+MDwva2V5PjwvZm9yZWlnbi1rZXlzPjxyZWYtdHlwZSBuYW1lPSJKb3VybmFsIEFy
dGljbGUiPjE3PC9yZWYtdHlwZT48Y29udHJpYnV0b3JzPjxhdXRob3JzPjxhdXRob3I+VGFuYWth
LCBBLjwvYXV0aG9yPjxhdXRob3I+WW9zaGltdXJhLCBZLjwvYXV0aG9yPjxhdXRob3I+QW9raSwg
Sy48L2F1dGhvcj48YXV0aG9yPktpdG8sIE0uPC9hdXRob3I+PGF1dGhvcj5Pa2Ftb3RvLCBNLjwv
YXV0aG9yPjxhdXRob3I+U3V6dWtpLCBTLjwvYXV0aG9yPjxhdXRob3I+TW9tb3NlLCBULjwvYXV0
aG9yPjxhdXRob3I+S2F0bywgSC48L2F1dGhvcj48L2F1dGhvcnM+PC9jb250cmlidXRvcnM+PGF1
dGgtYWRkcmVzcz5EZXBhcnRtZW50IG9mIE9ydGhvcGFlZGljIFN1cmdlcnksIFNoaW5zaHUgVW5p
dmVyc2l0eSBTY2hvb2wgb2YgTWVkaWNpbmUsIDMtMS0xIEFzYWhpLCBNYXRzdW1vdG8sIE5hZ2Fu
byAzOTAtODYyMSwgSmFwYW4uJiN4RDtEZXBhcnRtZW50IG9mIFJlaGFiaWxpdGF0aW9uIE1lZGlj
aW5lLCBTaGluc2h1IFVuaXZlcnNpdHkgU2Nob29sIG9mIE1lZGljaW5lLCAzLTEtMSBBc2FoaSwg
TWF0c3Vtb3RvLCBOYWdhbm8sIDM5MC04NjIxLCBKYXBhbiB5eW9zaGltQHNoaW5zaHUtdS5hYy5q
cC48L2F1dGgtYWRkcmVzcz48dGl0bGVzPjx0aXRsZT5LbmVlIGV4dGVuc2lvbiBzdHJlbmd0aCBh
bmQgcG9zdC1vcGVyYXRpdmUgZnVuY3Rpb25hbCBwcmVkaWN0aW9uIGluIHF1YWRyaWNlcHMgcmVz
ZWN0aW9uIGZvciBzb2Z0LXRpc3N1ZSBzYXJjb21hIG9mIHRoZSB0aGlnaDwvdGl0bGU+PHNlY29u
ZGFyeS10aXRsZT5Cb25lIEpvaW50IFJlczwvc2Vjb25kYXJ5LXRpdGxlPjxhbHQtdGl0bGU+Qm9u
ZSAmYW1wOyBqb2ludCByZXNlYXJjaDwvYWx0LXRpdGxlPjwvdGl0bGVzPjxwZXJpb2RpY2FsPjxm
dWxsLXRpdGxlPkJvbmUgSm9pbnQgUmVzPC9mdWxsLXRpdGxlPjxhYmJyLTE+Qm9uZSAmYW1wOyBq
b2ludCByZXNlYXJjaDwvYWJici0xPjwvcGVyaW9kaWNhbD48YWx0LXBlcmlvZGljYWw+PGZ1bGwt
dGl0bGU+Qm9uZSBKb2ludCBSZXM8L2Z1bGwtdGl0bGU+PGFiYnItMT5Cb25lICZhbXA7IGpvaW50
IHJlc2VhcmNoPC9hYmJyLTE+PC9hbHQtcGVyaW9kaWNhbD48cGFnZXM+MjMyLTg8L3BhZ2VzPjx2
b2x1bWU+NTwvdm9sdW1lPjxudW1iZXI+NjwvbnVtYmVyPjxlZGl0aW9uPjIwMTYvMDYvMTk8L2Vk
aXRpb24+PGtleXdvcmRzPjxrZXl3b3JkPk11c2NsZSBzdHJlbmd0aDwva2V5d29yZD48a2V5d29y
ZD5Qb3N0LW9wZXJhdGl2ZSBmdW5jdGlvbjwva2V5d29yZD48a2V5d29yZD5QcmVkaWN0aW9uPC9r
ZXl3b3JkPjxrZXl3b3JkPlF1YWRyaWNlcHMgbXVzY2xlPC9rZXl3b3JkPjxrZXl3b3JkPlNvZnQt
dGlzc3VlIHNhcmNvbWE8L2tleXdvcmQ+PC9rZXl3b3Jkcz48ZGF0ZXM+PHllYXI+MjAxNjwveWVh
cj48cHViLWRhdGVzPjxkYXRlPkp1bjwvZGF0ZT48L3B1Yi1kYXRlcz48L2RhdGVzPjxpc2JuPjIw
NDYtMzc1OCAoUHJpbnQpJiN4RDsyMDQ2LTM3NTggKExpbmtpbmcpPC9pc2JuPjxhY2Nlc3Npb24t
bnVtPjI3MzE3Nzg4PC9hY2Nlc3Npb24tbnVtPjx1cmxzPjxyZWxhdGVkLXVybHM+PHVybD5odHRw
czovL3d3dy5uY2JpLm5sbS5uaWguZ292L3B1Ym1lZC8yNzMxNzc4ODwvdXJsPjwvcmVsYXRlZC11
cmxzPjwvdXJscz48Y3VzdG9tMj5QTUM0OTIxMDQxPC9jdXN0b20yPjxlbGVjdHJvbmljLXJlc291
cmNlLW51bT4xMC4xMzAyLzIwNDYtMzc1OC41Ni4yMDAwNjMxPC9lbGVjdHJvbmljLXJlc291cmNl
LW51bT48cmVtb3RlLWRhdGFiYXNlLXByb3ZpZGVyPk5MTTwvcmVtb3RlLWRhdGFiYXNlLXByb3Zp
ZGVyPjxsYW5ndWFnZT5lbmc8L2xhbmd1YWdlPjwvcmVjb3JkPjwvQ2l0ZT48L0VuZE5vdGU+
</w:fldData>
        </w:fldChar>
      </w:r>
      <w:r w:rsidR="00A04757" w:rsidRPr="00954357">
        <w:rPr>
          <w:rFonts w:ascii="Book Antiqua" w:hAnsi="Book Antiqua"/>
          <w:sz w:val="24"/>
          <w:szCs w:val="24"/>
          <w:lang w:val="en-US"/>
        </w:rPr>
        <w:instrText xml:space="preserve"> ADDIN EN.CITE </w:instrText>
      </w:r>
      <w:r w:rsidR="00A04757" w:rsidRPr="00954357">
        <w:rPr>
          <w:rFonts w:ascii="Book Antiqua" w:hAnsi="Book Antiqua"/>
          <w:sz w:val="24"/>
          <w:szCs w:val="24"/>
          <w:lang w:val="en-US"/>
        </w:rPr>
        <w:fldChar w:fldCharType="begin">
          <w:fldData xml:space="preserve">PEVuZE5vdGU+PENpdGU+PEF1dGhvcj5UYW5ha2E8L0F1dGhvcj48WWVhcj4yMDE2PC9ZZWFyPjxS
ZWNOdW0+MTgxPC9SZWNOdW0+PERpc3BsYXlUZXh0PjxzdHlsZSBmYWNlPSJzdXBlcnNjcmlwdCI+
WzE1XTwvc3R5bGU+PC9EaXNwbGF5VGV4dD48cmVjb3JkPjxyZWMtbnVtYmVyPjE4MTwvcmVjLW51
bWJlcj48Zm9yZWlnbi1rZXlzPjxrZXkgYXBwPSJFTiIgZGItaWQ9Ing1cHpyZTk1ZHh0OWRqZTV2
d2N2eHBzb3B6OXJkc3J6OXN0ZiIgdGltZXN0YW1wPSIxNTA0MTA5OTg0IiBndWlkPSI3Mjc5YmYx
Yy0xZjA3LTQ4NTktODViOS0wY2ZlMWRjYzA3ZDAiPjE4MTwva2V5PjxrZXkgYXBwPSJFTldlYiIg
ZGItaWQ9IiI+MDwva2V5PjwvZm9yZWlnbi1rZXlzPjxyZWYtdHlwZSBuYW1lPSJKb3VybmFsIEFy
dGljbGUiPjE3PC9yZWYtdHlwZT48Y29udHJpYnV0b3JzPjxhdXRob3JzPjxhdXRob3I+VGFuYWth
LCBBLjwvYXV0aG9yPjxhdXRob3I+WW9zaGltdXJhLCBZLjwvYXV0aG9yPjxhdXRob3I+QW9raSwg
Sy48L2F1dGhvcj48YXV0aG9yPktpdG8sIE0uPC9hdXRob3I+PGF1dGhvcj5Pa2Ftb3RvLCBNLjwv
YXV0aG9yPjxhdXRob3I+U3V6dWtpLCBTLjwvYXV0aG9yPjxhdXRob3I+TW9tb3NlLCBULjwvYXV0
aG9yPjxhdXRob3I+S2F0bywgSC48L2F1dGhvcj48L2F1dGhvcnM+PC9jb250cmlidXRvcnM+PGF1
dGgtYWRkcmVzcz5EZXBhcnRtZW50IG9mIE9ydGhvcGFlZGljIFN1cmdlcnksIFNoaW5zaHUgVW5p
dmVyc2l0eSBTY2hvb2wgb2YgTWVkaWNpbmUsIDMtMS0xIEFzYWhpLCBNYXRzdW1vdG8sIE5hZ2Fu
byAzOTAtODYyMSwgSmFwYW4uJiN4RDtEZXBhcnRtZW50IG9mIFJlaGFiaWxpdGF0aW9uIE1lZGlj
aW5lLCBTaGluc2h1IFVuaXZlcnNpdHkgU2Nob29sIG9mIE1lZGljaW5lLCAzLTEtMSBBc2FoaSwg
TWF0c3Vtb3RvLCBOYWdhbm8sIDM5MC04NjIxLCBKYXBhbiB5eW9zaGltQHNoaW5zaHUtdS5hYy5q
cC48L2F1dGgtYWRkcmVzcz48dGl0bGVzPjx0aXRsZT5LbmVlIGV4dGVuc2lvbiBzdHJlbmd0aCBh
bmQgcG9zdC1vcGVyYXRpdmUgZnVuY3Rpb25hbCBwcmVkaWN0aW9uIGluIHF1YWRyaWNlcHMgcmVz
ZWN0aW9uIGZvciBzb2Z0LXRpc3N1ZSBzYXJjb21hIG9mIHRoZSB0aGlnaDwvdGl0bGU+PHNlY29u
ZGFyeS10aXRsZT5Cb25lIEpvaW50IFJlczwvc2Vjb25kYXJ5LXRpdGxlPjxhbHQtdGl0bGU+Qm9u
ZSAmYW1wOyBqb2ludCByZXNlYXJjaDwvYWx0LXRpdGxlPjwvdGl0bGVzPjxwZXJpb2RpY2FsPjxm
dWxsLXRpdGxlPkJvbmUgSm9pbnQgUmVzPC9mdWxsLXRpdGxlPjxhYmJyLTE+Qm9uZSAmYW1wOyBq
b2ludCByZXNlYXJjaDwvYWJici0xPjwvcGVyaW9kaWNhbD48YWx0LXBlcmlvZGljYWw+PGZ1bGwt
dGl0bGU+Qm9uZSBKb2ludCBSZXM8L2Z1bGwtdGl0bGU+PGFiYnItMT5Cb25lICZhbXA7IGpvaW50
IHJlc2VhcmNoPC9hYmJyLTE+PC9hbHQtcGVyaW9kaWNhbD48cGFnZXM+MjMyLTg8L3BhZ2VzPjx2
b2x1bWU+NTwvdm9sdW1lPjxudW1iZXI+NjwvbnVtYmVyPjxlZGl0aW9uPjIwMTYvMDYvMTk8L2Vk
aXRpb24+PGtleXdvcmRzPjxrZXl3b3JkPk11c2NsZSBzdHJlbmd0aDwva2V5d29yZD48a2V5d29y
ZD5Qb3N0LW9wZXJhdGl2ZSBmdW5jdGlvbjwva2V5d29yZD48a2V5d29yZD5QcmVkaWN0aW9uPC9r
ZXl3b3JkPjxrZXl3b3JkPlF1YWRyaWNlcHMgbXVzY2xlPC9rZXl3b3JkPjxrZXl3b3JkPlNvZnQt
dGlzc3VlIHNhcmNvbWE8L2tleXdvcmQ+PC9rZXl3b3Jkcz48ZGF0ZXM+PHllYXI+MjAxNjwveWVh
cj48cHViLWRhdGVzPjxkYXRlPkp1bjwvZGF0ZT48L3B1Yi1kYXRlcz48L2RhdGVzPjxpc2JuPjIw
NDYtMzc1OCAoUHJpbnQpJiN4RDsyMDQ2LTM3NTggKExpbmtpbmcpPC9pc2JuPjxhY2Nlc3Npb24t
bnVtPjI3MzE3Nzg4PC9hY2Nlc3Npb24tbnVtPjx1cmxzPjxyZWxhdGVkLXVybHM+PHVybD5odHRw
czovL3d3dy5uY2JpLm5sbS5uaWguZ292L3B1Ym1lZC8yNzMxNzc4ODwvdXJsPjwvcmVsYXRlZC11
cmxzPjwvdXJscz48Y3VzdG9tMj5QTUM0OTIxMDQxPC9jdXN0b20yPjxlbGVjdHJvbmljLXJlc291
cmNlLW51bT4xMC4xMzAyLzIwNDYtMzc1OC41Ni4yMDAwNjMxPC9lbGVjdHJvbmljLXJlc291cmNl
LW51bT48cmVtb3RlLWRhdGFiYXNlLXByb3ZpZGVyPk5MTTwvcmVtb3RlLWRhdGFiYXNlLXByb3Zp
ZGVyPjxsYW5ndWFnZT5lbmc8L2xhbmd1YWdlPjwvcmVjb3JkPjwvQ2l0ZT48L0VuZE5vdGU+
</w:fldData>
        </w:fldChar>
      </w:r>
      <w:r w:rsidR="00A04757" w:rsidRPr="00954357">
        <w:rPr>
          <w:rFonts w:ascii="Book Antiqua" w:hAnsi="Book Antiqua"/>
          <w:sz w:val="24"/>
          <w:szCs w:val="24"/>
          <w:lang w:val="en-US"/>
        </w:rPr>
        <w:instrText xml:space="preserve"> ADDIN EN.CITE.DATA </w:instrText>
      </w:r>
      <w:r w:rsidR="00A04757" w:rsidRPr="00954357">
        <w:rPr>
          <w:rFonts w:ascii="Book Antiqua" w:hAnsi="Book Antiqua"/>
          <w:sz w:val="24"/>
          <w:szCs w:val="24"/>
          <w:lang w:val="en-US"/>
        </w:rPr>
      </w:r>
      <w:r w:rsidR="00A04757" w:rsidRPr="00954357">
        <w:rPr>
          <w:rFonts w:ascii="Book Antiqua" w:hAnsi="Book Antiqua"/>
          <w:sz w:val="24"/>
          <w:szCs w:val="24"/>
          <w:lang w:val="en-US"/>
        </w:rPr>
        <w:fldChar w:fldCharType="end"/>
      </w:r>
      <w:r w:rsidR="00212A7E" w:rsidRPr="00954357">
        <w:rPr>
          <w:rFonts w:ascii="Book Antiqua" w:hAnsi="Book Antiqua"/>
          <w:sz w:val="24"/>
          <w:szCs w:val="24"/>
          <w:lang w:val="en-US"/>
        </w:rPr>
      </w:r>
      <w:r w:rsidR="00212A7E"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5]</w:t>
      </w:r>
      <w:r w:rsidR="00212A7E" w:rsidRPr="00954357">
        <w:rPr>
          <w:rFonts w:ascii="Book Antiqua" w:hAnsi="Book Antiqua"/>
          <w:sz w:val="24"/>
          <w:szCs w:val="24"/>
          <w:lang w:val="en-US"/>
        </w:rPr>
        <w:fldChar w:fldCharType="end"/>
      </w:r>
      <w:r w:rsidR="009057AE" w:rsidRPr="00954357">
        <w:rPr>
          <w:rFonts w:ascii="Book Antiqua" w:hAnsi="Book Antiqua"/>
          <w:sz w:val="24"/>
          <w:szCs w:val="24"/>
          <w:lang w:val="en-US"/>
        </w:rPr>
        <w:t xml:space="preserve"> with the aim of predicting the knee extension strength and post-operative function</w:t>
      </w:r>
      <w:r w:rsidRPr="00954357">
        <w:rPr>
          <w:rFonts w:ascii="Book Antiqua" w:hAnsi="Book Antiqua"/>
          <w:sz w:val="24"/>
          <w:szCs w:val="24"/>
          <w:lang w:val="en-US"/>
        </w:rPr>
        <w:t xml:space="preserve"> has</w:t>
      </w:r>
      <w:r w:rsidR="009057AE" w:rsidRPr="00954357">
        <w:rPr>
          <w:rFonts w:ascii="Book Antiqua" w:hAnsi="Book Antiqua"/>
          <w:sz w:val="24"/>
          <w:szCs w:val="24"/>
          <w:lang w:val="en-US"/>
        </w:rPr>
        <w:t xml:space="preserve"> also shown a </w:t>
      </w:r>
      <w:r w:rsidR="00874F91" w:rsidRPr="00954357">
        <w:rPr>
          <w:rFonts w:ascii="Book Antiqua" w:hAnsi="Book Antiqua"/>
          <w:sz w:val="24"/>
          <w:szCs w:val="24"/>
          <w:lang w:val="en-US"/>
        </w:rPr>
        <w:t>noticeable</w:t>
      </w:r>
      <w:r w:rsidR="009057AE" w:rsidRPr="00954357">
        <w:rPr>
          <w:rFonts w:ascii="Book Antiqua" w:hAnsi="Book Antiqua"/>
          <w:sz w:val="24"/>
          <w:szCs w:val="24"/>
          <w:lang w:val="en-US"/>
        </w:rPr>
        <w:t xml:space="preserve"> ceiling effect </w:t>
      </w:r>
      <w:r w:rsidR="00B33129" w:rsidRPr="00954357">
        <w:rPr>
          <w:rFonts w:ascii="Book Antiqua" w:hAnsi="Book Antiqua"/>
          <w:sz w:val="24"/>
          <w:szCs w:val="24"/>
          <w:lang w:val="en-US"/>
        </w:rPr>
        <w:t>in</w:t>
      </w:r>
      <w:r w:rsidR="009057AE" w:rsidRPr="00954357">
        <w:rPr>
          <w:rFonts w:ascii="Book Antiqua" w:hAnsi="Book Antiqua"/>
          <w:sz w:val="24"/>
          <w:szCs w:val="24"/>
          <w:lang w:val="en-US"/>
        </w:rPr>
        <w:t xml:space="preserve"> the MSTS questionnaire (22.2%, </w:t>
      </w:r>
      <w:r w:rsidR="009057AE" w:rsidRPr="00954357">
        <w:rPr>
          <w:rFonts w:ascii="Book Antiqua" w:hAnsi="Book Antiqua"/>
          <w:i/>
          <w:sz w:val="24"/>
          <w:szCs w:val="24"/>
          <w:lang w:val="en-US"/>
        </w:rPr>
        <w:t>n</w:t>
      </w:r>
      <w:r w:rsidR="00D55CF2" w:rsidRPr="00954357">
        <w:rPr>
          <w:rFonts w:ascii="Book Antiqua" w:hAnsi="Book Antiqua" w:hint="eastAsia"/>
          <w:sz w:val="24"/>
          <w:szCs w:val="24"/>
          <w:lang w:val="en-US" w:eastAsia="zh-CN"/>
        </w:rPr>
        <w:t xml:space="preserve"> </w:t>
      </w:r>
      <w:r w:rsidR="009057AE" w:rsidRPr="00954357">
        <w:rPr>
          <w:rFonts w:ascii="Book Antiqua" w:hAnsi="Book Antiqua"/>
          <w:sz w:val="24"/>
          <w:szCs w:val="24"/>
          <w:lang w:val="en-US"/>
        </w:rPr>
        <w:t>=</w:t>
      </w:r>
      <w:r w:rsidR="00D55CF2" w:rsidRPr="00954357">
        <w:rPr>
          <w:rFonts w:ascii="Book Antiqua" w:hAnsi="Book Antiqua" w:hint="eastAsia"/>
          <w:sz w:val="24"/>
          <w:szCs w:val="24"/>
          <w:lang w:val="en-US" w:eastAsia="zh-CN"/>
        </w:rPr>
        <w:t xml:space="preserve"> </w:t>
      </w:r>
      <w:r w:rsidR="009057AE" w:rsidRPr="00954357">
        <w:rPr>
          <w:rFonts w:ascii="Book Antiqua" w:hAnsi="Book Antiqua"/>
          <w:sz w:val="24"/>
          <w:szCs w:val="24"/>
          <w:lang w:val="en-US"/>
        </w:rPr>
        <w:t>18)</w:t>
      </w:r>
      <w:r w:rsidRPr="00954357">
        <w:rPr>
          <w:rFonts w:ascii="Book Antiqua" w:hAnsi="Book Antiqua"/>
          <w:sz w:val="24"/>
          <w:szCs w:val="24"/>
          <w:lang w:val="en-US"/>
        </w:rPr>
        <w:t>. These results question</w:t>
      </w:r>
      <w:r w:rsidR="00CB33BA" w:rsidRPr="00954357">
        <w:rPr>
          <w:rFonts w:ascii="Book Antiqua" w:hAnsi="Book Antiqua"/>
          <w:sz w:val="24"/>
          <w:szCs w:val="24"/>
          <w:lang w:val="en-US"/>
        </w:rPr>
        <w:t xml:space="preserve"> the role of the MSTS in evaluating function in all musculoskeletal tumor patients, </w:t>
      </w:r>
      <w:r w:rsidR="00F3667D" w:rsidRPr="00954357">
        <w:rPr>
          <w:rFonts w:ascii="Book Antiqua" w:hAnsi="Book Antiqua"/>
          <w:sz w:val="24"/>
          <w:szCs w:val="24"/>
          <w:lang w:val="en-US"/>
        </w:rPr>
        <w:t>as</w:t>
      </w:r>
      <w:r w:rsidR="00CB33BA" w:rsidRPr="00954357">
        <w:rPr>
          <w:rFonts w:ascii="Book Antiqua" w:hAnsi="Book Antiqua"/>
          <w:sz w:val="24"/>
          <w:szCs w:val="24"/>
          <w:lang w:val="en-US"/>
        </w:rPr>
        <w:t xml:space="preserve"> a ceiling effect results in </w:t>
      </w:r>
      <w:r w:rsidR="009057AE" w:rsidRPr="00954357">
        <w:rPr>
          <w:rFonts w:ascii="Book Antiqua" w:hAnsi="Book Antiqua"/>
          <w:sz w:val="24"/>
          <w:szCs w:val="24"/>
          <w:lang w:val="en-US"/>
        </w:rPr>
        <w:t>difficulties</w:t>
      </w:r>
      <w:r w:rsidR="00CB33BA" w:rsidRPr="00954357">
        <w:rPr>
          <w:rFonts w:ascii="Book Antiqua" w:hAnsi="Book Antiqua"/>
          <w:sz w:val="24"/>
          <w:szCs w:val="24"/>
          <w:lang w:val="en-US"/>
        </w:rPr>
        <w:t xml:space="preserve"> </w:t>
      </w:r>
      <w:r w:rsidR="00A43AFA" w:rsidRPr="00954357">
        <w:rPr>
          <w:rFonts w:ascii="Book Antiqua" w:hAnsi="Book Antiqua"/>
          <w:sz w:val="24"/>
          <w:szCs w:val="24"/>
          <w:lang w:val="en-US"/>
        </w:rPr>
        <w:t>distinguishing</w:t>
      </w:r>
      <w:r w:rsidR="009057AE" w:rsidRPr="00954357">
        <w:rPr>
          <w:rFonts w:ascii="Book Antiqua" w:hAnsi="Book Antiqua"/>
          <w:sz w:val="24"/>
          <w:szCs w:val="24"/>
          <w:lang w:val="en-US"/>
        </w:rPr>
        <w:t xml:space="preserve"> </w:t>
      </w:r>
      <w:r w:rsidR="00027C4D" w:rsidRPr="00954357">
        <w:rPr>
          <w:rFonts w:ascii="Book Antiqua" w:hAnsi="Book Antiqua"/>
          <w:sz w:val="24"/>
          <w:szCs w:val="24"/>
          <w:lang w:val="en-US"/>
        </w:rPr>
        <w:t xml:space="preserve">between </w:t>
      </w:r>
      <w:r w:rsidR="009057AE" w:rsidRPr="00954357">
        <w:rPr>
          <w:rFonts w:ascii="Book Antiqua" w:hAnsi="Book Antiqua"/>
          <w:sz w:val="24"/>
          <w:szCs w:val="24"/>
          <w:lang w:val="en-US"/>
        </w:rPr>
        <w:t>patients w</w:t>
      </w:r>
      <w:r w:rsidR="00F3667D" w:rsidRPr="00954357">
        <w:rPr>
          <w:rFonts w:ascii="Book Antiqua" w:hAnsi="Book Antiqua"/>
          <w:sz w:val="24"/>
          <w:szCs w:val="24"/>
          <w:lang w:val="en-US"/>
        </w:rPr>
        <w:t>ith</w:t>
      </w:r>
      <w:r w:rsidR="009057AE" w:rsidRPr="00954357">
        <w:rPr>
          <w:rFonts w:ascii="Book Antiqua" w:hAnsi="Book Antiqua"/>
          <w:sz w:val="24"/>
          <w:szCs w:val="24"/>
          <w:lang w:val="en-US"/>
        </w:rPr>
        <w:t xml:space="preserve"> superior function.</w:t>
      </w:r>
      <w:r w:rsidR="00CC417F" w:rsidRPr="00954357">
        <w:rPr>
          <w:rFonts w:ascii="Book Antiqua" w:hAnsi="Book Antiqua"/>
          <w:sz w:val="24"/>
          <w:szCs w:val="24"/>
          <w:lang w:val="en-US"/>
        </w:rPr>
        <w:t xml:space="preserve"> </w:t>
      </w:r>
      <w:r w:rsidR="00407F82" w:rsidRPr="00954357">
        <w:rPr>
          <w:rFonts w:ascii="Book Antiqua" w:hAnsi="Book Antiqua"/>
          <w:sz w:val="24"/>
          <w:szCs w:val="24"/>
          <w:lang w:val="en-US"/>
        </w:rPr>
        <w:t xml:space="preserve">Against this backdrop, it is </w:t>
      </w:r>
      <w:r w:rsidR="00CC417F" w:rsidRPr="00954357">
        <w:rPr>
          <w:rFonts w:ascii="Book Antiqua" w:hAnsi="Book Antiqua"/>
          <w:sz w:val="24"/>
          <w:szCs w:val="24"/>
          <w:lang w:val="en-US"/>
        </w:rPr>
        <w:t>important to consider the future</w:t>
      </w:r>
      <w:r w:rsidR="00B4508E" w:rsidRPr="00954357">
        <w:rPr>
          <w:rFonts w:ascii="Book Antiqua" w:hAnsi="Book Antiqua"/>
          <w:sz w:val="24"/>
          <w:szCs w:val="24"/>
          <w:lang w:val="en-US"/>
        </w:rPr>
        <w:t xml:space="preserve"> role</w:t>
      </w:r>
      <w:r w:rsidR="00980E90" w:rsidRPr="00954357">
        <w:rPr>
          <w:rFonts w:ascii="Book Antiqua" w:hAnsi="Book Antiqua"/>
          <w:sz w:val="24"/>
          <w:szCs w:val="24"/>
          <w:lang w:val="en-US"/>
        </w:rPr>
        <w:t xml:space="preserve"> of the MSTS. A possibility could be to further develop this questionnaire</w:t>
      </w:r>
      <w:r w:rsidR="00407F82" w:rsidRPr="00954357">
        <w:rPr>
          <w:rFonts w:ascii="Book Antiqua" w:hAnsi="Book Antiqua"/>
          <w:sz w:val="24"/>
          <w:szCs w:val="24"/>
          <w:lang w:val="en-US"/>
        </w:rPr>
        <w:t xml:space="preserve"> to make</w:t>
      </w:r>
      <w:r w:rsidR="00980E90" w:rsidRPr="00954357">
        <w:rPr>
          <w:rFonts w:ascii="Book Antiqua" w:hAnsi="Book Antiqua"/>
          <w:sz w:val="24"/>
          <w:szCs w:val="24"/>
          <w:lang w:val="en-US"/>
        </w:rPr>
        <w:t xml:space="preserve"> it more appropriate for </w:t>
      </w:r>
      <w:r w:rsidR="00E85AB0" w:rsidRPr="00954357">
        <w:rPr>
          <w:rFonts w:ascii="Book Antiqua" w:hAnsi="Book Antiqua"/>
          <w:sz w:val="24"/>
          <w:szCs w:val="24"/>
          <w:lang w:val="en-US"/>
        </w:rPr>
        <w:t>measuring physical function</w:t>
      </w:r>
      <w:r w:rsidR="00980E90" w:rsidRPr="00954357">
        <w:rPr>
          <w:rFonts w:ascii="Book Antiqua" w:hAnsi="Book Antiqua"/>
          <w:sz w:val="24"/>
          <w:szCs w:val="24"/>
          <w:lang w:val="en-US"/>
        </w:rPr>
        <w:t>, or perhaps abandon this instrument</w:t>
      </w:r>
      <w:r w:rsidR="00407F82" w:rsidRPr="00954357">
        <w:rPr>
          <w:rFonts w:ascii="Book Antiqua" w:hAnsi="Book Antiqua"/>
          <w:sz w:val="24"/>
          <w:szCs w:val="24"/>
          <w:lang w:val="en-US"/>
        </w:rPr>
        <w:t xml:space="preserve"> entirely</w:t>
      </w:r>
      <w:r w:rsidR="00980E90" w:rsidRPr="00954357">
        <w:rPr>
          <w:rFonts w:ascii="Book Antiqua" w:hAnsi="Book Antiqua"/>
          <w:sz w:val="24"/>
          <w:szCs w:val="24"/>
          <w:lang w:val="en-US"/>
        </w:rPr>
        <w:t xml:space="preserve"> and </w:t>
      </w:r>
      <w:r w:rsidR="00407F82" w:rsidRPr="00954357">
        <w:rPr>
          <w:rFonts w:ascii="Book Antiqua" w:hAnsi="Book Antiqua"/>
          <w:sz w:val="24"/>
          <w:szCs w:val="24"/>
          <w:lang w:val="en-US"/>
        </w:rPr>
        <w:t xml:space="preserve">instead </w:t>
      </w:r>
      <w:r w:rsidR="00980E90" w:rsidRPr="00954357">
        <w:rPr>
          <w:rFonts w:ascii="Book Antiqua" w:hAnsi="Book Antiqua"/>
          <w:sz w:val="24"/>
          <w:szCs w:val="24"/>
          <w:lang w:val="en-US"/>
        </w:rPr>
        <w:t xml:space="preserve">develop a new and more precise </w:t>
      </w:r>
      <w:r w:rsidR="00407F82" w:rsidRPr="00954357">
        <w:rPr>
          <w:rFonts w:ascii="Book Antiqua" w:hAnsi="Book Antiqua"/>
          <w:sz w:val="24"/>
          <w:szCs w:val="24"/>
          <w:lang w:val="en-US"/>
        </w:rPr>
        <w:t>one</w:t>
      </w:r>
      <w:r w:rsidR="00980E90" w:rsidRPr="00954357">
        <w:rPr>
          <w:rFonts w:ascii="Book Antiqua" w:hAnsi="Book Antiqua"/>
          <w:sz w:val="24"/>
          <w:szCs w:val="24"/>
          <w:lang w:val="en-US"/>
        </w:rPr>
        <w:t>.</w:t>
      </w:r>
    </w:p>
    <w:p w14:paraId="00430EC1" w14:textId="1A59A2FA" w:rsidR="00F308DB" w:rsidRPr="00954357" w:rsidRDefault="00743C92" w:rsidP="000C3A17">
      <w:pPr>
        <w:spacing w:after="0" w:line="360" w:lineRule="auto"/>
        <w:ind w:firstLineChars="100" w:firstLine="240"/>
        <w:jc w:val="both"/>
        <w:rPr>
          <w:rFonts w:ascii="Book Antiqua" w:hAnsi="Book Antiqua"/>
          <w:sz w:val="24"/>
          <w:szCs w:val="24"/>
          <w:lang w:val="en-US"/>
        </w:rPr>
      </w:pPr>
      <w:r w:rsidRPr="00954357">
        <w:rPr>
          <w:rFonts w:ascii="Book Antiqua" w:hAnsi="Book Antiqua"/>
          <w:sz w:val="24"/>
          <w:szCs w:val="24"/>
          <w:lang w:val="en-US"/>
        </w:rPr>
        <w:t>The</w:t>
      </w:r>
      <w:r w:rsidR="006E0C6B" w:rsidRPr="00954357">
        <w:rPr>
          <w:rFonts w:ascii="Book Antiqua" w:hAnsi="Book Antiqua"/>
          <w:sz w:val="24"/>
          <w:szCs w:val="24"/>
          <w:lang w:val="en-US"/>
        </w:rPr>
        <w:t xml:space="preserve"> current</w:t>
      </w:r>
      <w:r w:rsidRPr="00954357">
        <w:rPr>
          <w:rFonts w:ascii="Book Antiqua" w:hAnsi="Book Antiqua"/>
          <w:sz w:val="24"/>
          <w:szCs w:val="24"/>
          <w:lang w:val="en-US"/>
        </w:rPr>
        <w:t xml:space="preserve"> mainstay treatment </w:t>
      </w:r>
      <w:r w:rsidR="006E0C6B" w:rsidRPr="00954357">
        <w:rPr>
          <w:rFonts w:ascii="Book Antiqua" w:hAnsi="Book Antiqua"/>
          <w:sz w:val="24"/>
          <w:szCs w:val="24"/>
          <w:lang w:val="en-US"/>
        </w:rPr>
        <w:t>of musculoskeletal tumors in the extremities</w:t>
      </w:r>
      <w:r w:rsidR="00027C4D" w:rsidRPr="00954357">
        <w:rPr>
          <w:rFonts w:ascii="Book Antiqua" w:hAnsi="Book Antiqua"/>
          <w:sz w:val="24"/>
          <w:szCs w:val="24"/>
          <w:lang w:val="en-US"/>
        </w:rPr>
        <w:t xml:space="preserve"> directly</w:t>
      </w:r>
      <w:r w:rsidR="006A0B0D" w:rsidRPr="00954357">
        <w:rPr>
          <w:rFonts w:ascii="Book Antiqua" w:hAnsi="Book Antiqua"/>
          <w:sz w:val="24"/>
          <w:szCs w:val="24"/>
          <w:lang w:val="en-US"/>
        </w:rPr>
        <w:t xml:space="preserve"> influences the musculoskeletal system which </w:t>
      </w:r>
      <w:r w:rsidR="0084525A" w:rsidRPr="00954357">
        <w:rPr>
          <w:rFonts w:ascii="Book Antiqua" w:hAnsi="Book Antiqua"/>
          <w:sz w:val="24"/>
          <w:szCs w:val="24"/>
          <w:lang w:val="en-US"/>
        </w:rPr>
        <w:t>accentuate</w:t>
      </w:r>
      <w:r w:rsidR="00027C4D" w:rsidRPr="00954357">
        <w:rPr>
          <w:rFonts w:ascii="Book Antiqua" w:hAnsi="Book Antiqua"/>
          <w:sz w:val="24"/>
          <w:szCs w:val="24"/>
          <w:lang w:val="en-US"/>
        </w:rPr>
        <w:t>s</w:t>
      </w:r>
      <w:r w:rsidR="006A0B0D" w:rsidRPr="00954357">
        <w:rPr>
          <w:rFonts w:ascii="Book Antiqua" w:hAnsi="Book Antiqua"/>
          <w:sz w:val="24"/>
          <w:szCs w:val="24"/>
          <w:lang w:val="en-US"/>
        </w:rPr>
        <w:t xml:space="preserve"> the importance of an instrument that measures functional outcome precisely. </w:t>
      </w:r>
      <w:r w:rsidR="008716F1" w:rsidRPr="00954357">
        <w:rPr>
          <w:rFonts w:ascii="Book Antiqua" w:hAnsi="Book Antiqua"/>
          <w:sz w:val="24"/>
          <w:szCs w:val="24"/>
          <w:lang w:val="en-US"/>
        </w:rPr>
        <w:t>We found a poor correlation between the TUG and the lower extremity version of the MS</w:t>
      </w:r>
      <w:r w:rsidR="00D55CF2" w:rsidRPr="00954357">
        <w:rPr>
          <w:rFonts w:ascii="Book Antiqua" w:hAnsi="Book Antiqua"/>
          <w:sz w:val="24"/>
          <w:szCs w:val="24"/>
          <w:lang w:val="en-US"/>
        </w:rPr>
        <w:t xml:space="preserve">TS and the TESS. Marchese </w:t>
      </w:r>
      <w:r w:rsidR="00D55CF2" w:rsidRPr="00954357">
        <w:rPr>
          <w:rFonts w:ascii="Book Antiqua" w:hAnsi="Book Antiqua"/>
          <w:i/>
          <w:sz w:val="24"/>
          <w:szCs w:val="24"/>
          <w:lang w:val="en-US"/>
        </w:rPr>
        <w:t>et al</w:t>
      </w:r>
      <w:r w:rsidR="00212A7E"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CwgMjMsIDI0XTwvc3R5bGU+PC9EaXNwbGF5VGV4dD48cmVjb3JkPjxyZWMtbnVtYmVyPjY5
PC9yZWMtbnVtYmVyPjxmb3JlaWduLWtleXM+PGtleSBhcHA9IkVOIiBkYi1pZD0ieDVwenJlOTVk
eHQ5ZGplNXZ3Y3Z4cHNvcHo5cmRzcno5c3RmIiB0aW1lc3RhbXA9IjE1MDQxMDk3NzYiIGd1aWQ9
IjViZTgxMzdlLTUyMGYtNDU3My04ODIyLTQ1ODc0MjBlNDc1OCI+Njk8L2tleT48a2V5IGFwcD0i
RU5XZWIiIGRiLWlkPSIiPjA8L2tleT48L2ZvcmVpZ24ta2V5cz48cmVmLXR5cGUgbmFtZT0iSm91
cm5hbCBBcnRpY2xlIj4xNzwvcmVmLXR5cGU+PGNvbnRyaWJ1dG9ycz48YXV0aG9ycz48YXV0aG9y
Pk1hcmNoZXNlLCBWLiBHLjwvYXV0aG9yPjxhdXRob3I+UmFpLCBTLiBOLjwvYXV0aG9yPjxhdXRo
b3I+Q2FybHNvbiwgQy4gQS48L2F1dGhvcj48YXV0aG9yPkhpbmRzLCBQLiBTLjwvYXV0aG9yPjxh
dXRob3I+U3BlYXJpbmcsIEUuIE0uPC9hdXRob3I+PGF1dGhvcj5aaGFuZywgTC48L2F1dGhvcj48
YXV0aG9yPkNhbGxhd2F5LCBMLjwvYXV0aG9yPjxhdXRob3I+TmVlbCwgTS4gRC48L2F1dGhvcj48
YXV0aG9yPlJhbywgQi4gTi48L2F1dGhvcj48YXV0aG9yPkdpbnNiZXJnLCBKLiBQLjwvYXV0aG9y
PjwvYXV0aG9ycz48L2NvbnRyaWJ1dG9ycz48YXV0aC1hZGRyZXNzPkRlcGFydG1lbnQgb2YgRXBp
ZGVtaW9sb2d5IGFuZCBDYW5jZXIgQ29udHJvbCwgU3QuIEp1ZGUgQ2hpbGRyZW4mYXBvcztzIFJl
c2VhcmNoIEhvc3BpdGFsLCBNZW1waGlzLCBUZW5uZXNzZWUgMzgxMDUtMjc5NCwgVVNBLiB2Z29j
aGFAbWluZHNwcmluZy5jb208L2F1dGgtYWRkcmVzcz48dGl0bGVzPjx0aXRsZT5Bc3Nlc3Npbmcg
ZnVuY3Rpb25hbCBtb2JpbGl0eSBpbiBzdXJ2aXZvcnMgb2YgbG93ZXItZXh0cmVtaXR5IHNhcmNv
bWE6IHJlbGlhYmlsaXR5IGFuZCB2YWxpZGl0eSBvZiBhIG5ldyBhc3Nlc3NtZW50IHRvb2w8L3Rp
dGxlPjxzZWNvbmRhcnktdGl0bGU+UGVkaWF0ciBCbG9vZCBDYW5jZXI8L3NlY29uZGFyeS10aXRs
ZT48L3RpdGxlcz48cGVyaW9kaWNhbD48ZnVsbC10aXRsZT5QZWRpYXRyIEJsb29kIENhbmNlcjwv
ZnVsbC10aXRsZT48L3BlcmlvZGljYWw+PHBhZ2VzPjE4My05PC9wYWdlcz48dm9sdW1lPjQ5PC92
b2x1bWU+PG51bWJlcj4yPC9udW1iZXI+PGVkaXRpb24+MjAwNi8wNi8xNzwvZWRpdGlvbj48a2V5
d29yZHM+PGtleXdvcmQ+QW1wdXRhdGlvbjwva2V5d29yZD48a2V5d29yZD5Cb25lIE5lb3BsYXNt
cy9kcnVnIHRoZXJhcHkvcmFkaW90aGVyYXB5L3N1cmdlcnk8L2tleXdvcmQ+PGtleXdvcmQ+Q2Fu
ZXMvc3RhdGlzdGljcyAmYW1wOyBudW1lcmljYWwgZGF0YTwva2V5d29yZD48a2V5d29yZD5Db21i
aW5lZCBNb2RhbGl0eSBUaGVyYXB5PC9rZXl3b3JkPjxrZXl3b3JkPkNydXRjaGVzL3N0YXRpc3Rp
Y3MgJmFtcDsgbnVtZXJpY2FsIGRhdGE8L2tleXdvcmQ+PGtleXdvcmQ+RGVwZW5kZW50IEFtYnVs
YXRpb24vcHN5Y2hvbG9neS9zdGF0aXN0aWNzICZhbXA7IG51bWVyaWNhbCBkYXRhPC9rZXl3b3Jk
PjxrZXl3b3JkPkh1bWFuczwva2V5d29yZD48a2V5d29yZD5MZWcvcGh5c2lvcGF0aG9sb2d5Lypz
dXJnZXJ5PC9rZXl3b3JkPjxrZXl3b3JkPipNb2JpbGl0eSBMaW1pdGF0aW9uPC9rZXl3b3JkPjxr
ZXl3b3JkPk9ic2VydmVyIFZhcmlhdGlvbjwva2V5d29yZD48a2V5d29yZD5QYWluL2VwaWRlbWlv
bG9neS9ldGlvbG9neTwva2V5d29yZD48a2V5d29yZD5QZXJzb25hbCBTYXRpc2ZhY3Rpb248L2tl
eXdvcmQ+PGtleXdvcmQ+UGh5c2ljYWwgRW5kdXJhbmNlPC9rZXl3b3JkPjxrZXl3b3JkPlBoeXNp
Y2FsIEV4ZXJ0aW9uPC9rZXl3b3JkPjxrZXl3b3JkPlBvc3RvcGVyYXRpdmUgQ29tcGxpY2F0aW9u
cy8qZXBpZGVtaW9sb2d5L3BoeXNpb3BhdGhvbG9neS9wc3ljaG9sb2d5PC9rZXl3b3JkPjxrZXl3
b3JkPlJlcHJvZHVjaWJpbGl0eSBvZiBSZXN1bHRzPC9rZXl3b3JkPjxrZXl3b3JkPlJ1bm5pbmc8
L2tleXdvcmQ+PGtleXdvcmQ+U2FyY29tYS9kcnVnIHRoZXJhcHkvcmFkaW90aGVyYXB5LypzdXJn
ZXJ5PC9rZXl3b3JkPjxrZXl3b3JkPipTZXZlcml0eSBvZiBJbGxuZXNzIEluZGV4PC9rZXl3b3Jk
PjxrZXl3b3JkPlNvY2lhbCBBZGp1c3RtZW50PC9rZXl3b3JkPjxrZXl3b3JkPlNwb3J0czwva2V5
d29yZD48a2V5d29yZD5TdXJ2aXZvcnMvKnBzeWNob2xvZ3k8L2tleXdvcmQ+PGtleXdvcmQ+V2Fs
a2luZzwva2V5d29yZD48a2V5d29yZD5XaGVlbGNoYWlycy9zdGF0aXN0aWNzICZhbXA7IG51bWVy
aWNhbCBkYXRhPC9rZXl3b3JkPjwva2V5d29yZHM+PGRhdGVzPjx5ZWFyPjIwMDc8L3llYXI+PHB1
Yi1kYXRlcz48ZGF0ZT5BdWc8L2RhdGU+PC9wdWItZGF0ZXM+PC9kYXRlcz48cHViLWxvY2F0aW9u
PlVuaXRlZCBTdGF0ZXM8L3B1Yi1sb2NhdGlvbj48aXNibj4xNTQ1LTUwMDkgKFByaW50KSYjeEQ7
MTU0NS01MDA5IChMaW5raW5nKTwvaXNibj48YWNjZXNzaW9uLW51bT4xNjc3OTgwNzwvYWNjZXNz
aW9uLW51bT48dXJscz48cmVsYXRlZC11cmxzPjx1cmw+aHR0cHM6Ly93d3cubmNiaS5ubG0ubmlo
Lmdvdi9wdWJtZWQvMTY3Nzk4MDc8L3VybD48L3JlbGF0ZWQtdXJscz48L3VybHM+PGVsZWN0cm9u
aWMtcmVzb3VyY2UtbnVtPjEwLjEwMDIvcGJjLjIwOTMyPC9lbGVjdHJvbmljLXJlc291cmNlLW51
bT48YWNjZXNzLWRhdGU+QXVnPC9hY2Nlc3MtZGF0ZT48L3JlY29yZD48L0NpdGU+PENpdGU+PEF1
dGhvcj5NYXJjaGVzZTwvQXV0aG9yPjxZZWFyPjIwMDQ8L1llYXI+PFJlY051bT42NTwvUmVjTnVt
PjxyZWNvcmQ+PHJlYy1udW1iZXI+NjU8L3JlYy1udW1iZXI+PGZvcmVpZ24ta2V5cz48a2V5IGFw
cD0iRU4iIGRiLWlkPSJ4NXB6cmU5NWR4dDlkamU1dndjdnhwc29wejlyZHNyejlzdGYiIHRpbWVz
dGFtcD0iMTUwNDEwOTc2NiIgZ3VpZD0iNGY3YjA5OGUtM2NhOC00N2Y2LWFiMDktMTk3ZTlhMTZm
MzA5Ij42NTwva2V5PjxrZXkgYXBwPSJFTldlYiIgZGItaWQ9IiI+MDwva2V5PjwvZm9yZWlnbi1r
ZXlzPjxyZWYtdHlwZSBuYW1lPSJKb3VybmFsIEFydGljbGUiPjE3PC9yZWYtdHlwZT48Y29udHJp
YnV0b3JzPjxhdXRob3JzPjxhdXRob3I+TWFyY2hlc2UsIFYuIEcuPC9hdXRob3I+PGF1dGhvcj5P
Z2xlLCBTLjwvYXV0aG9yPjxhdXRob3I+V29tZXIsIFIuIEIuPC9hdXRob3I+PGF1dGhvcj5Eb3Jt
YW5zLCBKLjwvYXV0aG9yPjxhdXRob3I+R2luc2JlcmcsIEouIFAuPC9hdXRob3I+PC9hdXRob3Jz
PjwvY29udHJpYnV0b3JzPjxhdXRoLWFkZHJlc3M+RGVwYXJ0bWVudCBvZiBQaHlzaWNhbCBUaGVy
YXB5LCBUaGUgQ2hpbGRyZW4mYXBvcztzIEhvc3BpdGFsIG9mIFBoaWxhZGVscGhpYSwgUEEgMTkx
MDQtNDM5OSwgVVNBLjwvYXV0aC1hZGRyZXNzPjx0aXRsZXM+PHRpdGxlPkFuIGV4YW1pbmF0aW9u
IG9mIG91dGNvbWUgbWVhc3VyZXMgdG8gYXNzZXNzIGZ1bmN0aW9uYWwgbW9iaWxpdHkgaW4gY2hp
bGRob29kIHN1cnZpdm9ycyBvZiBvc3Rlb3NhcmNvbWE8L3RpdGxlPjxzZWNvbmRhcnktdGl0bGU+
UGVkaWF0ciBCbG9vZCBDYW5jZXI8L3NlY29uZGFyeS10aXRsZT48L3RpdGxlcz48cGVyaW9kaWNh
bD48ZnVsbC10aXRsZT5QZWRpYXRyIEJsb29kIENhbmNlcjwvZnVsbC10aXRsZT48L3BlcmlvZGlj
YWw+PHBhZ2VzPjQxLTU8L3BhZ2VzPjx2b2x1bWU+NDI8L3ZvbHVtZT48bnVtYmVyPjE8L251bWJl
cj48ZWRpdGlvbj4yMDA0LzAxLzMxPC9lZGl0aW9uPjxrZXl3b3Jkcz48a2V5d29yZD5BZG9sZXNj
ZW50PC9rZXl3b3JkPjxrZXl3b3JkPkFkdWx0PC9rZXl3b3JkPjxrZXl3b3JkPkJvbmUgTmVvcGxh
c21zLypwaHlzaW9wYXRob2xvZ3kvcHN5Y2hvbG9neTwva2V5d29yZD48a2V5d29yZD5DaGlsZDwv
a2V5d29yZD48a2V5d29yZD5DaGlsZCwgUHJlc2Nob29sPC9rZXl3b3JkPjxrZXl3b3JkPkZlbWFs
ZTwva2V5d29yZD48a2V5d29yZD5IZWFsdGggU3RhdHVzPC9rZXl3b3JkPjxrZXl3b3JkPkh1bWFu
czwva2V5d29yZD48a2V5d29yZD5NYWxlPC9rZXl3b3JkPjxrZXl3b3JkPk1vdG9yIEFjdGl2aXR5
L3BoeXNpb2xvZ3k8L2tleXdvcmQ+PGtleXdvcmQ+T3N0ZW9zYXJjb21hLypwaHlzaW9wYXRob2xv
Z3kvcHN5Y2hvbG9neTwva2V5d29yZD48a2V5d29yZD5PdXRjb21lIEFzc2Vzc21lbnQgKEhlYWx0
aCBDYXJlKS8qc3RhdGlzdGljcyAmYW1wOyBudW1lcmljYWwgZGF0YTwva2V5d29yZD48a2V5d29y
ZD5QaHlzaWNhbCBFeGVydGlvbjwva2V5d29yZD48a2V5d29yZD5Qcm9zcGVjdGl2ZSBTdHVkaWVz
PC9rZXl3b3JkPjxrZXl3b3JkPipRdWFsaXR5IG9mIExpZmU8L2tleXdvcmQ+PGtleXdvcmQ+KlN1
cnZpdm9yczwva2V5d29yZD48a2V5d29yZD4qV2Fsa2luZzwva2V5d29yZD48L2tleXdvcmRzPjxk
YXRlcz48eWVhcj4yMDA0PC95ZWFyPjxwdWItZGF0ZXM+PGRhdGU+SmFuPC9kYXRlPjwvcHViLWRh
dGVzPjwvZGF0ZXM+PHB1Yi1sb2NhdGlvbj5Vbmtub3duPC9wdWItbG9jYXRpb24+PHB1Ymxpc2hl
cj5XaWxleS1MaXNzLCBJbmM8L3B1Ymxpc2hlcj48aXNibj4xNTQ1LTUwMDkgKFByaW50KSYjeEQ7
MTU0NS01MDA5IChMaW5raW5nKTwvaXNibj48YWNjZXNzaW9uLW51bT4xNDc1Mjc5MzwvYWNjZXNz
aW9uLW51bT48dXJscz48cmVsYXRlZC11cmxzPjx1cmw+aHR0cHM6Ly93d3cubmNiaS5ubG0ubmlo
Lmdvdi9wdWJtZWQvMTQ3NTI3OTM8L3VybD48L3JlbGF0ZWQtdXJscz48L3VybHM+PGVsZWN0cm9u
aWMtcmVzb3VyY2UtbnVtPjEwLjEwMDIvcGJjLjEwNDYyPC9lbGVjdHJvbmljLXJlc291cmNlLW51
bT48YWNjZXNzLWRhdGU+SmFuPC9hY2Nlc3MtZGF0ZT48L3JlY29yZD48L0NpdGU+PENpdGU+PEF1
dGhvcj5NYXJjaGVzZTwvQXV0aG9yPjxZZWFyPjIwMDY8L1llYXI+PFJlY051bT43PC9SZWNOdW0+
PHJlY29yZD48cmVjLW51bWJlcj43PC9yZWMtbnVtYmVyPjxmb3JlaWduLWtleXM+PGtleSBhcHA9
IkVOIiBkYi1pZD0ieDVwenJlOTVkeHQ5ZGplNXZ3Y3Z4cHNvcHo5cmRzcno5c3RmIiB0aW1lc3Rh
bXA9IjE1MDQxMDk2MjEiIGd1aWQ9ImMzYmNiNjI3LTQzZDgtNDhjNy05ZmQzLWIxN2NjZGY0OThl
YSI+Nzwva2V5PjxrZXkgYXBwPSJFTldlYiIgZGItaWQ9IiI+MDwva2V5PjwvZm9yZWlnbi1rZXlz
PjxyZWYtdHlwZSBuYW1lPSJKb3VybmFsIEFydGljbGUiPjE3PC9yZWYtdHlwZT48Y29udHJpYnV0
b3JzPjxhdXRob3JzPjxhdXRob3I+TWFyY2hlc2UsIFYuIEcuPC9hdXRob3I+PGF1dGhvcj5TcGVh
cmluZywgRS48L2F1dGhvcj48YXV0aG9yPkNhbGxhd2F5LCBMLjwvYXV0aG9yPjxhdXRob3I+UmFp
LCBTLiBOLjwvYXV0aG9yPjxhdXRob3I+WmhhbmcsIEwuPC9hdXRob3I+PGF1dGhvcj5IaW5kcywg
UC4gUy48L2F1dGhvcj48YXV0aG9yPkNhcmxzb24sIEMuIEEuPC9hdXRob3I+PGF1dGhvcj5OZWVs
LCBNLiBELjwvYXV0aG9yPjxhdXRob3I+UmFvLCBCLiBOLjwvYXV0aG9yPjxhdXRob3I+R2luc2Jl
cmcsIEouPC9hdXRob3I+PC9hdXRob3JzPjwvY29udHJpYnV0b3JzPjxhdXRoLWFkZHJlc3M+RGVw
YXJ0bWVudCBvZiBFcGlkZW1pb2xvZ3kgYW5kIENhbmNlciBDb250cm9sLCBTdC4gSnVkZSZhcG9z
O3MgQ2hpbGRyZW4mYXBvcztzIFJlc2VhcmNoIEhvc3BpdGFsLCBNZW1waGlzLCBUZW5uZXNzZWUg
MzgxMDUtMjc5NCwgVVNBLiB2Z29jaGFAbWluZHNwcmluZy5jb208L2F1dGgtYWRkcmVzcz48dGl0
bGVzPjx0aXRsZT5SZWxhdGlvbnNoaXBzIGFtb25nIHJhbmdlIG9mIG1vdGlvbiwgZnVuY3Rpb25h
bCBtb2JpbGl0eSwgYW5kIHF1YWxpdHkgb2YgbGlmZSBpbiBjaGlsZHJlbiBhbmQgYWRvbGVzY2Vu
dHMgYWZ0ZXIgbGltYi1zcGFyaW5nIHN1cmdlcnkgZm9yIGxvd2VyLWV4dHJlbWl0eSBzYXJjb21h
PC90aXRsZT48c2Vjb25kYXJ5LXRpdGxlPlBlZGlhdHIgUGh5cyBUaGVyPC9zZWNvbmRhcnktdGl0
bGU+PC90aXRsZXM+PHBlcmlvZGljYWw+PGZ1bGwtdGl0bGU+UGVkaWF0ciBQaHlzIFRoZXI8L2Z1
bGwtdGl0bGU+PC9wZXJpb2RpY2FsPjxwYWdlcz4yMzgtNDQ8L3BhZ2VzPjx2b2x1bWU+MTg8L3Zv
bHVtZT48bnVtYmVyPjQ8L251bWJlcj48ZWRpdGlvbj4yMDA2LzExLzE3PC9lZGl0aW9uPjxrZXl3
b3Jkcz48a2V5d29yZD5BZG9sZXNjZW50PC9rZXl3b3JkPjxrZXl3b3JkPkFkdWx0PC9rZXl3b3Jk
PjxrZXl3b3JkPkNoaWxkPC9rZXl3b3JkPjxrZXl3b3JkPkZlbWFsZTwva2V5d29yZD48a2V5d29y
ZD5Gb2xsb3ctVXAgU3R1ZGllczwva2V5d29yZD48a2V5d29yZD5IaXAgSm9pbnQvcGh5c2lvcGF0
aG9sb2d5PC9rZXl3b3JkPjxrZXl3b3JkPkh1bWFuczwva2V5d29yZD48a2V5d29yZD5LbmVlIEpv
aW50L3BoeXNpb3BhdGhvbG9neTwva2V5d29yZD48a2V5d29yZD5MZWc8L2tleXdvcmQ+PGtleXdv
cmQ+KkxpbWIgU2FsdmFnZTwva2V5d29yZD48a2V5d29yZD5NYWxlPC9rZXl3b3JkPjxrZXl3b3Jk
PipRdWFsaXR5IG9mIExpZmU8L2tleXdvcmQ+PGtleXdvcmQ+UmFuZ2Ugb2YgTW90aW9uLCBBcnRp
Y3VsYXIvKnBoeXNpb2xvZ3k8L2tleXdvcmQ+PGtleXdvcmQ+U2FyY29tYS8qc3VyZ2VyeTwva2V5
d29yZD48a2V5d29yZD5Tb2Z0IFRpc3N1ZSBOZW9wbGFzbXMvKnN1cmdlcnk8L2tleXdvcmQ+PGtl
eXdvcmQ+VHJlYXRtZW50IE91dGNvbWU8L2tleXdvcmQ+PGtleXdvcmQ+V2Fsa2luZy8qcGh5c2lv
bG9neTwva2V5d29yZD48L2tleXdvcmRzPjxkYXRlcz48eWVhcj4yMDA2PC95ZWFyPjxwdWItZGF0
ZXM+PGRhdGU+V2ludGVyPC9kYXRlPjwvcHViLWRhdGVzPjwvZGF0ZXM+PHB1Yi1sb2NhdGlvbj5V
bml0ZWQgU3RhdGVzPC9wdWItbG9jYXRpb24+PGlzYm4+MDg5OC01NjY5IChQcmludCkmI3hEOzA4
OTgtNTY2OSAoTGlua2luZyk8L2lzYm4+PGFjY2Vzc2lvbi1udW0+MTcxMDg3OTY8L2FjY2Vzc2lv
bi1udW0+PHVybHM+PHJlbGF0ZWQtdXJscz48dXJsPmh0dHBzOi8vd3d3Lm5jYmkubmxtLm5paC5n
b3YvcHVibWVkLzE3MTA4Nzk2PC91cmw+PC9yZWxhdGVkLXVybHM+PC91cmxzPjxlbGVjdHJvbmlj
LXJlc291cmNlLW51bT4xMC4xMDk3LzAxLnBlcC4wMDAwMjMyNjIwLjQyNDA3LjlmPC9lbGVjdHJv
bmljLXJlc291cmNlLW51bT48YWNjZXNzLWRhdGU+V2ludGVyPC9hY2Nlc3MtZGF0ZT48L3JlY29y
ZD48L0NpdGU+PC9FbmROb3RlPn==
</w:fldData>
        </w:fldChar>
      </w:r>
      <w:r w:rsidR="00B2269C" w:rsidRPr="00954357">
        <w:rPr>
          <w:rFonts w:ascii="Book Antiqua" w:hAnsi="Book Antiqua"/>
          <w:sz w:val="24"/>
          <w:szCs w:val="24"/>
          <w:lang w:val="en-US"/>
        </w:rPr>
        <w:instrText xml:space="preserve"> ADDIN EN.CITE </w:instrText>
      </w:r>
      <w:r w:rsidR="00B2269C" w:rsidRPr="00954357">
        <w:rPr>
          <w:rFonts w:ascii="Book Antiqua" w:hAnsi="Book Antiqua"/>
          <w:sz w:val="24"/>
          <w:szCs w:val="24"/>
          <w:lang w:val="en-US"/>
        </w:rPr>
        <w:fldChar w:fldCharType="begin">
          <w:fldData xml:space="preserve">PEVuZE5vdGU+PENpdGU+PEF1dGhvcj5NYXJjaGVzZTwvQXV0aG9yPjxZZWFyPjIwMDc8L1llYXI+
PFJlY051bT42OTwvUmVjTnVtPjxEaXNwbGF5VGV4dD48c3R5bGUgZmFjZT0ic3VwZXJzY3JpcHQi
PlsxNCwgMjMsIDI0XTwvc3R5bGU+PC9EaXNwbGF5VGV4dD48cmVjb3JkPjxyZWMtbnVtYmVyPjY5
PC9yZWMtbnVtYmVyPjxmb3JlaWduLWtleXM+PGtleSBhcHA9IkVOIiBkYi1pZD0ieDVwenJlOTVk
eHQ5ZGplNXZ3Y3Z4cHNvcHo5cmRzcno5c3RmIiB0aW1lc3RhbXA9IjE1MDQxMDk3NzYiIGd1aWQ9
IjViZTgxMzdlLTUyMGYtNDU3My04ODIyLTQ1ODc0MjBlNDc1OCI+Njk8L2tleT48a2V5IGFwcD0i
RU5XZWIiIGRiLWlkPSIiPjA8L2tleT48L2ZvcmVpZ24ta2V5cz48cmVmLXR5cGUgbmFtZT0iSm91
cm5hbCBBcnRpY2xlIj4xNzwvcmVmLXR5cGU+PGNvbnRyaWJ1dG9ycz48YXV0aG9ycz48YXV0aG9y
Pk1hcmNoZXNlLCBWLiBHLjwvYXV0aG9yPjxhdXRob3I+UmFpLCBTLiBOLjwvYXV0aG9yPjxhdXRo
b3I+Q2FybHNvbiwgQy4gQS48L2F1dGhvcj48YXV0aG9yPkhpbmRzLCBQLiBTLjwvYXV0aG9yPjxh
dXRob3I+U3BlYXJpbmcsIEUuIE0uPC9hdXRob3I+PGF1dGhvcj5aaGFuZywgTC48L2F1dGhvcj48
YXV0aG9yPkNhbGxhd2F5LCBMLjwvYXV0aG9yPjxhdXRob3I+TmVlbCwgTS4gRC48L2F1dGhvcj48
YXV0aG9yPlJhbywgQi4gTi48L2F1dGhvcj48YXV0aG9yPkdpbnNiZXJnLCBKLiBQLjwvYXV0aG9y
PjwvYXV0aG9ycz48L2NvbnRyaWJ1dG9ycz48YXV0aC1hZGRyZXNzPkRlcGFydG1lbnQgb2YgRXBp
ZGVtaW9sb2d5IGFuZCBDYW5jZXIgQ29udHJvbCwgU3QuIEp1ZGUgQ2hpbGRyZW4mYXBvcztzIFJl
c2VhcmNoIEhvc3BpdGFsLCBNZW1waGlzLCBUZW5uZXNzZWUgMzgxMDUtMjc5NCwgVVNBLiB2Z29j
aGFAbWluZHNwcmluZy5jb208L2F1dGgtYWRkcmVzcz48dGl0bGVzPjx0aXRsZT5Bc3Nlc3Npbmcg
ZnVuY3Rpb25hbCBtb2JpbGl0eSBpbiBzdXJ2aXZvcnMgb2YgbG93ZXItZXh0cmVtaXR5IHNhcmNv
bWE6IHJlbGlhYmlsaXR5IGFuZCB2YWxpZGl0eSBvZiBhIG5ldyBhc3Nlc3NtZW50IHRvb2w8L3Rp
dGxlPjxzZWNvbmRhcnktdGl0bGU+UGVkaWF0ciBCbG9vZCBDYW5jZXI8L3NlY29uZGFyeS10aXRs
ZT48L3RpdGxlcz48cGVyaW9kaWNhbD48ZnVsbC10aXRsZT5QZWRpYXRyIEJsb29kIENhbmNlcjwv
ZnVsbC10aXRsZT48L3BlcmlvZGljYWw+PHBhZ2VzPjE4My05PC9wYWdlcz48dm9sdW1lPjQ5PC92
b2x1bWU+PG51bWJlcj4yPC9udW1iZXI+PGVkaXRpb24+MjAwNi8wNi8xNzwvZWRpdGlvbj48a2V5
d29yZHM+PGtleXdvcmQ+QW1wdXRhdGlvbjwva2V5d29yZD48a2V5d29yZD5Cb25lIE5lb3BsYXNt
cy9kcnVnIHRoZXJhcHkvcmFkaW90aGVyYXB5L3N1cmdlcnk8L2tleXdvcmQ+PGtleXdvcmQ+Q2Fu
ZXMvc3RhdGlzdGljcyAmYW1wOyBudW1lcmljYWwgZGF0YTwva2V5d29yZD48a2V5d29yZD5Db21i
aW5lZCBNb2RhbGl0eSBUaGVyYXB5PC9rZXl3b3JkPjxrZXl3b3JkPkNydXRjaGVzL3N0YXRpc3Rp
Y3MgJmFtcDsgbnVtZXJpY2FsIGRhdGE8L2tleXdvcmQ+PGtleXdvcmQ+RGVwZW5kZW50IEFtYnVs
YXRpb24vcHN5Y2hvbG9neS9zdGF0aXN0aWNzICZhbXA7IG51bWVyaWNhbCBkYXRhPC9rZXl3b3Jk
PjxrZXl3b3JkPkh1bWFuczwva2V5d29yZD48a2V5d29yZD5MZWcvcGh5c2lvcGF0aG9sb2d5Lypz
dXJnZXJ5PC9rZXl3b3JkPjxrZXl3b3JkPipNb2JpbGl0eSBMaW1pdGF0aW9uPC9rZXl3b3JkPjxr
ZXl3b3JkPk9ic2VydmVyIFZhcmlhdGlvbjwva2V5d29yZD48a2V5d29yZD5QYWluL2VwaWRlbWlv
bG9neS9ldGlvbG9neTwva2V5d29yZD48a2V5d29yZD5QZXJzb25hbCBTYXRpc2ZhY3Rpb248L2tl
eXdvcmQ+PGtleXdvcmQ+UGh5c2ljYWwgRW5kdXJhbmNlPC9rZXl3b3JkPjxrZXl3b3JkPlBoeXNp
Y2FsIEV4ZXJ0aW9uPC9rZXl3b3JkPjxrZXl3b3JkPlBvc3RvcGVyYXRpdmUgQ29tcGxpY2F0aW9u
cy8qZXBpZGVtaW9sb2d5L3BoeXNpb3BhdGhvbG9neS9wc3ljaG9sb2d5PC9rZXl3b3JkPjxrZXl3
b3JkPlJlcHJvZHVjaWJpbGl0eSBvZiBSZXN1bHRzPC9rZXl3b3JkPjxrZXl3b3JkPlJ1bm5pbmc8
L2tleXdvcmQ+PGtleXdvcmQ+U2FyY29tYS9kcnVnIHRoZXJhcHkvcmFkaW90aGVyYXB5LypzdXJn
ZXJ5PC9rZXl3b3JkPjxrZXl3b3JkPipTZXZlcml0eSBvZiBJbGxuZXNzIEluZGV4PC9rZXl3b3Jk
PjxrZXl3b3JkPlNvY2lhbCBBZGp1c3RtZW50PC9rZXl3b3JkPjxrZXl3b3JkPlNwb3J0czwva2V5
d29yZD48a2V5d29yZD5TdXJ2aXZvcnMvKnBzeWNob2xvZ3k8L2tleXdvcmQ+PGtleXdvcmQ+V2Fs
a2luZzwva2V5d29yZD48a2V5d29yZD5XaGVlbGNoYWlycy9zdGF0aXN0aWNzICZhbXA7IG51bWVy
aWNhbCBkYXRhPC9rZXl3b3JkPjwva2V5d29yZHM+PGRhdGVzPjx5ZWFyPjIwMDc8L3llYXI+PHB1
Yi1kYXRlcz48ZGF0ZT5BdWc8L2RhdGU+PC9wdWItZGF0ZXM+PC9kYXRlcz48cHViLWxvY2F0aW9u
PlVuaXRlZCBTdGF0ZXM8L3B1Yi1sb2NhdGlvbj48aXNibj4xNTQ1LTUwMDkgKFByaW50KSYjeEQ7
MTU0NS01MDA5IChMaW5raW5nKTwvaXNibj48YWNjZXNzaW9uLW51bT4xNjc3OTgwNzwvYWNjZXNz
aW9uLW51bT48dXJscz48cmVsYXRlZC11cmxzPjx1cmw+aHR0cHM6Ly93d3cubmNiaS5ubG0ubmlo
Lmdvdi9wdWJtZWQvMTY3Nzk4MDc8L3VybD48L3JlbGF0ZWQtdXJscz48L3VybHM+PGVsZWN0cm9u
aWMtcmVzb3VyY2UtbnVtPjEwLjEwMDIvcGJjLjIwOTMyPC9lbGVjdHJvbmljLXJlc291cmNlLW51
bT48YWNjZXNzLWRhdGU+QXVnPC9hY2Nlc3MtZGF0ZT48L3JlY29yZD48L0NpdGU+PENpdGU+PEF1
dGhvcj5NYXJjaGVzZTwvQXV0aG9yPjxZZWFyPjIwMDQ8L1llYXI+PFJlY051bT42NTwvUmVjTnVt
PjxyZWNvcmQ+PHJlYy1udW1iZXI+NjU8L3JlYy1udW1iZXI+PGZvcmVpZ24ta2V5cz48a2V5IGFw
cD0iRU4iIGRiLWlkPSJ4NXB6cmU5NWR4dDlkamU1dndjdnhwc29wejlyZHNyejlzdGYiIHRpbWVz
dGFtcD0iMTUwNDEwOTc2NiIgZ3VpZD0iNGY3YjA5OGUtM2NhOC00N2Y2LWFiMDktMTk3ZTlhMTZm
MzA5Ij42NTwva2V5PjxrZXkgYXBwPSJFTldlYiIgZGItaWQ9IiI+MDwva2V5PjwvZm9yZWlnbi1r
ZXlzPjxyZWYtdHlwZSBuYW1lPSJKb3VybmFsIEFydGljbGUiPjE3PC9yZWYtdHlwZT48Y29udHJp
YnV0b3JzPjxhdXRob3JzPjxhdXRob3I+TWFyY2hlc2UsIFYuIEcuPC9hdXRob3I+PGF1dGhvcj5P
Z2xlLCBTLjwvYXV0aG9yPjxhdXRob3I+V29tZXIsIFIuIEIuPC9hdXRob3I+PGF1dGhvcj5Eb3Jt
YW5zLCBKLjwvYXV0aG9yPjxhdXRob3I+R2luc2JlcmcsIEouIFAuPC9hdXRob3I+PC9hdXRob3Jz
PjwvY29udHJpYnV0b3JzPjxhdXRoLWFkZHJlc3M+RGVwYXJ0bWVudCBvZiBQaHlzaWNhbCBUaGVy
YXB5LCBUaGUgQ2hpbGRyZW4mYXBvcztzIEhvc3BpdGFsIG9mIFBoaWxhZGVscGhpYSwgUEEgMTkx
MDQtNDM5OSwgVVNBLjwvYXV0aC1hZGRyZXNzPjx0aXRsZXM+PHRpdGxlPkFuIGV4YW1pbmF0aW9u
IG9mIG91dGNvbWUgbWVhc3VyZXMgdG8gYXNzZXNzIGZ1bmN0aW9uYWwgbW9iaWxpdHkgaW4gY2hp
bGRob29kIHN1cnZpdm9ycyBvZiBvc3Rlb3NhcmNvbWE8L3RpdGxlPjxzZWNvbmRhcnktdGl0bGU+
UGVkaWF0ciBCbG9vZCBDYW5jZXI8L3NlY29uZGFyeS10aXRsZT48L3RpdGxlcz48cGVyaW9kaWNh
bD48ZnVsbC10aXRsZT5QZWRpYXRyIEJsb29kIENhbmNlcjwvZnVsbC10aXRsZT48L3BlcmlvZGlj
YWw+PHBhZ2VzPjQxLTU8L3BhZ2VzPjx2b2x1bWU+NDI8L3ZvbHVtZT48bnVtYmVyPjE8L251bWJl
cj48ZWRpdGlvbj4yMDA0LzAxLzMxPC9lZGl0aW9uPjxrZXl3b3Jkcz48a2V5d29yZD5BZG9sZXNj
ZW50PC9rZXl3b3JkPjxrZXl3b3JkPkFkdWx0PC9rZXl3b3JkPjxrZXl3b3JkPkJvbmUgTmVvcGxh
c21zLypwaHlzaW9wYXRob2xvZ3kvcHN5Y2hvbG9neTwva2V5d29yZD48a2V5d29yZD5DaGlsZDwv
a2V5d29yZD48a2V5d29yZD5DaGlsZCwgUHJlc2Nob29sPC9rZXl3b3JkPjxrZXl3b3JkPkZlbWFs
ZTwva2V5d29yZD48a2V5d29yZD5IZWFsdGggU3RhdHVzPC9rZXl3b3JkPjxrZXl3b3JkPkh1bWFu
czwva2V5d29yZD48a2V5d29yZD5NYWxlPC9rZXl3b3JkPjxrZXl3b3JkPk1vdG9yIEFjdGl2aXR5
L3BoeXNpb2xvZ3k8L2tleXdvcmQ+PGtleXdvcmQ+T3N0ZW9zYXJjb21hLypwaHlzaW9wYXRob2xv
Z3kvcHN5Y2hvbG9neTwva2V5d29yZD48a2V5d29yZD5PdXRjb21lIEFzc2Vzc21lbnQgKEhlYWx0
aCBDYXJlKS8qc3RhdGlzdGljcyAmYW1wOyBudW1lcmljYWwgZGF0YTwva2V5d29yZD48a2V5d29y
ZD5QaHlzaWNhbCBFeGVydGlvbjwva2V5d29yZD48a2V5d29yZD5Qcm9zcGVjdGl2ZSBTdHVkaWVz
PC9rZXl3b3JkPjxrZXl3b3JkPipRdWFsaXR5IG9mIExpZmU8L2tleXdvcmQ+PGtleXdvcmQ+KlN1
cnZpdm9yczwva2V5d29yZD48a2V5d29yZD4qV2Fsa2luZzwva2V5d29yZD48L2tleXdvcmRzPjxk
YXRlcz48eWVhcj4yMDA0PC95ZWFyPjxwdWItZGF0ZXM+PGRhdGU+SmFuPC9kYXRlPjwvcHViLWRh
dGVzPjwvZGF0ZXM+PHB1Yi1sb2NhdGlvbj5Vbmtub3duPC9wdWItbG9jYXRpb24+PHB1Ymxpc2hl
cj5XaWxleS1MaXNzLCBJbmM8L3B1Ymxpc2hlcj48aXNibj4xNTQ1LTUwMDkgKFByaW50KSYjeEQ7
MTU0NS01MDA5IChMaW5raW5nKTwvaXNibj48YWNjZXNzaW9uLW51bT4xNDc1Mjc5MzwvYWNjZXNz
aW9uLW51bT48dXJscz48cmVsYXRlZC11cmxzPjx1cmw+aHR0cHM6Ly93d3cubmNiaS5ubG0ubmlo
Lmdvdi9wdWJtZWQvMTQ3NTI3OTM8L3VybD48L3JlbGF0ZWQtdXJscz48L3VybHM+PGVsZWN0cm9u
aWMtcmVzb3VyY2UtbnVtPjEwLjEwMDIvcGJjLjEwNDYyPC9lbGVjdHJvbmljLXJlc291cmNlLW51
bT48YWNjZXNzLWRhdGU+SmFuPC9hY2Nlc3MtZGF0ZT48L3JlY29yZD48L0NpdGU+PENpdGU+PEF1
dGhvcj5NYXJjaGVzZTwvQXV0aG9yPjxZZWFyPjIwMDY8L1llYXI+PFJlY051bT43PC9SZWNOdW0+
PHJlY29yZD48cmVjLW51bWJlcj43PC9yZWMtbnVtYmVyPjxmb3JlaWduLWtleXM+PGtleSBhcHA9
IkVOIiBkYi1pZD0ieDVwenJlOTVkeHQ5ZGplNXZ3Y3Z4cHNvcHo5cmRzcno5c3RmIiB0aW1lc3Rh
bXA9IjE1MDQxMDk2MjEiIGd1aWQ9ImMzYmNiNjI3LTQzZDgtNDhjNy05ZmQzLWIxN2NjZGY0OThl
YSI+Nzwva2V5PjxrZXkgYXBwPSJFTldlYiIgZGItaWQ9IiI+MDwva2V5PjwvZm9yZWlnbi1rZXlz
PjxyZWYtdHlwZSBuYW1lPSJKb3VybmFsIEFydGljbGUiPjE3PC9yZWYtdHlwZT48Y29udHJpYnV0
b3JzPjxhdXRob3JzPjxhdXRob3I+TWFyY2hlc2UsIFYuIEcuPC9hdXRob3I+PGF1dGhvcj5TcGVh
cmluZywgRS48L2F1dGhvcj48YXV0aG9yPkNhbGxhd2F5LCBMLjwvYXV0aG9yPjxhdXRob3I+UmFp
LCBTLiBOLjwvYXV0aG9yPjxhdXRob3I+WmhhbmcsIEwuPC9hdXRob3I+PGF1dGhvcj5IaW5kcywg
UC4gUy48L2F1dGhvcj48YXV0aG9yPkNhcmxzb24sIEMuIEEuPC9hdXRob3I+PGF1dGhvcj5OZWVs
LCBNLiBELjwvYXV0aG9yPjxhdXRob3I+UmFvLCBCLiBOLjwvYXV0aG9yPjxhdXRob3I+R2luc2Jl
cmcsIEouPC9hdXRob3I+PC9hdXRob3JzPjwvY29udHJpYnV0b3JzPjxhdXRoLWFkZHJlc3M+RGVw
YXJ0bWVudCBvZiBFcGlkZW1pb2xvZ3kgYW5kIENhbmNlciBDb250cm9sLCBTdC4gSnVkZSZhcG9z
O3MgQ2hpbGRyZW4mYXBvcztzIFJlc2VhcmNoIEhvc3BpdGFsLCBNZW1waGlzLCBUZW5uZXNzZWUg
MzgxMDUtMjc5NCwgVVNBLiB2Z29jaGFAbWluZHNwcmluZy5jb208L2F1dGgtYWRkcmVzcz48dGl0
bGVzPjx0aXRsZT5SZWxhdGlvbnNoaXBzIGFtb25nIHJhbmdlIG9mIG1vdGlvbiwgZnVuY3Rpb25h
bCBtb2JpbGl0eSwgYW5kIHF1YWxpdHkgb2YgbGlmZSBpbiBjaGlsZHJlbiBhbmQgYWRvbGVzY2Vu
dHMgYWZ0ZXIgbGltYi1zcGFyaW5nIHN1cmdlcnkgZm9yIGxvd2VyLWV4dHJlbWl0eSBzYXJjb21h
PC90aXRsZT48c2Vjb25kYXJ5LXRpdGxlPlBlZGlhdHIgUGh5cyBUaGVyPC9zZWNvbmRhcnktdGl0
bGU+PC90aXRsZXM+PHBlcmlvZGljYWw+PGZ1bGwtdGl0bGU+UGVkaWF0ciBQaHlzIFRoZXI8L2Z1
bGwtdGl0bGU+PC9wZXJpb2RpY2FsPjxwYWdlcz4yMzgtNDQ8L3BhZ2VzPjx2b2x1bWU+MTg8L3Zv
bHVtZT48bnVtYmVyPjQ8L251bWJlcj48ZWRpdGlvbj4yMDA2LzExLzE3PC9lZGl0aW9uPjxrZXl3
b3Jkcz48a2V5d29yZD5BZG9sZXNjZW50PC9rZXl3b3JkPjxrZXl3b3JkPkFkdWx0PC9rZXl3b3Jk
PjxrZXl3b3JkPkNoaWxkPC9rZXl3b3JkPjxrZXl3b3JkPkZlbWFsZTwva2V5d29yZD48a2V5d29y
ZD5Gb2xsb3ctVXAgU3R1ZGllczwva2V5d29yZD48a2V5d29yZD5IaXAgSm9pbnQvcGh5c2lvcGF0
aG9sb2d5PC9rZXl3b3JkPjxrZXl3b3JkPkh1bWFuczwva2V5d29yZD48a2V5d29yZD5LbmVlIEpv
aW50L3BoeXNpb3BhdGhvbG9neTwva2V5d29yZD48a2V5d29yZD5MZWc8L2tleXdvcmQ+PGtleXdv
cmQ+KkxpbWIgU2FsdmFnZTwva2V5d29yZD48a2V5d29yZD5NYWxlPC9rZXl3b3JkPjxrZXl3b3Jk
PipRdWFsaXR5IG9mIExpZmU8L2tleXdvcmQ+PGtleXdvcmQ+UmFuZ2Ugb2YgTW90aW9uLCBBcnRp
Y3VsYXIvKnBoeXNpb2xvZ3k8L2tleXdvcmQ+PGtleXdvcmQ+U2FyY29tYS8qc3VyZ2VyeTwva2V5
d29yZD48a2V5d29yZD5Tb2Z0IFRpc3N1ZSBOZW9wbGFzbXMvKnN1cmdlcnk8L2tleXdvcmQ+PGtl
eXdvcmQ+VHJlYXRtZW50IE91dGNvbWU8L2tleXdvcmQ+PGtleXdvcmQ+V2Fsa2luZy8qcGh5c2lv
bG9neTwva2V5d29yZD48L2tleXdvcmRzPjxkYXRlcz48eWVhcj4yMDA2PC95ZWFyPjxwdWItZGF0
ZXM+PGRhdGU+V2ludGVyPC9kYXRlPjwvcHViLWRhdGVzPjwvZGF0ZXM+PHB1Yi1sb2NhdGlvbj5V
bml0ZWQgU3RhdGVzPC9wdWItbG9jYXRpb24+PGlzYm4+MDg5OC01NjY5IChQcmludCkmI3hEOzA4
OTgtNTY2OSAoTGlua2luZyk8L2lzYm4+PGFjY2Vzc2lvbi1udW0+MTcxMDg3OTY8L2FjY2Vzc2lv
bi1udW0+PHVybHM+PHJlbGF0ZWQtdXJscz48dXJsPmh0dHBzOi8vd3d3Lm5jYmkubmxtLm5paC5n
b3YvcHVibWVkLzE3MTA4Nzk2PC91cmw+PC9yZWxhdGVkLXVybHM+PC91cmxzPjxlbGVjdHJvbmlj
LXJlc291cmNlLW51bT4xMC4xMDk3LzAxLnBlcC4wMDAwMjMyNjIwLjQyNDA3LjlmPC9lbGVjdHJv
bmljLXJlc291cmNlLW51bT48YWNjZXNzLWRhdGU+V2ludGVyPC9hY2Nlc3MtZGF0ZT48L3JlY29y
ZD48L0NpdGU+PC9FbmROb3RlPn==
</w:fldData>
        </w:fldChar>
      </w:r>
      <w:r w:rsidR="00B2269C" w:rsidRPr="00954357">
        <w:rPr>
          <w:rFonts w:ascii="Book Antiqua" w:hAnsi="Book Antiqua"/>
          <w:sz w:val="24"/>
          <w:szCs w:val="24"/>
          <w:lang w:val="en-US"/>
        </w:rPr>
        <w:instrText xml:space="preserve"> ADDIN EN.CITE.DATA </w:instrText>
      </w:r>
      <w:r w:rsidR="00B2269C" w:rsidRPr="00954357">
        <w:rPr>
          <w:rFonts w:ascii="Book Antiqua" w:hAnsi="Book Antiqua"/>
          <w:sz w:val="24"/>
          <w:szCs w:val="24"/>
          <w:lang w:val="en-US"/>
        </w:rPr>
      </w:r>
      <w:r w:rsidR="00B2269C" w:rsidRPr="00954357">
        <w:rPr>
          <w:rFonts w:ascii="Book Antiqua" w:hAnsi="Book Antiqua"/>
          <w:sz w:val="24"/>
          <w:szCs w:val="24"/>
          <w:lang w:val="en-US"/>
        </w:rPr>
        <w:fldChar w:fldCharType="end"/>
      </w:r>
      <w:r w:rsidR="00212A7E" w:rsidRPr="00954357">
        <w:rPr>
          <w:rFonts w:ascii="Book Antiqua" w:hAnsi="Book Antiqua"/>
          <w:sz w:val="24"/>
          <w:szCs w:val="24"/>
          <w:lang w:val="en-US"/>
        </w:rPr>
      </w:r>
      <w:r w:rsidR="00212A7E" w:rsidRPr="00954357">
        <w:rPr>
          <w:rFonts w:ascii="Book Antiqua" w:hAnsi="Book Antiqua"/>
          <w:sz w:val="24"/>
          <w:szCs w:val="24"/>
          <w:lang w:val="en-US"/>
        </w:rPr>
        <w:fldChar w:fldCharType="separate"/>
      </w:r>
      <w:r w:rsidR="00385370" w:rsidRPr="00954357">
        <w:rPr>
          <w:rFonts w:ascii="Book Antiqua" w:hAnsi="Book Antiqua"/>
          <w:noProof/>
          <w:sz w:val="24"/>
          <w:szCs w:val="24"/>
          <w:vertAlign w:val="superscript"/>
          <w:lang w:val="en-US"/>
        </w:rPr>
        <w:t>[14,23,</w:t>
      </w:r>
      <w:r w:rsidR="00B2269C" w:rsidRPr="00954357">
        <w:rPr>
          <w:rFonts w:ascii="Book Antiqua" w:hAnsi="Book Antiqua"/>
          <w:noProof/>
          <w:sz w:val="24"/>
          <w:szCs w:val="24"/>
          <w:vertAlign w:val="superscript"/>
          <w:lang w:val="en-US"/>
        </w:rPr>
        <w:t>24]</w:t>
      </w:r>
      <w:r w:rsidR="00212A7E" w:rsidRPr="00954357">
        <w:rPr>
          <w:rFonts w:ascii="Book Antiqua" w:hAnsi="Book Antiqua"/>
          <w:sz w:val="24"/>
          <w:szCs w:val="24"/>
          <w:lang w:val="en-US"/>
        </w:rPr>
        <w:fldChar w:fldCharType="end"/>
      </w:r>
      <w:r w:rsidR="00212A7E" w:rsidRPr="00954357">
        <w:rPr>
          <w:rFonts w:ascii="Book Antiqua" w:hAnsi="Book Antiqua"/>
          <w:sz w:val="24"/>
          <w:szCs w:val="24"/>
          <w:lang w:val="en-US"/>
        </w:rPr>
        <w:t xml:space="preserve"> </w:t>
      </w:r>
      <w:r w:rsidR="00027C4D" w:rsidRPr="00954357">
        <w:rPr>
          <w:rFonts w:ascii="Book Antiqua" w:hAnsi="Book Antiqua"/>
          <w:sz w:val="24"/>
          <w:szCs w:val="24"/>
          <w:lang w:val="en-US"/>
        </w:rPr>
        <w:t>also</w:t>
      </w:r>
      <w:r w:rsidR="008716F1" w:rsidRPr="00954357">
        <w:rPr>
          <w:rFonts w:ascii="Book Antiqua" w:hAnsi="Book Antiqua"/>
          <w:sz w:val="24"/>
          <w:szCs w:val="24"/>
          <w:lang w:val="en-US"/>
        </w:rPr>
        <w:t xml:space="preserve"> found</w:t>
      </w:r>
      <w:r w:rsidR="00B51D81" w:rsidRPr="00954357">
        <w:rPr>
          <w:rFonts w:ascii="Book Antiqua" w:hAnsi="Book Antiqua"/>
          <w:sz w:val="24"/>
          <w:szCs w:val="24"/>
          <w:lang w:val="en-US"/>
        </w:rPr>
        <w:t xml:space="preserve"> </w:t>
      </w:r>
      <w:r w:rsidR="00FE50CF" w:rsidRPr="00954357">
        <w:rPr>
          <w:rFonts w:ascii="Book Antiqua" w:hAnsi="Book Antiqua"/>
          <w:sz w:val="24"/>
          <w:szCs w:val="24"/>
          <w:lang w:val="en-US"/>
        </w:rPr>
        <w:t>a</w:t>
      </w:r>
      <w:r w:rsidR="00B51D81" w:rsidRPr="00954357">
        <w:rPr>
          <w:rFonts w:ascii="Book Antiqua" w:hAnsi="Book Antiqua"/>
          <w:sz w:val="24"/>
          <w:szCs w:val="24"/>
          <w:lang w:val="en-US"/>
        </w:rPr>
        <w:t xml:space="preserve"> general</w:t>
      </w:r>
      <w:r w:rsidR="00D8297A" w:rsidRPr="00954357">
        <w:rPr>
          <w:rFonts w:ascii="Book Antiqua" w:hAnsi="Book Antiqua"/>
          <w:sz w:val="24"/>
          <w:szCs w:val="24"/>
          <w:lang w:val="en-US"/>
        </w:rPr>
        <w:t>ly</w:t>
      </w:r>
      <w:r w:rsidR="00B51D81" w:rsidRPr="00954357">
        <w:rPr>
          <w:rFonts w:ascii="Book Antiqua" w:hAnsi="Book Antiqua"/>
          <w:sz w:val="24"/>
          <w:szCs w:val="24"/>
          <w:lang w:val="en-US"/>
        </w:rPr>
        <w:t xml:space="preserve"> poor correlation between the TUG and the MSTS/TESS</w:t>
      </w:r>
      <w:r w:rsidR="00D8297A" w:rsidRPr="00954357">
        <w:rPr>
          <w:rFonts w:ascii="Book Antiqua" w:hAnsi="Book Antiqua"/>
          <w:sz w:val="24"/>
          <w:szCs w:val="24"/>
          <w:lang w:val="en-US"/>
        </w:rPr>
        <w:t xml:space="preserve"> in three studies</w:t>
      </w:r>
      <w:r w:rsidR="00027C4D" w:rsidRPr="00954357">
        <w:rPr>
          <w:rFonts w:ascii="Book Antiqua" w:hAnsi="Book Antiqua"/>
          <w:sz w:val="24"/>
          <w:szCs w:val="24"/>
          <w:lang w:val="en-US"/>
        </w:rPr>
        <w:t>,</w:t>
      </w:r>
      <w:r w:rsidR="00B51D81" w:rsidRPr="00954357">
        <w:rPr>
          <w:rFonts w:ascii="Book Antiqua" w:hAnsi="Book Antiqua"/>
          <w:sz w:val="24"/>
          <w:szCs w:val="24"/>
          <w:lang w:val="en-US"/>
        </w:rPr>
        <w:t xml:space="preserve"> </w:t>
      </w:r>
      <w:r w:rsidR="00027C4D" w:rsidRPr="00954357">
        <w:rPr>
          <w:rFonts w:ascii="Book Antiqua" w:hAnsi="Book Antiqua"/>
          <w:sz w:val="24"/>
          <w:szCs w:val="24"/>
          <w:lang w:val="en-US"/>
        </w:rPr>
        <w:t>w</w:t>
      </w:r>
      <w:r w:rsidR="00D55CF2" w:rsidRPr="00954357">
        <w:rPr>
          <w:rFonts w:ascii="Book Antiqua" w:hAnsi="Book Antiqua"/>
          <w:sz w:val="24"/>
          <w:szCs w:val="24"/>
          <w:lang w:val="en-US"/>
        </w:rPr>
        <w:t xml:space="preserve">hile Tanaka </w:t>
      </w:r>
      <w:r w:rsidR="00D55CF2" w:rsidRPr="00954357">
        <w:rPr>
          <w:rFonts w:ascii="Book Antiqua" w:hAnsi="Book Antiqua"/>
          <w:i/>
          <w:sz w:val="24"/>
          <w:szCs w:val="24"/>
          <w:lang w:val="en-US"/>
        </w:rPr>
        <w:t>et al</w:t>
      </w:r>
      <w:r w:rsidR="00212A7E" w:rsidRPr="00954357">
        <w:rPr>
          <w:rFonts w:ascii="Book Antiqua" w:hAnsi="Book Antiqua"/>
          <w:sz w:val="24"/>
          <w:szCs w:val="24"/>
          <w:lang w:val="en-US"/>
        </w:rPr>
        <w:fldChar w:fldCharType="begin">
          <w:fldData xml:space="preserve">PEVuZE5vdGU+PENpdGU+PEF1dGhvcj5UYW5ha2E8L0F1dGhvcj48WWVhcj4yMDE2PC9ZZWFyPjxS
ZWNOdW0+MTgxPC9SZWNOdW0+PERpc3BsYXlUZXh0PjxzdHlsZSBmYWNlPSJzdXBlcnNjcmlwdCI+
WzE1XTwvc3R5bGU+PC9EaXNwbGF5VGV4dD48cmVjb3JkPjxyZWMtbnVtYmVyPjE4MTwvcmVjLW51
bWJlcj48Zm9yZWlnbi1rZXlzPjxrZXkgYXBwPSJFTiIgZGItaWQ9Ing1cHpyZTk1ZHh0OWRqZTV2
d2N2eHBzb3B6OXJkc3J6OXN0ZiIgdGltZXN0YW1wPSIxNTA0MTA5OTg0IiBndWlkPSI3Mjc5YmYx
Yy0xZjA3LTQ4NTktODViOS0wY2ZlMWRjYzA3ZDAiPjE4MTwva2V5PjxrZXkgYXBwPSJFTldlYiIg
ZGItaWQ9IiI+MDwva2V5PjwvZm9yZWlnbi1rZXlzPjxyZWYtdHlwZSBuYW1lPSJKb3VybmFsIEFy
dGljbGUiPjE3PC9yZWYtdHlwZT48Y29udHJpYnV0b3JzPjxhdXRob3JzPjxhdXRob3I+VGFuYWth
LCBBLjwvYXV0aG9yPjxhdXRob3I+WW9zaGltdXJhLCBZLjwvYXV0aG9yPjxhdXRob3I+QW9raSwg
Sy48L2F1dGhvcj48YXV0aG9yPktpdG8sIE0uPC9hdXRob3I+PGF1dGhvcj5Pa2Ftb3RvLCBNLjwv
YXV0aG9yPjxhdXRob3I+U3V6dWtpLCBTLjwvYXV0aG9yPjxhdXRob3I+TW9tb3NlLCBULjwvYXV0
aG9yPjxhdXRob3I+S2F0bywgSC48L2F1dGhvcj48L2F1dGhvcnM+PC9jb250cmlidXRvcnM+PGF1
dGgtYWRkcmVzcz5EZXBhcnRtZW50IG9mIE9ydGhvcGFlZGljIFN1cmdlcnksIFNoaW5zaHUgVW5p
dmVyc2l0eSBTY2hvb2wgb2YgTWVkaWNpbmUsIDMtMS0xIEFzYWhpLCBNYXRzdW1vdG8sIE5hZ2Fu
byAzOTAtODYyMSwgSmFwYW4uJiN4RDtEZXBhcnRtZW50IG9mIFJlaGFiaWxpdGF0aW9uIE1lZGlj
aW5lLCBTaGluc2h1IFVuaXZlcnNpdHkgU2Nob29sIG9mIE1lZGljaW5lLCAzLTEtMSBBc2FoaSwg
TWF0c3Vtb3RvLCBOYWdhbm8sIDM5MC04NjIxLCBKYXBhbiB5eW9zaGltQHNoaW5zaHUtdS5hYy5q
cC48L2F1dGgtYWRkcmVzcz48dGl0bGVzPjx0aXRsZT5LbmVlIGV4dGVuc2lvbiBzdHJlbmd0aCBh
bmQgcG9zdC1vcGVyYXRpdmUgZnVuY3Rpb25hbCBwcmVkaWN0aW9uIGluIHF1YWRyaWNlcHMgcmVz
ZWN0aW9uIGZvciBzb2Z0LXRpc3N1ZSBzYXJjb21hIG9mIHRoZSB0aGlnaDwvdGl0bGU+PHNlY29u
ZGFyeS10aXRsZT5Cb25lIEpvaW50IFJlczwvc2Vjb25kYXJ5LXRpdGxlPjxhbHQtdGl0bGU+Qm9u
ZSAmYW1wOyBqb2ludCByZXNlYXJjaDwvYWx0LXRpdGxlPjwvdGl0bGVzPjxwZXJpb2RpY2FsPjxm
dWxsLXRpdGxlPkJvbmUgSm9pbnQgUmVzPC9mdWxsLXRpdGxlPjxhYmJyLTE+Qm9uZSAmYW1wOyBq
b2ludCByZXNlYXJjaDwvYWJici0xPjwvcGVyaW9kaWNhbD48YWx0LXBlcmlvZGljYWw+PGZ1bGwt
dGl0bGU+Qm9uZSBKb2ludCBSZXM8L2Z1bGwtdGl0bGU+PGFiYnItMT5Cb25lICZhbXA7IGpvaW50
IHJlc2VhcmNoPC9hYmJyLTE+PC9hbHQtcGVyaW9kaWNhbD48cGFnZXM+MjMyLTg8L3BhZ2VzPjx2
b2x1bWU+NTwvdm9sdW1lPjxudW1iZXI+NjwvbnVtYmVyPjxlZGl0aW9uPjIwMTYvMDYvMTk8L2Vk
aXRpb24+PGtleXdvcmRzPjxrZXl3b3JkPk11c2NsZSBzdHJlbmd0aDwva2V5d29yZD48a2V5d29y
ZD5Qb3N0LW9wZXJhdGl2ZSBmdW5jdGlvbjwva2V5d29yZD48a2V5d29yZD5QcmVkaWN0aW9uPC9r
ZXl3b3JkPjxrZXl3b3JkPlF1YWRyaWNlcHMgbXVzY2xlPC9rZXl3b3JkPjxrZXl3b3JkPlNvZnQt
dGlzc3VlIHNhcmNvbWE8L2tleXdvcmQ+PC9rZXl3b3Jkcz48ZGF0ZXM+PHllYXI+MjAxNjwveWVh
cj48cHViLWRhdGVzPjxkYXRlPkp1bjwvZGF0ZT48L3B1Yi1kYXRlcz48L2RhdGVzPjxpc2JuPjIw
NDYtMzc1OCAoUHJpbnQpJiN4RDsyMDQ2LTM3NTggKExpbmtpbmcpPC9pc2JuPjxhY2Nlc3Npb24t
bnVtPjI3MzE3Nzg4PC9hY2Nlc3Npb24tbnVtPjx1cmxzPjxyZWxhdGVkLXVybHM+PHVybD5odHRw
czovL3d3dy5uY2JpLm5sbS5uaWguZ292L3B1Ym1lZC8yNzMxNzc4ODwvdXJsPjwvcmVsYXRlZC11
cmxzPjwvdXJscz48Y3VzdG9tMj5QTUM0OTIxMDQxPC9jdXN0b20yPjxlbGVjdHJvbmljLXJlc291
cmNlLW51bT4xMC4xMzAyLzIwNDYtMzc1OC41Ni4yMDAwNjMxPC9lbGVjdHJvbmljLXJlc291cmNl
LW51bT48cmVtb3RlLWRhdGFiYXNlLXByb3ZpZGVyPk5MTTwvcmVtb3RlLWRhdGFiYXNlLXByb3Zp
ZGVyPjxsYW5ndWFnZT5lbmc8L2xhbmd1YWdlPjwvcmVjb3JkPjwvQ2l0ZT48L0VuZE5vdGU+
</w:fldData>
        </w:fldChar>
      </w:r>
      <w:r w:rsidR="00A04757" w:rsidRPr="00954357">
        <w:rPr>
          <w:rFonts w:ascii="Book Antiqua" w:hAnsi="Book Antiqua"/>
          <w:sz w:val="24"/>
          <w:szCs w:val="24"/>
          <w:lang w:val="en-US"/>
        </w:rPr>
        <w:instrText xml:space="preserve"> ADDIN EN.CITE </w:instrText>
      </w:r>
      <w:r w:rsidR="00A04757" w:rsidRPr="00954357">
        <w:rPr>
          <w:rFonts w:ascii="Book Antiqua" w:hAnsi="Book Antiqua"/>
          <w:sz w:val="24"/>
          <w:szCs w:val="24"/>
          <w:lang w:val="en-US"/>
        </w:rPr>
        <w:fldChar w:fldCharType="begin">
          <w:fldData xml:space="preserve">PEVuZE5vdGU+PENpdGU+PEF1dGhvcj5UYW5ha2E8L0F1dGhvcj48WWVhcj4yMDE2PC9ZZWFyPjxS
ZWNOdW0+MTgxPC9SZWNOdW0+PERpc3BsYXlUZXh0PjxzdHlsZSBmYWNlPSJzdXBlcnNjcmlwdCI+
WzE1XTwvc3R5bGU+PC9EaXNwbGF5VGV4dD48cmVjb3JkPjxyZWMtbnVtYmVyPjE4MTwvcmVjLW51
bWJlcj48Zm9yZWlnbi1rZXlzPjxrZXkgYXBwPSJFTiIgZGItaWQ9Ing1cHpyZTk1ZHh0OWRqZTV2
d2N2eHBzb3B6OXJkc3J6OXN0ZiIgdGltZXN0YW1wPSIxNTA0MTA5OTg0IiBndWlkPSI3Mjc5YmYx
Yy0xZjA3LTQ4NTktODViOS0wY2ZlMWRjYzA3ZDAiPjE4MTwva2V5PjxrZXkgYXBwPSJFTldlYiIg
ZGItaWQ9IiI+MDwva2V5PjwvZm9yZWlnbi1rZXlzPjxyZWYtdHlwZSBuYW1lPSJKb3VybmFsIEFy
dGljbGUiPjE3PC9yZWYtdHlwZT48Y29udHJpYnV0b3JzPjxhdXRob3JzPjxhdXRob3I+VGFuYWth
LCBBLjwvYXV0aG9yPjxhdXRob3I+WW9zaGltdXJhLCBZLjwvYXV0aG9yPjxhdXRob3I+QW9raSwg
Sy48L2F1dGhvcj48YXV0aG9yPktpdG8sIE0uPC9hdXRob3I+PGF1dGhvcj5Pa2Ftb3RvLCBNLjwv
YXV0aG9yPjxhdXRob3I+U3V6dWtpLCBTLjwvYXV0aG9yPjxhdXRob3I+TW9tb3NlLCBULjwvYXV0
aG9yPjxhdXRob3I+S2F0bywgSC48L2F1dGhvcj48L2F1dGhvcnM+PC9jb250cmlidXRvcnM+PGF1
dGgtYWRkcmVzcz5EZXBhcnRtZW50IG9mIE9ydGhvcGFlZGljIFN1cmdlcnksIFNoaW5zaHUgVW5p
dmVyc2l0eSBTY2hvb2wgb2YgTWVkaWNpbmUsIDMtMS0xIEFzYWhpLCBNYXRzdW1vdG8sIE5hZ2Fu
byAzOTAtODYyMSwgSmFwYW4uJiN4RDtEZXBhcnRtZW50IG9mIFJlaGFiaWxpdGF0aW9uIE1lZGlj
aW5lLCBTaGluc2h1IFVuaXZlcnNpdHkgU2Nob29sIG9mIE1lZGljaW5lLCAzLTEtMSBBc2FoaSwg
TWF0c3Vtb3RvLCBOYWdhbm8sIDM5MC04NjIxLCBKYXBhbiB5eW9zaGltQHNoaW5zaHUtdS5hYy5q
cC48L2F1dGgtYWRkcmVzcz48dGl0bGVzPjx0aXRsZT5LbmVlIGV4dGVuc2lvbiBzdHJlbmd0aCBh
bmQgcG9zdC1vcGVyYXRpdmUgZnVuY3Rpb25hbCBwcmVkaWN0aW9uIGluIHF1YWRyaWNlcHMgcmVz
ZWN0aW9uIGZvciBzb2Z0LXRpc3N1ZSBzYXJjb21hIG9mIHRoZSB0aGlnaDwvdGl0bGU+PHNlY29u
ZGFyeS10aXRsZT5Cb25lIEpvaW50IFJlczwvc2Vjb25kYXJ5LXRpdGxlPjxhbHQtdGl0bGU+Qm9u
ZSAmYW1wOyBqb2ludCByZXNlYXJjaDwvYWx0LXRpdGxlPjwvdGl0bGVzPjxwZXJpb2RpY2FsPjxm
dWxsLXRpdGxlPkJvbmUgSm9pbnQgUmVzPC9mdWxsLXRpdGxlPjxhYmJyLTE+Qm9uZSAmYW1wOyBq
b2ludCByZXNlYXJjaDwvYWJici0xPjwvcGVyaW9kaWNhbD48YWx0LXBlcmlvZGljYWw+PGZ1bGwt
dGl0bGU+Qm9uZSBKb2ludCBSZXM8L2Z1bGwtdGl0bGU+PGFiYnItMT5Cb25lICZhbXA7IGpvaW50
IHJlc2VhcmNoPC9hYmJyLTE+PC9hbHQtcGVyaW9kaWNhbD48cGFnZXM+MjMyLTg8L3BhZ2VzPjx2
b2x1bWU+NTwvdm9sdW1lPjxudW1iZXI+NjwvbnVtYmVyPjxlZGl0aW9uPjIwMTYvMDYvMTk8L2Vk
aXRpb24+PGtleXdvcmRzPjxrZXl3b3JkPk11c2NsZSBzdHJlbmd0aDwva2V5d29yZD48a2V5d29y
ZD5Qb3N0LW9wZXJhdGl2ZSBmdW5jdGlvbjwva2V5d29yZD48a2V5d29yZD5QcmVkaWN0aW9uPC9r
ZXl3b3JkPjxrZXl3b3JkPlF1YWRyaWNlcHMgbXVzY2xlPC9rZXl3b3JkPjxrZXl3b3JkPlNvZnQt
dGlzc3VlIHNhcmNvbWE8L2tleXdvcmQ+PC9rZXl3b3Jkcz48ZGF0ZXM+PHllYXI+MjAxNjwveWVh
cj48cHViLWRhdGVzPjxkYXRlPkp1bjwvZGF0ZT48L3B1Yi1kYXRlcz48L2RhdGVzPjxpc2JuPjIw
NDYtMzc1OCAoUHJpbnQpJiN4RDsyMDQ2LTM3NTggKExpbmtpbmcpPC9pc2JuPjxhY2Nlc3Npb24t
bnVtPjI3MzE3Nzg4PC9hY2Nlc3Npb24tbnVtPjx1cmxzPjxyZWxhdGVkLXVybHM+PHVybD5odHRw
czovL3d3dy5uY2JpLm5sbS5uaWguZ292L3B1Ym1lZC8yNzMxNzc4ODwvdXJsPjwvcmVsYXRlZC11
cmxzPjwvdXJscz48Y3VzdG9tMj5QTUM0OTIxMDQxPC9jdXN0b20yPjxlbGVjdHJvbmljLXJlc291
cmNlLW51bT4xMC4xMzAyLzIwNDYtMzc1OC41Ni4yMDAwNjMxPC9lbGVjdHJvbmljLXJlc291cmNl
LW51bT48cmVtb3RlLWRhdGFiYXNlLXByb3ZpZGVyPk5MTTwvcmVtb3RlLWRhdGFiYXNlLXByb3Zp
ZGVyPjxsYW5ndWFnZT5lbmc8L2xhbmd1YWdlPjwvcmVjb3JkPjwvQ2l0ZT48L0VuZE5vdGU+
</w:fldData>
        </w:fldChar>
      </w:r>
      <w:r w:rsidR="00A04757" w:rsidRPr="00954357">
        <w:rPr>
          <w:rFonts w:ascii="Book Antiqua" w:hAnsi="Book Antiqua"/>
          <w:sz w:val="24"/>
          <w:szCs w:val="24"/>
          <w:lang w:val="en-US"/>
        </w:rPr>
        <w:instrText xml:space="preserve"> ADDIN EN.CITE.DATA </w:instrText>
      </w:r>
      <w:r w:rsidR="00A04757" w:rsidRPr="00954357">
        <w:rPr>
          <w:rFonts w:ascii="Book Antiqua" w:hAnsi="Book Antiqua"/>
          <w:sz w:val="24"/>
          <w:szCs w:val="24"/>
          <w:lang w:val="en-US"/>
        </w:rPr>
      </w:r>
      <w:r w:rsidR="00A04757" w:rsidRPr="00954357">
        <w:rPr>
          <w:rFonts w:ascii="Book Antiqua" w:hAnsi="Book Antiqua"/>
          <w:sz w:val="24"/>
          <w:szCs w:val="24"/>
          <w:lang w:val="en-US"/>
        </w:rPr>
        <w:fldChar w:fldCharType="end"/>
      </w:r>
      <w:r w:rsidR="00212A7E" w:rsidRPr="00954357">
        <w:rPr>
          <w:rFonts w:ascii="Book Antiqua" w:hAnsi="Book Antiqua"/>
          <w:sz w:val="24"/>
          <w:szCs w:val="24"/>
          <w:lang w:val="en-US"/>
        </w:rPr>
      </w:r>
      <w:r w:rsidR="00212A7E"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5]</w:t>
      </w:r>
      <w:r w:rsidR="00212A7E" w:rsidRPr="00954357">
        <w:rPr>
          <w:rFonts w:ascii="Book Antiqua" w:hAnsi="Book Antiqua"/>
          <w:sz w:val="24"/>
          <w:szCs w:val="24"/>
          <w:lang w:val="en-US"/>
        </w:rPr>
        <w:fldChar w:fldCharType="end"/>
      </w:r>
      <w:r w:rsidR="00FE50CF" w:rsidRPr="00954357">
        <w:rPr>
          <w:rFonts w:ascii="Book Antiqua" w:hAnsi="Book Antiqua"/>
          <w:sz w:val="24"/>
          <w:szCs w:val="24"/>
          <w:lang w:val="en-US"/>
        </w:rPr>
        <w:t xml:space="preserve"> found a moderate to good correlation between the MSTS/TESS and the extension strength of the knee. This </w:t>
      </w:r>
      <w:r w:rsidR="00D8297A" w:rsidRPr="00954357">
        <w:rPr>
          <w:rFonts w:ascii="Book Antiqua" w:hAnsi="Book Antiqua"/>
          <w:sz w:val="24"/>
          <w:szCs w:val="24"/>
          <w:lang w:val="en-US"/>
        </w:rPr>
        <w:t>highlights</w:t>
      </w:r>
      <w:r w:rsidR="00EC5B41" w:rsidRPr="00954357">
        <w:rPr>
          <w:rFonts w:ascii="Book Antiqua" w:hAnsi="Book Antiqua"/>
          <w:sz w:val="24"/>
          <w:szCs w:val="24"/>
          <w:lang w:val="en-US"/>
        </w:rPr>
        <w:t xml:space="preserve"> </w:t>
      </w:r>
      <w:r w:rsidR="00027C4D" w:rsidRPr="00954357">
        <w:rPr>
          <w:rFonts w:ascii="Book Antiqua" w:hAnsi="Book Antiqua"/>
          <w:sz w:val="24"/>
          <w:szCs w:val="24"/>
          <w:lang w:val="en-US"/>
        </w:rPr>
        <w:t>the</w:t>
      </w:r>
      <w:r w:rsidR="00FE50CF" w:rsidRPr="00954357">
        <w:rPr>
          <w:rFonts w:ascii="Book Antiqua" w:hAnsi="Book Antiqua"/>
          <w:sz w:val="24"/>
          <w:szCs w:val="24"/>
          <w:lang w:val="en-US"/>
        </w:rPr>
        <w:t xml:space="preserve"> importance </w:t>
      </w:r>
      <w:r w:rsidR="00EC5B41" w:rsidRPr="00954357">
        <w:rPr>
          <w:rFonts w:ascii="Book Antiqua" w:hAnsi="Book Antiqua"/>
          <w:sz w:val="24"/>
          <w:szCs w:val="24"/>
          <w:lang w:val="en-US"/>
        </w:rPr>
        <w:t>of</w:t>
      </w:r>
      <w:r w:rsidR="00B4508E" w:rsidRPr="00954357">
        <w:rPr>
          <w:rFonts w:ascii="Book Antiqua" w:hAnsi="Book Antiqua"/>
          <w:sz w:val="24"/>
          <w:szCs w:val="24"/>
          <w:lang w:val="en-US"/>
        </w:rPr>
        <w:t xml:space="preserve"> choosing the correct instrument for measuring the desired concept of function</w:t>
      </w:r>
      <w:r w:rsidR="00FE50CF" w:rsidRPr="00954357">
        <w:rPr>
          <w:rFonts w:ascii="Book Antiqua" w:hAnsi="Book Antiqua"/>
          <w:sz w:val="24"/>
          <w:szCs w:val="24"/>
          <w:lang w:val="en-US"/>
        </w:rPr>
        <w:t>.</w:t>
      </w:r>
      <w:r w:rsidR="000A1A91" w:rsidRPr="00954357">
        <w:rPr>
          <w:rFonts w:ascii="Book Antiqua" w:hAnsi="Book Antiqua"/>
          <w:sz w:val="24"/>
          <w:szCs w:val="24"/>
          <w:lang w:val="en-US"/>
        </w:rPr>
        <w:t xml:space="preserve"> </w:t>
      </w:r>
      <w:r w:rsidR="002A763F" w:rsidRPr="00954357">
        <w:rPr>
          <w:rFonts w:ascii="Book Antiqua" w:hAnsi="Book Antiqua"/>
          <w:sz w:val="24"/>
          <w:szCs w:val="24"/>
          <w:lang w:val="en-US"/>
        </w:rPr>
        <w:t>T</w:t>
      </w:r>
      <w:r w:rsidR="000A1A91" w:rsidRPr="00954357">
        <w:rPr>
          <w:rFonts w:ascii="Book Antiqua" w:hAnsi="Book Antiqua"/>
          <w:sz w:val="24"/>
          <w:szCs w:val="24"/>
          <w:lang w:val="en-US"/>
        </w:rPr>
        <w:t xml:space="preserve">he </w:t>
      </w:r>
      <w:r w:rsidR="00D8297A" w:rsidRPr="00954357">
        <w:rPr>
          <w:rFonts w:ascii="Book Antiqua" w:hAnsi="Book Antiqua"/>
          <w:sz w:val="24"/>
          <w:szCs w:val="24"/>
          <w:lang w:val="en-US"/>
        </w:rPr>
        <w:t xml:space="preserve">purpose of the </w:t>
      </w:r>
      <w:r w:rsidR="000A1A91" w:rsidRPr="00954357">
        <w:rPr>
          <w:rFonts w:ascii="Book Antiqua" w:hAnsi="Book Antiqua"/>
          <w:sz w:val="24"/>
          <w:szCs w:val="24"/>
          <w:lang w:val="en-US"/>
        </w:rPr>
        <w:t>TUG</w:t>
      </w:r>
      <w:r w:rsidR="00D8297A" w:rsidRPr="00954357">
        <w:rPr>
          <w:rFonts w:ascii="Book Antiqua" w:hAnsi="Book Antiqua"/>
          <w:sz w:val="24"/>
          <w:szCs w:val="24"/>
          <w:lang w:val="en-US"/>
        </w:rPr>
        <w:t xml:space="preserve"> is</w:t>
      </w:r>
      <w:r w:rsidR="000A1A91" w:rsidRPr="00954357">
        <w:rPr>
          <w:rFonts w:ascii="Book Antiqua" w:hAnsi="Book Antiqua"/>
          <w:sz w:val="24"/>
          <w:szCs w:val="24"/>
          <w:lang w:val="en-US"/>
        </w:rPr>
        <w:t xml:space="preserve"> to measure the balance and mobility skills </w:t>
      </w:r>
      <w:r w:rsidR="0067618A" w:rsidRPr="00954357">
        <w:rPr>
          <w:rFonts w:ascii="Book Antiqua" w:hAnsi="Book Antiqua"/>
          <w:sz w:val="24"/>
          <w:szCs w:val="24"/>
          <w:lang w:val="en-US"/>
        </w:rPr>
        <w:t>needed for</w:t>
      </w:r>
      <w:r w:rsidR="00D55CF2" w:rsidRPr="00954357">
        <w:rPr>
          <w:rFonts w:ascii="Book Antiqua" w:hAnsi="Book Antiqua"/>
          <w:sz w:val="24"/>
          <w:szCs w:val="24"/>
          <w:lang w:val="en-US"/>
        </w:rPr>
        <w:t xml:space="preserve"> daily living</w:t>
      </w:r>
      <w:r w:rsidR="00FE4CC6"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FE4CC6" w:rsidRPr="00954357">
        <w:rPr>
          <w:rFonts w:ascii="Book Antiqua" w:hAnsi="Book Antiqua"/>
          <w:sz w:val="24"/>
          <w:szCs w:val="24"/>
          <w:lang w:val="en-US"/>
        </w:rPr>
        <w:instrText xml:space="preserve"> ADDIN EN.CITE </w:instrText>
      </w:r>
      <w:r w:rsidR="00FE4CC6" w:rsidRPr="00954357">
        <w:rPr>
          <w:rFonts w:ascii="Book Antiqua" w:hAnsi="Book Antiqua"/>
          <w:sz w:val="24"/>
          <w:szCs w:val="24"/>
          <w:lang w:val="en-US"/>
        </w:rPr>
        <w:fldChar w:fldCharType="begin">
          <w:fldData xml:space="preserve">PEVuZE5vdGU+PENpdGU+PEF1dGhvcj5TY2hvcHBlbjwvQXV0aG9yPjxZZWFyPjE5OTk8L1llYXI+
PFJlY051bT4xNDE8L1JlY051bT48RGlzcGxheVRleHQ+PHN0eWxlIGZhY2U9InN1cGVyc2NyaXB0
Ij5bMTNdPC9zdHlsZT48L0Rpc3BsYXlUZXh0PjxyZWNvcmQ+PHJlYy1udW1iZXI+MTQxPC9yZWMt
bnVtYmVyPjxmb3JlaWduLWtleXM+PGtleSBhcHA9IkVOIiBkYi1pZD0ieDVwenJlOTVkeHQ5ZGpl
NXZ3Y3Z4cHNvcHo5cmRzcno5c3RmIiB0aW1lc3RhbXA9IjE1MDQxMDk4OTYiIGd1aWQ9IjE4YTI5
N2Y1LWUwZGMtNDQyOS1iNjVmLWM2YWI4OTBjYzA2MCI+MTQxPC9rZXk+PGtleSBhcHA9IkVOV2Vi
IiBkYi1pZD0iIj4wPC9rZXk+PC9mb3JlaWduLWtleXM+PHJlZi10eXBlIG5hbWU9IkpvdXJuYWwg
QXJ0aWNsZSI+MTc8L3JlZi10eXBlPjxjb250cmlidXRvcnM+PGF1dGhvcnM+PGF1dGhvcj5TY2hv
cHBlbiwgVC48L2F1dGhvcj48YXV0aG9yPkJvb25zdHJhLCBBLjwvYXV0aG9yPjxhdXRob3I+R3Jv
b3Rob2ZmLCBKLiBXLjwvYXV0aG9yPjxhdXRob3I+ZGUgVnJpZXMsIEouPC9hdXRob3I+PGF1dGhv
cj5Hb2VrZW4sIEwuIE4uPC9hdXRob3I+PGF1dGhvcj5FaXNtYSwgVy4gSC48L2F1dGhvcj48L2F1
dGhvcnM+PC9jb250cmlidXRvcnM+PGF1dGgtYWRkcmVzcz5EZXBhcnRtZW50IG9mIFJlaGFiaWxp
dGF0aW9uLCBVbml2ZXJzaXR5IEhvc3BpdGFsIEdyb25pbmdlbiwgVGhlIE5ldGhlcmxhbmRzLjwv
YXV0aC1hZGRyZXNzPjx0aXRsZXM+PHRpdGxlPlRoZSBUaW1lZCAmcXVvdDt1cCBhbmQgZ28mcXVv
dDsgdGVzdDogcmVsaWFiaWxpdHkgYW5kIHZhbGlkaXR5IGluIHBlcnNvbnMgd2l0aCB1bmlsYXRl
cmFsIGxvd2VyIGxpbWIgYW1wdXRhdGlvbjwvdGl0bGU+PHNlY29uZGFyeS10aXRsZT5BcmNoIFBo
eXMgTWVkIFJlaGFiaWw8L3NlY29uZGFyeS10aXRsZT48YWx0LXRpdGxlPkFyY2ggUGh5cyBNZWQg
UmVoYWI8L2FsdC10aXRsZT48L3RpdGxlcz48cGVyaW9kaWNhbD48ZnVsbC10aXRsZT5BcmNoIFBo
eXMgTWVkIFJlaGFiaWw8L2Z1bGwtdGl0bGU+PC9wZXJpb2RpY2FsPjxhbHQtcGVyaW9kaWNhbD48
ZnVsbC10aXRsZT5BcmNoaXZlcyBvZiBQaHlzaWNhbCBNZWRpY2luZSBhbmQgUmVoYWJpbGl0YXRp
b248L2Z1bGwtdGl0bGU+PGFiYnItMT5BcmNoIFBoeXMgTWVkIFJlaGFiPC9hYmJyLTE+PC9hbHQt
cGVyaW9kaWNhbD48cGFnZXM+ODI1LTg8L3BhZ2VzPjx2b2x1bWU+ODA8L3ZvbHVtZT48bnVtYmVy
Pjc8L251bWJlcj48ZWRpdGlvbj4xOTk5LzA3LzIyPC9lZGl0aW9uPjxzZWN0aW9uPjgyNTwvc2Vj
dGlvbj48a2V5d29yZHM+PGtleXdvcmQ+KkFjdGl2aXRpZXMgb2YgRGFpbHkgTGl2aW5nPC9rZXl3
b3JkPjxrZXl3b3JkPkFnZWQ8L2tleXdvcmQ+PGtleXdvcmQ+QWdlZCwgODAgYW5kIG92ZXI8L2tl
eXdvcmQ+PGtleXdvcmQ+QW1wdXRhdGlvbi8qcmVoYWJpbGl0YXRpb248L2tleXdvcmQ+PGtleXdv
cmQ+RmVtYWxlPC9rZXl3b3JkPjxrZXl3b3JkPipHZXJpYXRyaWMgQXNzZXNzbWVudDwva2V5d29y
ZD48a2V5d29yZD5IdW1hbnM8L2tleXdvcmQ+PGtleXdvcmQ+TGVnLypzdXJnZXJ5PC9rZXl3b3Jk
PjxrZXl3b3JkPk1hbGU8L2tleXdvcmQ+PGtleXdvcmQ+TWlkZGxlIEFnZWQ8L2tleXdvcmQ+PGtl
eXdvcmQ+T2JzZXJ2ZXIgVmFyaWF0aW9uPC9rZXl3b3JkPjxrZXl3b3JkPlBlcmlwaGVyYWwgVmFz
Y3VsYXIgRGlzZWFzZXMvcGh5c2lvcGF0aG9sb2d5LypzdXJnZXJ5PC9rZXl3b3JkPjxrZXl3b3Jk
PlBvc3R1cmU8L2tleXdvcmQ+PGtleXdvcmQ+UmVwcm9kdWNpYmlsaXR5IG9mIFJlc3VsdHM8L2tl
eXdvcmQ+PGtleXdvcmQ+U2Vuc2l0aXZpdHkgYW5kIFNwZWNpZmljaXR5PC9rZXl3b3JkPjxrZXl3
b3JkPlNpY2tuZXNzIEltcGFjdCBQcm9maWxlPC9rZXl3b3JkPjxrZXl3b3JkPlRpbWUgRmFjdG9y
czwva2V5d29yZD48a2V5d29yZD5XYWxraW5nPC9rZXl3b3JkPjwva2V5d29yZHM+PGRhdGVzPjx5
ZWFyPjE5OTk8L3llYXI+PHB1Yi1kYXRlcz48ZGF0ZT5KdWw8L2RhdGU+PC9wdWItZGF0ZXM+PC9k
YXRlcz48cHViLWxvY2F0aW9uPlVOSVRFRCBTVEFURVM8L3B1Yi1sb2NhdGlvbj48aXNibj4wMDAz
LTk5OTMgKFByaW50KSYjeEQ7MDAwMy05OTkzIChMaW5raW5nKTwvaXNibj48YWNjZXNzaW9uLW51
bT4xMDQxNDc2OTwvYWNjZXNzaW9uLW51bT48dXJscz48cmVsYXRlZC11cmxzPjx1cmw+aHR0cHM6
Ly93d3cubmNiaS5ubG0ubmloLmdvdi9wdWJtZWQvMTA0MTQ3Njk8L3VybD48L3JlbGF0ZWQtdXJs
cz48L3VybHM+PGVsZWN0cm9uaWMtcmVzb3VyY2UtbnVtPjEwLjEwMTYvczAwMDMtOTk5Myg5OSk5
MDIzNC00PC9lbGVjdHJvbmljLXJlc291cmNlLW51bT48bGFuZ3VhZ2U+RW5nbGlzaDwvbGFuZ3Vh
Z2U+PGFjY2Vzcy1kYXRlPkp1bDwvYWNjZXNzLWRhdGU+PC9yZWNvcmQ+PC9DaXRlPjwvRW5kTm90
ZT4A
</w:fldData>
        </w:fldChar>
      </w:r>
      <w:r w:rsidR="00FE4CC6" w:rsidRPr="00954357">
        <w:rPr>
          <w:rFonts w:ascii="Book Antiqua" w:hAnsi="Book Antiqua"/>
          <w:sz w:val="24"/>
          <w:szCs w:val="24"/>
          <w:lang w:val="en-US"/>
        </w:rPr>
        <w:instrText xml:space="preserve"> ADDIN EN.CITE.DATA </w:instrText>
      </w:r>
      <w:r w:rsidR="00FE4CC6" w:rsidRPr="00954357">
        <w:rPr>
          <w:rFonts w:ascii="Book Antiqua" w:hAnsi="Book Antiqua"/>
          <w:sz w:val="24"/>
          <w:szCs w:val="24"/>
          <w:lang w:val="en-US"/>
        </w:rPr>
      </w:r>
      <w:r w:rsidR="00FE4CC6" w:rsidRPr="00954357">
        <w:rPr>
          <w:rFonts w:ascii="Book Antiqua" w:hAnsi="Book Antiqua"/>
          <w:sz w:val="24"/>
          <w:szCs w:val="24"/>
          <w:lang w:val="en-US"/>
        </w:rPr>
        <w:fldChar w:fldCharType="end"/>
      </w:r>
      <w:r w:rsidR="00FE4CC6" w:rsidRPr="00954357">
        <w:rPr>
          <w:rFonts w:ascii="Book Antiqua" w:hAnsi="Book Antiqua"/>
          <w:sz w:val="24"/>
          <w:szCs w:val="24"/>
          <w:lang w:val="en-US"/>
        </w:rPr>
      </w:r>
      <w:r w:rsidR="00FE4CC6" w:rsidRPr="00954357">
        <w:rPr>
          <w:rFonts w:ascii="Book Antiqua" w:hAnsi="Book Antiqua"/>
          <w:sz w:val="24"/>
          <w:szCs w:val="24"/>
          <w:lang w:val="en-US"/>
        </w:rPr>
        <w:fldChar w:fldCharType="separate"/>
      </w:r>
      <w:r w:rsidR="00FE4CC6" w:rsidRPr="00954357">
        <w:rPr>
          <w:rFonts w:ascii="Book Antiqua" w:hAnsi="Book Antiqua"/>
          <w:noProof/>
          <w:sz w:val="24"/>
          <w:szCs w:val="24"/>
          <w:vertAlign w:val="superscript"/>
          <w:lang w:val="en-US"/>
        </w:rPr>
        <w:t>[13]</w:t>
      </w:r>
      <w:r w:rsidR="00FE4CC6" w:rsidRPr="00954357">
        <w:rPr>
          <w:rFonts w:ascii="Book Antiqua" w:hAnsi="Book Antiqua"/>
          <w:sz w:val="24"/>
          <w:szCs w:val="24"/>
          <w:lang w:val="en-US"/>
        </w:rPr>
        <w:fldChar w:fldCharType="end"/>
      </w:r>
      <w:r w:rsidR="002A763F" w:rsidRPr="00954357">
        <w:rPr>
          <w:rFonts w:ascii="Book Antiqua" w:hAnsi="Book Antiqua"/>
          <w:sz w:val="24"/>
          <w:szCs w:val="24"/>
          <w:lang w:val="en-US"/>
        </w:rPr>
        <w:t>, while</w:t>
      </w:r>
      <w:r w:rsidR="000A1A91" w:rsidRPr="00954357">
        <w:rPr>
          <w:rFonts w:ascii="Book Antiqua" w:hAnsi="Book Antiqua"/>
          <w:sz w:val="24"/>
          <w:szCs w:val="24"/>
          <w:lang w:val="en-US"/>
        </w:rPr>
        <w:t xml:space="preserve"> the </w:t>
      </w:r>
      <w:r w:rsidR="0067618A" w:rsidRPr="00954357">
        <w:rPr>
          <w:rFonts w:ascii="Book Antiqua" w:hAnsi="Book Antiqua"/>
          <w:sz w:val="24"/>
          <w:szCs w:val="24"/>
          <w:lang w:val="en-US"/>
        </w:rPr>
        <w:t xml:space="preserve">purpose of the </w:t>
      </w:r>
      <w:r w:rsidR="000A1A91" w:rsidRPr="00954357">
        <w:rPr>
          <w:rFonts w:ascii="Book Antiqua" w:hAnsi="Book Antiqua"/>
          <w:sz w:val="24"/>
          <w:szCs w:val="24"/>
          <w:lang w:val="en-US"/>
        </w:rPr>
        <w:t xml:space="preserve">TESS </w:t>
      </w:r>
      <w:r w:rsidR="0067618A" w:rsidRPr="00954357">
        <w:rPr>
          <w:rFonts w:ascii="Book Antiqua" w:hAnsi="Book Antiqua"/>
          <w:sz w:val="24"/>
          <w:szCs w:val="24"/>
          <w:lang w:val="en-US"/>
        </w:rPr>
        <w:t xml:space="preserve">is </w:t>
      </w:r>
      <w:r w:rsidR="000A1A91" w:rsidRPr="00954357">
        <w:rPr>
          <w:rFonts w:ascii="Book Antiqua" w:hAnsi="Book Antiqua"/>
          <w:sz w:val="24"/>
          <w:szCs w:val="24"/>
          <w:lang w:val="en-US"/>
        </w:rPr>
        <w:t>to measure the patients</w:t>
      </w:r>
      <w:r w:rsidR="00027C4D" w:rsidRPr="00954357">
        <w:rPr>
          <w:rFonts w:ascii="Book Antiqua" w:hAnsi="Book Antiqua"/>
          <w:sz w:val="24"/>
          <w:szCs w:val="24"/>
          <w:lang w:val="en-US"/>
        </w:rPr>
        <w:t>’</w:t>
      </w:r>
      <w:r w:rsidR="00D55CF2" w:rsidRPr="00954357">
        <w:rPr>
          <w:rFonts w:ascii="Book Antiqua" w:hAnsi="Book Antiqua"/>
          <w:sz w:val="24"/>
          <w:szCs w:val="24"/>
          <w:lang w:val="en-US"/>
        </w:rPr>
        <w:t xml:space="preserve"> perception of function</w:t>
      </w:r>
      <w:r w:rsidR="000A1A91" w:rsidRPr="00954357">
        <w:rPr>
          <w:rFonts w:ascii="Book Antiqua" w:hAnsi="Book Antiqua"/>
          <w:sz w:val="24"/>
          <w:szCs w:val="24"/>
          <w:lang w:val="en-US"/>
        </w:rPr>
        <w:fldChar w:fldCharType="begin"/>
      </w:r>
      <w:r w:rsidR="00A04757" w:rsidRPr="00954357">
        <w:rPr>
          <w:rFonts w:ascii="Book Antiqua" w:hAnsi="Book Antiqua"/>
          <w:sz w:val="24"/>
          <w:szCs w:val="24"/>
          <w:lang w:val="en-US"/>
        </w:rPr>
        <w:instrText xml:space="preserve"> ADDIN EN.CITE &lt;EndNote&gt;&lt;Cite&gt;&lt;Author&gt;Davis&lt;/Author&gt;&lt;Year&gt;1996&lt;/Year&gt;&lt;RecNum&gt;67&lt;/RecNum&gt;&lt;DisplayText&gt;&lt;style face="superscript"&gt;[17]&lt;/style&gt;&lt;/DisplayText&gt;&lt;record&gt;&lt;rec-number&gt;67&lt;/rec-number&gt;&lt;foreign-keys&gt;&lt;key app="EN" db-id="x5pzre95dxt9dje5vwcvxpsopz9rdsrz9stf" timestamp="1504109767" guid="54111059-ffc5-432c-a71e-8e767a685431"&gt;67&lt;/key&gt;&lt;key app="ENWeb" db-id=""&gt;0&lt;/key&gt;&lt;/foreign-keys&gt;&lt;ref-type name="Journal Article"&gt;17&lt;/ref-type&gt;&lt;contributors&gt;&lt;authors&gt;&lt;author&gt;Davis, A. M.&lt;/author&gt;&lt;author&gt;Wright, J. G.&lt;/author&gt;&lt;author&gt;Williams, J. I.&lt;/author&gt;&lt;author&gt;Bombardier, C.&lt;/author&gt;&lt;author&gt;Griffin, A.&lt;/author&gt;&lt;author&gt;Bell, R. S.&lt;/author&gt;&lt;/authors&gt;&lt;/contributors&gt;&lt;auth-address&gt;University Musculoskeletal Oncology Unit, University of Toronto, Ontario, Canada.&lt;/auth-address&gt;&lt;titles&gt;&lt;title&gt;Development of a measure of physical function for patients with bone and soft tissue sarcoma&lt;/title&gt;&lt;secondary-title&gt;Qual Life Res&lt;/secondary-title&gt;&lt;/titles&gt;&lt;periodical&gt;&lt;full-title&gt;Qual Life Res&lt;/full-title&gt;&lt;/periodical&gt;&lt;pages&gt;508-16&lt;/pages&gt;&lt;volume&gt;5&lt;/volume&gt;&lt;number&gt;5&lt;/number&gt;&lt;edition&gt;1996/10/01&lt;/edition&gt;&lt;keywords&gt;&lt;keyword&gt;*Activities of Daily Living&lt;/keyword&gt;&lt;keyword&gt;Adolescent&lt;/keyword&gt;&lt;keyword&gt;Adult&lt;/keyword&gt;&lt;keyword&gt;Aged&lt;/keyword&gt;&lt;keyword&gt;Bone Neoplasms/*surgery&lt;/keyword&gt;&lt;keyword&gt;Female&lt;/keyword&gt;&lt;keyword&gt;Humans&lt;/keyword&gt;&lt;keyword&gt;Male&lt;/keyword&gt;&lt;keyword&gt;Middle Aged&lt;/keyword&gt;&lt;keyword&gt;Reproducibility of Results&lt;/keyword&gt;&lt;keyword&gt;Sarcoma/*surgery&lt;/keyword&gt;&lt;keyword&gt;*Surveys and Questionnaires&lt;/keyword&gt;&lt;/keywords&gt;&lt;dates&gt;&lt;year&gt;1996&lt;/year&gt;&lt;pub-dates&gt;&lt;date&gt;Oct&lt;/date&gt;&lt;/pub-dates&gt;&lt;/dates&gt;&lt;pub-location&gt;ENGLAND&lt;/pub-location&gt;&lt;isbn&gt;0962-9343 (Print)&amp;#xD;0962-9343 (Linking)&lt;/isbn&gt;&lt;accession-num&gt;8973131&lt;/accession-num&gt;&lt;urls&gt;&lt;related-urls&gt;&lt;url&gt;https://www.ncbi.nlm.nih.gov/pubmed/8973131&lt;/url&gt;&lt;/related-urls&gt;&lt;/urls&gt;&lt;electronic-resource-num&gt;10.1007/bf00540024&lt;/electronic-resource-num&gt;&lt;access-date&gt;Oct&lt;/access-date&gt;&lt;/record&gt;&lt;/Cite&gt;&lt;/EndNote&gt;</w:instrText>
      </w:r>
      <w:r w:rsidR="000A1A91" w:rsidRPr="00954357">
        <w:rPr>
          <w:rFonts w:ascii="Book Antiqua" w:hAnsi="Book Antiqua"/>
          <w:sz w:val="24"/>
          <w:szCs w:val="24"/>
          <w:lang w:val="en-US"/>
        </w:rPr>
        <w:fldChar w:fldCharType="separate"/>
      </w:r>
      <w:r w:rsidR="00A04757" w:rsidRPr="00954357">
        <w:rPr>
          <w:rFonts w:ascii="Book Antiqua" w:hAnsi="Book Antiqua"/>
          <w:noProof/>
          <w:sz w:val="24"/>
          <w:szCs w:val="24"/>
          <w:vertAlign w:val="superscript"/>
          <w:lang w:val="en-US"/>
        </w:rPr>
        <w:t>[17]</w:t>
      </w:r>
      <w:r w:rsidR="000A1A91" w:rsidRPr="00954357">
        <w:rPr>
          <w:rFonts w:ascii="Book Antiqua" w:hAnsi="Book Antiqua"/>
          <w:sz w:val="24"/>
          <w:szCs w:val="24"/>
          <w:lang w:val="en-US"/>
        </w:rPr>
        <w:fldChar w:fldCharType="end"/>
      </w:r>
      <w:r w:rsidR="0067618A" w:rsidRPr="00954357">
        <w:rPr>
          <w:rFonts w:ascii="Book Antiqua" w:hAnsi="Book Antiqua"/>
          <w:sz w:val="24"/>
          <w:szCs w:val="24"/>
          <w:lang w:val="en-US"/>
        </w:rPr>
        <w:t>. In this way,</w:t>
      </w:r>
      <w:r w:rsidR="00CC417F" w:rsidRPr="00954357">
        <w:rPr>
          <w:rFonts w:ascii="Book Antiqua" w:hAnsi="Book Antiqua"/>
          <w:sz w:val="24"/>
          <w:szCs w:val="24"/>
          <w:lang w:val="en-US"/>
        </w:rPr>
        <w:t xml:space="preserve"> two various </w:t>
      </w:r>
      <w:r w:rsidR="00B4508E" w:rsidRPr="00954357">
        <w:rPr>
          <w:rFonts w:ascii="Book Antiqua" w:hAnsi="Book Antiqua"/>
          <w:sz w:val="24"/>
          <w:szCs w:val="24"/>
          <w:lang w:val="en-US"/>
        </w:rPr>
        <w:lastRenderedPageBreak/>
        <w:t>sub</w:t>
      </w:r>
      <w:r w:rsidR="00CC417F" w:rsidRPr="00954357">
        <w:rPr>
          <w:rFonts w:ascii="Book Antiqua" w:hAnsi="Book Antiqua"/>
          <w:sz w:val="24"/>
          <w:szCs w:val="24"/>
          <w:lang w:val="en-US"/>
        </w:rPr>
        <w:t>constructs of the concept of function</w:t>
      </w:r>
      <w:r w:rsidR="0067618A" w:rsidRPr="00954357">
        <w:rPr>
          <w:rFonts w:ascii="Book Antiqua" w:hAnsi="Book Antiqua"/>
          <w:sz w:val="24"/>
          <w:szCs w:val="24"/>
          <w:lang w:val="en-US"/>
        </w:rPr>
        <w:t xml:space="preserve"> are measured</w:t>
      </w:r>
      <w:r w:rsidR="00CC417F" w:rsidRPr="00954357">
        <w:rPr>
          <w:rFonts w:ascii="Book Antiqua" w:hAnsi="Book Antiqua"/>
          <w:sz w:val="24"/>
          <w:szCs w:val="24"/>
          <w:lang w:val="en-US"/>
        </w:rPr>
        <w:t>. Although both</w:t>
      </w:r>
      <w:r w:rsidR="000A1A91" w:rsidRPr="00954357">
        <w:rPr>
          <w:rFonts w:ascii="Book Antiqua" w:hAnsi="Book Antiqua"/>
          <w:sz w:val="24"/>
          <w:szCs w:val="24"/>
          <w:lang w:val="en-US"/>
        </w:rPr>
        <w:t xml:space="preserve"> can be </w:t>
      </w:r>
      <w:r w:rsidR="0084525A" w:rsidRPr="00954357">
        <w:rPr>
          <w:rFonts w:ascii="Book Antiqua" w:hAnsi="Book Antiqua"/>
          <w:sz w:val="24"/>
          <w:szCs w:val="24"/>
          <w:lang w:val="en-US"/>
        </w:rPr>
        <w:t>of</w:t>
      </w:r>
      <w:r w:rsidR="00CC417F" w:rsidRPr="00954357">
        <w:rPr>
          <w:rFonts w:ascii="Book Antiqua" w:hAnsi="Book Antiqua"/>
          <w:sz w:val="24"/>
          <w:szCs w:val="24"/>
          <w:lang w:val="en-US"/>
        </w:rPr>
        <w:t xml:space="preserve"> an</w:t>
      </w:r>
      <w:r w:rsidR="0084525A" w:rsidRPr="00954357">
        <w:rPr>
          <w:rFonts w:ascii="Book Antiqua" w:hAnsi="Book Antiqua"/>
          <w:sz w:val="24"/>
          <w:szCs w:val="24"/>
          <w:lang w:val="en-US"/>
        </w:rPr>
        <w:t xml:space="preserve"> importance</w:t>
      </w:r>
      <w:r w:rsidR="0010434C" w:rsidRPr="00954357">
        <w:rPr>
          <w:rFonts w:ascii="Book Antiqua" w:hAnsi="Book Antiqua"/>
          <w:sz w:val="24"/>
          <w:szCs w:val="24"/>
          <w:lang w:val="en-US"/>
        </w:rPr>
        <w:t>,</w:t>
      </w:r>
      <w:r w:rsidR="000A1A91" w:rsidRPr="00954357">
        <w:rPr>
          <w:rFonts w:ascii="Book Antiqua" w:hAnsi="Book Antiqua"/>
          <w:sz w:val="24"/>
          <w:szCs w:val="24"/>
          <w:lang w:val="en-US"/>
        </w:rPr>
        <w:t xml:space="preserve"> </w:t>
      </w:r>
      <w:r w:rsidR="00CD6C02" w:rsidRPr="00954357">
        <w:rPr>
          <w:rFonts w:ascii="Book Antiqua" w:hAnsi="Book Antiqua"/>
          <w:sz w:val="24"/>
          <w:szCs w:val="24"/>
          <w:lang w:val="en-US"/>
        </w:rPr>
        <w:t xml:space="preserve">in exploring a hypothesis </w:t>
      </w:r>
      <w:r w:rsidR="0010434C" w:rsidRPr="00954357">
        <w:rPr>
          <w:rFonts w:ascii="Book Antiqua" w:hAnsi="Book Antiqua"/>
          <w:sz w:val="24"/>
          <w:szCs w:val="24"/>
          <w:lang w:val="en-US"/>
        </w:rPr>
        <w:t>t</w:t>
      </w:r>
      <w:r w:rsidR="00027C4D" w:rsidRPr="00954357">
        <w:rPr>
          <w:rFonts w:ascii="Book Antiqua" w:hAnsi="Book Antiqua"/>
          <w:sz w:val="24"/>
          <w:szCs w:val="24"/>
          <w:lang w:val="en-US"/>
        </w:rPr>
        <w:t>hey</w:t>
      </w:r>
      <w:r w:rsidR="000A1A91" w:rsidRPr="00954357">
        <w:rPr>
          <w:rFonts w:ascii="Book Antiqua" w:hAnsi="Book Antiqua"/>
          <w:sz w:val="24"/>
          <w:szCs w:val="24"/>
          <w:lang w:val="en-US"/>
        </w:rPr>
        <w:t xml:space="preserve"> </w:t>
      </w:r>
      <w:r w:rsidR="0067618A" w:rsidRPr="00954357">
        <w:rPr>
          <w:rFonts w:ascii="Book Antiqua" w:hAnsi="Book Antiqua"/>
          <w:sz w:val="24"/>
          <w:szCs w:val="24"/>
          <w:lang w:val="en-US"/>
        </w:rPr>
        <w:t>may</w:t>
      </w:r>
      <w:r w:rsidR="000A1A91" w:rsidRPr="00954357">
        <w:rPr>
          <w:rFonts w:ascii="Book Antiqua" w:hAnsi="Book Antiqua"/>
          <w:sz w:val="24"/>
          <w:szCs w:val="24"/>
          <w:lang w:val="en-US"/>
        </w:rPr>
        <w:t xml:space="preserve"> differ in significance</w:t>
      </w:r>
      <w:r w:rsidR="00CD6C02" w:rsidRPr="00954357">
        <w:rPr>
          <w:rFonts w:ascii="Book Antiqua" w:hAnsi="Book Antiqua"/>
          <w:sz w:val="24"/>
          <w:szCs w:val="24"/>
          <w:lang w:val="en-US"/>
        </w:rPr>
        <w:t>.</w:t>
      </w:r>
    </w:p>
    <w:p w14:paraId="2799ACE6" w14:textId="694B7A5E" w:rsidR="00B4508E" w:rsidRPr="00954357" w:rsidRDefault="00B4508E" w:rsidP="000C3A17">
      <w:pPr>
        <w:spacing w:after="0" w:line="360" w:lineRule="auto"/>
        <w:ind w:firstLineChars="100" w:firstLine="240"/>
        <w:jc w:val="both"/>
        <w:rPr>
          <w:rFonts w:ascii="Book Antiqua" w:hAnsi="Book Antiqua"/>
          <w:sz w:val="24"/>
          <w:szCs w:val="24"/>
          <w:lang w:val="en-US"/>
        </w:rPr>
      </w:pPr>
      <w:bookmarkStart w:id="159" w:name="_Hlk502824680"/>
      <w:r w:rsidRPr="00954357">
        <w:rPr>
          <w:rFonts w:ascii="Book Antiqua" w:hAnsi="Book Antiqua"/>
          <w:sz w:val="24"/>
          <w:szCs w:val="24"/>
          <w:lang w:val="en-US"/>
        </w:rPr>
        <w:t>A great strength of this study is the number of participating patients.</w:t>
      </w:r>
      <w:r w:rsidR="00687539" w:rsidRPr="00954357">
        <w:rPr>
          <w:rFonts w:ascii="Book Antiqua" w:hAnsi="Book Antiqua"/>
          <w:sz w:val="24"/>
          <w:szCs w:val="24"/>
          <w:lang w:val="en-US"/>
        </w:rPr>
        <w:t xml:space="preserve"> </w:t>
      </w:r>
      <w:r w:rsidR="00F052A4" w:rsidRPr="00954357">
        <w:rPr>
          <w:rFonts w:ascii="Book Antiqua" w:hAnsi="Book Antiqua"/>
          <w:sz w:val="24"/>
          <w:szCs w:val="24"/>
          <w:lang w:val="en-US"/>
        </w:rPr>
        <w:t xml:space="preserve">This study included 78 patients with upper extremity tumors and 162 patients with lower extremity tumors. </w:t>
      </w:r>
      <w:r w:rsidR="00E92A51" w:rsidRPr="00954357">
        <w:rPr>
          <w:rFonts w:ascii="Book Antiqua" w:hAnsi="Book Antiqua"/>
          <w:sz w:val="24"/>
          <w:szCs w:val="24"/>
          <w:lang w:val="en-US"/>
        </w:rPr>
        <w:t xml:space="preserve">Previous guidelines concerning the validation of instruments </w:t>
      </w:r>
      <w:r w:rsidR="00CD6C02" w:rsidRPr="00954357">
        <w:rPr>
          <w:rFonts w:ascii="Book Antiqua" w:hAnsi="Book Antiqua"/>
          <w:sz w:val="24"/>
          <w:szCs w:val="24"/>
          <w:lang w:val="en-US"/>
        </w:rPr>
        <w:t>have</w:t>
      </w:r>
      <w:r w:rsidR="00E92A51" w:rsidRPr="00954357">
        <w:rPr>
          <w:rFonts w:ascii="Book Antiqua" w:hAnsi="Book Antiqua"/>
          <w:sz w:val="24"/>
          <w:szCs w:val="24"/>
          <w:lang w:val="en-US"/>
        </w:rPr>
        <w:t xml:space="preserve"> set a minimum of 100 patients as an excellent sample size, while 50 to 99 patients </w:t>
      </w:r>
      <w:r w:rsidR="00CD6C02" w:rsidRPr="00954357">
        <w:rPr>
          <w:rFonts w:ascii="Book Antiqua" w:hAnsi="Book Antiqua"/>
          <w:sz w:val="24"/>
          <w:szCs w:val="24"/>
          <w:lang w:val="en-US"/>
        </w:rPr>
        <w:t>constitutes</w:t>
      </w:r>
      <w:r w:rsidR="00D55CF2" w:rsidRPr="00954357">
        <w:rPr>
          <w:rFonts w:ascii="Book Antiqua" w:hAnsi="Book Antiqua"/>
          <w:sz w:val="24"/>
          <w:szCs w:val="24"/>
          <w:lang w:val="en-US"/>
        </w:rPr>
        <w:t xml:space="preserve"> a good sample size</w:t>
      </w:r>
      <w:r w:rsidR="00E92A51" w:rsidRPr="00954357">
        <w:rPr>
          <w:rFonts w:ascii="Book Antiqua" w:hAnsi="Book Antiqua"/>
          <w:sz w:val="24"/>
          <w:szCs w:val="24"/>
          <w:lang w:val="en-US"/>
        </w:rPr>
        <w:fldChar w:fldCharType="begin"/>
      </w:r>
      <w:r w:rsidR="00FE4CC6" w:rsidRPr="00954357">
        <w:rPr>
          <w:rFonts w:ascii="Book Antiqua" w:hAnsi="Book Antiqua"/>
          <w:sz w:val="24"/>
          <w:szCs w:val="24"/>
          <w:lang w:val="en-US"/>
        </w:rPr>
        <w:instrText xml:space="preserve"> ADDIN EN.CITE &lt;EndNote&gt;&lt;Cite&gt;&lt;Author&gt;Terwee&lt;/Author&gt;&lt;Year&gt;2012&lt;/Year&gt;&lt;RecNum&gt;285&lt;/RecNum&gt;&lt;DisplayText&gt;&lt;style face="superscript"&gt;[25]&lt;/style&gt;&lt;/DisplayText&gt;&lt;record&gt;&lt;rec-number&gt;285&lt;/rec-number&gt;&lt;foreign-keys&gt;&lt;key app="EN" db-id="x5pzre95dxt9dje5vwcvxpsopz9rdsrz9stf" timestamp="1515056990" guid="4bd1df6f-77c0-4743-b5a4-57514b74199b"&gt;285&lt;/key&gt;&lt;/foreign-keys&gt;&lt;ref-type name="Journal Article"&gt;17&lt;/ref-type&gt;&lt;contributors&gt;&lt;authors&gt;&lt;author&gt;Terwee, C. B.&lt;/author&gt;&lt;author&gt;Mokkink, L. B.&lt;/author&gt;&lt;author&gt;Knol, D. L.&lt;/author&gt;&lt;author&gt;Ostelo, R. W.&lt;/author&gt;&lt;author&gt;Bouter, L. M.&lt;/author&gt;&lt;author&gt;de Vet, H. C.&lt;/author&gt;&lt;/authors&gt;&lt;/contributors&gt;&lt;auth-address&gt;Department of Epidemiology and Biostatistics and EMGO Institute for Health and Care Research, VU University Medical Center, Van der Boechorststraat 7, 1081 BT, Amsterdam, The Netherlands. cb.terwee@vumc.nl&lt;/auth-address&gt;&lt;titles&gt;&lt;title&gt;Rating the methodological quality in systematic reviews of studies on measurement properties: a scoring system for the COSMIN checklist&lt;/title&gt;&lt;secondary-title&gt;Qual Life Res&lt;/secondary-title&gt;&lt;/titles&gt;&lt;periodical&gt;&lt;full-title&gt;Qual Life Res&lt;/full-title&gt;&lt;/periodical&gt;&lt;pages&gt;651-7&lt;/pages&gt;&lt;volume&gt;21&lt;/volume&gt;&lt;number&gt;4&lt;/number&gt;&lt;edition&gt;2011/07/07&lt;/edition&gt;&lt;keywords&gt;&lt;keyword&gt;Checklist/*standards&lt;/keyword&gt;&lt;keyword&gt;Humans&lt;/keyword&gt;&lt;keyword&gt;Psychometrics&lt;/keyword&gt;&lt;keyword&gt;*Quality Control&lt;/keyword&gt;&lt;keyword&gt;*Quality of Life&lt;/keyword&gt;&lt;keyword&gt;Reproducibility of Results&lt;/keyword&gt;&lt;keyword&gt;*Review Literature as Topic&lt;/keyword&gt;&lt;keyword&gt;Surveys and Questionnaires&lt;/keyword&gt;&lt;/keywords&gt;&lt;dates&gt;&lt;year&gt;2012&lt;/year&gt;&lt;pub-dates&gt;&lt;date&gt;May&lt;/date&gt;&lt;/pub-dates&gt;&lt;/dates&gt;&lt;isbn&gt;1573-2649 (Electronic)&amp;#xD;0962-9343 (Linking)&lt;/isbn&gt;&lt;accession-num&gt;21732199&lt;/accession-num&gt;&lt;urls&gt;&lt;related-urls&gt;&lt;url&gt;https://www.ncbi.nlm.nih.gov/pubmed/21732199&lt;/url&gt;&lt;/related-urls&gt;&lt;/urls&gt;&lt;custom2&gt;PMC3323819&lt;/custom2&gt;&lt;electronic-resource-num&gt;10.1007/s11136-011-9960-1&lt;/electronic-resource-num&gt;&lt;/record&gt;&lt;/Cite&gt;&lt;/EndNote&gt;</w:instrText>
      </w:r>
      <w:r w:rsidR="00E92A51" w:rsidRPr="00954357">
        <w:rPr>
          <w:rFonts w:ascii="Book Antiqua" w:hAnsi="Book Antiqua"/>
          <w:sz w:val="24"/>
          <w:szCs w:val="24"/>
          <w:lang w:val="en-US"/>
        </w:rPr>
        <w:fldChar w:fldCharType="separate"/>
      </w:r>
      <w:r w:rsidR="00FE4CC6" w:rsidRPr="00954357">
        <w:rPr>
          <w:rFonts w:ascii="Book Antiqua" w:hAnsi="Book Antiqua"/>
          <w:noProof/>
          <w:sz w:val="24"/>
          <w:szCs w:val="24"/>
          <w:vertAlign w:val="superscript"/>
          <w:lang w:val="en-US"/>
        </w:rPr>
        <w:t>[25]</w:t>
      </w:r>
      <w:r w:rsidR="00E92A51" w:rsidRPr="00954357">
        <w:rPr>
          <w:rFonts w:ascii="Book Antiqua" w:hAnsi="Book Antiqua"/>
          <w:sz w:val="24"/>
          <w:szCs w:val="24"/>
          <w:lang w:val="en-US"/>
        </w:rPr>
        <w:fldChar w:fldCharType="end"/>
      </w:r>
      <w:r w:rsidR="00E92A51" w:rsidRPr="00954357">
        <w:rPr>
          <w:rFonts w:ascii="Book Antiqua" w:hAnsi="Book Antiqua"/>
          <w:sz w:val="24"/>
          <w:szCs w:val="24"/>
          <w:lang w:val="en-US"/>
        </w:rPr>
        <w:t>.</w:t>
      </w:r>
      <w:bookmarkEnd w:id="159"/>
      <w:r w:rsidR="00F052A4" w:rsidRPr="00954357">
        <w:rPr>
          <w:rFonts w:ascii="Book Antiqua" w:hAnsi="Book Antiqua"/>
          <w:sz w:val="24"/>
          <w:szCs w:val="24"/>
          <w:lang w:val="en-US"/>
        </w:rPr>
        <w:t xml:space="preserve"> </w:t>
      </w:r>
    </w:p>
    <w:p w14:paraId="4D8AC288" w14:textId="01CBF1DC" w:rsidR="006A0B0D" w:rsidRPr="00954357" w:rsidRDefault="001D1338" w:rsidP="000C3A17">
      <w:pPr>
        <w:spacing w:after="0" w:line="360" w:lineRule="auto"/>
        <w:ind w:firstLineChars="100" w:firstLine="240"/>
        <w:jc w:val="both"/>
        <w:rPr>
          <w:rFonts w:ascii="Book Antiqua" w:hAnsi="Book Antiqua"/>
          <w:sz w:val="24"/>
          <w:szCs w:val="24"/>
          <w:lang w:val="en-US"/>
        </w:rPr>
      </w:pPr>
      <w:bookmarkStart w:id="160" w:name="_Hlk503100827"/>
      <w:r w:rsidRPr="00954357">
        <w:rPr>
          <w:rFonts w:ascii="Book Antiqua" w:hAnsi="Book Antiqua"/>
          <w:sz w:val="24"/>
          <w:szCs w:val="24"/>
          <w:lang w:val="en-US"/>
        </w:rPr>
        <w:t>Th</w:t>
      </w:r>
      <w:r w:rsidR="00A80DEF" w:rsidRPr="00954357">
        <w:rPr>
          <w:rFonts w:ascii="Book Antiqua" w:hAnsi="Book Antiqua" w:hint="eastAsia"/>
          <w:sz w:val="24"/>
          <w:szCs w:val="24"/>
          <w:lang w:val="en-US" w:eastAsia="zh-CN"/>
        </w:rPr>
        <w:t>is</w:t>
      </w:r>
      <w:r w:rsidRPr="00954357">
        <w:rPr>
          <w:rFonts w:ascii="Book Antiqua" w:hAnsi="Book Antiqua"/>
          <w:sz w:val="24"/>
          <w:szCs w:val="24"/>
          <w:lang w:val="en-US"/>
        </w:rPr>
        <w:t xml:space="preserve"> study </w:t>
      </w:r>
      <w:r w:rsidR="00542E6C" w:rsidRPr="00954357">
        <w:rPr>
          <w:rFonts w:ascii="Book Antiqua" w:hAnsi="Book Antiqua"/>
          <w:sz w:val="24"/>
          <w:szCs w:val="24"/>
          <w:lang w:val="en-US"/>
        </w:rPr>
        <w:t>also ha</w:t>
      </w:r>
      <w:r w:rsidR="00A80DEF" w:rsidRPr="00954357">
        <w:rPr>
          <w:rFonts w:ascii="Book Antiqua" w:hAnsi="Book Antiqua" w:hint="eastAsia"/>
          <w:sz w:val="24"/>
          <w:szCs w:val="24"/>
          <w:lang w:val="en-US" w:eastAsia="zh-CN"/>
        </w:rPr>
        <w:t>s</w:t>
      </w:r>
      <w:r w:rsidR="00542E6C" w:rsidRPr="00954357">
        <w:rPr>
          <w:rFonts w:ascii="Book Antiqua" w:hAnsi="Book Antiqua"/>
          <w:sz w:val="24"/>
          <w:szCs w:val="24"/>
          <w:lang w:val="en-US"/>
        </w:rPr>
        <w:t xml:space="preserve"> a main limitation, </w:t>
      </w:r>
      <w:r w:rsidR="00542E6C" w:rsidRPr="00954357">
        <w:rPr>
          <w:rFonts w:ascii="Book Antiqua" w:hAnsi="Book Antiqua"/>
          <w:i/>
          <w:sz w:val="24"/>
          <w:szCs w:val="24"/>
          <w:lang w:val="en-US"/>
        </w:rPr>
        <w:t>i.e</w:t>
      </w:r>
      <w:r w:rsidR="00542E6C" w:rsidRPr="00954357">
        <w:rPr>
          <w:rFonts w:ascii="Book Antiqua" w:hAnsi="Book Antiqua"/>
          <w:sz w:val="24"/>
          <w:szCs w:val="24"/>
          <w:lang w:val="en-US"/>
        </w:rPr>
        <w:t>.</w:t>
      </w:r>
      <w:r w:rsidR="003C123A" w:rsidRPr="00954357">
        <w:rPr>
          <w:rFonts w:ascii="Book Antiqua" w:hAnsi="Book Antiqua" w:hint="eastAsia"/>
          <w:sz w:val="24"/>
          <w:szCs w:val="24"/>
          <w:lang w:val="en-US" w:eastAsia="zh-CN"/>
        </w:rPr>
        <w:t>,</w:t>
      </w:r>
      <w:r w:rsidR="00542E6C" w:rsidRPr="00954357">
        <w:rPr>
          <w:rFonts w:ascii="Book Antiqua" w:hAnsi="Book Antiqua"/>
          <w:sz w:val="24"/>
          <w:szCs w:val="24"/>
          <w:lang w:val="en-US"/>
        </w:rPr>
        <w:t xml:space="preserve"> </w:t>
      </w:r>
      <w:r w:rsidR="00E92A51" w:rsidRPr="00954357">
        <w:rPr>
          <w:rFonts w:ascii="Book Antiqua" w:hAnsi="Book Antiqua"/>
          <w:sz w:val="24"/>
          <w:szCs w:val="24"/>
          <w:lang w:val="en-US"/>
        </w:rPr>
        <w:t>the</w:t>
      </w:r>
      <w:r w:rsidR="00542E6C" w:rsidRPr="00954357">
        <w:rPr>
          <w:rFonts w:ascii="Book Antiqua" w:hAnsi="Book Antiqua"/>
          <w:sz w:val="24"/>
          <w:szCs w:val="24"/>
          <w:lang w:val="en-US"/>
        </w:rPr>
        <w:t xml:space="preserve"> presence of the</w:t>
      </w:r>
      <w:r w:rsidR="00E92A51" w:rsidRPr="00954357">
        <w:rPr>
          <w:rFonts w:ascii="Book Antiqua" w:hAnsi="Book Antiqua"/>
          <w:sz w:val="24"/>
          <w:szCs w:val="24"/>
          <w:lang w:val="en-US"/>
        </w:rPr>
        <w:t xml:space="preserve"> possibility of selection bias</w:t>
      </w:r>
      <w:r w:rsidR="00542E6C" w:rsidRPr="00954357">
        <w:rPr>
          <w:rFonts w:ascii="Book Antiqua" w:hAnsi="Book Antiqua"/>
          <w:sz w:val="24"/>
          <w:szCs w:val="24"/>
          <w:lang w:val="en-US"/>
        </w:rPr>
        <w:t>, as</w:t>
      </w:r>
      <w:r w:rsidR="00E92A51" w:rsidRPr="00954357">
        <w:rPr>
          <w:rFonts w:ascii="Book Antiqua" w:hAnsi="Book Antiqua"/>
          <w:sz w:val="24"/>
          <w:szCs w:val="24"/>
          <w:lang w:val="en-US"/>
        </w:rPr>
        <w:t xml:space="preserve"> only the patients attending the outpatient clinic </w:t>
      </w:r>
      <w:r w:rsidR="00542E6C" w:rsidRPr="00954357">
        <w:rPr>
          <w:rFonts w:ascii="Book Antiqua" w:hAnsi="Book Antiqua"/>
          <w:sz w:val="24"/>
          <w:szCs w:val="24"/>
          <w:lang w:val="en-US"/>
        </w:rPr>
        <w:t>were</w:t>
      </w:r>
      <w:r w:rsidR="00E92A51" w:rsidRPr="00954357">
        <w:rPr>
          <w:rFonts w:ascii="Book Antiqua" w:hAnsi="Book Antiqua"/>
          <w:sz w:val="24"/>
          <w:szCs w:val="24"/>
          <w:lang w:val="en-US"/>
        </w:rPr>
        <w:t xml:space="preserve"> asked to participate in the study. Patients with progressive disease</w:t>
      </w:r>
      <w:r w:rsidR="00F052A4" w:rsidRPr="00954357">
        <w:rPr>
          <w:rFonts w:ascii="Book Antiqua" w:hAnsi="Book Antiqua"/>
          <w:sz w:val="24"/>
          <w:szCs w:val="24"/>
          <w:lang w:val="en-US"/>
        </w:rPr>
        <w:t xml:space="preserve"> and</w:t>
      </w:r>
      <w:r w:rsidR="00E92A51" w:rsidRPr="00954357">
        <w:rPr>
          <w:rFonts w:ascii="Book Antiqua" w:hAnsi="Book Antiqua"/>
          <w:sz w:val="24"/>
          <w:szCs w:val="24"/>
          <w:lang w:val="en-US"/>
        </w:rPr>
        <w:t xml:space="preserve"> patients who </w:t>
      </w:r>
      <w:r w:rsidR="00073154" w:rsidRPr="00954357">
        <w:rPr>
          <w:rFonts w:ascii="Book Antiqua" w:hAnsi="Book Antiqua"/>
          <w:sz w:val="24"/>
          <w:szCs w:val="24"/>
          <w:lang w:val="en-US"/>
        </w:rPr>
        <w:t>were</w:t>
      </w:r>
      <w:r w:rsidR="00E92A51" w:rsidRPr="00954357">
        <w:rPr>
          <w:rFonts w:ascii="Book Antiqua" w:hAnsi="Book Antiqua"/>
          <w:sz w:val="24"/>
          <w:szCs w:val="24"/>
          <w:lang w:val="en-US"/>
        </w:rPr>
        <w:t xml:space="preserve"> not satisf</w:t>
      </w:r>
      <w:r w:rsidR="00542E6C" w:rsidRPr="00954357">
        <w:rPr>
          <w:rFonts w:ascii="Book Antiqua" w:hAnsi="Book Antiqua"/>
          <w:sz w:val="24"/>
          <w:szCs w:val="24"/>
          <w:lang w:val="en-US"/>
        </w:rPr>
        <w:t>ied</w:t>
      </w:r>
      <w:r w:rsidR="00E92A51" w:rsidRPr="00954357">
        <w:rPr>
          <w:rFonts w:ascii="Book Antiqua" w:hAnsi="Book Antiqua"/>
          <w:sz w:val="24"/>
          <w:szCs w:val="24"/>
          <w:lang w:val="en-US"/>
        </w:rPr>
        <w:t xml:space="preserve"> with their treatment</w:t>
      </w:r>
      <w:r w:rsidR="00F052A4" w:rsidRPr="00954357">
        <w:rPr>
          <w:rFonts w:ascii="Book Antiqua" w:hAnsi="Book Antiqua"/>
          <w:sz w:val="24"/>
          <w:szCs w:val="24"/>
          <w:lang w:val="en-US"/>
        </w:rPr>
        <w:t xml:space="preserve"> </w:t>
      </w:r>
      <w:r w:rsidR="00073154" w:rsidRPr="00954357">
        <w:rPr>
          <w:rFonts w:ascii="Book Antiqua" w:hAnsi="Book Antiqua"/>
          <w:sz w:val="24"/>
          <w:szCs w:val="24"/>
          <w:lang w:val="en-US"/>
        </w:rPr>
        <w:t>were</w:t>
      </w:r>
      <w:r w:rsidR="00F052A4" w:rsidRPr="00954357">
        <w:rPr>
          <w:rFonts w:ascii="Book Antiqua" w:hAnsi="Book Antiqua"/>
          <w:sz w:val="24"/>
          <w:szCs w:val="24"/>
          <w:lang w:val="en-US"/>
        </w:rPr>
        <w:t xml:space="preserve"> less likely to attend the outpatient clinic.</w:t>
      </w:r>
      <w:bookmarkEnd w:id="160"/>
    </w:p>
    <w:p w14:paraId="272F242E" w14:textId="5C9A2ECF" w:rsidR="00332F1C" w:rsidRPr="00954357" w:rsidRDefault="002C4CB7" w:rsidP="002C4CB7">
      <w:pPr>
        <w:spacing w:after="0" w:line="360" w:lineRule="auto"/>
        <w:ind w:firstLineChars="100" w:firstLine="240"/>
        <w:jc w:val="both"/>
        <w:rPr>
          <w:rFonts w:ascii="Book Antiqua" w:hAnsi="Book Antiqua"/>
          <w:sz w:val="24"/>
          <w:szCs w:val="24"/>
          <w:lang w:val="en-US" w:eastAsia="zh-CN"/>
        </w:rPr>
      </w:pPr>
      <w:r w:rsidRPr="00954357">
        <w:rPr>
          <w:rFonts w:ascii="Book Antiqua" w:hAnsi="Book Antiqua"/>
          <w:sz w:val="24"/>
          <w:szCs w:val="24"/>
          <w:lang w:val="en-US" w:eastAsia="zh-CN"/>
        </w:rPr>
        <w:t>I</w:t>
      </w:r>
      <w:r w:rsidRPr="00954357">
        <w:rPr>
          <w:rFonts w:ascii="Book Antiqua" w:hAnsi="Book Antiqua" w:hint="eastAsia"/>
          <w:sz w:val="24"/>
          <w:szCs w:val="24"/>
          <w:lang w:val="en-US" w:eastAsia="zh-CN"/>
        </w:rPr>
        <w:t>n conclusion, t</w:t>
      </w:r>
      <w:r w:rsidR="0010434C" w:rsidRPr="00954357">
        <w:rPr>
          <w:rFonts w:ascii="Book Antiqua" w:hAnsi="Book Antiqua"/>
          <w:sz w:val="24"/>
          <w:szCs w:val="24"/>
          <w:lang w:val="en-US"/>
        </w:rPr>
        <w:t>he Danish version</w:t>
      </w:r>
      <w:r w:rsidR="00073154" w:rsidRPr="00954357">
        <w:rPr>
          <w:rFonts w:ascii="Book Antiqua" w:hAnsi="Book Antiqua"/>
          <w:sz w:val="24"/>
          <w:szCs w:val="24"/>
          <w:lang w:val="en-US"/>
        </w:rPr>
        <w:t>s</w:t>
      </w:r>
      <w:r w:rsidR="0010434C" w:rsidRPr="00954357">
        <w:rPr>
          <w:rFonts w:ascii="Book Antiqua" w:hAnsi="Book Antiqua"/>
          <w:sz w:val="24"/>
          <w:szCs w:val="24"/>
          <w:lang w:val="en-US"/>
        </w:rPr>
        <w:t xml:space="preserve"> of the upper and lower extremity MSTS questionnaire</w:t>
      </w:r>
      <w:r w:rsidR="00073154" w:rsidRPr="00954357">
        <w:rPr>
          <w:rFonts w:ascii="Book Antiqua" w:hAnsi="Book Antiqua"/>
          <w:sz w:val="24"/>
          <w:szCs w:val="24"/>
          <w:lang w:val="en-US"/>
        </w:rPr>
        <w:t>s</w:t>
      </w:r>
      <w:r w:rsidR="0010434C" w:rsidRPr="00954357">
        <w:rPr>
          <w:rFonts w:ascii="Book Antiqua" w:hAnsi="Book Antiqua"/>
          <w:sz w:val="24"/>
          <w:szCs w:val="24"/>
          <w:lang w:val="en-US"/>
        </w:rPr>
        <w:t xml:space="preserve"> were found to have good reliability and validity. The Danish versions are comparable to the other translated MSTS questionnaire</w:t>
      </w:r>
      <w:r w:rsidR="00073154" w:rsidRPr="00954357">
        <w:rPr>
          <w:rFonts w:ascii="Book Antiqua" w:hAnsi="Book Antiqua"/>
          <w:sz w:val="24"/>
          <w:szCs w:val="24"/>
          <w:lang w:val="en-US"/>
        </w:rPr>
        <w:t>s</w:t>
      </w:r>
      <w:r w:rsidR="0010434C" w:rsidRPr="00954357">
        <w:rPr>
          <w:rFonts w:ascii="Book Antiqua" w:hAnsi="Book Antiqua"/>
          <w:sz w:val="24"/>
          <w:szCs w:val="24"/>
          <w:lang w:val="en-US"/>
        </w:rPr>
        <w:t xml:space="preserve">. </w:t>
      </w:r>
      <w:r w:rsidR="00073154" w:rsidRPr="00954357">
        <w:rPr>
          <w:rFonts w:ascii="Book Antiqua" w:hAnsi="Book Antiqua"/>
          <w:sz w:val="24"/>
          <w:szCs w:val="24"/>
          <w:lang w:val="en-US"/>
        </w:rPr>
        <w:t>I</w:t>
      </w:r>
      <w:r w:rsidR="0010434C" w:rsidRPr="00954357">
        <w:rPr>
          <w:rFonts w:ascii="Book Antiqua" w:hAnsi="Book Antiqua"/>
          <w:sz w:val="24"/>
          <w:szCs w:val="24"/>
          <w:lang w:val="en-US"/>
        </w:rPr>
        <w:t>t is</w:t>
      </w:r>
      <w:r w:rsidR="00073154" w:rsidRPr="00954357">
        <w:rPr>
          <w:rFonts w:ascii="Book Antiqua" w:hAnsi="Book Antiqua"/>
          <w:sz w:val="24"/>
          <w:szCs w:val="24"/>
          <w:lang w:val="en-US"/>
        </w:rPr>
        <w:t xml:space="preserve"> however</w:t>
      </w:r>
      <w:r w:rsidR="0010434C" w:rsidRPr="00954357">
        <w:rPr>
          <w:rFonts w:ascii="Book Antiqua" w:hAnsi="Book Antiqua"/>
          <w:sz w:val="24"/>
          <w:szCs w:val="24"/>
          <w:lang w:val="en-US"/>
        </w:rPr>
        <w:t xml:space="preserve"> of </w:t>
      </w:r>
      <w:r w:rsidR="00E73442" w:rsidRPr="00954357">
        <w:rPr>
          <w:rFonts w:ascii="Book Antiqua" w:hAnsi="Book Antiqua"/>
          <w:sz w:val="24"/>
          <w:szCs w:val="24"/>
          <w:lang w:val="en-US"/>
        </w:rPr>
        <w:t xml:space="preserve">concern </w:t>
      </w:r>
      <w:r w:rsidR="0010434C" w:rsidRPr="00954357">
        <w:rPr>
          <w:rFonts w:ascii="Book Antiqua" w:hAnsi="Book Antiqua"/>
          <w:sz w:val="24"/>
          <w:szCs w:val="24"/>
          <w:lang w:val="en-US"/>
        </w:rPr>
        <w:t xml:space="preserve">that a ceiling effect was found in both versions. When using the MSTS questionnaire, it is important to take into account </w:t>
      </w:r>
      <w:r w:rsidR="00073154" w:rsidRPr="00954357">
        <w:rPr>
          <w:rFonts w:ascii="Book Antiqua" w:hAnsi="Book Antiqua"/>
          <w:sz w:val="24"/>
          <w:szCs w:val="24"/>
          <w:lang w:val="en-US"/>
        </w:rPr>
        <w:t>which</w:t>
      </w:r>
      <w:r w:rsidR="0010434C" w:rsidRPr="00954357">
        <w:rPr>
          <w:rFonts w:ascii="Book Antiqua" w:hAnsi="Book Antiqua"/>
          <w:sz w:val="24"/>
          <w:szCs w:val="24"/>
          <w:lang w:val="en-US"/>
        </w:rPr>
        <w:t xml:space="preserve"> concept of function is intended to be measured.</w:t>
      </w:r>
    </w:p>
    <w:p w14:paraId="568BCBA8" w14:textId="77777777" w:rsidR="00A45820" w:rsidRPr="00954357" w:rsidRDefault="00A45820" w:rsidP="000C3A17">
      <w:pPr>
        <w:spacing w:after="0" w:line="360" w:lineRule="auto"/>
        <w:jc w:val="both"/>
        <w:rPr>
          <w:rFonts w:ascii="Book Antiqua" w:hAnsi="Book Antiqua"/>
          <w:sz w:val="24"/>
          <w:szCs w:val="24"/>
          <w:lang w:val="en-US" w:eastAsia="zh-CN"/>
        </w:rPr>
      </w:pPr>
    </w:p>
    <w:p w14:paraId="4C10C8CB" w14:textId="77777777" w:rsidR="00A45820" w:rsidRPr="00954357" w:rsidRDefault="00A45820" w:rsidP="000C3A17">
      <w:pPr>
        <w:spacing w:after="0" w:line="360" w:lineRule="auto"/>
        <w:jc w:val="both"/>
        <w:rPr>
          <w:rFonts w:ascii="Book Antiqua" w:hAnsi="Book Antiqua"/>
          <w:b/>
          <w:color w:val="000000" w:themeColor="text1"/>
          <w:sz w:val="24"/>
          <w:szCs w:val="24"/>
        </w:rPr>
      </w:pPr>
      <w:r w:rsidRPr="00954357">
        <w:rPr>
          <w:rFonts w:ascii="Book Antiqua" w:hAnsi="Book Antiqua" w:cs="Segoe UI"/>
          <w:b/>
          <w:color w:val="000000" w:themeColor="text1"/>
          <w:sz w:val="24"/>
          <w:szCs w:val="24"/>
          <w:shd w:val="clear" w:color="auto" w:fill="FFFFFF"/>
        </w:rPr>
        <w:t>ARTICLE HIGHLIGHTS</w:t>
      </w:r>
    </w:p>
    <w:p w14:paraId="3AF3E8A4" w14:textId="69481A59" w:rsidR="000D7EB1" w:rsidRPr="00954357" w:rsidRDefault="000D7EB1" w:rsidP="000C3A17">
      <w:pPr>
        <w:spacing w:after="0" w:line="360" w:lineRule="auto"/>
        <w:jc w:val="both"/>
        <w:rPr>
          <w:rFonts w:ascii="Book Antiqua" w:hAnsi="Book Antiqua"/>
          <w:b/>
          <w:i/>
          <w:color w:val="000000" w:themeColor="text1"/>
          <w:sz w:val="24"/>
          <w:szCs w:val="24"/>
          <w:lang w:val="en-US"/>
        </w:rPr>
      </w:pPr>
      <w:bookmarkStart w:id="161" w:name="_Hlk528179598"/>
      <w:r w:rsidRPr="00954357">
        <w:rPr>
          <w:rFonts w:ascii="Book Antiqua" w:hAnsi="Book Antiqua"/>
          <w:b/>
          <w:i/>
          <w:color w:val="000000" w:themeColor="text1"/>
          <w:sz w:val="24"/>
          <w:szCs w:val="24"/>
          <w:lang w:val="en-US"/>
        </w:rPr>
        <w:t>Research background</w:t>
      </w:r>
    </w:p>
    <w:p w14:paraId="3A30ADB3" w14:textId="641E691B" w:rsidR="000D7EB1" w:rsidRPr="00954357" w:rsidRDefault="00250D09" w:rsidP="000C3A17">
      <w:pPr>
        <w:spacing w:after="0" w:line="360" w:lineRule="auto"/>
        <w:jc w:val="both"/>
        <w:rPr>
          <w:rFonts w:ascii="Book Antiqua" w:hAnsi="Book Antiqua"/>
          <w:color w:val="000000" w:themeColor="text1"/>
          <w:sz w:val="24"/>
          <w:szCs w:val="24"/>
          <w:lang w:val="en-US"/>
        </w:rPr>
      </w:pPr>
      <w:r w:rsidRPr="00954357">
        <w:rPr>
          <w:rFonts w:ascii="Book Antiqua" w:hAnsi="Book Antiqua"/>
          <w:color w:val="000000" w:themeColor="text1"/>
          <w:sz w:val="24"/>
          <w:szCs w:val="24"/>
          <w:lang w:val="en-US"/>
        </w:rPr>
        <w:t xml:space="preserve">The </w:t>
      </w:r>
      <w:r w:rsidR="00385370" w:rsidRPr="00954357">
        <w:rPr>
          <w:rFonts w:ascii="Book Antiqua" w:eastAsia="Times New Roman" w:hAnsi="Book Antiqua" w:cs="Times New Roman"/>
          <w:bCs/>
          <w:sz w:val="24"/>
          <w:szCs w:val="24"/>
          <w:lang w:val="en-US"/>
        </w:rPr>
        <w:t xml:space="preserve">musculoskeletal </w:t>
      </w:r>
      <w:proofErr w:type="spellStart"/>
      <w:r w:rsidR="00385370" w:rsidRPr="00954357">
        <w:rPr>
          <w:rFonts w:ascii="Book Antiqua" w:eastAsia="Times New Roman" w:hAnsi="Book Antiqua" w:cs="Times New Roman"/>
          <w:bCs/>
          <w:sz w:val="24"/>
          <w:szCs w:val="24"/>
          <w:lang w:val="en-US"/>
        </w:rPr>
        <w:t>tumo</w:t>
      </w:r>
      <w:r w:rsidR="00385370" w:rsidRPr="00954357">
        <w:rPr>
          <w:rFonts w:ascii="Book Antiqua" w:hAnsi="Book Antiqua" w:cs="Times New Roman" w:hint="eastAsia"/>
          <w:bCs/>
          <w:sz w:val="24"/>
          <w:szCs w:val="24"/>
          <w:lang w:val="en-US" w:eastAsia="zh-CN"/>
        </w:rPr>
        <w:t>u</w:t>
      </w:r>
      <w:r w:rsidR="00385370" w:rsidRPr="00954357">
        <w:rPr>
          <w:rFonts w:ascii="Book Antiqua" w:eastAsia="Times New Roman" w:hAnsi="Book Antiqua" w:cs="Times New Roman"/>
          <w:bCs/>
          <w:sz w:val="24"/>
          <w:szCs w:val="24"/>
          <w:lang w:val="en-US"/>
        </w:rPr>
        <w:t>r</w:t>
      </w:r>
      <w:proofErr w:type="spellEnd"/>
      <w:r w:rsidR="00385370" w:rsidRPr="00954357">
        <w:rPr>
          <w:rFonts w:ascii="Book Antiqua" w:eastAsia="Times New Roman" w:hAnsi="Book Antiqua" w:cs="Times New Roman"/>
          <w:bCs/>
          <w:sz w:val="24"/>
          <w:szCs w:val="24"/>
          <w:lang w:val="en-US"/>
        </w:rPr>
        <w:t xml:space="preserve"> society score</w:t>
      </w:r>
      <w:r w:rsidR="00385370" w:rsidRPr="00954357">
        <w:rPr>
          <w:rFonts w:ascii="Book Antiqua" w:hAnsi="Book Antiqua"/>
          <w:color w:val="000000" w:themeColor="text1"/>
          <w:sz w:val="24"/>
          <w:szCs w:val="24"/>
          <w:lang w:val="en-US"/>
        </w:rPr>
        <w:t xml:space="preserve"> </w:t>
      </w:r>
      <w:r w:rsidR="00385370" w:rsidRPr="00954357">
        <w:rPr>
          <w:rFonts w:ascii="Book Antiqua" w:hAnsi="Book Antiqua" w:hint="eastAsia"/>
          <w:color w:val="000000" w:themeColor="text1"/>
          <w:sz w:val="24"/>
          <w:szCs w:val="24"/>
          <w:lang w:val="en-US" w:eastAsia="zh-CN"/>
        </w:rPr>
        <w:t>(</w:t>
      </w:r>
      <w:r w:rsidR="00602FDF" w:rsidRPr="00954357">
        <w:rPr>
          <w:rFonts w:ascii="Book Antiqua" w:hAnsi="Book Antiqua"/>
          <w:color w:val="000000" w:themeColor="text1"/>
          <w:sz w:val="24"/>
          <w:szCs w:val="24"/>
          <w:lang w:val="en-US"/>
        </w:rPr>
        <w:t>MSTS</w:t>
      </w:r>
      <w:r w:rsidR="00385370" w:rsidRPr="00954357">
        <w:rPr>
          <w:rFonts w:ascii="Book Antiqua" w:hAnsi="Book Antiqua" w:hint="eastAsia"/>
          <w:color w:val="000000" w:themeColor="text1"/>
          <w:sz w:val="24"/>
          <w:szCs w:val="24"/>
          <w:lang w:val="en-US" w:eastAsia="zh-CN"/>
        </w:rPr>
        <w:t>)</w:t>
      </w:r>
      <w:r w:rsidRPr="00954357">
        <w:rPr>
          <w:rFonts w:ascii="Book Antiqua" w:hAnsi="Book Antiqua"/>
          <w:color w:val="000000" w:themeColor="text1"/>
          <w:sz w:val="24"/>
          <w:szCs w:val="24"/>
          <w:lang w:val="en-US"/>
        </w:rPr>
        <w:t xml:space="preserve"> questionnaire is a physician/patient-completed questionnaire designed to assess functional outcome for patients with sarcomas in the extremities. The MSTS questionnaire was originally developed in English. Over the past decades there has been increased focus on the aptness of questionnaires to measure correctly. This also includes the aptness of questionnaires after being translated from one language to another.</w:t>
      </w:r>
      <w:r w:rsidR="00E01F48" w:rsidRPr="00954357">
        <w:rPr>
          <w:rFonts w:ascii="Book Antiqua" w:hAnsi="Book Antiqua"/>
          <w:color w:val="000000" w:themeColor="text1"/>
          <w:sz w:val="24"/>
          <w:szCs w:val="24"/>
          <w:lang w:val="en-US"/>
        </w:rPr>
        <w:t xml:space="preserve"> </w:t>
      </w:r>
    </w:p>
    <w:p w14:paraId="788488DC" w14:textId="77777777" w:rsidR="00343881" w:rsidRPr="00954357" w:rsidRDefault="00343881" w:rsidP="000C3A17">
      <w:pPr>
        <w:spacing w:after="0" w:line="360" w:lineRule="auto"/>
        <w:jc w:val="both"/>
        <w:rPr>
          <w:rFonts w:ascii="Book Antiqua" w:hAnsi="Book Antiqua"/>
          <w:color w:val="000000" w:themeColor="text1"/>
          <w:sz w:val="24"/>
          <w:szCs w:val="24"/>
          <w:lang w:val="en-US"/>
        </w:rPr>
      </w:pPr>
    </w:p>
    <w:p w14:paraId="0F836227" w14:textId="0E27B14F" w:rsidR="000D7EB1" w:rsidRPr="00954357" w:rsidRDefault="000D7EB1" w:rsidP="000C3A17">
      <w:pPr>
        <w:spacing w:after="0" w:line="360" w:lineRule="auto"/>
        <w:jc w:val="both"/>
        <w:rPr>
          <w:rFonts w:ascii="Book Antiqua" w:hAnsi="Book Antiqua"/>
          <w:b/>
          <w:i/>
          <w:color w:val="000000" w:themeColor="text1"/>
          <w:sz w:val="24"/>
          <w:szCs w:val="24"/>
          <w:lang w:val="en-US"/>
        </w:rPr>
      </w:pPr>
      <w:r w:rsidRPr="00954357">
        <w:rPr>
          <w:rFonts w:ascii="Book Antiqua" w:hAnsi="Book Antiqua"/>
          <w:b/>
          <w:i/>
          <w:color w:val="000000" w:themeColor="text1"/>
          <w:sz w:val="24"/>
          <w:szCs w:val="24"/>
          <w:lang w:val="en-US"/>
        </w:rPr>
        <w:t>Research motivation</w:t>
      </w:r>
    </w:p>
    <w:p w14:paraId="3E5919F5" w14:textId="77777777" w:rsidR="000D7EB1" w:rsidRPr="00954357" w:rsidRDefault="00793BD7" w:rsidP="000C3A17">
      <w:pPr>
        <w:spacing w:after="0" w:line="360" w:lineRule="auto"/>
        <w:jc w:val="both"/>
        <w:rPr>
          <w:rFonts w:ascii="Book Antiqua" w:hAnsi="Book Antiqua"/>
          <w:color w:val="000000" w:themeColor="text1"/>
          <w:sz w:val="24"/>
          <w:szCs w:val="24"/>
          <w:lang w:val="en-US"/>
        </w:rPr>
      </w:pPr>
      <w:bookmarkStart w:id="162" w:name="_Hlk528176484"/>
      <w:r w:rsidRPr="00954357">
        <w:rPr>
          <w:rFonts w:ascii="Book Antiqua" w:hAnsi="Book Antiqua"/>
          <w:color w:val="000000" w:themeColor="text1"/>
          <w:sz w:val="24"/>
          <w:szCs w:val="24"/>
          <w:lang w:val="en-US"/>
        </w:rPr>
        <w:t xml:space="preserve">To ensure that the Danish version of the MSTS questionnaire measures the same aspects of functional outcome in sarcoma patients as the English version, it is important to validate the measurement properties of the Danish version of the MSTS questionnaire and compare it to other language versions of the questionnaire. Furthermore, cultural differences need to be considered during the translation process, as this is a part of ensuring the original </w:t>
      </w:r>
      <w:r w:rsidRPr="00954357">
        <w:rPr>
          <w:rFonts w:ascii="Book Antiqua" w:hAnsi="Book Antiqua"/>
          <w:color w:val="000000" w:themeColor="text1"/>
          <w:sz w:val="24"/>
          <w:szCs w:val="24"/>
          <w:lang w:val="en-US"/>
        </w:rPr>
        <w:lastRenderedPageBreak/>
        <w:t>measurement properties. This rigorous process provides the possibility to compare results from national studies with other international studies.</w:t>
      </w:r>
    </w:p>
    <w:p w14:paraId="7B4590C9" w14:textId="77777777" w:rsidR="00343881" w:rsidRPr="00954357" w:rsidRDefault="00343881" w:rsidP="000C3A17">
      <w:pPr>
        <w:spacing w:after="0" w:line="360" w:lineRule="auto"/>
        <w:jc w:val="both"/>
        <w:rPr>
          <w:rFonts w:ascii="Book Antiqua" w:hAnsi="Book Antiqua"/>
          <w:b/>
          <w:color w:val="000000" w:themeColor="text1"/>
          <w:sz w:val="24"/>
          <w:szCs w:val="24"/>
          <w:lang w:val="en-US"/>
        </w:rPr>
      </w:pPr>
    </w:p>
    <w:bookmarkEnd w:id="162"/>
    <w:p w14:paraId="36D0657B" w14:textId="68210F6B" w:rsidR="000D7EB1" w:rsidRPr="00954357" w:rsidRDefault="000D7EB1" w:rsidP="000C3A17">
      <w:pPr>
        <w:spacing w:after="0" w:line="360" w:lineRule="auto"/>
        <w:jc w:val="both"/>
        <w:rPr>
          <w:rFonts w:ascii="Book Antiqua" w:hAnsi="Book Antiqua"/>
          <w:b/>
          <w:i/>
          <w:color w:val="000000" w:themeColor="text1"/>
          <w:sz w:val="24"/>
          <w:szCs w:val="24"/>
          <w:lang w:val="en-US"/>
        </w:rPr>
      </w:pPr>
      <w:r w:rsidRPr="00954357">
        <w:rPr>
          <w:rFonts w:ascii="Book Antiqua" w:hAnsi="Book Antiqua"/>
          <w:b/>
          <w:i/>
          <w:color w:val="000000" w:themeColor="text1"/>
          <w:sz w:val="24"/>
          <w:szCs w:val="24"/>
          <w:lang w:val="en-US"/>
        </w:rPr>
        <w:t xml:space="preserve">Research objectives </w:t>
      </w:r>
    </w:p>
    <w:p w14:paraId="73D20043" w14:textId="17791A34" w:rsidR="000D7EB1" w:rsidRPr="00954357" w:rsidRDefault="00793BD7" w:rsidP="000C3A17">
      <w:pPr>
        <w:spacing w:after="0" w:line="360" w:lineRule="auto"/>
        <w:jc w:val="both"/>
        <w:rPr>
          <w:rFonts w:ascii="Book Antiqua" w:hAnsi="Book Antiqua"/>
          <w:sz w:val="24"/>
          <w:szCs w:val="24"/>
          <w:lang w:val="en-US" w:eastAsia="zh-CN"/>
        </w:rPr>
      </w:pPr>
      <w:bookmarkStart w:id="163" w:name="_Hlk528177405"/>
      <w:r w:rsidRPr="00954357">
        <w:rPr>
          <w:rFonts w:ascii="Book Antiqua" w:hAnsi="Book Antiqua"/>
          <w:sz w:val="24"/>
          <w:szCs w:val="24"/>
          <w:lang w:val="en-US"/>
        </w:rPr>
        <w:t>The objectives of this study were: (1) to validate the Danish version of the MSTS questionnaire</w:t>
      </w:r>
      <w:r w:rsidR="003537C3">
        <w:rPr>
          <w:rFonts w:ascii="Book Antiqua" w:hAnsi="Book Antiqua" w:hint="eastAsia"/>
          <w:sz w:val="24"/>
          <w:szCs w:val="24"/>
          <w:lang w:val="en-US" w:eastAsia="zh-CN"/>
        </w:rPr>
        <w:t>;</w:t>
      </w:r>
      <w:r w:rsidRPr="00954357">
        <w:rPr>
          <w:rFonts w:ascii="Book Antiqua" w:hAnsi="Book Antiqua"/>
          <w:sz w:val="24"/>
          <w:szCs w:val="24"/>
          <w:lang w:val="en-US"/>
        </w:rPr>
        <w:t xml:space="preserve"> and (2) to investigate the correlation between functional outcomes as measured by questionnaires, such as the MSTS, and the objective measurement, </w:t>
      </w:r>
      <w:r w:rsidR="00385370" w:rsidRPr="00954357">
        <w:rPr>
          <w:rFonts w:ascii="Book Antiqua" w:hAnsi="Book Antiqua"/>
          <w:sz w:val="24"/>
          <w:szCs w:val="24"/>
          <w:lang w:val="en-US"/>
        </w:rPr>
        <w:t xml:space="preserve">Timed Up </w:t>
      </w:r>
      <w:r w:rsidR="00385370" w:rsidRPr="00954357">
        <w:rPr>
          <w:rFonts w:ascii="Book Antiqua" w:hAnsi="Book Antiqua" w:hint="eastAsia"/>
          <w:sz w:val="24"/>
          <w:szCs w:val="24"/>
          <w:lang w:val="en-US" w:eastAsia="zh-CN"/>
        </w:rPr>
        <w:t>and</w:t>
      </w:r>
      <w:r w:rsidR="00385370" w:rsidRPr="00954357">
        <w:rPr>
          <w:rFonts w:ascii="Book Antiqua" w:hAnsi="Book Antiqua"/>
          <w:sz w:val="24"/>
          <w:szCs w:val="24"/>
          <w:lang w:val="en-US"/>
        </w:rPr>
        <w:t xml:space="preserve"> Go</w:t>
      </w:r>
      <w:r w:rsidR="00385370" w:rsidRPr="00954357">
        <w:rPr>
          <w:rFonts w:ascii="Book Antiqua" w:hAnsi="Book Antiqua" w:hint="eastAsia"/>
          <w:sz w:val="24"/>
          <w:szCs w:val="24"/>
          <w:lang w:val="en-US" w:eastAsia="zh-CN"/>
        </w:rPr>
        <w:t xml:space="preserve"> (</w:t>
      </w:r>
      <w:r w:rsidR="00602FDF" w:rsidRPr="00954357">
        <w:rPr>
          <w:rFonts w:ascii="Book Antiqua" w:hAnsi="Book Antiqua" w:hint="eastAsia"/>
          <w:sz w:val="24"/>
          <w:szCs w:val="24"/>
          <w:lang w:val="en-US" w:eastAsia="zh-CN"/>
        </w:rPr>
        <w:t>TUG</w:t>
      </w:r>
      <w:r w:rsidR="00385370" w:rsidRPr="00954357">
        <w:rPr>
          <w:rFonts w:ascii="Book Antiqua" w:hAnsi="Book Antiqua" w:hint="eastAsia"/>
          <w:sz w:val="24"/>
          <w:szCs w:val="24"/>
          <w:lang w:val="en-US" w:eastAsia="zh-CN"/>
        </w:rPr>
        <w:t>)</w:t>
      </w:r>
      <w:r w:rsidR="00602FDF" w:rsidRPr="00954357">
        <w:rPr>
          <w:rFonts w:ascii="Book Antiqua" w:hAnsi="Book Antiqua" w:hint="eastAsia"/>
          <w:sz w:val="24"/>
          <w:szCs w:val="24"/>
          <w:lang w:val="en-US" w:eastAsia="zh-CN"/>
        </w:rPr>
        <w:t>.</w:t>
      </w:r>
    </w:p>
    <w:p w14:paraId="5A610FB6" w14:textId="77777777" w:rsidR="00343881" w:rsidRPr="00954357" w:rsidRDefault="00343881" w:rsidP="000C3A17">
      <w:pPr>
        <w:spacing w:after="0" w:line="360" w:lineRule="auto"/>
        <w:jc w:val="both"/>
        <w:rPr>
          <w:rFonts w:ascii="Book Antiqua" w:hAnsi="Book Antiqua"/>
          <w:sz w:val="24"/>
          <w:szCs w:val="24"/>
          <w:lang w:val="en-US"/>
        </w:rPr>
      </w:pPr>
    </w:p>
    <w:bookmarkEnd w:id="163"/>
    <w:p w14:paraId="58A49F3E" w14:textId="1A9A817C" w:rsidR="000D7EB1" w:rsidRPr="00954357" w:rsidRDefault="000D7EB1" w:rsidP="000C3A17">
      <w:pPr>
        <w:spacing w:after="0" w:line="360" w:lineRule="auto"/>
        <w:jc w:val="both"/>
        <w:rPr>
          <w:rFonts w:ascii="Book Antiqua" w:hAnsi="Book Antiqua"/>
          <w:b/>
          <w:i/>
          <w:color w:val="000000" w:themeColor="text1"/>
          <w:sz w:val="24"/>
          <w:szCs w:val="24"/>
          <w:lang w:val="en-US"/>
        </w:rPr>
      </w:pPr>
      <w:r w:rsidRPr="00954357">
        <w:rPr>
          <w:rFonts w:ascii="Book Antiqua" w:hAnsi="Book Antiqua"/>
          <w:b/>
          <w:i/>
          <w:color w:val="000000" w:themeColor="text1"/>
          <w:sz w:val="24"/>
          <w:szCs w:val="24"/>
          <w:lang w:val="en-US"/>
        </w:rPr>
        <w:t>Research methods</w:t>
      </w:r>
    </w:p>
    <w:p w14:paraId="3E7DFD77" w14:textId="34663542" w:rsidR="000D7EB1" w:rsidRPr="00954357" w:rsidRDefault="002C24C1" w:rsidP="000C3A17">
      <w:pPr>
        <w:spacing w:after="0" w:line="360" w:lineRule="auto"/>
        <w:jc w:val="both"/>
        <w:rPr>
          <w:rFonts w:ascii="Book Antiqua" w:hAnsi="Book Antiqua"/>
          <w:color w:val="000000" w:themeColor="text1"/>
          <w:sz w:val="24"/>
          <w:szCs w:val="24"/>
          <w:lang w:val="en-US" w:eastAsia="zh-CN"/>
        </w:rPr>
      </w:pPr>
      <w:bookmarkStart w:id="164" w:name="_Hlk528177704"/>
      <w:r w:rsidRPr="00954357">
        <w:rPr>
          <w:rFonts w:ascii="Book Antiqua" w:hAnsi="Book Antiqua"/>
          <w:color w:val="000000" w:themeColor="text1"/>
          <w:sz w:val="24"/>
          <w:szCs w:val="24"/>
          <w:lang w:val="en-US"/>
        </w:rPr>
        <w:t xml:space="preserve">The translation of the MSTS was conducted in accordance with international guidelines. Patients, age 18 or above, operated for sarcomas and aggressive benign tumors were consecutively invited to participate in the study. The psychometric properties of the Danish version of the MSTS were tested in terms of validity and reliability and for the risk of floor or ceiling effects. Spearman’s rank coefficient was used to compare the MSTS lower extremity version with the objective test, </w:t>
      </w:r>
      <w:r w:rsidR="00602FDF" w:rsidRPr="00954357">
        <w:rPr>
          <w:rFonts w:ascii="Book Antiqua" w:hAnsi="Book Antiqua" w:hint="eastAsia"/>
          <w:color w:val="000000" w:themeColor="text1"/>
          <w:sz w:val="24"/>
          <w:szCs w:val="24"/>
          <w:lang w:val="en-US" w:eastAsia="zh-CN"/>
        </w:rPr>
        <w:t>TUG</w:t>
      </w:r>
      <w:r w:rsidRPr="00954357">
        <w:rPr>
          <w:rFonts w:ascii="Book Antiqua" w:hAnsi="Book Antiqua"/>
          <w:color w:val="000000" w:themeColor="text1"/>
          <w:sz w:val="24"/>
          <w:szCs w:val="24"/>
          <w:lang w:val="en-US"/>
        </w:rPr>
        <w:t xml:space="preserve">. </w:t>
      </w:r>
    </w:p>
    <w:p w14:paraId="0271A64F" w14:textId="77777777" w:rsidR="00343881" w:rsidRPr="00954357" w:rsidRDefault="00343881" w:rsidP="000C3A17">
      <w:pPr>
        <w:spacing w:after="0" w:line="360" w:lineRule="auto"/>
        <w:jc w:val="both"/>
        <w:rPr>
          <w:rFonts w:ascii="Book Antiqua" w:hAnsi="Book Antiqua"/>
          <w:b/>
          <w:color w:val="000000" w:themeColor="text1"/>
          <w:sz w:val="24"/>
          <w:szCs w:val="24"/>
          <w:lang w:val="en-US"/>
        </w:rPr>
      </w:pPr>
    </w:p>
    <w:bookmarkEnd w:id="164"/>
    <w:p w14:paraId="5D05E3A3" w14:textId="5015FC31" w:rsidR="000D7EB1" w:rsidRPr="00954357" w:rsidRDefault="000D7EB1" w:rsidP="000C3A17">
      <w:pPr>
        <w:spacing w:after="0" w:line="360" w:lineRule="auto"/>
        <w:jc w:val="both"/>
        <w:rPr>
          <w:rFonts w:ascii="Book Antiqua" w:hAnsi="Book Antiqua"/>
          <w:b/>
          <w:i/>
          <w:color w:val="000000" w:themeColor="text1"/>
          <w:sz w:val="24"/>
          <w:szCs w:val="24"/>
          <w:lang w:val="en-US"/>
        </w:rPr>
      </w:pPr>
      <w:r w:rsidRPr="00954357">
        <w:rPr>
          <w:rFonts w:ascii="Book Antiqua" w:hAnsi="Book Antiqua"/>
          <w:b/>
          <w:i/>
          <w:color w:val="000000" w:themeColor="text1"/>
          <w:sz w:val="24"/>
          <w:szCs w:val="24"/>
          <w:lang w:val="en-US"/>
        </w:rPr>
        <w:t>Research results</w:t>
      </w:r>
    </w:p>
    <w:p w14:paraId="42ACE17B" w14:textId="138871CD" w:rsidR="00B776F5" w:rsidRPr="00954357" w:rsidRDefault="00B776F5" w:rsidP="000C3A17">
      <w:pPr>
        <w:spacing w:after="0" w:line="360" w:lineRule="auto"/>
        <w:jc w:val="both"/>
        <w:rPr>
          <w:rFonts w:ascii="Book Antiqua" w:hAnsi="Book Antiqua"/>
          <w:color w:val="000000" w:themeColor="text1"/>
          <w:sz w:val="24"/>
          <w:szCs w:val="24"/>
          <w:lang w:val="en-US"/>
        </w:rPr>
      </w:pPr>
      <w:bookmarkStart w:id="165" w:name="_Hlk528178550"/>
      <w:r w:rsidRPr="00954357">
        <w:rPr>
          <w:rFonts w:ascii="Book Antiqua" w:hAnsi="Book Antiqua"/>
          <w:color w:val="000000" w:themeColor="text1"/>
          <w:sz w:val="24"/>
          <w:szCs w:val="24"/>
          <w:lang w:val="en-US"/>
        </w:rPr>
        <w:t xml:space="preserve">The upper extremity version of the MSTS questionnaire demonstrated an excellent intra- and inter-rater reliability. The lower extremity version of the MSTS questionnaire showed an excellent intra- and inter-rater reliability. A ceiling effect, however, was found in both versions. Both versions of MSTS questionnaire were shown to have good validity. The MSTS questionnaire showed a </w:t>
      </w:r>
      <w:r w:rsidRPr="00954357">
        <w:rPr>
          <w:rFonts w:ascii="Book Antiqua" w:hAnsi="Book Antiqua" w:cstheme="minorHAnsi"/>
          <w:sz w:val="24"/>
          <w:szCs w:val="24"/>
          <w:lang w:val="en-US"/>
        </w:rPr>
        <w:t>possible presence of a measurement error.</w:t>
      </w:r>
      <w:r w:rsidR="00D55CF2" w:rsidRPr="00954357">
        <w:rPr>
          <w:rFonts w:ascii="Book Antiqua" w:hAnsi="Book Antiqua" w:hint="eastAsia"/>
          <w:color w:val="000000" w:themeColor="text1"/>
          <w:sz w:val="24"/>
          <w:szCs w:val="24"/>
          <w:lang w:val="en-US" w:eastAsia="zh-CN"/>
        </w:rPr>
        <w:t xml:space="preserve"> </w:t>
      </w:r>
      <w:r w:rsidRPr="00954357">
        <w:rPr>
          <w:rFonts w:ascii="Book Antiqua" w:hAnsi="Book Antiqua"/>
          <w:color w:val="000000" w:themeColor="text1"/>
          <w:sz w:val="24"/>
          <w:szCs w:val="24"/>
          <w:lang w:val="en-US"/>
        </w:rPr>
        <w:t xml:space="preserve">A poor correlation was found between the objective measurement, </w:t>
      </w:r>
      <w:r w:rsidR="00602FDF" w:rsidRPr="00954357">
        <w:rPr>
          <w:rFonts w:ascii="Book Antiqua" w:hAnsi="Book Antiqua" w:hint="eastAsia"/>
          <w:color w:val="000000" w:themeColor="text1"/>
          <w:sz w:val="24"/>
          <w:szCs w:val="24"/>
          <w:lang w:val="en-US" w:eastAsia="zh-CN"/>
        </w:rPr>
        <w:t>TUG</w:t>
      </w:r>
      <w:r w:rsidRPr="00954357">
        <w:rPr>
          <w:rFonts w:ascii="Book Antiqua" w:hAnsi="Book Antiqua"/>
          <w:color w:val="000000" w:themeColor="text1"/>
          <w:sz w:val="24"/>
          <w:szCs w:val="24"/>
          <w:lang w:val="en-US"/>
        </w:rPr>
        <w:t>, and the functional outcome measured by questionnaires.</w:t>
      </w:r>
    </w:p>
    <w:p w14:paraId="7D5303CC" w14:textId="77777777" w:rsidR="00B776F5" w:rsidRPr="00954357" w:rsidRDefault="00B776F5" w:rsidP="000C3A17">
      <w:pPr>
        <w:spacing w:after="0" w:line="360" w:lineRule="auto"/>
        <w:jc w:val="both"/>
        <w:rPr>
          <w:rFonts w:ascii="Book Antiqua" w:hAnsi="Book Antiqua"/>
          <w:color w:val="000000" w:themeColor="text1"/>
          <w:sz w:val="24"/>
          <w:szCs w:val="24"/>
          <w:lang w:val="en-US"/>
        </w:rPr>
      </w:pPr>
    </w:p>
    <w:bookmarkEnd w:id="165"/>
    <w:p w14:paraId="74C59A53" w14:textId="74828695" w:rsidR="000D7EB1" w:rsidRPr="00954357" w:rsidRDefault="000D7EB1" w:rsidP="000C3A17">
      <w:pPr>
        <w:spacing w:after="0" w:line="360" w:lineRule="auto"/>
        <w:jc w:val="both"/>
        <w:rPr>
          <w:rFonts w:ascii="Book Antiqua" w:hAnsi="Book Antiqua" w:cs="Segoe UI"/>
          <w:b/>
          <w:i/>
          <w:color w:val="333333"/>
          <w:sz w:val="24"/>
          <w:szCs w:val="24"/>
          <w:shd w:val="clear" w:color="auto" w:fill="FFFFFF"/>
          <w:lang w:val="en-US"/>
        </w:rPr>
      </w:pPr>
      <w:r w:rsidRPr="00954357">
        <w:rPr>
          <w:rFonts w:ascii="Book Antiqua" w:hAnsi="Book Antiqua"/>
          <w:b/>
          <w:i/>
          <w:color w:val="000000" w:themeColor="text1"/>
          <w:sz w:val="24"/>
          <w:szCs w:val="24"/>
          <w:lang w:val="en-US"/>
        </w:rPr>
        <w:t>Research conclusions</w:t>
      </w:r>
    </w:p>
    <w:p w14:paraId="5BBE4DAC" w14:textId="77777777" w:rsidR="000D7EB1" w:rsidRPr="00954357" w:rsidRDefault="00B776F5" w:rsidP="000C3A17">
      <w:pPr>
        <w:spacing w:after="0" w:line="360" w:lineRule="auto"/>
        <w:jc w:val="both"/>
        <w:rPr>
          <w:rFonts w:ascii="Book Antiqua" w:hAnsi="Book Antiqua"/>
          <w:color w:val="000000" w:themeColor="text1"/>
          <w:sz w:val="24"/>
          <w:szCs w:val="24"/>
          <w:lang w:val="en-US"/>
        </w:rPr>
      </w:pPr>
      <w:bookmarkStart w:id="166" w:name="_Hlk528178884"/>
      <w:r w:rsidRPr="00954357">
        <w:rPr>
          <w:rFonts w:ascii="Book Antiqua" w:hAnsi="Book Antiqua"/>
          <w:color w:val="000000" w:themeColor="text1"/>
          <w:sz w:val="24"/>
          <w:szCs w:val="24"/>
          <w:lang w:val="en-US"/>
        </w:rPr>
        <w:t xml:space="preserve">The Danish version of the MSTS questionnaire was found to have good reliability and validity, however a substantial ceiling effect as well as the possibility of measurement error were identified. The Danish version of the MSTS questionnaire can be used to measure </w:t>
      </w:r>
      <w:r w:rsidRPr="00954357">
        <w:rPr>
          <w:rFonts w:ascii="Book Antiqua" w:hAnsi="Book Antiqua"/>
          <w:color w:val="000000" w:themeColor="text1"/>
          <w:sz w:val="24"/>
          <w:szCs w:val="24"/>
          <w:lang w:val="en-US"/>
        </w:rPr>
        <w:lastRenderedPageBreak/>
        <w:t>functional outcome in sarcoma patients and to compare these results with other international studies.</w:t>
      </w:r>
    </w:p>
    <w:bookmarkEnd w:id="166"/>
    <w:p w14:paraId="2EB6B280" w14:textId="77777777" w:rsidR="002C24C1" w:rsidRPr="00954357" w:rsidRDefault="002C24C1" w:rsidP="000C3A17">
      <w:pPr>
        <w:spacing w:after="0" w:line="360" w:lineRule="auto"/>
        <w:jc w:val="both"/>
        <w:rPr>
          <w:rFonts w:ascii="Book Antiqua" w:hAnsi="Book Antiqua" w:cs="Segoe UI"/>
          <w:color w:val="333333"/>
          <w:sz w:val="24"/>
          <w:szCs w:val="24"/>
          <w:shd w:val="clear" w:color="auto" w:fill="FFFFFF"/>
          <w:lang w:val="en-US"/>
        </w:rPr>
      </w:pPr>
    </w:p>
    <w:p w14:paraId="31EAAB5F" w14:textId="77C1753F" w:rsidR="00A45820" w:rsidRPr="00954357" w:rsidRDefault="000D7EB1" w:rsidP="000C3A17">
      <w:pPr>
        <w:spacing w:after="0" w:line="360" w:lineRule="auto"/>
        <w:jc w:val="both"/>
        <w:rPr>
          <w:rFonts w:ascii="Book Antiqua" w:hAnsi="Book Antiqua"/>
          <w:i/>
          <w:sz w:val="24"/>
          <w:szCs w:val="24"/>
          <w:lang w:val="en-US" w:eastAsia="zh-CN"/>
        </w:rPr>
      </w:pPr>
      <w:r w:rsidRPr="00954357">
        <w:rPr>
          <w:rFonts w:ascii="Book Antiqua" w:hAnsi="Book Antiqua" w:cs="Segoe UI"/>
          <w:b/>
          <w:i/>
          <w:color w:val="000000" w:themeColor="text1"/>
          <w:sz w:val="24"/>
          <w:szCs w:val="24"/>
          <w:shd w:val="clear" w:color="auto" w:fill="FFFFFF"/>
          <w:lang w:val="en-US"/>
        </w:rPr>
        <w:t>Research perspectives</w:t>
      </w:r>
    </w:p>
    <w:bookmarkEnd w:id="161"/>
    <w:p w14:paraId="12BD314F" w14:textId="52D5EF7E" w:rsidR="00332F1C" w:rsidRPr="00954357" w:rsidRDefault="00026C07" w:rsidP="000C3A17">
      <w:pPr>
        <w:spacing w:after="0" w:line="360" w:lineRule="auto"/>
        <w:jc w:val="both"/>
        <w:rPr>
          <w:rFonts w:ascii="Book Antiqua" w:hAnsi="Book Antiqua"/>
          <w:sz w:val="24"/>
          <w:szCs w:val="24"/>
          <w:lang w:val="en-US"/>
        </w:rPr>
      </w:pPr>
      <w:r w:rsidRPr="00954357">
        <w:rPr>
          <w:rFonts w:ascii="Book Antiqua" w:hAnsi="Book Antiqua"/>
          <w:color w:val="000000" w:themeColor="text1"/>
          <w:sz w:val="24"/>
          <w:szCs w:val="24"/>
          <w:lang w:val="en-US"/>
        </w:rPr>
        <w:t>The measurement errors and ceiling effects are concerns which are not to be overlooked. It is highly recommendable to further investigate these issues and the measurement properties of the MSTS questionnaires, such as its aptness in detecting significant clinical changes in the functional outcome.</w:t>
      </w:r>
      <w:r w:rsidR="00332F1C" w:rsidRPr="00954357">
        <w:rPr>
          <w:rFonts w:ascii="Book Antiqua" w:hAnsi="Book Antiqua"/>
          <w:sz w:val="24"/>
          <w:szCs w:val="24"/>
          <w:lang w:val="en-US"/>
        </w:rPr>
        <w:br w:type="page"/>
      </w:r>
    </w:p>
    <w:p w14:paraId="7F195659" w14:textId="77777777" w:rsidR="00A45820" w:rsidRPr="00954357" w:rsidRDefault="00A45820" w:rsidP="000C3A17">
      <w:pPr>
        <w:spacing w:after="0" w:line="360" w:lineRule="auto"/>
        <w:jc w:val="both"/>
        <w:rPr>
          <w:rFonts w:ascii="Book Antiqua" w:hAnsi="Book Antiqua" w:cs="Times New Roman"/>
          <w:b/>
          <w:sz w:val="24"/>
          <w:szCs w:val="24"/>
        </w:rPr>
      </w:pPr>
      <w:r w:rsidRPr="00954357">
        <w:rPr>
          <w:rFonts w:ascii="Book Antiqua" w:hAnsi="Book Antiqua" w:cs="Times New Roman"/>
          <w:b/>
          <w:sz w:val="24"/>
          <w:szCs w:val="24"/>
        </w:rPr>
        <w:lastRenderedPageBreak/>
        <w:t>REFERENCES</w:t>
      </w:r>
    </w:p>
    <w:p w14:paraId="52DB4924" w14:textId="37F29E8C"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 </w:t>
      </w:r>
      <w:r w:rsidRPr="00954357">
        <w:rPr>
          <w:rFonts w:ascii="Book Antiqua" w:hAnsi="Book Antiqua"/>
          <w:b/>
          <w:sz w:val="24"/>
          <w:szCs w:val="24"/>
        </w:rPr>
        <w:t>Enneking WF</w:t>
      </w:r>
      <w:r w:rsidRPr="00954357">
        <w:rPr>
          <w:rFonts w:ascii="Book Antiqua" w:hAnsi="Book Antiqua"/>
          <w:sz w:val="24"/>
          <w:szCs w:val="24"/>
        </w:rPr>
        <w:t xml:space="preserve">, Dunham W, Gebhardt MC, Malawar M, Pritchard DJ. A system for the functional evaluation of reconstructive procedures after surgical treatment of tumors of the musculoskeletal system. </w:t>
      </w:r>
      <w:r w:rsidRPr="00954357">
        <w:rPr>
          <w:rFonts w:ascii="Book Antiqua" w:hAnsi="Book Antiqua"/>
          <w:i/>
          <w:sz w:val="24"/>
          <w:szCs w:val="24"/>
        </w:rPr>
        <w:t>Clin Orthop Relat Res</w:t>
      </w:r>
      <w:r w:rsidRPr="00954357">
        <w:rPr>
          <w:rFonts w:ascii="Book Antiqua" w:hAnsi="Book Antiqua"/>
          <w:sz w:val="24"/>
          <w:szCs w:val="24"/>
        </w:rPr>
        <w:t xml:space="preserve"> 1993</w:t>
      </w:r>
      <w:r w:rsidR="003537C3">
        <w:rPr>
          <w:rFonts w:ascii="Book Antiqua" w:hAnsi="Book Antiqua" w:hint="eastAsia"/>
          <w:sz w:val="24"/>
          <w:szCs w:val="24"/>
          <w:lang w:eastAsia="zh-CN"/>
        </w:rPr>
        <w:t>:</w:t>
      </w:r>
      <w:r w:rsidRPr="00954357">
        <w:rPr>
          <w:rFonts w:ascii="Book Antiqua" w:hAnsi="Book Antiqua"/>
          <w:sz w:val="24"/>
          <w:szCs w:val="24"/>
        </w:rPr>
        <w:t xml:space="preserve"> 241-246 [PMID: 8425352 DOI: 10.1097/00003086-199301000-00035]</w:t>
      </w:r>
    </w:p>
    <w:p w14:paraId="4191C125"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2 </w:t>
      </w:r>
      <w:r w:rsidRPr="00954357">
        <w:rPr>
          <w:rFonts w:ascii="Book Antiqua" w:hAnsi="Book Antiqua"/>
          <w:b/>
          <w:sz w:val="24"/>
          <w:szCs w:val="24"/>
        </w:rPr>
        <w:t>Ginsberg JP</w:t>
      </w:r>
      <w:r w:rsidRPr="00954357">
        <w:rPr>
          <w:rFonts w:ascii="Book Antiqua" w:hAnsi="Book Antiqua"/>
          <w:sz w:val="24"/>
          <w:szCs w:val="24"/>
        </w:rPr>
        <w:t xml:space="preserve">, Rai SN, Carlson CA, Meadows AT, Hinds PS, Spearing EM, Zhang L, Callaway L, Neel MD, Rao BN, Marchese VG. A comparative analysis of functional outcomes in adolescents and young adults with lower-extremity bone sarcoma. </w:t>
      </w:r>
      <w:r w:rsidRPr="00954357">
        <w:rPr>
          <w:rFonts w:ascii="Book Antiqua" w:hAnsi="Book Antiqua"/>
          <w:i/>
          <w:sz w:val="24"/>
          <w:szCs w:val="24"/>
        </w:rPr>
        <w:t>Pediatr Blood Cancer</w:t>
      </w:r>
      <w:r w:rsidRPr="00954357">
        <w:rPr>
          <w:rFonts w:ascii="Book Antiqua" w:hAnsi="Book Antiqua"/>
          <w:sz w:val="24"/>
          <w:szCs w:val="24"/>
        </w:rPr>
        <w:t xml:space="preserve"> 2007; </w:t>
      </w:r>
      <w:r w:rsidRPr="00954357">
        <w:rPr>
          <w:rFonts w:ascii="Book Antiqua" w:hAnsi="Book Antiqua"/>
          <w:b/>
          <w:sz w:val="24"/>
          <w:szCs w:val="24"/>
        </w:rPr>
        <w:t>49</w:t>
      </w:r>
      <w:r w:rsidRPr="00954357">
        <w:rPr>
          <w:rFonts w:ascii="Book Antiqua" w:hAnsi="Book Antiqua"/>
          <w:sz w:val="24"/>
          <w:szCs w:val="24"/>
        </w:rPr>
        <w:t>: 964-969 [PMID: 16921515 DOI: 10.1002/pbc.21018]</w:t>
      </w:r>
    </w:p>
    <w:p w14:paraId="0FAB84D5"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3 </w:t>
      </w:r>
      <w:r w:rsidRPr="00954357">
        <w:rPr>
          <w:rFonts w:ascii="Book Antiqua" w:hAnsi="Book Antiqua"/>
          <w:b/>
          <w:sz w:val="24"/>
          <w:szCs w:val="24"/>
        </w:rPr>
        <w:t>Jones KB</w:t>
      </w:r>
      <w:r w:rsidRPr="00954357">
        <w:rPr>
          <w:rFonts w:ascii="Book Antiqua" w:hAnsi="Book Antiqua"/>
          <w:sz w:val="24"/>
          <w:szCs w:val="24"/>
        </w:rPr>
        <w:t xml:space="preserve">, Ferguson PC, Deheshi B, Riad S, Griffin A, Bell RS, Wunder JS. Complete femoral nerve resection with soft tissue sarcoma: functional outcomes. </w:t>
      </w:r>
      <w:r w:rsidRPr="00954357">
        <w:rPr>
          <w:rFonts w:ascii="Book Antiqua" w:hAnsi="Book Antiqua"/>
          <w:i/>
          <w:sz w:val="24"/>
          <w:szCs w:val="24"/>
        </w:rPr>
        <w:t>Ann Surg Oncol</w:t>
      </w:r>
      <w:r w:rsidRPr="00954357">
        <w:rPr>
          <w:rFonts w:ascii="Book Antiqua" w:hAnsi="Book Antiqua"/>
          <w:sz w:val="24"/>
          <w:szCs w:val="24"/>
        </w:rPr>
        <w:t xml:space="preserve"> 2010; </w:t>
      </w:r>
      <w:r w:rsidRPr="00954357">
        <w:rPr>
          <w:rFonts w:ascii="Book Antiqua" w:hAnsi="Book Antiqua"/>
          <w:b/>
          <w:sz w:val="24"/>
          <w:szCs w:val="24"/>
        </w:rPr>
        <w:t>17</w:t>
      </w:r>
      <w:r w:rsidRPr="00954357">
        <w:rPr>
          <w:rFonts w:ascii="Book Antiqua" w:hAnsi="Book Antiqua"/>
          <w:sz w:val="24"/>
          <w:szCs w:val="24"/>
        </w:rPr>
        <w:t>: 401-406 [PMID: 19841985 DOI: 10.1245/s10434-009-0745-5]</w:t>
      </w:r>
    </w:p>
    <w:p w14:paraId="4213916E"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4 </w:t>
      </w:r>
      <w:r w:rsidRPr="00954357">
        <w:rPr>
          <w:rFonts w:ascii="Book Antiqua" w:hAnsi="Book Antiqua"/>
          <w:b/>
          <w:sz w:val="24"/>
          <w:szCs w:val="24"/>
        </w:rPr>
        <w:t>Kumar D</w:t>
      </w:r>
      <w:r w:rsidRPr="00954357">
        <w:rPr>
          <w:rFonts w:ascii="Book Antiqua" w:hAnsi="Book Antiqua"/>
          <w:sz w:val="24"/>
          <w:szCs w:val="24"/>
        </w:rPr>
        <w:t xml:space="preserve">, Grimer RJ, Abudu A, Carter SR, Tillman RM. Endoprosthetic replacement of the proximal humerus. Long-term results. </w:t>
      </w:r>
      <w:r w:rsidRPr="00954357">
        <w:rPr>
          <w:rFonts w:ascii="Book Antiqua" w:hAnsi="Book Antiqua"/>
          <w:i/>
          <w:sz w:val="24"/>
          <w:szCs w:val="24"/>
        </w:rPr>
        <w:t>J Bone Joint Surg Br</w:t>
      </w:r>
      <w:r w:rsidRPr="00954357">
        <w:rPr>
          <w:rFonts w:ascii="Book Antiqua" w:hAnsi="Book Antiqua"/>
          <w:sz w:val="24"/>
          <w:szCs w:val="24"/>
        </w:rPr>
        <w:t xml:space="preserve"> 2003; </w:t>
      </w:r>
      <w:r w:rsidRPr="00954357">
        <w:rPr>
          <w:rFonts w:ascii="Book Antiqua" w:hAnsi="Book Antiqua"/>
          <w:b/>
          <w:sz w:val="24"/>
          <w:szCs w:val="24"/>
        </w:rPr>
        <w:t>85</w:t>
      </w:r>
      <w:r w:rsidRPr="00954357">
        <w:rPr>
          <w:rFonts w:ascii="Book Antiqua" w:hAnsi="Book Antiqua"/>
          <w:sz w:val="24"/>
          <w:szCs w:val="24"/>
        </w:rPr>
        <w:t>: 717-722 [PMID: 12892196 DOI: 10.1302/0301-620x.85b5.13838]</w:t>
      </w:r>
    </w:p>
    <w:p w14:paraId="03BF0FB1" w14:textId="635C63CE"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5 </w:t>
      </w:r>
      <w:r w:rsidRPr="00954357">
        <w:rPr>
          <w:rFonts w:ascii="Book Antiqua" w:hAnsi="Book Antiqua"/>
          <w:b/>
          <w:sz w:val="24"/>
          <w:szCs w:val="24"/>
        </w:rPr>
        <w:t>Schreiber D</w:t>
      </w:r>
      <w:r w:rsidR="00544D3F" w:rsidRPr="00954357">
        <w:rPr>
          <w:rFonts w:ascii="Book Antiqua" w:hAnsi="Book Antiqua"/>
          <w:sz w:val="24"/>
          <w:szCs w:val="24"/>
        </w:rPr>
        <w:t>, Bell RS, Wunder JS, O</w:t>
      </w:r>
      <w:r w:rsidR="00544D3F" w:rsidRPr="00954357">
        <w:rPr>
          <w:rFonts w:ascii="Book Antiqua" w:hAnsi="Book Antiqua"/>
          <w:sz w:val="24"/>
          <w:szCs w:val="24"/>
          <w:lang w:eastAsia="zh-CN"/>
        </w:rPr>
        <w:t>’</w:t>
      </w:r>
      <w:r w:rsidRPr="00954357">
        <w:rPr>
          <w:rFonts w:ascii="Book Antiqua" w:hAnsi="Book Antiqua"/>
          <w:sz w:val="24"/>
          <w:szCs w:val="24"/>
        </w:rPr>
        <w:t xml:space="preserve">Sullivan B, Turcotte R, Masri BA, Davis AM. Evaluating function and health related quality of life in patients treated for extremity soft tissue sarcoma. </w:t>
      </w:r>
      <w:r w:rsidRPr="00954357">
        <w:rPr>
          <w:rFonts w:ascii="Book Antiqua" w:hAnsi="Book Antiqua"/>
          <w:i/>
          <w:sz w:val="24"/>
          <w:szCs w:val="24"/>
        </w:rPr>
        <w:t>Qual Life Res</w:t>
      </w:r>
      <w:r w:rsidRPr="00954357">
        <w:rPr>
          <w:rFonts w:ascii="Book Antiqua" w:hAnsi="Book Antiqua"/>
          <w:sz w:val="24"/>
          <w:szCs w:val="24"/>
        </w:rPr>
        <w:t xml:space="preserve"> 2006; </w:t>
      </w:r>
      <w:r w:rsidRPr="00954357">
        <w:rPr>
          <w:rFonts w:ascii="Book Antiqua" w:hAnsi="Book Antiqua"/>
          <w:b/>
          <w:sz w:val="24"/>
          <w:szCs w:val="24"/>
        </w:rPr>
        <w:t>15</w:t>
      </w:r>
      <w:r w:rsidRPr="00954357">
        <w:rPr>
          <w:rFonts w:ascii="Book Antiqua" w:hAnsi="Book Antiqua"/>
          <w:sz w:val="24"/>
          <w:szCs w:val="24"/>
        </w:rPr>
        <w:t>: 1439-1446 [PMID: 16732468 DOI: 10.1007/s11136-006-0001-4]</w:t>
      </w:r>
    </w:p>
    <w:p w14:paraId="53C9ADE6"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6 </w:t>
      </w:r>
      <w:r w:rsidRPr="00954357">
        <w:rPr>
          <w:rFonts w:ascii="Book Antiqua" w:hAnsi="Book Antiqua"/>
          <w:b/>
          <w:sz w:val="24"/>
          <w:szCs w:val="24"/>
        </w:rPr>
        <w:t>Aksnes LH</w:t>
      </w:r>
      <w:r w:rsidRPr="00954357">
        <w:rPr>
          <w:rFonts w:ascii="Book Antiqua" w:hAnsi="Book Antiqua"/>
          <w:sz w:val="24"/>
          <w:szCs w:val="24"/>
        </w:rPr>
        <w:t xml:space="preserve">, Bauer HC, Jebsen NL, Follerås G, Allert C, Haugen GS, Hall KS. Limb-sparing surgery preserves more function than amputation: A Scandinavian sarcoma group study of 118 patients. </w:t>
      </w:r>
      <w:r w:rsidRPr="00954357">
        <w:rPr>
          <w:rFonts w:ascii="Book Antiqua" w:hAnsi="Book Antiqua"/>
          <w:i/>
          <w:sz w:val="24"/>
          <w:szCs w:val="24"/>
        </w:rPr>
        <w:t>J Bone Joint Surg Br</w:t>
      </w:r>
      <w:r w:rsidRPr="00954357">
        <w:rPr>
          <w:rFonts w:ascii="Book Antiqua" w:hAnsi="Book Antiqua"/>
          <w:sz w:val="24"/>
          <w:szCs w:val="24"/>
        </w:rPr>
        <w:t xml:space="preserve"> 2008; </w:t>
      </w:r>
      <w:r w:rsidRPr="00954357">
        <w:rPr>
          <w:rFonts w:ascii="Book Antiqua" w:hAnsi="Book Antiqua"/>
          <w:b/>
          <w:sz w:val="24"/>
          <w:szCs w:val="24"/>
        </w:rPr>
        <w:t>90</w:t>
      </w:r>
      <w:r w:rsidRPr="00954357">
        <w:rPr>
          <w:rFonts w:ascii="Book Antiqua" w:hAnsi="Book Antiqua"/>
          <w:sz w:val="24"/>
          <w:szCs w:val="24"/>
        </w:rPr>
        <w:t>: 786-794 [PMID: 18539673 DOI: 10.1302/0301-620X.90B6.19805]</w:t>
      </w:r>
    </w:p>
    <w:p w14:paraId="7B213E06"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7 </w:t>
      </w:r>
      <w:r w:rsidRPr="00954357">
        <w:rPr>
          <w:rFonts w:ascii="Book Antiqua" w:hAnsi="Book Antiqua"/>
          <w:b/>
          <w:sz w:val="24"/>
          <w:szCs w:val="24"/>
        </w:rPr>
        <w:t>Rebolledo DC</w:t>
      </w:r>
      <w:r w:rsidRPr="00954357">
        <w:rPr>
          <w:rFonts w:ascii="Book Antiqua" w:hAnsi="Book Antiqua"/>
          <w:sz w:val="24"/>
          <w:szCs w:val="24"/>
        </w:rPr>
        <w:t xml:space="preserve">, Vissoci JR, Pietrobon R, de Camargo OP, Baptista AM. Validation of the Brazilian version of the musculoskeletal tumor society rating scale for lower extremity bone sarcoma. </w:t>
      </w:r>
      <w:r w:rsidRPr="00954357">
        <w:rPr>
          <w:rFonts w:ascii="Book Antiqua" w:hAnsi="Book Antiqua"/>
          <w:i/>
          <w:sz w:val="24"/>
          <w:szCs w:val="24"/>
        </w:rPr>
        <w:t>Clin Orthop Relat Res</w:t>
      </w:r>
      <w:r w:rsidRPr="00954357">
        <w:rPr>
          <w:rFonts w:ascii="Book Antiqua" w:hAnsi="Book Antiqua"/>
          <w:sz w:val="24"/>
          <w:szCs w:val="24"/>
        </w:rPr>
        <w:t xml:space="preserve"> 2013; </w:t>
      </w:r>
      <w:r w:rsidRPr="00954357">
        <w:rPr>
          <w:rFonts w:ascii="Book Antiqua" w:hAnsi="Book Antiqua"/>
          <w:b/>
          <w:sz w:val="24"/>
          <w:szCs w:val="24"/>
        </w:rPr>
        <w:t>471</w:t>
      </w:r>
      <w:r w:rsidRPr="00954357">
        <w:rPr>
          <w:rFonts w:ascii="Book Antiqua" w:hAnsi="Book Antiqua"/>
          <w:sz w:val="24"/>
          <w:szCs w:val="24"/>
        </w:rPr>
        <w:t>: 4020-4026 [PMID: 23917993 DOI: 10.1007/s11999-013-3211-4]</w:t>
      </w:r>
    </w:p>
    <w:p w14:paraId="4555547B"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8 </w:t>
      </w:r>
      <w:r w:rsidRPr="00954357">
        <w:rPr>
          <w:rFonts w:ascii="Book Antiqua" w:hAnsi="Book Antiqua"/>
          <w:b/>
          <w:sz w:val="24"/>
          <w:szCs w:val="24"/>
        </w:rPr>
        <w:t>Iwata S</w:t>
      </w:r>
      <w:r w:rsidRPr="00954357">
        <w:rPr>
          <w:rFonts w:ascii="Book Antiqua" w:hAnsi="Book Antiqua"/>
          <w:sz w:val="24"/>
          <w:szCs w:val="24"/>
        </w:rPr>
        <w:t xml:space="preserve">, Uehara K, Ogura K, Akiyama T, Shinoda Y, Yonemoto T, Kawai A. Reliability and Validity of a Japanese-language and Culturally Adapted Version of the Musculoskeletal Tumor Society Scoring System for the Lower Extremity. </w:t>
      </w:r>
      <w:r w:rsidRPr="00954357">
        <w:rPr>
          <w:rFonts w:ascii="Book Antiqua" w:hAnsi="Book Antiqua"/>
          <w:i/>
          <w:sz w:val="24"/>
          <w:szCs w:val="24"/>
        </w:rPr>
        <w:t>Clin Orthop Relat Res</w:t>
      </w:r>
      <w:r w:rsidRPr="00954357">
        <w:rPr>
          <w:rFonts w:ascii="Book Antiqua" w:hAnsi="Book Antiqua"/>
          <w:sz w:val="24"/>
          <w:szCs w:val="24"/>
        </w:rPr>
        <w:t xml:space="preserve"> 2016; </w:t>
      </w:r>
      <w:r w:rsidRPr="00954357">
        <w:rPr>
          <w:rFonts w:ascii="Book Antiqua" w:hAnsi="Book Antiqua"/>
          <w:b/>
          <w:sz w:val="24"/>
          <w:szCs w:val="24"/>
        </w:rPr>
        <w:t>474</w:t>
      </w:r>
      <w:r w:rsidRPr="00954357">
        <w:rPr>
          <w:rFonts w:ascii="Book Antiqua" w:hAnsi="Book Antiqua"/>
          <w:sz w:val="24"/>
          <w:szCs w:val="24"/>
        </w:rPr>
        <w:t>: 2044-2052 [PMID: 27169541 DOI: 10.1007/s11999-016-4880-6]</w:t>
      </w:r>
    </w:p>
    <w:p w14:paraId="7596C687"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lastRenderedPageBreak/>
        <w:t xml:space="preserve">9 </w:t>
      </w:r>
      <w:r w:rsidRPr="00954357">
        <w:rPr>
          <w:rFonts w:ascii="Book Antiqua" w:hAnsi="Book Antiqua"/>
          <w:b/>
          <w:sz w:val="24"/>
          <w:szCs w:val="24"/>
        </w:rPr>
        <w:t>Xu L</w:t>
      </w:r>
      <w:r w:rsidRPr="00954357">
        <w:rPr>
          <w:rFonts w:ascii="Book Antiqua" w:hAnsi="Book Antiqua"/>
          <w:sz w:val="24"/>
          <w:szCs w:val="24"/>
        </w:rPr>
        <w:t xml:space="preserve">, Li X, Wang Z, Xiong J, Wang S. Functional evaluation for patients with lower extremity sarcoma: application of the Chinese version of Musculoskeletal Tumor Society scoring system. </w:t>
      </w:r>
      <w:bookmarkStart w:id="167" w:name="OLE_LINK26"/>
      <w:bookmarkStart w:id="168" w:name="OLE_LINK27"/>
      <w:r w:rsidRPr="00954357">
        <w:rPr>
          <w:rFonts w:ascii="Book Antiqua" w:hAnsi="Book Antiqua"/>
          <w:i/>
          <w:sz w:val="24"/>
          <w:szCs w:val="24"/>
        </w:rPr>
        <w:t>Health Qual Life Outcome</w:t>
      </w:r>
      <w:bookmarkEnd w:id="167"/>
      <w:bookmarkEnd w:id="168"/>
      <w:r w:rsidRPr="00954357">
        <w:rPr>
          <w:rFonts w:ascii="Book Antiqua" w:hAnsi="Book Antiqua"/>
          <w:i/>
          <w:sz w:val="24"/>
          <w:szCs w:val="24"/>
        </w:rPr>
        <w:t>s</w:t>
      </w:r>
      <w:r w:rsidRPr="00954357">
        <w:rPr>
          <w:rFonts w:ascii="Book Antiqua" w:hAnsi="Book Antiqua"/>
          <w:sz w:val="24"/>
          <w:szCs w:val="24"/>
        </w:rPr>
        <w:t xml:space="preserve"> 2017; </w:t>
      </w:r>
      <w:r w:rsidRPr="00954357">
        <w:rPr>
          <w:rFonts w:ascii="Book Antiqua" w:hAnsi="Book Antiqua"/>
          <w:b/>
          <w:sz w:val="24"/>
          <w:szCs w:val="24"/>
        </w:rPr>
        <w:t>15</w:t>
      </w:r>
      <w:r w:rsidRPr="00954357">
        <w:rPr>
          <w:rFonts w:ascii="Book Antiqua" w:hAnsi="Book Antiqua"/>
          <w:sz w:val="24"/>
          <w:szCs w:val="24"/>
        </w:rPr>
        <w:t>: 107 [PMID: 28526051 DOI: 10.1186/s12955-017-0685-x]</w:t>
      </w:r>
    </w:p>
    <w:p w14:paraId="344B0CB3"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0 </w:t>
      </w:r>
      <w:r w:rsidRPr="00954357">
        <w:rPr>
          <w:rFonts w:ascii="Book Antiqua" w:hAnsi="Book Antiqua"/>
          <w:b/>
          <w:sz w:val="24"/>
          <w:szCs w:val="24"/>
        </w:rPr>
        <w:t>Guillemin F</w:t>
      </w:r>
      <w:r w:rsidRPr="00954357">
        <w:rPr>
          <w:rFonts w:ascii="Book Antiqua" w:hAnsi="Book Antiqua"/>
          <w:sz w:val="24"/>
          <w:szCs w:val="24"/>
        </w:rPr>
        <w:t xml:space="preserve">, Bombardier C, Beaton D. Cross-cultural adaptation of health-related quality of life measures: literature review and proposed guidelines. </w:t>
      </w:r>
      <w:r w:rsidRPr="00954357">
        <w:rPr>
          <w:rFonts w:ascii="Book Antiqua" w:hAnsi="Book Antiqua"/>
          <w:i/>
          <w:sz w:val="24"/>
          <w:szCs w:val="24"/>
        </w:rPr>
        <w:t>J Clin Epidemiol</w:t>
      </w:r>
      <w:r w:rsidRPr="00954357">
        <w:rPr>
          <w:rFonts w:ascii="Book Antiqua" w:hAnsi="Book Antiqua"/>
          <w:sz w:val="24"/>
          <w:szCs w:val="24"/>
        </w:rPr>
        <w:t xml:space="preserve"> 1993; </w:t>
      </w:r>
      <w:r w:rsidRPr="00954357">
        <w:rPr>
          <w:rFonts w:ascii="Book Antiqua" w:hAnsi="Book Antiqua"/>
          <w:b/>
          <w:sz w:val="24"/>
          <w:szCs w:val="24"/>
        </w:rPr>
        <w:t>46</w:t>
      </w:r>
      <w:r w:rsidRPr="00954357">
        <w:rPr>
          <w:rFonts w:ascii="Book Antiqua" w:hAnsi="Book Antiqua"/>
          <w:sz w:val="24"/>
          <w:szCs w:val="24"/>
        </w:rPr>
        <w:t>: 1417-1432 [PMID: 8263569 DOI: 10.1016/0895-4356(93)90142-n]</w:t>
      </w:r>
    </w:p>
    <w:p w14:paraId="3E32F8D5"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1 </w:t>
      </w:r>
      <w:r w:rsidRPr="00954357">
        <w:rPr>
          <w:rFonts w:ascii="Book Antiqua" w:hAnsi="Book Antiqua"/>
          <w:b/>
          <w:sz w:val="24"/>
          <w:szCs w:val="24"/>
        </w:rPr>
        <w:t>Andresen EM</w:t>
      </w:r>
      <w:r w:rsidRPr="00954357">
        <w:rPr>
          <w:rFonts w:ascii="Book Antiqua" w:hAnsi="Book Antiqua"/>
          <w:sz w:val="24"/>
          <w:szCs w:val="24"/>
        </w:rPr>
        <w:t xml:space="preserve">. Criteria for assessing the tools of disability outcomes research. </w:t>
      </w:r>
      <w:r w:rsidRPr="00954357">
        <w:rPr>
          <w:rFonts w:ascii="Book Antiqua" w:hAnsi="Book Antiqua"/>
          <w:i/>
          <w:sz w:val="24"/>
          <w:szCs w:val="24"/>
        </w:rPr>
        <w:t>Arch Phys Med Rehabil</w:t>
      </w:r>
      <w:r w:rsidRPr="00954357">
        <w:rPr>
          <w:rFonts w:ascii="Book Antiqua" w:hAnsi="Book Antiqua"/>
          <w:sz w:val="24"/>
          <w:szCs w:val="24"/>
        </w:rPr>
        <w:t xml:space="preserve"> 2000; </w:t>
      </w:r>
      <w:r w:rsidRPr="00954357">
        <w:rPr>
          <w:rFonts w:ascii="Book Antiqua" w:hAnsi="Book Antiqua"/>
          <w:b/>
          <w:sz w:val="24"/>
          <w:szCs w:val="24"/>
        </w:rPr>
        <w:t>81</w:t>
      </w:r>
      <w:r w:rsidRPr="00954357">
        <w:rPr>
          <w:rFonts w:ascii="Book Antiqua" w:hAnsi="Book Antiqua"/>
          <w:sz w:val="24"/>
          <w:szCs w:val="24"/>
        </w:rPr>
        <w:t>: S15-S20 [PMID: 11128900 DOI: 10.1053/apmr.2000.20619]</w:t>
      </w:r>
    </w:p>
    <w:p w14:paraId="4480D9FF"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2 </w:t>
      </w:r>
      <w:r w:rsidRPr="00954357">
        <w:rPr>
          <w:rFonts w:ascii="Book Antiqua" w:hAnsi="Book Antiqua"/>
          <w:b/>
          <w:sz w:val="24"/>
          <w:szCs w:val="24"/>
        </w:rPr>
        <w:t>Mokkink LB</w:t>
      </w:r>
      <w:r w:rsidRPr="00954357">
        <w:rPr>
          <w:rFonts w:ascii="Book Antiqua" w:hAnsi="Book Antiqua"/>
          <w:sz w:val="24"/>
          <w:szCs w:val="24"/>
        </w:rPr>
        <w:t xml:space="preserve">, Terwee CB, Patrick DL, Alonso J, Stratford PW, Knol DL, Bouter LM, de Vet HC. The COSMIN study reached international consensus on taxonomy, terminology, and definitions of measurement properties for health-related patient-reported outcomes. </w:t>
      </w:r>
      <w:r w:rsidRPr="00954357">
        <w:rPr>
          <w:rFonts w:ascii="Book Antiqua" w:hAnsi="Book Antiqua"/>
          <w:i/>
          <w:sz w:val="24"/>
          <w:szCs w:val="24"/>
        </w:rPr>
        <w:t>J Clin Epidemiol</w:t>
      </w:r>
      <w:r w:rsidRPr="00954357">
        <w:rPr>
          <w:rFonts w:ascii="Book Antiqua" w:hAnsi="Book Antiqua"/>
          <w:sz w:val="24"/>
          <w:szCs w:val="24"/>
        </w:rPr>
        <w:t xml:space="preserve"> 2010; </w:t>
      </w:r>
      <w:r w:rsidRPr="00954357">
        <w:rPr>
          <w:rFonts w:ascii="Book Antiqua" w:hAnsi="Book Antiqua"/>
          <w:b/>
          <w:sz w:val="24"/>
          <w:szCs w:val="24"/>
        </w:rPr>
        <w:t>63</w:t>
      </w:r>
      <w:r w:rsidRPr="00954357">
        <w:rPr>
          <w:rFonts w:ascii="Book Antiqua" w:hAnsi="Book Antiqua"/>
          <w:sz w:val="24"/>
          <w:szCs w:val="24"/>
        </w:rPr>
        <w:t>: 737-745 [PMID: 20494804 DOI: 10.1016/j.jclinepi.2010.02.006]</w:t>
      </w:r>
    </w:p>
    <w:p w14:paraId="1E37E494"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3 </w:t>
      </w:r>
      <w:r w:rsidRPr="00954357">
        <w:rPr>
          <w:rFonts w:ascii="Book Antiqua" w:hAnsi="Book Antiqua"/>
          <w:b/>
          <w:sz w:val="24"/>
          <w:szCs w:val="24"/>
        </w:rPr>
        <w:t>Schoppen T</w:t>
      </w:r>
      <w:r w:rsidRPr="00954357">
        <w:rPr>
          <w:rFonts w:ascii="Book Antiqua" w:hAnsi="Book Antiqua"/>
          <w:sz w:val="24"/>
          <w:szCs w:val="24"/>
        </w:rPr>
        <w:t xml:space="preserve">, Boonstra A, Groothoff JW, de Vries J, Göeken LN, Eisma WH. The Timed "up and go" test: Reliability and validity in persons with unilateral lower limb amputation. </w:t>
      </w:r>
      <w:r w:rsidRPr="00954357">
        <w:rPr>
          <w:rFonts w:ascii="Book Antiqua" w:hAnsi="Book Antiqua"/>
          <w:i/>
          <w:sz w:val="24"/>
          <w:szCs w:val="24"/>
        </w:rPr>
        <w:t>Arch Phys Med Rehabil</w:t>
      </w:r>
      <w:r w:rsidRPr="00954357">
        <w:rPr>
          <w:rFonts w:ascii="Book Antiqua" w:hAnsi="Book Antiqua"/>
          <w:sz w:val="24"/>
          <w:szCs w:val="24"/>
        </w:rPr>
        <w:t xml:space="preserve"> 1999; </w:t>
      </w:r>
      <w:r w:rsidRPr="00954357">
        <w:rPr>
          <w:rFonts w:ascii="Book Antiqua" w:hAnsi="Book Antiqua"/>
          <w:b/>
          <w:sz w:val="24"/>
          <w:szCs w:val="24"/>
        </w:rPr>
        <w:t>80</w:t>
      </w:r>
      <w:r w:rsidRPr="00954357">
        <w:rPr>
          <w:rFonts w:ascii="Book Antiqua" w:hAnsi="Book Antiqua"/>
          <w:sz w:val="24"/>
          <w:szCs w:val="24"/>
        </w:rPr>
        <w:t>: 825-828 [PMID: 10414769 DOI: 10.1016/s0003-9993(99)90234-4]</w:t>
      </w:r>
    </w:p>
    <w:p w14:paraId="6148CC8B"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4 </w:t>
      </w:r>
      <w:r w:rsidRPr="00954357">
        <w:rPr>
          <w:rFonts w:ascii="Book Antiqua" w:hAnsi="Book Antiqua"/>
          <w:b/>
          <w:sz w:val="24"/>
          <w:szCs w:val="24"/>
        </w:rPr>
        <w:t>Marchese VG</w:t>
      </w:r>
      <w:r w:rsidRPr="00954357">
        <w:rPr>
          <w:rFonts w:ascii="Book Antiqua" w:hAnsi="Book Antiqua"/>
          <w:sz w:val="24"/>
          <w:szCs w:val="24"/>
        </w:rPr>
        <w:t xml:space="preserve">, Rai SN, Carlson CA, Hinds PS, Spearing EM, Zhang L, Callaway L, Neel MD, Rao BN, Ginsberg JP. Assessing functional mobility in survivors of lower-extremity sarcoma: reliability and validity of a new assessment tool. </w:t>
      </w:r>
      <w:r w:rsidRPr="00954357">
        <w:rPr>
          <w:rFonts w:ascii="Book Antiqua" w:hAnsi="Book Antiqua"/>
          <w:i/>
          <w:sz w:val="24"/>
          <w:szCs w:val="24"/>
        </w:rPr>
        <w:t>Pediatr Blood Cancer</w:t>
      </w:r>
      <w:r w:rsidRPr="00954357">
        <w:rPr>
          <w:rFonts w:ascii="Book Antiqua" w:hAnsi="Book Antiqua"/>
          <w:sz w:val="24"/>
          <w:szCs w:val="24"/>
        </w:rPr>
        <w:t xml:space="preserve"> 2007; </w:t>
      </w:r>
      <w:r w:rsidRPr="00954357">
        <w:rPr>
          <w:rFonts w:ascii="Book Antiqua" w:hAnsi="Book Antiqua"/>
          <w:b/>
          <w:sz w:val="24"/>
          <w:szCs w:val="24"/>
        </w:rPr>
        <w:t>49</w:t>
      </w:r>
      <w:r w:rsidRPr="00954357">
        <w:rPr>
          <w:rFonts w:ascii="Book Antiqua" w:hAnsi="Book Antiqua"/>
          <w:sz w:val="24"/>
          <w:szCs w:val="24"/>
        </w:rPr>
        <w:t>: 183-189 [PMID: 16779807 DOI: 10.1002/pbc.20932]</w:t>
      </w:r>
    </w:p>
    <w:p w14:paraId="40DBD4FA"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5 </w:t>
      </w:r>
      <w:r w:rsidRPr="00954357">
        <w:rPr>
          <w:rFonts w:ascii="Book Antiqua" w:hAnsi="Book Antiqua"/>
          <w:b/>
          <w:sz w:val="24"/>
          <w:szCs w:val="24"/>
        </w:rPr>
        <w:t>Tanaka A</w:t>
      </w:r>
      <w:r w:rsidRPr="00954357">
        <w:rPr>
          <w:rFonts w:ascii="Book Antiqua" w:hAnsi="Book Antiqua"/>
          <w:sz w:val="24"/>
          <w:szCs w:val="24"/>
        </w:rPr>
        <w:t xml:space="preserve">, Yoshimura Y, Aoki K, Kito M, Okamoto M, Suzuki S, Momose T, Kato H. Knee extension strength and post-operative functional prediction in quadriceps resection for soft-tissue sarcoma of the thigh. </w:t>
      </w:r>
      <w:r w:rsidRPr="00954357">
        <w:rPr>
          <w:rFonts w:ascii="Book Antiqua" w:hAnsi="Book Antiqua"/>
          <w:i/>
          <w:sz w:val="24"/>
          <w:szCs w:val="24"/>
        </w:rPr>
        <w:t>Bone Joint Res</w:t>
      </w:r>
      <w:r w:rsidRPr="00954357">
        <w:rPr>
          <w:rFonts w:ascii="Book Antiqua" w:hAnsi="Book Antiqua"/>
          <w:sz w:val="24"/>
          <w:szCs w:val="24"/>
        </w:rPr>
        <w:t xml:space="preserve"> 2016; </w:t>
      </w:r>
      <w:r w:rsidRPr="00954357">
        <w:rPr>
          <w:rFonts w:ascii="Book Antiqua" w:hAnsi="Book Antiqua"/>
          <w:b/>
          <w:sz w:val="24"/>
          <w:szCs w:val="24"/>
        </w:rPr>
        <w:t>5</w:t>
      </w:r>
      <w:r w:rsidRPr="00954357">
        <w:rPr>
          <w:rFonts w:ascii="Book Antiqua" w:hAnsi="Book Antiqua"/>
          <w:sz w:val="24"/>
          <w:szCs w:val="24"/>
        </w:rPr>
        <w:t>: 232-238 [PMID: 27317788 DOI: 10.1302/2046-3758.56.2000631]</w:t>
      </w:r>
    </w:p>
    <w:p w14:paraId="4C86448D"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6 </w:t>
      </w:r>
      <w:r w:rsidRPr="00954357">
        <w:rPr>
          <w:rFonts w:ascii="Book Antiqua" w:hAnsi="Book Antiqua"/>
          <w:b/>
          <w:sz w:val="24"/>
          <w:szCs w:val="24"/>
        </w:rPr>
        <w:t>Beaton DE</w:t>
      </w:r>
      <w:r w:rsidRPr="00954357">
        <w:rPr>
          <w:rFonts w:ascii="Book Antiqua" w:hAnsi="Book Antiqua"/>
          <w:sz w:val="24"/>
          <w:szCs w:val="24"/>
        </w:rPr>
        <w:t xml:space="preserve">, Bombardier C, Guillemin F, Ferraz MB. Guidelines for the process of cross-cultural adaptation of self-report measures. </w:t>
      </w:r>
      <w:r w:rsidRPr="00954357">
        <w:rPr>
          <w:rFonts w:ascii="Book Antiqua" w:hAnsi="Book Antiqua"/>
          <w:i/>
          <w:sz w:val="24"/>
          <w:szCs w:val="24"/>
        </w:rPr>
        <w:t>Spine</w:t>
      </w:r>
      <w:r w:rsidRPr="003537C3">
        <w:rPr>
          <w:rFonts w:ascii="Book Antiqua" w:hAnsi="Book Antiqua"/>
          <w:sz w:val="24"/>
          <w:szCs w:val="24"/>
        </w:rPr>
        <w:t xml:space="preserve"> (Phila Pa 1976)</w:t>
      </w:r>
      <w:r w:rsidRPr="00954357">
        <w:rPr>
          <w:rFonts w:ascii="Book Antiqua" w:hAnsi="Book Antiqua"/>
          <w:sz w:val="24"/>
          <w:szCs w:val="24"/>
        </w:rPr>
        <w:t xml:space="preserve"> 2000; </w:t>
      </w:r>
      <w:r w:rsidRPr="00954357">
        <w:rPr>
          <w:rFonts w:ascii="Book Antiqua" w:hAnsi="Book Antiqua"/>
          <w:b/>
          <w:sz w:val="24"/>
          <w:szCs w:val="24"/>
        </w:rPr>
        <w:t>25</w:t>
      </w:r>
      <w:r w:rsidRPr="00954357">
        <w:rPr>
          <w:rFonts w:ascii="Book Antiqua" w:hAnsi="Book Antiqua"/>
          <w:sz w:val="24"/>
          <w:szCs w:val="24"/>
        </w:rPr>
        <w:t>: 3186-3191 [PMID: 11124735 DOI: 10.1097/00007632-200012150-00014]</w:t>
      </w:r>
    </w:p>
    <w:p w14:paraId="5600A4DF" w14:textId="77777777" w:rsidR="00A76702" w:rsidRPr="00954357" w:rsidRDefault="00A76702" w:rsidP="000C3A17">
      <w:pPr>
        <w:spacing w:after="0" w:line="360" w:lineRule="auto"/>
        <w:jc w:val="both"/>
        <w:rPr>
          <w:rFonts w:ascii="Book Antiqua" w:hAnsi="Book Antiqua"/>
          <w:sz w:val="24"/>
          <w:szCs w:val="24"/>
        </w:rPr>
      </w:pPr>
      <w:r w:rsidRPr="00954357">
        <w:rPr>
          <w:rFonts w:ascii="Book Antiqua" w:hAnsi="Book Antiqua"/>
          <w:sz w:val="24"/>
          <w:szCs w:val="24"/>
        </w:rPr>
        <w:t xml:space="preserve">17 </w:t>
      </w:r>
      <w:r w:rsidRPr="00954357">
        <w:rPr>
          <w:rFonts w:ascii="Book Antiqua" w:hAnsi="Book Antiqua"/>
          <w:b/>
          <w:sz w:val="24"/>
          <w:szCs w:val="24"/>
        </w:rPr>
        <w:t>Davis AM</w:t>
      </w:r>
      <w:r w:rsidRPr="00954357">
        <w:rPr>
          <w:rFonts w:ascii="Book Antiqua" w:hAnsi="Book Antiqua"/>
          <w:sz w:val="24"/>
          <w:szCs w:val="24"/>
        </w:rPr>
        <w:t xml:space="preserve">, Wright JG, Williams JI, Bombardier C, Griffin A, Bell RS. Development of a measure of physical function for patients with bone and soft tissue sarcoma. </w:t>
      </w:r>
      <w:r w:rsidRPr="00954357">
        <w:rPr>
          <w:rFonts w:ascii="Book Antiqua" w:hAnsi="Book Antiqua"/>
          <w:i/>
          <w:sz w:val="24"/>
          <w:szCs w:val="24"/>
        </w:rPr>
        <w:t>Qual Life Res</w:t>
      </w:r>
      <w:r w:rsidRPr="00954357">
        <w:rPr>
          <w:rFonts w:ascii="Book Antiqua" w:hAnsi="Book Antiqua"/>
          <w:sz w:val="24"/>
          <w:szCs w:val="24"/>
        </w:rPr>
        <w:t xml:space="preserve"> 1996; </w:t>
      </w:r>
      <w:r w:rsidRPr="00954357">
        <w:rPr>
          <w:rFonts w:ascii="Book Antiqua" w:hAnsi="Book Antiqua"/>
          <w:b/>
          <w:sz w:val="24"/>
          <w:szCs w:val="24"/>
        </w:rPr>
        <w:t>5</w:t>
      </w:r>
      <w:r w:rsidRPr="00954357">
        <w:rPr>
          <w:rFonts w:ascii="Book Antiqua" w:hAnsi="Book Antiqua"/>
          <w:sz w:val="24"/>
          <w:szCs w:val="24"/>
        </w:rPr>
        <w:t>: 508-516 [PMID: 8973131 DOI: 10.1007/bf00540024]</w:t>
      </w:r>
    </w:p>
    <w:p w14:paraId="0160A570" w14:textId="6A93E1FE" w:rsidR="00A76702" w:rsidRPr="00954357" w:rsidRDefault="00FE4CC6" w:rsidP="000C3A17">
      <w:pPr>
        <w:spacing w:after="0" w:line="360" w:lineRule="auto"/>
        <w:jc w:val="both"/>
        <w:rPr>
          <w:rFonts w:ascii="Book Antiqua" w:hAnsi="Book Antiqua"/>
          <w:sz w:val="24"/>
          <w:szCs w:val="24"/>
        </w:rPr>
      </w:pPr>
      <w:r w:rsidRPr="00954357">
        <w:rPr>
          <w:rFonts w:ascii="Book Antiqua" w:hAnsi="Book Antiqua"/>
          <w:sz w:val="24"/>
          <w:szCs w:val="24"/>
        </w:rPr>
        <w:lastRenderedPageBreak/>
        <w:t>18</w:t>
      </w:r>
      <w:r w:rsidR="00A76702" w:rsidRPr="00954357">
        <w:rPr>
          <w:rFonts w:ascii="Book Antiqua" w:hAnsi="Book Antiqua"/>
          <w:sz w:val="24"/>
          <w:szCs w:val="24"/>
        </w:rPr>
        <w:t xml:space="preserve"> </w:t>
      </w:r>
      <w:r w:rsidR="00A76702" w:rsidRPr="00954357">
        <w:rPr>
          <w:rFonts w:ascii="Book Antiqua" w:hAnsi="Book Antiqua"/>
          <w:b/>
          <w:sz w:val="24"/>
          <w:szCs w:val="24"/>
        </w:rPr>
        <w:t>Terwee CB</w:t>
      </w:r>
      <w:r w:rsidR="00A76702" w:rsidRPr="00954357">
        <w:rPr>
          <w:rFonts w:ascii="Book Antiqua" w:hAnsi="Book Antiqua"/>
          <w:sz w:val="24"/>
          <w:szCs w:val="24"/>
        </w:rPr>
        <w:t xml:space="preserve">, Bot SD, de Boer MR, van der Windt DA, Knol DL, Dekker J, Bouter LM, de Vet HC. Quality criteria were proposed for measurement properties of health status questionnaires. </w:t>
      </w:r>
      <w:r w:rsidR="00A76702" w:rsidRPr="00954357">
        <w:rPr>
          <w:rFonts w:ascii="Book Antiqua" w:hAnsi="Book Antiqua"/>
          <w:i/>
          <w:sz w:val="24"/>
          <w:szCs w:val="24"/>
        </w:rPr>
        <w:t>J Clin Epidemiol</w:t>
      </w:r>
      <w:r w:rsidR="00A76702" w:rsidRPr="00954357">
        <w:rPr>
          <w:rFonts w:ascii="Book Antiqua" w:hAnsi="Book Antiqua"/>
          <w:sz w:val="24"/>
          <w:szCs w:val="24"/>
        </w:rPr>
        <w:t xml:space="preserve"> 2007; </w:t>
      </w:r>
      <w:r w:rsidR="00A76702" w:rsidRPr="00954357">
        <w:rPr>
          <w:rFonts w:ascii="Book Antiqua" w:hAnsi="Book Antiqua"/>
          <w:b/>
          <w:sz w:val="24"/>
          <w:szCs w:val="24"/>
        </w:rPr>
        <w:t>60</w:t>
      </w:r>
      <w:r w:rsidR="00A76702" w:rsidRPr="00954357">
        <w:rPr>
          <w:rFonts w:ascii="Book Antiqua" w:hAnsi="Book Antiqua"/>
          <w:sz w:val="24"/>
          <w:szCs w:val="24"/>
        </w:rPr>
        <w:t>: 34-42 [PMID: 17161752 DOI: 10.1016/j.jclinepi.2006.03.012]</w:t>
      </w:r>
    </w:p>
    <w:p w14:paraId="73B75C01" w14:textId="4651BEDE" w:rsidR="00A76702" w:rsidRPr="00954357" w:rsidRDefault="00FE4CC6" w:rsidP="000C3A17">
      <w:pPr>
        <w:spacing w:after="0" w:line="360" w:lineRule="auto"/>
        <w:jc w:val="both"/>
        <w:rPr>
          <w:rFonts w:ascii="Book Antiqua" w:hAnsi="Book Antiqua"/>
          <w:sz w:val="24"/>
          <w:szCs w:val="24"/>
        </w:rPr>
      </w:pPr>
      <w:r w:rsidRPr="00954357">
        <w:rPr>
          <w:rFonts w:ascii="Book Antiqua" w:hAnsi="Book Antiqua"/>
          <w:sz w:val="24"/>
          <w:szCs w:val="24"/>
        </w:rPr>
        <w:t xml:space="preserve">19 </w:t>
      </w:r>
      <w:r w:rsidR="00A76702" w:rsidRPr="00954357">
        <w:rPr>
          <w:rFonts w:ascii="Book Antiqua" w:hAnsi="Book Antiqua"/>
          <w:b/>
          <w:sz w:val="24"/>
          <w:szCs w:val="24"/>
        </w:rPr>
        <w:t>Bland JM</w:t>
      </w:r>
      <w:r w:rsidR="00A76702" w:rsidRPr="00954357">
        <w:rPr>
          <w:rFonts w:ascii="Book Antiqua" w:hAnsi="Book Antiqua"/>
          <w:sz w:val="24"/>
          <w:szCs w:val="24"/>
        </w:rPr>
        <w:t xml:space="preserve">, Altman DG. Statistical methods for assessing agreement between two methods of clinical measurement. </w:t>
      </w:r>
      <w:r w:rsidR="00A76702" w:rsidRPr="00954357">
        <w:rPr>
          <w:rFonts w:ascii="Book Antiqua" w:hAnsi="Book Antiqua"/>
          <w:i/>
          <w:sz w:val="24"/>
          <w:szCs w:val="24"/>
        </w:rPr>
        <w:t>Lancet</w:t>
      </w:r>
      <w:r w:rsidR="00A76702" w:rsidRPr="00954357">
        <w:rPr>
          <w:rFonts w:ascii="Book Antiqua" w:hAnsi="Book Antiqua"/>
          <w:sz w:val="24"/>
          <w:szCs w:val="24"/>
        </w:rPr>
        <w:t xml:space="preserve"> 1986; </w:t>
      </w:r>
      <w:r w:rsidR="00A76702" w:rsidRPr="00954357">
        <w:rPr>
          <w:rFonts w:ascii="Book Antiqua" w:hAnsi="Book Antiqua"/>
          <w:b/>
          <w:sz w:val="24"/>
          <w:szCs w:val="24"/>
        </w:rPr>
        <w:t>1</w:t>
      </w:r>
      <w:r w:rsidR="00A76702" w:rsidRPr="00954357">
        <w:rPr>
          <w:rFonts w:ascii="Book Antiqua" w:hAnsi="Book Antiqua"/>
          <w:sz w:val="24"/>
          <w:szCs w:val="24"/>
        </w:rPr>
        <w:t>: 307-310 [PMID: 2868172 DOI: 10.1016/s0140-6736(86)90837-8]</w:t>
      </w:r>
    </w:p>
    <w:p w14:paraId="5C518A8A" w14:textId="491417AD" w:rsidR="00A76702" w:rsidRPr="00954357" w:rsidRDefault="00FE4CC6" w:rsidP="000C3A17">
      <w:pPr>
        <w:spacing w:after="0" w:line="360" w:lineRule="auto"/>
        <w:jc w:val="both"/>
        <w:rPr>
          <w:rFonts w:ascii="Book Antiqua" w:hAnsi="Book Antiqua"/>
          <w:sz w:val="24"/>
          <w:szCs w:val="24"/>
        </w:rPr>
      </w:pPr>
      <w:r w:rsidRPr="00954357">
        <w:rPr>
          <w:rFonts w:ascii="Book Antiqua" w:hAnsi="Book Antiqua"/>
          <w:sz w:val="24"/>
          <w:szCs w:val="24"/>
        </w:rPr>
        <w:t xml:space="preserve">20 </w:t>
      </w:r>
      <w:r w:rsidR="00A76702" w:rsidRPr="00954357">
        <w:rPr>
          <w:rFonts w:ascii="Book Antiqua" w:hAnsi="Book Antiqua"/>
          <w:b/>
          <w:sz w:val="24"/>
          <w:szCs w:val="24"/>
        </w:rPr>
        <w:t>Wada T</w:t>
      </w:r>
      <w:r w:rsidR="00A76702" w:rsidRPr="00954357">
        <w:rPr>
          <w:rFonts w:ascii="Book Antiqua" w:hAnsi="Book Antiqua"/>
          <w:sz w:val="24"/>
          <w:szCs w:val="24"/>
        </w:rPr>
        <w:t xml:space="preserve">, Kawai A, Ihara K, Sasaki M, Sonoda T, Imaeda T, Yamashita T. Construct validity of the Enneking score for measuring function in patients with malignant or aggressive benign tumours of the upper limb. </w:t>
      </w:r>
      <w:r w:rsidR="00A76702" w:rsidRPr="00954357">
        <w:rPr>
          <w:rFonts w:ascii="Book Antiqua" w:hAnsi="Book Antiqua"/>
          <w:i/>
          <w:sz w:val="24"/>
          <w:szCs w:val="24"/>
        </w:rPr>
        <w:t>J Bone Joint Surg Br</w:t>
      </w:r>
      <w:r w:rsidR="00A76702" w:rsidRPr="00954357">
        <w:rPr>
          <w:rFonts w:ascii="Book Antiqua" w:hAnsi="Book Antiqua"/>
          <w:sz w:val="24"/>
          <w:szCs w:val="24"/>
        </w:rPr>
        <w:t xml:space="preserve"> 2007; </w:t>
      </w:r>
      <w:r w:rsidR="00A76702" w:rsidRPr="00954357">
        <w:rPr>
          <w:rFonts w:ascii="Book Antiqua" w:hAnsi="Book Antiqua"/>
          <w:b/>
          <w:sz w:val="24"/>
          <w:szCs w:val="24"/>
        </w:rPr>
        <w:t>89</w:t>
      </w:r>
      <w:r w:rsidR="00A76702" w:rsidRPr="00954357">
        <w:rPr>
          <w:rFonts w:ascii="Book Antiqua" w:hAnsi="Book Antiqua"/>
          <w:sz w:val="24"/>
          <w:szCs w:val="24"/>
        </w:rPr>
        <w:t>: 659-663 [PMID: 17540754 DOI: 10.1302/0301-620X.89B5.18498]</w:t>
      </w:r>
    </w:p>
    <w:p w14:paraId="3F3CCAA4" w14:textId="22DD1733" w:rsidR="00A76702" w:rsidRPr="00954357" w:rsidRDefault="00FE4CC6" w:rsidP="000C3A17">
      <w:pPr>
        <w:spacing w:after="0" w:line="360" w:lineRule="auto"/>
        <w:jc w:val="both"/>
        <w:rPr>
          <w:rFonts w:ascii="Book Antiqua" w:hAnsi="Book Antiqua"/>
          <w:sz w:val="24"/>
          <w:szCs w:val="24"/>
        </w:rPr>
      </w:pPr>
      <w:r w:rsidRPr="00954357">
        <w:rPr>
          <w:rFonts w:ascii="Book Antiqua" w:hAnsi="Book Antiqua"/>
          <w:sz w:val="24"/>
          <w:szCs w:val="24"/>
        </w:rPr>
        <w:t xml:space="preserve">21 </w:t>
      </w:r>
      <w:r w:rsidR="00A76702" w:rsidRPr="00954357">
        <w:rPr>
          <w:rFonts w:ascii="Book Antiqua" w:hAnsi="Book Antiqua"/>
          <w:b/>
          <w:sz w:val="24"/>
          <w:szCs w:val="24"/>
        </w:rPr>
        <w:t>Lee SH</w:t>
      </w:r>
      <w:r w:rsidR="00A76702" w:rsidRPr="00954357">
        <w:rPr>
          <w:rFonts w:ascii="Book Antiqua" w:hAnsi="Book Antiqua"/>
          <w:sz w:val="24"/>
          <w:szCs w:val="24"/>
        </w:rPr>
        <w:t xml:space="preserve">, Kim DJ, Oh JH, Han HS, Yoo KH, Kim HS. </w:t>
      </w:r>
      <w:bookmarkStart w:id="169" w:name="OLE_LINK30"/>
      <w:bookmarkStart w:id="170" w:name="OLE_LINK31"/>
      <w:r w:rsidR="00A76702" w:rsidRPr="00954357">
        <w:rPr>
          <w:rFonts w:ascii="Book Antiqua" w:hAnsi="Book Antiqua"/>
          <w:sz w:val="24"/>
          <w:szCs w:val="24"/>
        </w:rPr>
        <w:t>Validation of a functional evaluation system in patients with musculoskeletal tumors.</w:t>
      </w:r>
      <w:bookmarkEnd w:id="169"/>
      <w:bookmarkEnd w:id="170"/>
      <w:r w:rsidR="00A76702" w:rsidRPr="00954357">
        <w:rPr>
          <w:rFonts w:ascii="Book Antiqua" w:hAnsi="Book Antiqua"/>
          <w:sz w:val="24"/>
          <w:szCs w:val="24"/>
        </w:rPr>
        <w:t xml:space="preserve"> </w:t>
      </w:r>
      <w:r w:rsidR="00A76702" w:rsidRPr="00954357">
        <w:rPr>
          <w:rFonts w:ascii="Book Antiqua" w:hAnsi="Book Antiqua"/>
          <w:i/>
          <w:sz w:val="24"/>
          <w:szCs w:val="24"/>
        </w:rPr>
        <w:t>Clin Orthop Relat Res</w:t>
      </w:r>
      <w:r w:rsidR="00A76702" w:rsidRPr="00954357">
        <w:rPr>
          <w:rFonts w:ascii="Book Antiqua" w:hAnsi="Book Antiqua"/>
          <w:sz w:val="24"/>
          <w:szCs w:val="24"/>
        </w:rPr>
        <w:t xml:space="preserve"> 2003; </w:t>
      </w:r>
      <w:r w:rsidR="00A76702" w:rsidRPr="00954357">
        <w:rPr>
          <w:rFonts w:ascii="Book Antiqua" w:hAnsi="Book Antiqua"/>
          <w:b/>
          <w:sz w:val="24"/>
          <w:szCs w:val="24"/>
        </w:rPr>
        <w:t>411</w:t>
      </w:r>
      <w:r w:rsidR="00A76702" w:rsidRPr="00954357">
        <w:rPr>
          <w:rFonts w:ascii="Book Antiqua" w:hAnsi="Book Antiqua"/>
          <w:sz w:val="24"/>
          <w:szCs w:val="24"/>
        </w:rPr>
        <w:t>: 217-226 [PMID: 12782878 DOI: 10.1097/01.blo.0000069896.31220.33]</w:t>
      </w:r>
    </w:p>
    <w:p w14:paraId="1A36CEBF" w14:textId="16CFC0B8" w:rsidR="00A76702" w:rsidRPr="00954357" w:rsidRDefault="00FE4CC6" w:rsidP="000C3A17">
      <w:pPr>
        <w:spacing w:after="0" w:line="360" w:lineRule="auto"/>
        <w:jc w:val="both"/>
        <w:rPr>
          <w:rFonts w:ascii="Book Antiqua" w:hAnsi="Book Antiqua"/>
          <w:sz w:val="24"/>
          <w:szCs w:val="24"/>
        </w:rPr>
      </w:pPr>
      <w:r w:rsidRPr="00954357">
        <w:rPr>
          <w:rFonts w:ascii="Book Antiqua" w:hAnsi="Book Antiqua"/>
          <w:sz w:val="24"/>
          <w:szCs w:val="24"/>
        </w:rPr>
        <w:t xml:space="preserve">22 </w:t>
      </w:r>
      <w:r w:rsidR="00A76702" w:rsidRPr="00954357">
        <w:rPr>
          <w:rFonts w:ascii="Book Antiqua" w:hAnsi="Book Antiqua"/>
          <w:b/>
          <w:sz w:val="24"/>
          <w:szCs w:val="24"/>
        </w:rPr>
        <w:t>Terwee CB</w:t>
      </w:r>
      <w:r w:rsidR="00A76702" w:rsidRPr="00954357">
        <w:rPr>
          <w:rFonts w:ascii="Book Antiqua" w:hAnsi="Book Antiqua"/>
          <w:sz w:val="24"/>
          <w:szCs w:val="24"/>
        </w:rPr>
        <w:t xml:space="preserve">, Roorda LD, Knol DL, De Boer MR, De Vet HC. Linking measurement error to minimal important change of patient-reported outcomes. </w:t>
      </w:r>
      <w:r w:rsidR="00A76702" w:rsidRPr="00954357">
        <w:rPr>
          <w:rFonts w:ascii="Book Antiqua" w:hAnsi="Book Antiqua"/>
          <w:i/>
          <w:sz w:val="24"/>
          <w:szCs w:val="24"/>
        </w:rPr>
        <w:t>J Clin Epidemiol</w:t>
      </w:r>
      <w:r w:rsidR="00A76702" w:rsidRPr="00954357">
        <w:rPr>
          <w:rFonts w:ascii="Book Antiqua" w:hAnsi="Book Antiqua"/>
          <w:sz w:val="24"/>
          <w:szCs w:val="24"/>
        </w:rPr>
        <w:t xml:space="preserve"> 2009; </w:t>
      </w:r>
      <w:r w:rsidR="00A76702" w:rsidRPr="00954357">
        <w:rPr>
          <w:rFonts w:ascii="Book Antiqua" w:hAnsi="Book Antiqua"/>
          <w:b/>
          <w:sz w:val="24"/>
          <w:szCs w:val="24"/>
        </w:rPr>
        <w:t>62</w:t>
      </w:r>
      <w:r w:rsidR="00A76702" w:rsidRPr="00954357">
        <w:rPr>
          <w:rFonts w:ascii="Book Antiqua" w:hAnsi="Book Antiqua"/>
          <w:sz w:val="24"/>
          <w:szCs w:val="24"/>
        </w:rPr>
        <w:t>: 1062-1067 [PMID: 19230609 DOI: 10.1016/j.jclinepi.2008.10.011]</w:t>
      </w:r>
    </w:p>
    <w:p w14:paraId="43A62EB5" w14:textId="3B21075E" w:rsidR="00A76702" w:rsidRPr="00954357" w:rsidRDefault="00FE4CC6" w:rsidP="000C3A17">
      <w:pPr>
        <w:spacing w:after="0" w:line="360" w:lineRule="auto"/>
        <w:jc w:val="both"/>
        <w:rPr>
          <w:rFonts w:ascii="Book Antiqua" w:hAnsi="Book Antiqua"/>
          <w:sz w:val="24"/>
          <w:szCs w:val="24"/>
        </w:rPr>
      </w:pPr>
      <w:r w:rsidRPr="00954357">
        <w:rPr>
          <w:rFonts w:ascii="Book Antiqua" w:hAnsi="Book Antiqua"/>
          <w:sz w:val="24"/>
          <w:szCs w:val="24"/>
        </w:rPr>
        <w:t xml:space="preserve">23 </w:t>
      </w:r>
      <w:r w:rsidR="00A76702" w:rsidRPr="00954357">
        <w:rPr>
          <w:rFonts w:ascii="Book Antiqua" w:hAnsi="Book Antiqua"/>
          <w:b/>
          <w:sz w:val="24"/>
          <w:szCs w:val="24"/>
        </w:rPr>
        <w:t>Marchese VG</w:t>
      </w:r>
      <w:r w:rsidR="00A76702" w:rsidRPr="00954357">
        <w:rPr>
          <w:rFonts w:ascii="Book Antiqua" w:hAnsi="Book Antiqua"/>
          <w:sz w:val="24"/>
          <w:szCs w:val="24"/>
        </w:rPr>
        <w:t xml:space="preserve">, Ogle S, Womer RB, Dormans J, Ginsberg JP. An examination of outcome measures to assess functional mobility in childhood survivors of osteosarcoma. </w:t>
      </w:r>
      <w:r w:rsidR="00A76702" w:rsidRPr="00954357">
        <w:rPr>
          <w:rFonts w:ascii="Book Antiqua" w:hAnsi="Book Antiqua"/>
          <w:i/>
          <w:sz w:val="24"/>
          <w:szCs w:val="24"/>
        </w:rPr>
        <w:t>Pediatr Blood Cancer</w:t>
      </w:r>
      <w:r w:rsidR="00A76702" w:rsidRPr="00954357">
        <w:rPr>
          <w:rFonts w:ascii="Book Antiqua" w:hAnsi="Book Antiqua"/>
          <w:sz w:val="24"/>
          <w:szCs w:val="24"/>
        </w:rPr>
        <w:t xml:space="preserve"> 2004; </w:t>
      </w:r>
      <w:r w:rsidR="00A76702" w:rsidRPr="00954357">
        <w:rPr>
          <w:rFonts w:ascii="Book Antiqua" w:hAnsi="Book Antiqua"/>
          <w:b/>
          <w:sz w:val="24"/>
          <w:szCs w:val="24"/>
        </w:rPr>
        <w:t>42</w:t>
      </w:r>
      <w:r w:rsidR="00A76702" w:rsidRPr="00954357">
        <w:rPr>
          <w:rFonts w:ascii="Book Antiqua" w:hAnsi="Book Antiqua"/>
          <w:sz w:val="24"/>
          <w:szCs w:val="24"/>
        </w:rPr>
        <w:t>: 41-45 [PMID: 14752793 DOI: 10.1002/pbc.10462]</w:t>
      </w:r>
    </w:p>
    <w:p w14:paraId="595AADDE" w14:textId="7D2487A6" w:rsidR="00A76702" w:rsidRPr="00954357" w:rsidRDefault="00FE4CC6" w:rsidP="000C3A17">
      <w:pPr>
        <w:spacing w:after="0" w:line="360" w:lineRule="auto"/>
        <w:jc w:val="both"/>
        <w:rPr>
          <w:rFonts w:ascii="Book Antiqua" w:hAnsi="Book Antiqua"/>
          <w:sz w:val="24"/>
          <w:szCs w:val="24"/>
        </w:rPr>
      </w:pPr>
      <w:r w:rsidRPr="00954357">
        <w:rPr>
          <w:rFonts w:ascii="Book Antiqua" w:hAnsi="Book Antiqua"/>
          <w:sz w:val="24"/>
          <w:szCs w:val="24"/>
        </w:rPr>
        <w:t xml:space="preserve">24 </w:t>
      </w:r>
      <w:r w:rsidR="00A76702" w:rsidRPr="00954357">
        <w:rPr>
          <w:rFonts w:ascii="Book Antiqua" w:hAnsi="Book Antiqua"/>
          <w:b/>
          <w:sz w:val="24"/>
          <w:szCs w:val="24"/>
        </w:rPr>
        <w:t>Marchese VG</w:t>
      </w:r>
      <w:r w:rsidR="00A76702" w:rsidRPr="00954357">
        <w:rPr>
          <w:rFonts w:ascii="Book Antiqua" w:hAnsi="Book Antiqua"/>
          <w:sz w:val="24"/>
          <w:szCs w:val="24"/>
        </w:rPr>
        <w:t xml:space="preserve">, Spearing E, Callaway L, Rai SN, Zhang L, Hinds PS, Carlson CA, Neel MD, Rao BN, Ginsberg J. Relationships among range of motion, functional mobility, and quality of life in children and adolescents after limb-sparing surgery for lower-extremity sarcoma. </w:t>
      </w:r>
      <w:r w:rsidR="00A76702" w:rsidRPr="00954357">
        <w:rPr>
          <w:rFonts w:ascii="Book Antiqua" w:hAnsi="Book Antiqua"/>
          <w:i/>
          <w:sz w:val="24"/>
          <w:szCs w:val="24"/>
        </w:rPr>
        <w:t>Pediatr Phys Ther</w:t>
      </w:r>
      <w:r w:rsidR="00A76702" w:rsidRPr="00954357">
        <w:rPr>
          <w:rFonts w:ascii="Book Antiqua" w:hAnsi="Book Antiqua"/>
          <w:sz w:val="24"/>
          <w:szCs w:val="24"/>
        </w:rPr>
        <w:t xml:space="preserve"> 2006; </w:t>
      </w:r>
      <w:r w:rsidR="00A76702" w:rsidRPr="00954357">
        <w:rPr>
          <w:rFonts w:ascii="Book Antiqua" w:hAnsi="Book Antiqua"/>
          <w:b/>
          <w:sz w:val="24"/>
          <w:szCs w:val="24"/>
        </w:rPr>
        <w:t>18</w:t>
      </w:r>
      <w:r w:rsidR="00A76702" w:rsidRPr="00954357">
        <w:rPr>
          <w:rFonts w:ascii="Book Antiqua" w:hAnsi="Book Antiqua"/>
          <w:sz w:val="24"/>
          <w:szCs w:val="24"/>
        </w:rPr>
        <w:t>: 238-244 [PMID: 17108796 DOI: 10.1097/01.pep.0000232620.42407.9f]</w:t>
      </w:r>
    </w:p>
    <w:p w14:paraId="41022758" w14:textId="7D74D7B9" w:rsidR="008913A8" w:rsidRPr="00954357" w:rsidRDefault="00A76702" w:rsidP="000C3A17">
      <w:pPr>
        <w:spacing w:after="0" w:line="360" w:lineRule="auto"/>
        <w:jc w:val="both"/>
        <w:rPr>
          <w:rFonts w:ascii="Book Antiqua" w:hAnsi="Book Antiqua"/>
          <w:sz w:val="24"/>
          <w:szCs w:val="24"/>
          <w:lang w:eastAsia="zh-CN"/>
        </w:rPr>
      </w:pPr>
      <w:r w:rsidRPr="00954357">
        <w:rPr>
          <w:rFonts w:ascii="Book Antiqua" w:hAnsi="Book Antiqua"/>
          <w:sz w:val="24"/>
          <w:szCs w:val="24"/>
        </w:rPr>
        <w:t>2</w:t>
      </w:r>
      <w:r w:rsidR="00FE4CC6" w:rsidRPr="00954357">
        <w:rPr>
          <w:rFonts w:ascii="Book Antiqua" w:hAnsi="Book Antiqua"/>
          <w:sz w:val="24"/>
          <w:szCs w:val="24"/>
        </w:rPr>
        <w:t>5</w:t>
      </w:r>
      <w:r w:rsidRPr="00954357">
        <w:rPr>
          <w:rFonts w:ascii="Book Antiqua" w:hAnsi="Book Antiqua"/>
          <w:sz w:val="24"/>
          <w:szCs w:val="24"/>
        </w:rPr>
        <w:t xml:space="preserve"> </w:t>
      </w:r>
      <w:r w:rsidRPr="00954357">
        <w:rPr>
          <w:rFonts w:ascii="Book Antiqua" w:hAnsi="Book Antiqua"/>
          <w:b/>
          <w:sz w:val="24"/>
          <w:szCs w:val="24"/>
        </w:rPr>
        <w:t>Terwee CB</w:t>
      </w:r>
      <w:r w:rsidRPr="00954357">
        <w:rPr>
          <w:rFonts w:ascii="Book Antiqua" w:hAnsi="Book Antiqua"/>
          <w:sz w:val="24"/>
          <w:szCs w:val="24"/>
        </w:rPr>
        <w:t xml:space="preserve">, Mokkink LB, Knol DL, Ostelo RW, Bouter LM, de Vet HC. Rating the methodological quality in systematic reviews of studies on measurement properties: a scoring system for the COSMIN checklist. </w:t>
      </w:r>
      <w:r w:rsidRPr="00954357">
        <w:rPr>
          <w:rFonts w:ascii="Book Antiqua" w:hAnsi="Book Antiqua"/>
          <w:i/>
          <w:sz w:val="24"/>
          <w:szCs w:val="24"/>
        </w:rPr>
        <w:t>Qual Life Res</w:t>
      </w:r>
      <w:r w:rsidRPr="00954357">
        <w:rPr>
          <w:rFonts w:ascii="Book Antiqua" w:hAnsi="Book Antiqua"/>
          <w:sz w:val="24"/>
          <w:szCs w:val="24"/>
        </w:rPr>
        <w:t xml:space="preserve"> 2012; </w:t>
      </w:r>
      <w:r w:rsidRPr="00954357">
        <w:rPr>
          <w:rFonts w:ascii="Book Antiqua" w:hAnsi="Book Antiqua"/>
          <w:b/>
          <w:sz w:val="24"/>
          <w:szCs w:val="24"/>
        </w:rPr>
        <w:t>21</w:t>
      </w:r>
      <w:r w:rsidRPr="00954357">
        <w:rPr>
          <w:rFonts w:ascii="Book Antiqua" w:hAnsi="Book Antiqua"/>
          <w:sz w:val="24"/>
          <w:szCs w:val="24"/>
        </w:rPr>
        <w:t>: 651-657 [PMID: 21732199 DOI: 10.1007/s11136-011-9960-1]</w:t>
      </w:r>
    </w:p>
    <w:p w14:paraId="47CC7E5E" w14:textId="77777777" w:rsidR="00A76702" w:rsidRPr="00954357" w:rsidRDefault="00A76702" w:rsidP="000C3A17">
      <w:pPr>
        <w:spacing w:after="0" w:line="360" w:lineRule="auto"/>
        <w:jc w:val="both"/>
        <w:rPr>
          <w:rFonts w:ascii="Book Antiqua" w:hAnsi="Book Antiqua"/>
          <w:sz w:val="24"/>
          <w:szCs w:val="24"/>
          <w:lang w:eastAsia="zh-CN"/>
        </w:rPr>
      </w:pPr>
    </w:p>
    <w:p w14:paraId="54A3FCCD" w14:textId="34090009" w:rsidR="00A76702" w:rsidRPr="00954357" w:rsidRDefault="00A76702" w:rsidP="00040D05">
      <w:pPr>
        <w:spacing w:after="0" w:line="360" w:lineRule="auto"/>
        <w:jc w:val="right"/>
        <w:rPr>
          <w:rFonts w:ascii="Book Antiqua" w:hAnsi="Book Antiqua"/>
          <w:color w:val="000000"/>
          <w:sz w:val="24"/>
          <w:szCs w:val="24"/>
        </w:rPr>
      </w:pPr>
      <w:r w:rsidRPr="00954357">
        <w:rPr>
          <w:rFonts w:ascii="Book Antiqua" w:hAnsi="Book Antiqua"/>
          <w:b/>
          <w:bCs/>
          <w:color w:val="000000"/>
          <w:sz w:val="24"/>
          <w:szCs w:val="24"/>
        </w:rPr>
        <w:t xml:space="preserve">P-Reviewer: </w:t>
      </w:r>
      <w:r w:rsidR="00316E6C" w:rsidRPr="00954357">
        <w:rPr>
          <w:rFonts w:ascii="Book Antiqua" w:hAnsi="Book Antiqua"/>
          <w:bCs/>
          <w:color w:val="000000"/>
          <w:sz w:val="24"/>
          <w:szCs w:val="24"/>
          <w:lang w:eastAsia="zh-CN"/>
        </w:rPr>
        <w:t xml:space="preserve">Elgafy </w:t>
      </w:r>
      <w:r w:rsidR="00316E6C" w:rsidRPr="00954357">
        <w:rPr>
          <w:rFonts w:ascii="Book Antiqua" w:hAnsi="Book Antiqua" w:hint="eastAsia"/>
          <w:bCs/>
          <w:color w:val="000000"/>
          <w:sz w:val="24"/>
          <w:szCs w:val="24"/>
          <w:lang w:eastAsia="zh-CN"/>
        </w:rPr>
        <w:t>H,</w:t>
      </w:r>
      <w:r w:rsidR="00316E6C" w:rsidRPr="00954357">
        <w:rPr>
          <w:rFonts w:ascii="Book Antiqua" w:hAnsi="Book Antiqua"/>
          <w:bCs/>
          <w:color w:val="000000"/>
          <w:sz w:val="24"/>
          <w:szCs w:val="24"/>
          <w:lang w:eastAsia="zh-CN"/>
        </w:rPr>
        <w:t xml:space="preserve"> Farouk </w:t>
      </w:r>
      <w:r w:rsidR="00316E6C" w:rsidRPr="00954357">
        <w:rPr>
          <w:rFonts w:ascii="Book Antiqua" w:hAnsi="Book Antiqua" w:hint="eastAsia"/>
          <w:bCs/>
          <w:color w:val="000000"/>
          <w:sz w:val="24"/>
          <w:szCs w:val="24"/>
          <w:lang w:eastAsia="zh-CN"/>
        </w:rPr>
        <w:t>O,</w:t>
      </w:r>
      <w:r w:rsidR="00316E6C" w:rsidRPr="00954357">
        <w:rPr>
          <w:rFonts w:ascii="Book Antiqua" w:hAnsi="Book Antiqua"/>
          <w:bCs/>
          <w:color w:val="000000"/>
          <w:sz w:val="24"/>
          <w:szCs w:val="24"/>
        </w:rPr>
        <w:t xml:space="preserve"> </w:t>
      </w:r>
      <w:r w:rsidRPr="00954357">
        <w:rPr>
          <w:rFonts w:ascii="Book Antiqua" w:hAnsi="Book Antiqua"/>
          <w:bCs/>
          <w:color w:val="000000"/>
          <w:sz w:val="24"/>
          <w:szCs w:val="24"/>
        </w:rPr>
        <w:t xml:space="preserve">Pavone </w:t>
      </w:r>
      <w:r w:rsidR="00316E6C" w:rsidRPr="00954357">
        <w:rPr>
          <w:rFonts w:ascii="Book Antiqua" w:hAnsi="Book Antiqua" w:hint="eastAsia"/>
          <w:bCs/>
          <w:color w:val="000000"/>
          <w:sz w:val="24"/>
          <w:szCs w:val="24"/>
          <w:lang w:eastAsia="zh-CN"/>
        </w:rPr>
        <w:t xml:space="preserve">V </w:t>
      </w:r>
      <w:r w:rsidRPr="00954357">
        <w:rPr>
          <w:rFonts w:ascii="Book Antiqua" w:hAnsi="Book Antiqua"/>
          <w:b/>
          <w:bCs/>
          <w:color w:val="000000"/>
          <w:sz w:val="24"/>
          <w:szCs w:val="24"/>
        </w:rPr>
        <w:t>S-Editor:</w:t>
      </w:r>
      <w:r w:rsidRPr="00954357">
        <w:rPr>
          <w:rFonts w:ascii="Book Antiqua" w:hAnsi="Book Antiqua"/>
          <w:color w:val="000000"/>
          <w:sz w:val="24"/>
          <w:szCs w:val="24"/>
        </w:rPr>
        <w:t xml:space="preserve"> </w:t>
      </w:r>
      <w:r w:rsidRPr="00954357">
        <w:rPr>
          <w:rFonts w:ascii="Book Antiqua" w:hAnsi="Book Antiqua" w:hint="eastAsia"/>
          <w:color w:val="000000"/>
          <w:sz w:val="24"/>
          <w:szCs w:val="24"/>
          <w:lang w:eastAsia="zh-CN"/>
        </w:rPr>
        <w:t>Ji FF</w:t>
      </w:r>
      <w:r w:rsidRPr="00954357">
        <w:rPr>
          <w:rFonts w:ascii="Book Antiqua" w:hAnsi="Book Antiqua" w:hint="eastAsia"/>
          <w:color w:val="000000"/>
          <w:sz w:val="24"/>
          <w:szCs w:val="24"/>
        </w:rPr>
        <w:t xml:space="preserve"> </w:t>
      </w:r>
    </w:p>
    <w:p w14:paraId="322634F1" w14:textId="2CD8C605" w:rsidR="00A76702" w:rsidRPr="00954357" w:rsidRDefault="00A76702" w:rsidP="00040D05">
      <w:pPr>
        <w:spacing w:after="0" w:line="360" w:lineRule="auto"/>
        <w:jc w:val="right"/>
        <w:rPr>
          <w:rFonts w:ascii="Book Antiqua" w:hAnsi="Book Antiqua"/>
          <w:b/>
          <w:bCs/>
          <w:color w:val="000000"/>
          <w:sz w:val="24"/>
          <w:szCs w:val="24"/>
        </w:rPr>
      </w:pPr>
      <w:r w:rsidRPr="00954357">
        <w:rPr>
          <w:rFonts w:ascii="Book Antiqua" w:hAnsi="Book Antiqua"/>
          <w:b/>
          <w:bCs/>
          <w:color w:val="000000"/>
          <w:sz w:val="24"/>
          <w:szCs w:val="24"/>
        </w:rPr>
        <w:lastRenderedPageBreak/>
        <w:t>L-Editor:</w:t>
      </w:r>
      <w:r w:rsidRPr="00954357">
        <w:rPr>
          <w:rFonts w:ascii="Book Antiqua" w:hAnsi="Book Antiqua"/>
          <w:color w:val="000000"/>
          <w:sz w:val="24"/>
          <w:szCs w:val="24"/>
        </w:rPr>
        <w:t xml:space="preserve"> </w:t>
      </w:r>
      <w:r w:rsidRPr="00954357">
        <w:rPr>
          <w:rFonts w:ascii="Book Antiqua" w:hAnsi="Book Antiqua"/>
          <w:b/>
          <w:bCs/>
          <w:color w:val="000000"/>
          <w:sz w:val="24"/>
          <w:szCs w:val="24"/>
        </w:rPr>
        <w:t>E-Editor:</w:t>
      </w:r>
    </w:p>
    <w:p w14:paraId="0B18C799" w14:textId="77777777" w:rsidR="00A76702" w:rsidRPr="00954357" w:rsidRDefault="00A76702" w:rsidP="000C3A17">
      <w:pPr>
        <w:spacing w:after="0" w:line="360" w:lineRule="auto"/>
        <w:jc w:val="both"/>
        <w:rPr>
          <w:rFonts w:ascii="Book Antiqua" w:hAnsi="Book Antiqua"/>
          <w:sz w:val="24"/>
          <w:szCs w:val="24"/>
          <w:lang w:eastAsia="zh-CN"/>
        </w:rPr>
      </w:pPr>
    </w:p>
    <w:p w14:paraId="0A321CB5" w14:textId="32CAE2E2" w:rsidR="00A76702" w:rsidRPr="00954357" w:rsidRDefault="00A76702" w:rsidP="00040D05">
      <w:pPr>
        <w:spacing w:after="0" w:line="360" w:lineRule="auto"/>
        <w:rPr>
          <w:rFonts w:ascii="Book Antiqua" w:hAnsi="Book Antiqua" w:cs="SimSun"/>
          <w:sz w:val="24"/>
          <w:szCs w:val="24"/>
        </w:rPr>
      </w:pPr>
      <w:r w:rsidRPr="00954357">
        <w:rPr>
          <w:rFonts w:ascii="Book Antiqua" w:hAnsi="Book Antiqua" w:cs="SimSun"/>
          <w:b/>
          <w:sz w:val="24"/>
          <w:szCs w:val="24"/>
        </w:rPr>
        <w:t>Specialty type:</w:t>
      </w:r>
      <w:r w:rsidRPr="00954357">
        <w:rPr>
          <w:rFonts w:ascii="Book Antiqua" w:hAnsi="Book Antiqua" w:cs="SimSun" w:hint="eastAsia"/>
          <w:b/>
          <w:sz w:val="24"/>
          <w:szCs w:val="24"/>
        </w:rPr>
        <w:t xml:space="preserve"> </w:t>
      </w:r>
      <w:r w:rsidRPr="00954357">
        <w:rPr>
          <w:rFonts w:ascii="Book Antiqua" w:eastAsia="Microsoft YaHei" w:hAnsi="Book Antiqua" w:cs="SimSun"/>
          <w:sz w:val="24"/>
          <w:szCs w:val="24"/>
        </w:rPr>
        <w:t>Orthopedics</w:t>
      </w:r>
      <w:r w:rsidRPr="00954357">
        <w:rPr>
          <w:rFonts w:ascii="Book Antiqua" w:hAnsi="Book Antiqua" w:cs="SimSun"/>
          <w:sz w:val="24"/>
          <w:szCs w:val="24"/>
        </w:rPr>
        <w:t xml:space="preserve"> </w:t>
      </w:r>
      <w:r w:rsidRPr="00954357">
        <w:rPr>
          <w:rFonts w:ascii="Book Antiqua" w:hAnsi="Book Antiqua" w:cs="SimSun"/>
          <w:sz w:val="24"/>
          <w:szCs w:val="24"/>
        </w:rPr>
        <w:br/>
      </w:r>
      <w:r w:rsidRPr="00954357">
        <w:rPr>
          <w:rFonts w:ascii="Book Antiqua" w:hAnsi="Book Antiqua" w:cs="SimSun"/>
          <w:b/>
          <w:sz w:val="24"/>
          <w:szCs w:val="24"/>
        </w:rPr>
        <w:t>Country of origin:</w:t>
      </w:r>
      <w:r w:rsidRPr="00954357">
        <w:rPr>
          <w:sz w:val="24"/>
          <w:szCs w:val="24"/>
        </w:rPr>
        <w:t xml:space="preserve"> </w:t>
      </w:r>
      <w:r w:rsidRPr="00954357">
        <w:rPr>
          <w:rFonts w:ascii="Book Antiqua" w:hAnsi="Book Antiqua" w:cs="SimSun"/>
          <w:sz w:val="24"/>
          <w:szCs w:val="24"/>
        </w:rPr>
        <w:t xml:space="preserve">Denmark </w:t>
      </w:r>
      <w:r w:rsidRPr="00954357">
        <w:rPr>
          <w:rFonts w:ascii="Book Antiqua" w:hAnsi="Book Antiqua" w:cs="SimSun"/>
          <w:sz w:val="24"/>
          <w:szCs w:val="24"/>
        </w:rPr>
        <w:br/>
      </w:r>
      <w:r w:rsidRPr="00954357">
        <w:rPr>
          <w:rFonts w:ascii="Book Antiqua" w:hAnsi="Book Antiqua" w:cs="SimSun"/>
          <w:b/>
          <w:sz w:val="24"/>
          <w:szCs w:val="24"/>
        </w:rPr>
        <w:t>Peer-review report classification</w:t>
      </w:r>
      <w:r w:rsidRPr="00954357">
        <w:rPr>
          <w:rFonts w:ascii="Book Antiqua" w:hAnsi="Book Antiqua" w:cs="SimSun"/>
          <w:sz w:val="24"/>
          <w:szCs w:val="24"/>
        </w:rPr>
        <w:br/>
      </w:r>
      <w:r w:rsidRPr="00954357">
        <w:rPr>
          <w:rFonts w:ascii="Book Antiqua" w:hAnsi="Book Antiqua" w:cs="SimSun"/>
          <w:b/>
          <w:sz w:val="24"/>
          <w:szCs w:val="24"/>
        </w:rPr>
        <w:t xml:space="preserve">Grade A (Excellent): </w:t>
      </w:r>
      <w:r w:rsidR="00316E6C" w:rsidRPr="00954357">
        <w:rPr>
          <w:rFonts w:ascii="Book Antiqua" w:hAnsi="Book Antiqua" w:cs="SimSun" w:hint="eastAsia"/>
          <w:sz w:val="24"/>
          <w:szCs w:val="24"/>
        </w:rPr>
        <w:t>A</w:t>
      </w:r>
      <w:r w:rsidRPr="00954357">
        <w:rPr>
          <w:rFonts w:ascii="Book Antiqua" w:hAnsi="Book Antiqua" w:cs="SimSun"/>
          <w:sz w:val="24"/>
          <w:szCs w:val="24"/>
        </w:rPr>
        <w:br/>
      </w:r>
      <w:r w:rsidRPr="00954357">
        <w:rPr>
          <w:rFonts w:ascii="Book Antiqua" w:hAnsi="Book Antiqua" w:cs="SimSun"/>
          <w:b/>
          <w:sz w:val="24"/>
          <w:szCs w:val="24"/>
        </w:rPr>
        <w:t>Grade B (Very good):</w:t>
      </w:r>
      <w:r w:rsidRPr="00954357">
        <w:rPr>
          <w:rFonts w:ascii="Book Antiqua" w:hAnsi="Book Antiqua" w:cs="SimSun" w:hint="eastAsia"/>
          <w:b/>
          <w:sz w:val="24"/>
          <w:szCs w:val="24"/>
        </w:rPr>
        <w:t xml:space="preserve"> </w:t>
      </w:r>
      <w:r w:rsidRPr="00954357">
        <w:rPr>
          <w:rFonts w:ascii="Book Antiqua" w:hAnsi="Book Antiqua" w:cs="SimSun" w:hint="eastAsia"/>
          <w:sz w:val="24"/>
          <w:szCs w:val="24"/>
        </w:rPr>
        <w:t>B</w:t>
      </w:r>
      <w:r w:rsidR="00316E6C" w:rsidRPr="00954357">
        <w:rPr>
          <w:rFonts w:ascii="Book Antiqua" w:hAnsi="Book Antiqua" w:cs="SimSun" w:hint="eastAsia"/>
          <w:sz w:val="24"/>
          <w:szCs w:val="24"/>
          <w:lang w:eastAsia="zh-CN"/>
        </w:rPr>
        <w:t>, B</w:t>
      </w:r>
      <w:r w:rsidRPr="00954357">
        <w:rPr>
          <w:rFonts w:ascii="Book Antiqua" w:hAnsi="Book Antiqua" w:cs="SimSun"/>
          <w:sz w:val="24"/>
          <w:szCs w:val="24"/>
        </w:rPr>
        <w:br/>
      </w:r>
      <w:r w:rsidRPr="00954357">
        <w:rPr>
          <w:rFonts w:ascii="Book Antiqua" w:hAnsi="Book Antiqua" w:cs="SimSun"/>
          <w:b/>
          <w:sz w:val="24"/>
          <w:szCs w:val="24"/>
        </w:rPr>
        <w:t>Grade C (Good):</w:t>
      </w:r>
      <w:r w:rsidRPr="00954357">
        <w:rPr>
          <w:rFonts w:ascii="Book Antiqua" w:hAnsi="Book Antiqua" w:cs="SimSun" w:hint="eastAsia"/>
          <w:b/>
          <w:sz w:val="24"/>
          <w:szCs w:val="24"/>
        </w:rPr>
        <w:t xml:space="preserve"> </w:t>
      </w:r>
      <w:r w:rsidRPr="00954357">
        <w:rPr>
          <w:rFonts w:ascii="Book Antiqua" w:hAnsi="Book Antiqua" w:cs="SimSun" w:hint="eastAsia"/>
          <w:sz w:val="24"/>
          <w:szCs w:val="24"/>
        </w:rPr>
        <w:t>0</w:t>
      </w:r>
      <w:r w:rsidRPr="00954357">
        <w:rPr>
          <w:rFonts w:ascii="Book Antiqua" w:hAnsi="Book Antiqua" w:cs="SimSun"/>
          <w:sz w:val="24"/>
          <w:szCs w:val="24"/>
        </w:rPr>
        <w:br/>
      </w:r>
      <w:r w:rsidRPr="00954357">
        <w:rPr>
          <w:rFonts w:ascii="Book Antiqua" w:hAnsi="Book Antiqua" w:cs="SimSun"/>
          <w:b/>
          <w:sz w:val="24"/>
          <w:szCs w:val="24"/>
        </w:rPr>
        <w:t>Grade D (Fair):</w:t>
      </w:r>
      <w:r w:rsidRPr="00954357">
        <w:rPr>
          <w:rFonts w:ascii="Book Antiqua" w:hAnsi="Book Antiqua" w:cs="SimSun" w:hint="eastAsia"/>
          <w:b/>
          <w:sz w:val="24"/>
          <w:szCs w:val="24"/>
        </w:rPr>
        <w:t xml:space="preserve"> </w:t>
      </w:r>
      <w:r w:rsidRPr="00954357">
        <w:rPr>
          <w:rFonts w:ascii="Book Antiqua" w:hAnsi="Book Antiqua" w:cs="SimSun" w:hint="eastAsia"/>
          <w:sz w:val="24"/>
          <w:szCs w:val="24"/>
        </w:rPr>
        <w:t>0</w:t>
      </w:r>
      <w:r w:rsidRPr="00954357">
        <w:rPr>
          <w:rFonts w:ascii="Book Antiqua" w:hAnsi="Book Antiqua" w:cs="SimSun"/>
          <w:b/>
          <w:sz w:val="24"/>
          <w:szCs w:val="24"/>
        </w:rPr>
        <w:br/>
        <w:t>Grade E (Poor):</w:t>
      </w:r>
      <w:r w:rsidRPr="00954357">
        <w:rPr>
          <w:rFonts w:ascii="Book Antiqua" w:hAnsi="Book Antiqua" w:cs="SimSun" w:hint="eastAsia"/>
          <w:b/>
          <w:sz w:val="24"/>
          <w:szCs w:val="24"/>
        </w:rPr>
        <w:t xml:space="preserve"> </w:t>
      </w:r>
      <w:r w:rsidRPr="00954357">
        <w:rPr>
          <w:rFonts w:ascii="Book Antiqua" w:hAnsi="Book Antiqua" w:cs="SimSun"/>
          <w:sz w:val="24"/>
          <w:szCs w:val="24"/>
        </w:rPr>
        <w:t>0</w:t>
      </w:r>
    </w:p>
    <w:p w14:paraId="2B662F52" w14:textId="77777777" w:rsidR="00A76702" w:rsidRPr="00954357" w:rsidRDefault="00A76702" w:rsidP="000C3A17">
      <w:pPr>
        <w:spacing w:after="0" w:line="360" w:lineRule="auto"/>
        <w:jc w:val="both"/>
        <w:rPr>
          <w:rFonts w:ascii="Book Antiqua" w:hAnsi="Book Antiqua"/>
          <w:sz w:val="24"/>
          <w:szCs w:val="24"/>
          <w:lang w:eastAsia="zh-CN"/>
        </w:rPr>
      </w:pPr>
    </w:p>
    <w:p w14:paraId="0AAC2E38" w14:textId="77777777" w:rsidR="008913A8" w:rsidRPr="00954357" w:rsidRDefault="008913A8"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br w:type="page"/>
      </w:r>
    </w:p>
    <w:tbl>
      <w:tblPr>
        <w:tblpPr w:leftFromText="141" w:rightFromText="141" w:vertAnchor="text" w:horzAnchor="margin" w:tblpY="-218"/>
        <w:tblW w:w="0" w:type="auto"/>
        <w:tblLook w:val="04A0" w:firstRow="1" w:lastRow="0" w:firstColumn="1" w:lastColumn="0" w:noHBand="0" w:noVBand="1"/>
      </w:tblPr>
      <w:tblGrid>
        <w:gridCol w:w="3131"/>
        <w:gridCol w:w="567"/>
        <w:gridCol w:w="2587"/>
      </w:tblGrid>
      <w:tr w:rsidR="00771B39" w:rsidRPr="00954357" w14:paraId="63437005" w14:textId="77777777" w:rsidTr="00771B39">
        <w:trPr>
          <w:trHeight w:val="451"/>
        </w:trPr>
        <w:tc>
          <w:tcPr>
            <w:tcW w:w="6285" w:type="dxa"/>
            <w:gridSpan w:val="3"/>
            <w:tcBorders>
              <w:bottom w:val="single" w:sz="4" w:space="0" w:color="auto"/>
            </w:tcBorders>
            <w:vAlign w:val="center"/>
          </w:tcPr>
          <w:p w14:paraId="675838A3" w14:textId="77777777" w:rsidR="00344990" w:rsidRPr="00954357" w:rsidRDefault="00344990" w:rsidP="000C3A17">
            <w:pPr>
              <w:spacing w:after="0" w:line="360" w:lineRule="auto"/>
              <w:jc w:val="both"/>
              <w:rPr>
                <w:rFonts w:ascii="Book Antiqua" w:hAnsi="Book Antiqua"/>
                <w:b/>
                <w:sz w:val="24"/>
                <w:szCs w:val="24"/>
                <w:lang w:val="en-US" w:eastAsia="zh-CN"/>
              </w:rPr>
            </w:pPr>
          </w:p>
          <w:p w14:paraId="0A75C641" w14:textId="77777777" w:rsidR="00771B39" w:rsidRPr="00954357" w:rsidRDefault="00771B39" w:rsidP="000C3A17">
            <w:pPr>
              <w:spacing w:after="0" w:line="360" w:lineRule="auto"/>
              <w:jc w:val="both"/>
              <w:rPr>
                <w:rFonts w:ascii="Book Antiqua" w:hAnsi="Book Antiqua"/>
                <w:b/>
                <w:sz w:val="24"/>
                <w:szCs w:val="24"/>
                <w:lang w:val="en-US"/>
              </w:rPr>
            </w:pPr>
            <w:r w:rsidRPr="00954357">
              <w:rPr>
                <w:rFonts w:ascii="Book Antiqua" w:hAnsi="Book Antiqua"/>
                <w:b/>
                <w:sz w:val="24"/>
                <w:szCs w:val="24"/>
                <w:lang w:val="en-US"/>
              </w:rPr>
              <w:t>Table 1 Baseline characteristics of the patients</w:t>
            </w:r>
          </w:p>
        </w:tc>
      </w:tr>
      <w:tr w:rsidR="00771B39" w:rsidRPr="00954357" w14:paraId="35F552DE" w14:textId="77777777" w:rsidTr="00771B39">
        <w:trPr>
          <w:trHeight w:val="451"/>
        </w:trPr>
        <w:tc>
          <w:tcPr>
            <w:tcW w:w="3131" w:type="dxa"/>
            <w:tcBorders>
              <w:top w:val="single" w:sz="4" w:space="0" w:color="auto"/>
              <w:bottom w:val="single" w:sz="4" w:space="0" w:color="auto"/>
            </w:tcBorders>
            <w:vAlign w:val="center"/>
          </w:tcPr>
          <w:p w14:paraId="2D2D69CD"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Characteristics</w:t>
            </w:r>
          </w:p>
        </w:tc>
        <w:tc>
          <w:tcPr>
            <w:tcW w:w="567" w:type="dxa"/>
            <w:tcBorders>
              <w:top w:val="single" w:sz="4" w:space="0" w:color="auto"/>
              <w:bottom w:val="single" w:sz="4" w:space="0" w:color="auto"/>
            </w:tcBorders>
            <w:vAlign w:val="center"/>
          </w:tcPr>
          <w:p w14:paraId="4240AC39"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Borders>
              <w:top w:val="single" w:sz="4" w:space="0" w:color="auto"/>
              <w:bottom w:val="single" w:sz="4" w:space="0" w:color="auto"/>
            </w:tcBorders>
            <w:vAlign w:val="center"/>
          </w:tcPr>
          <w:p w14:paraId="461BDCE0"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Patients (</w:t>
            </w:r>
            <w:r w:rsidRPr="00954357">
              <w:rPr>
                <w:rFonts w:ascii="Book Antiqua" w:hAnsi="Book Antiqua"/>
                <w:i/>
                <w:sz w:val="24"/>
                <w:szCs w:val="24"/>
                <w:lang w:val="en-US"/>
              </w:rPr>
              <w:t>n</w:t>
            </w:r>
            <w:r w:rsidRPr="00954357">
              <w:rPr>
                <w:rFonts w:ascii="Book Antiqua" w:hAnsi="Book Antiqua"/>
                <w:sz w:val="24"/>
                <w:szCs w:val="24"/>
                <w:lang w:val="en-US"/>
              </w:rPr>
              <w:t xml:space="preserve"> = 240)</w:t>
            </w:r>
          </w:p>
        </w:tc>
      </w:tr>
      <w:tr w:rsidR="00771B39" w:rsidRPr="00954357" w14:paraId="0DA6D85A" w14:textId="77777777" w:rsidTr="00771B39">
        <w:trPr>
          <w:trHeight w:val="436"/>
        </w:trPr>
        <w:tc>
          <w:tcPr>
            <w:tcW w:w="3131" w:type="dxa"/>
            <w:tcBorders>
              <w:top w:val="single" w:sz="4" w:space="0" w:color="auto"/>
            </w:tcBorders>
            <w:vAlign w:val="center"/>
          </w:tcPr>
          <w:p w14:paraId="1F78F228"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Age (mean)</w:t>
            </w:r>
          </w:p>
        </w:tc>
        <w:tc>
          <w:tcPr>
            <w:tcW w:w="567" w:type="dxa"/>
            <w:tcBorders>
              <w:top w:val="single" w:sz="4" w:space="0" w:color="auto"/>
            </w:tcBorders>
          </w:tcPr>
          <w:p w14:paraId="7DEEA465"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Borders>
              <w:top w:val="single" w:sz="4" w:space="0" w:color="auto"/>
            </w:tcBorders>
          </w:tcPr>
          <w:p w14:paraId="4725BBEA"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52.6 </w:t>
            </w:r>
            <w:r w:rsidRPr="00954357">
              <w:rPr>
                <w:rFonts w:ascii="Book Antiqua" w:hAnsi="Book Antiqua" w:cstheme="minorHAnsi"/>
                <w:sz w:val="24"/>
                <w:szCs w:val="24"/>
                <w:lang w:val="en-US"/>
              </w:rPr>
              <w:t>±</w:t>
            </w:r>
            <w:r w:rsidRPr="00954357">
              <w:rPr>
                <w:rFonts w:ascii="Book Antiqua" w:hAnsi="Book Antiqua"/>
                <w:sz w:val="24"/>
                <w:szCs w:val="24"/>
                <w:lang w:val="en-US"/>
              </w:rPr>
              <w:t xml:space="preserve"> 18.4</w:t>
            </w:r>
          </w:p>
        </w:tc>
      </w:tr>
      <w:tr w:rsidR="00771B39" w:rsidRPr="00954357" w14:paraId="6241A47A" w14:textId="77777777" w:rsidTr="00771B39">
        <w:trPr>
          <w:trHeight w:val="436"/>
        </w:trPr>
        <w:tc>
          <w:tcPr>
            <w:tcW w:w="3131" w:type="dxa"/>
            <w:vAlign w:val="center"/>
          </w:tcPr>
          <w:p w14:paraId="54C6AE17"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Range in age</w:t>
            </w:r>
          </w:p>
        </w:tc>
        <w:tc>
          <w:tcPr>
            <w:tcW w:w="567" w:type="dxa"/>
          </w:tcPr>
          <w:p w14:paraId="65118770"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6C85C0C8" w14:textId="2227D35B" w:rsidR="00771B39" w:rsidRPr="00954357" w:rsidRDefault="00344990"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18</w:t>
            </w:r>
            <w:r w:rsidRPr="00954357">
              <w:rPr>
                <w:rFonts w:ascii="Book Antiqua" w:hAnsi="Book Antiqua" w:hint="eastAsia"/>
                <w:sz w:val="24"/>
                <w:szCs w:val="24"/>
                <w:lang w:val="en-US" w:eastAsia="zh-CN"/>
              </w:rPr>
              <w:t>-</w:t>
            </w:r>
            <w:r w:rsidR="00771B39" w:rsidRPr="00954357">
              <w:rPr>
                <w:rFonts w:ascii="Book Antiqua" w:hAnsi="Book Antiqua"/>
                <w:sz w:val="24"/>
                <w:szCs w:val="24"/>
                <w:lang w:val="en-US"/>
              </w:rPr>
              <w:t>89</w:t>
            </w:r>
          </w:p>
        </w:tc>
      </w:tr>
      <w:tr w:rsidR="00771B39" w:rsidRPr="00954357" w14:paraId="6B443A24" w14:textId="77777777" w:rsidTr="00771B39">
        <w:trPr>
          <w:trHeight w:val="436"/>
        </w:trPr>
        <w:tc>
          <w:tcPr>
            <w:tcW w:w="3131" w:type="dxa"/>
            <w:vAlign w:val="center"/>
          </w:tcPr>
          <w:p w14:paraId="0B4FC4D9"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Years since surgery (median)</w:t>
            </w:r>
          </w:p>
        </w:tc>
        <w:tc>
          <w:tcPr>
            <w:tcW w:w="567" w:type="dxa"/>
          </w:tcPr>
          <w:p w14:paraId="0E3F7B39"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3466EAA3"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2.2</w:t>
            </w:r>
          </w:p>
        </w:tc>
      </w:tr>
      <w:tr w:rsidR="00771B39" w:rsidRPr="00954357" w14:paraId="6C779496" w14:textId="77777777" w:rsidTr="00771B39">
        <w:trPr>
          <w:trHeight w:val="436"/>
        </w:trPr>
        <w:tc>
          <w:tcPr>
            <w:tcW w:w="3131" w:type="dxa"/>
            <w:vAlign w:val="center"/>
          </w:tcPr>
          <w:p w14:paraId="3377697F"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Range in years</w:t>
            </w:r>
          </w:p>
        </w:tc>
        <w:tc>
          <w:tcPr>
            <w:tcW w:w="567" w:type="dxa"/>
          </w:tcPr>
          <w:p w14:paraId="0716EEB4"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15D02066" w14:textId="1EEB7942" w:rsidR="00771B39" w:rsidRPr="00954357" w:rsidRDefault="00344990"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0.5</w:t>
            </w:r>
            <w:r w:rsidRPr="00954357">
              <w:rPr>
                <w:rFonts w:ascii="Book Antiqua" w:hAnsi="Book Antiqua" w:hint="eastAsia"/>
                <w:sz w:val="24"/>
                <w:szCs w:val="24"/>
                <w:lang w:val="en-US" w:eastAsia="zh-CN"/>
              </w:rPr>
              <w:t>-</w:t>
            </w:r>
            <w:r w:rsidR="00771B39" w:rsidRPr="00954357">
              <w:rPr>
                <w:rFonts w:ascii="Book Antiqua" w:hAnsi="Book Antiqua"/>
                <w:sz w:val="24"/>
                <w:szCs w:val="24"/>
                <w:lang w:val="en-US"/>
              </w:rPr>
              <w:t>8.1</w:t>
            </w:r>
          </w:p>
        </w:tc>
      </w:tr>
      <w:tr w:rsidR="00771B39" w:rsidRPr="00954357" w14:paraId="245CA49E" w14:textId="77777777" w:rsidTr="00771B39">
        <w:trPr>
          <w:trHeight w:val="451"/>
        </w:trPr>
        <w:tc>
          <w:tcPr>
            <w:tcW w:w="3131" w:type="dxa"/>
            <w:vAlign w:val="center"/>
          </w:tcPr>
          <w:p w14:paraId="428C2CC9"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Gender</w:t>
            </w:r>
          </w:p>
        </w:tc>
        <w:tc>
          <w:tcPr>
            <w:tcW w:w="567" w:type="dxa"/>
          </w:tcPr>
          <w:p w14:paraId="169F033F"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6D4C54C3" w14:textId="77777777" w:rsidR="00771B39" w:rsidRPr="00954357" w:rsidRDefault="00771B39" w:rsidP="000C3A17">
            <w:pPr>
              <w:spacing w:after="0" w:line="360" w:lineRule="auto"/>
              <w:jc w:val="both"/>
              <w:rPr>
                <w:rFonts w:ascii="Book Antiqua" w:hAnsi="Book Antiqua"/>
                <w:sz w:val="24"/>
                <w:szCs w:val="24"/>
                <w:lang w:val="en-US"/>
              </w:rPr>
            </w:pPr>
          </w:p>
        </w:tc>
      </w:tr>
      <w:tr w:rsidR="00771B39" w:rsidRPr="00954357" w14:paraId="61741F96" w14:textId="77777777" w:rsidTr="00771B39">
        <w:trPr>
          <w:trHeight w:val="451"/>
        </w:trPr>
        <w:tc>
          <w:tcPr>
            <w:tcW w:w="3131" w:type="dxa"/>
            <w:vAlign w:val="center"/>
          </w:tcPr>
          <w:p w14:paraId="11240AE8"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Male</w:t>
            </w:r>
          </w:p>
        </w:tc>
        <w:tc>
          <w:tcPr>
            <w:tcW w:w="567" w:type="dxa"/>
          </w:tcPr>
          <w:p w14:paraId="2EC32107"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0ED6CC9B"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125</w:t>
            </w:r>
          </w:p>
        </w:tc>
      </w:tr>
      <w:tr w:rsidR="00771B39" w:rsidRPr="00954357" w14:paraId="5E74FB2C" w14:textId="77777777" w:rsidTr="00771B39">
        <w:trPr>
          <w:trHeight w:val="451"/>
        </w:trPr>
        <w:tc>
          <w:tcPr>
            <w:tcW w:w="3131" w:type="dxa"/>
            <w:vAlign w:val="center"/>
          </w:tcPr>
          <w:p w14:paraId="3EECB00F"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Female</w:t>
            </w:r>
          </w:p>
        </w:tc>
        <w:tc>
          <w:tcPr>
            <w:tcW w:w="567" w:type="dxa"/>
          </w:tcPr>
          <w:p w14:paraId="192AFEE0"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21809F88"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115</w:t>
            </w:r>
          </w:p>
        </w:tc>
      </w:tr>
      <w:tr w:rsidR="00771B39" w:rsidRPr="00954357" w14:paraId="0FC0BB01" w14:textId="77777777" w:rsidTr="00771B39">
        <w:trPr>
          <w:trHeight w:val="451"/>
        </w:trPr>
        <w:tc>
          <w:tcPr>
            <w:tcW w:w="3131" w:type="dxa"/>
            <w:vAlign w:val="center"/>
          </w:tcPr>
          <w:p w14:paraId="48D4ADDC"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Location</w:t>
            </w:r>
          </w:p>
        </w:tc>
        <w:tc>
          <w:tcPr>
            <w:tcW w:w="567" w:type="dxa"/>
          </w:tcPr>
          <w:p w14:paraId="221EB9D3"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0FCB9285" w14:textId="77777777" w:rsidR="00771B39" w:rsidRPr="00954357" w:rsidRDefault="00771B39" w:rsidP="000C3A17">
            <w:pPr>
              <w:spacing w:after="0" w:line="360" w:lineRule="auto"/>
              <w:jc w:val="both"/>
              <w:rPr>
                <w:rFonts w:ascii="Book Antiqua" w:hAnsi="Book Antiqua"/>
                <w:sz w:val="24"/>
                <w:szCs w:val="24"/>
                <w:lang w:val="en-US"/>
              </w:rPr>
            </w:pPr>
          </w:p>
        </w:tc>
      </w:tr>
      <w:tr w:rsidR="00771B39" w:rsidRPr="00954357" w14:paraId="2A2A0456" w14:textId="77777777" w:rsidTr="00771B39">
        <w:trPr>
          <w:trHeight w:val="451"/>
        </w:trPr>
        <w:tc>
          <w:tcPr>
            <w:tcW w:w="3131" w:type="dxa"/>
            <w:vAlign w:val="center"/>
          </w:tcPr>
          <w:p w14:paraId="6FD2E22A"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Upper extremity</w:t>
            </w:r>
          </w:p>
        </w:tc>
        <w:tc>
          <w:tcPr>
            <w:tcW w:w="567" w:type="dxa"/>
          </w:tcPr>
          <w:p w14:paraId="083B4612"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64FBC7BA"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78</w:t>
            </w:r>
          </w:p>
        </w:tc>
      </w:tr>
      <w:tr w:rsidR="00771B39" w:rsidRPr="00954357" w14:paraId="0767500E" w14:textId="77777777" w:rsidTr="00771B39">
        <w:trPr>
          <w:trHeight w:val="451"/>
        </w:trPr>
        <w:tc>
          <w:tcPr>
            <w:tcW w:w="3131" w:type="dxa"/>
            <w:vAlign w:val="center"/>
          </w:tcPr>
          <w:p w14:paraId="28F521F3"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Lower extremity</w:t>
            </w:r>
          </w:p>
        </w:tc>
        <w:tc>
          <w:tcPr>
            <w:tcW w:w="567" w:type="dxa"/>
          </w:tcPr>
          <w:p w14:paraId="5F241E6C"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07B00974"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162</w:t>
            </w:r>
          </w:p>
        </w:tc>
      </w:tr>
      <w:tr w:rsidR="00771B39" w:rsidRPr="00954357" w14:paraId="0D543CAA" w14:textId="77777777" w:rsidTr="00771B39">
        <w:trPr>
          <w:trHeight w:val="451"/>
        </w:trPr>
        <w:tc>
          <w:tcPr>
            <w:tcW w:w="3131" w:type="dxa"/>
            <w:vAlign w:val="center"/>
          </w:tcPr>
          <w:p w14:paraId="2176E34F"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Type</w:t>
            </w:r>
          </w:p>
        </w:tc>
        <w:tc>
          <w:tcPr>
            <w:tcW w:w="567" w:type="dxa"/>
          </w:tcPr>
          <w:p w14:paraId="68FB0658"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012F441A" w14:textId="77777777" w:rsidR="00771B39" w:rsidRPr="00954357" w:rsidRDefault="00771B39" w:rsidP="000C3A17">
            <w:pPr>
              <w:spacing w:after="0" w:line="360" w:lineRule="auto"/>
              <w:jc w:val="both"/>
              <w:rPr>
                <w:rFonts w:ascii="Book Antiqua" w:hAnsi="Book Antiqua"/>
                <w:sz w:val="24"/>
                <w:szCs w:val="24"/>
                <w:lang w:val="en-US"/>
              </w:rPr>
            </w:pPr>
          </w:p>
        </w:tc>
      </w:tr>
      <w:tr w:rsidR="00771B39" w:rsidRPr="00954357" w14:paraId="217D6E74" w14:textId="77777777" w:rsidTr="00771B39">
        <w:trPr>
          <w:trHeight w:val="451"/>
        </w:trPr>
        <w:tc>
          <w:tcPr>
            <w:tcW w:w="3131" w:type="dxa"/>
            <w:vAlign w:val="center"/>
          </w:tcPr>
          <w:p w14:paraId="73A80778"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Soft tissue sarcoma</w:t>
            </w:r>
          </w:p>
        </w:tc>
        <w:tc>
          <w:tcPr>
            <w:tcW w:w="567" w:type="dxa"/>
          </w:tcPr>
          <w:p w14:paraId="10337767"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21785C66"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149</w:t>
            </w:r>
          </w:p>
        </w:tc>
      </w:tr>
      <w:tr w:rsidR="00771B39" w:rsidRPr="00954357" w14:paraId="0D67D3E2" w14:textId="77777777" w:rsidTr="00771B39">
        <w:trPr>
          <w:trHeight w:val="451"/>
        </w:trPr>
        <w:tc>
          <w:tcPr>
            <w:tcW w:w="3131" w:type="dxa"/>
            <w:vAlign w:val="center"/>
          </w:tcPr>
          <w:p w14:paraId="640310DC"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Bone sarcoma</w:t>
            </w:r>
          </w:p>
        </w:tc>
        <w:tc>
          <w:tcPr>
            <w:tcW w:w="567" w:type="dxa"/>
          </w:tcPr>
          <w:p w14:paraId="64AAB504"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Pr>
          <w:p w14:paraId="03EF4647"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63</w:t>
            </w:r>
          </w:p>
        </w:tc>
      </w:tr>
      <w:tr w:rsidR="00771B39" w:rsidRPr="00954357" w14:paraId="220F2BFD" w14:textId="77777777" w:rsidTr="00771B39">
        <w:trPr>
          <w:trHeight w:val="451"/>
        </w:trPr>
        <w:tc>
          <w:tcPr>
            <w:tcW w:w="3131" w:type="dxa"/>
            <w:tcBorders>
              <w:bottom w:val="single" w:sz="4" w:space="0" w:color="auto"/>
            </w:tcBorders>
            <w:vAlign w:val="center"/>
          </w:tcPr>
          <w:p w14:paraId="63384085"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Aggressive benign tumor</w:t>
            </w:r>
          </w:p>
        </w:tc>
        <w:tc>
          <w:tcPr>
            <w:tcW w:w="567" w:type="dxa"/>
            <w:tcBorders>
              <w:bottom w:val="single" w:sz="4" w:space="0" w:color="auto"/>
            </w:tcBorders>
          </w:tcPr>
          <w:p w14:paraId="001009BC" w14:textId="77777777" w:rsidR="00771B39" w:rsidRPr="00954357" w:rsidRDefault="00771B39" w:rsidP="000C3A17">
            <w:pPr>
              <w:spacing w:after="0" w:line="360" w:lineRule="auto"/>
              <w:jc w:val="both"/>
              <w:rPr>
                <w:rFonts w:ascii="Book Antiqua" w:hAnsi="Book Antiqua"/>
                <w:sz w:val="24"/>
                <w:szCs w:val="24"/>
                <w:lang w:val="en-US"/>
              </w:rPr>
            </w:pPr>
          </w:p>
        </w:tc>
        <w:tc>
          <w:tcPr>
            <w:tcW w:w="2587" w:type="dxa"/>
            <w:tcBorders>
              <w:bottom w:val="single" w:sz="4" w:space="0" w:color="auto"/>
            </w:tcBorders>
          </w:tcPr>
          <w:p w14:paraId="0252157E" w14:textId="77777777" w:rsidR="00771B39"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28</w:t>
            </w:r>
          </w:p>
        </w:tc>
      </w:tr>
    </w:tbl>
    <w:p w14:paraId="3B17464C" w14:textId="77777777" w:rsidR="00ED46CD"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 </w:t>
      </w:r>
      <w:r w:rsidR="00ED46CD" w:rsidRPr="00954357">
        <w:rPr>
          <w:rFonts w:ascii="Book Antiqua" w:hAnsi="Book Antiqua"/>
          <w:sz w:val="24"/>
          <w:szCs w:val="24"/>
          <w:lang w:val="en-US"/>
        </w:rPr>
        <w:br w:type="page"/>
      </w:r>
    </w:p>
    <w:tbl>
      <w:tblPr>
        <w:tblStyle w:val="TableGrid"/>
        <w:tblpPr w:leftFromText="141" w:rightFromText="141"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6"/>
        <w:gridCol w:w="1700"/>
      </w:tblGrid>
      <w:tr w:rsidR="00771B39" w:rsidRPr="00954357" w14:paraId="576489AD" w14:textId="77777777" w:rsidTr="00344990">
        <w:trPr>
          <w:trHeight w:val="1469"/>
        </w:trPr>
        <w:tc>
          <w:tcPr>
            <w:tcW w:w="7336" w:type="dxa"/>
            <w:gridSpan w:val="2"/>
            <w:tcBorders>
              <w:bottom w:val="single" w:sz="4" w:space="0" w:color="auto"/>
            </w:tcBorders>
          </w:tcPr>
          <w:p w14:paraId="1CEDBC29" w14:textId="77777777" w:rsidR="00344990" w:rsidRPr="00954357" w:rsidRDefault="00344990" w:rsidP="000C3A17">
            <w:pPr>
              <w:spacing w:line="360" w:lineRule="auto"/>
              <w:jc w:val="both"/>
              <w:rPr>
                <w:rFonts w:ascii="Book Antiqua" w:hAnsi="Book Antiqua"/>
                <w:b/>
                <w:sz w:val="24"/>
                <w:szCs w:val="24"/>
                <w:lang w:val="en-US" w:eastAsia="zh-CN"/>
              </w:rPr>
            </w:pPr>
          </w:p>
          <w:p w14:paraId="06F09A85" w14:textId="77777777" w:rsidR="00771B39" w:rsidRPr="00954357" w:rsidRDefault="00771B39" w:rsidP="000C3A17">
            <w:pPr>
              <w:spacing w:line="360" w:lineRule="auto"/>
              <w:jc w:val="both"/>
              <w:rPr>
                <w:rFonts w:ascii="Book Antiqua" w:hAnsi="Book Antiqua"/>
                <w:sz w:val="24"/>
                <w:szCs w:val="24"/>
                <w:lang w:val="en-US"/>
              </w:rPr>
            </w:pPr>
            <w:r w:rsidRPr="00954357">
              <w:rPr>
                <w:rFonts w:ascii="Book Antiqua" w:hAnsi="Book Antiqua"/>
                <w:b/>
                <w:sz w:val="24"/>
                <w:szCs w:val="24"/>
                <w:lang w:val="en-US"/>
              </w:rPr>
              <w:t>Table 2 Reasons for exclusion from the study</w:t>
            </w:r>
          </w:p>
        </w:tc>
      </w:tr>
      <w:tr w:rsidR="00771B39" w:rsidRPr="00954357" w14:paraId="35AD6B31" w14:textId="77777777" w:rsidTr="00344990">
        <w:trPr>
          <w:trHeight w:val="509"/>
        </w:trPr>
        <w:tc>
          <w:tcPr>
            <w:tcW w:w="5636" w:type="dxa"/>
            <w:tcBorders>
              <w:top w:val="single" w:sz="4" w:space="0" w:color="auto"/>
              <w:bottom w:val="single" w:sz="4" w:space="0" w:color="auto"/>
            </w:tcBorders>
          </w:tcPr>
          <w:p w14:paraId="470295E0" w14:textId="77777777" w:rsidR="00771B39" w:rsidRPr="00954357" w:rsidRDefault="00771B39" w:rsidP="000C3A17">
            <w:pPr>
              <w:spacing w:line="360" w:lineRule="auto"/>
              <w:jc w:val="both"/>
              <w:rPr>
                <w:rFonts w:ascii="Book Antiqua" w:hAnsi="Book Antiqua"/>
                <w:sz w:val="24"/>
                <w:szCs w:val="24"/>
                <w:lang w:val="en-US"/>
              </w:rPr>
            </w:pPr>
          </w:p>
        </w:tc>
        <w:tc>
          <w:tcPr>
            <w:tcW w:w="1699" w:type="dxa"/>
            <w:tcBorders>
              <w:top w:val="single" w:sz="4" w:space="0" w:color="auto"/>
              <w:bottom w:val="single" w:sz="4" w:space="0" w:color="auto"/>
            </w:tcBorders>
          </w:tcPr>
          <w:p w14:paraId="493C9F05" w14:textId="679B12E4" w:rsidR="00771B39" w:rsidRPr="00954357" w:rsidRDefault="003537C3" w:rsidP="000C3A17">
            <w:pPr>
              <w:spacing w:line="360" w:lineRule="auto"/>
              <w:jc w:val="both"/>
              <w:rPr>
                <w:rFonts w:ascii="Book Antiqua" w:hAnsi="Book Antiqua"/>
                <w:sz w:val="24"/>
                <w:szCs w:val="24"/>
                <w:lang w:val="en-US"/>
              </w:rPr>
            </w:pPr>
            <w:r w:rsidRPr="003537C3">
              <w:rPr>
                <w:rFonts w:ascii="Book Antiqua" w:hAnsi="Book Antiqua" w:hint="eastAsia"/>
                <w:i/>
                <w:sz w:val="24"/>
                <w:szCs w:val="24"/>
                <w:lang w:val="en-US" w:eastAsia="zh-CN"/>
              </w:rPr>
              <w:t>n</w:t>
            </w:r>
            <w:r w:rsidR="00771B39" w:rsidRPr="003537C3">
              <w:rPr>
                <w:rFonts w:ascii="Book Antiqua" w:hAnsi="Book Antiqua"/>
                <w:i/>
                <w:sz w:val="24"/>
                <w:szCs w:val="24"/>
                <w:lang w:val="en-US"/>
              </w:rPr>
              <w:t xml:space="preserve"> </w:t>
            </w:r>
            <w:r w:rsidR="00771B39" w:rsidRPr="00954357">
              <w:rPr>
                <w:rFonts w:ascii="Book Antiqua" w:hAnsi="Book Antiqua"/>
                <w:sz w:val="24"/>
                <w:szCs w:val="24"/>
                <w:lang w:val="en-US"/>
              </w:rPr>
              <w:t>(%)</w:t>
            </w:r>
          </w:p>
        </w:tc>
      </w:tr>
      <w:tr w:rsidR="00771B39" w:rsidRPr="00954357" w14:paraId="11401239" w14:textId="77777777" w:rsidTr="00344990">
        <w:trPr>
          <w:trHeight w:val="494"/>
        </w:trPr>
        <w:tc>
          <w:tcPr>
            <w:tcW w:w="5636" w:type="dxa"/>
            <w:tcBorders>
              <w:top w:val="single" w:sz="4" w:space="0" w:color="auto"/>
            </w:tcBorders>
          </w:tcPr>
          <w:p w14:paraId="58F6119D" w14:textId="77777777" w:rsidR="00771B39" w:rsidRPr="00954357" w:rsidRDefault="00771B39" w:rsidP="000C3A17">
            <w:pPr>
              <w:spacing w:line="360" w:lineRule="auto"/>
              <w:jc w:val="both"/>
              <w:rPr>
                <w:rFonts w:ascii="Book Antiqua" w:hAnsi="Book Antiqua"/>
                <w:sz w:val="24"/>
                <w:szCs w:val="24"/>
                <w:lang w:val="en-US"/>
              </w:rPr>
            </w:pPr>
            <w:r w:rsidRPr="00954357">
              <w:rPr>
                <w:rFonts w:ascii="Book Antiqua" w:hAnsi="Book Antiqua"/>
                <w:sz w:val="24"/>
                <w:szCs w:val="24"/>
                <w:lang w:val="en-US"/>
              </w:rPr>
              <w:t>Did not wish to participate</w:t>
            </w:r>
          </w:p>
        </w:tc>
        <w:tc>
          <w:tcPr>
            <w:tcW w:w="1699" w:type="dxa"/>
            <w:tcBorders>
              <w:top w:val="single" w:sz="4" w:space="0" w:color="auto"/>
            </w:tcBorders>
          </w:tcPr>
          <w:p w14:paraId="730E9391" w14:textId="3B33ECE5" w:rsidR="00771B39" w:rsidRPr="00954357" w:rsidRDefault="003537C3" w:rsidP="000C3A17">
            <w:pPr>
              <w:spacing w:line="360" w:lineRule="auto"/>
              <w:jc w:val="both"/>
              <w:rPr>
                <w:rFonts w:ascii="Book Antiqua" w:hAnsi="Book Antiqua"/>
                <w:sz w:val="24"/>
                <w:szCs w:val="24"/>
                <w:lang w:val="en-US"/>
              </w:rPr>
            </w:pPr>
            <w:r>
              <w:rPr>
                <w:rFonts w:ascii="Book Antiqua" w:hAnsi="Book Antiqua"/>
                <w:sz w:val="24"/>
                <w:szCs w:val="24"/>
                <w:lang w:val="en-US"/>
              </w:rPr>
              <w:t>10 (37</w:t>
            </w:r>
            <w:r w:rsidR="00771B39" w:rsidRPr="00954357">
              <w:rPr>
                <w:rFonts w:ascii="Book Antiqua" w:hAnsi="Book Antiqua"/>
                <w:sz w:val="24"/>
                <w:szCs w:val="24"/>
                <w:lang w:val="en-US"/>
              </w:rPr>
              <w:t>)</w:t>
            </w:r>
          </w:p>
        </w:tc>
      </w:tr>
      <w:tr w:rsidR="00771B39" w:rsidRPr="00954357" w14:paraId="6A980665" w14:textId="77777777" w:rsidTr="00344990">
        <w:trPr>
          <w:trHeight w:val="509"/>
        </w:trPr>
        <w:tc>
          <w:tcPr>
            <w:tcW w:w="5636" w:type="dxa"/>
          </w:tcPr>
          <w:p w14:paraId="6207C196" w14:textId="77777777" w:rsidR="00771B39" w:rsidRPr="00954357" w:rsidRDefault="00771B39" w:rsidP="000C3A17">
            <w:pPr>
              <w:spacing w:line="360" w:lineRule="auto"/>
              <w:jc w:val="both"/>
              <w:rPr>
                <w:rFonts w:ascii="Book Antiqua" w:hAnsi="Book Antiqua"/>
                <w:sz w:val="24"/>
                <w:szCs w:val="24"/>
                <w:lang w:val="en-US"/>
              </w:rPr>
            </w:pPr>
            <w:r w:rsidRPr="00954357">
              <w:rPr>
                <w:rFonts w:ascii="Book Antiqua" w:hAnsi="Book Antiqua"/>
                <w:sz w:val="24"/>
                <w:szCs w:val="24"/>
                <w:lang w:val="en-US"/>
              </w:rPr>
              <w:t>Incomplete questionnaire</w:t>
            </w:r>
          </w:p>
        </w:tc>
        <w:tc>
          <w:tcPr>
            <w:tcW w:w="1699" w:type="dxa"/>
          </w:tcPr>
          <w:p w14:paraId="5E9A9020" w14:textId="5E87C71D" w:rsidR="00771B39" w:rsidRPr="00954357" w:rsidRDefault="003537C3" w:rsidP="000C3A17">
            <w:pPr>
              <w:spacing w:line="360" w:lineRule="auto"/>
              <w:jc w:val="both"/>
              <w:rPr>
                <w:rFonts w:ascii="Book Antiqua" w:hAnsi="Book Antiqua"/>
                <w:sz w:val="24"/>
                <w:szCs w:val="24"/>
                <w:lang w:val="en-US"/>
              </w:rPr>
            </w:pPr>
            <w:r>
              <w:rPr>
                <w:rFonts w:ascii="Book Antiqua" w:hAnsi="Book Antiqua"/>
                <w:sz w:val="24"/>
                <w:szCs w:val="24"/>
                <w:lang w:val="en-US"/>
              </w:rPr>
              <w:t>9 (33</w:t>
            </w:r>
            <w:r w:rsidR="00771B39" w:rsidRPr="00954357">
              <w:rPr>
                <w:rFonts w:ascii="Book Antiqua" w:hAnsi="Book Antiqua"/>
                <w:sz w:val="24"/>
                <w:szCs w:val="24"/>
                <w:lang w:val="en-US"/>
              </w:rPr>
              <w:t>)</w:t>
            </w:r>
          </w:p>
        </w:tc>
      </w:tr>
      <w:tr w:rsidR="00771B39" w:rsidRPr="00954357" w14:paraId="715DCCBF" w14:textId="77777777" w:rsidTr="00344990">
        <w:trPr>
          <w:trHeight w:val="509"/>
        </w:trPr>
        <w:tc>
          <w:tcPr>
            <w:tcW w:w="5636" w:type="dxa"/>
          </w:tcPr>
          <w:p w14:paraId="653A4AAC" w14:textId="77777777" w:rsidR="00771B39" w:rsidRPr="00954357" w:rsidRDefault="00771B39" w:rsidP="000C3A17">
            <w:pPr>
              <w:spacing w:line="360" w:lineRule="auto"/>
              <w:jc w:val="both"/>
              <w:rPr>
                <w:rFonts w:ascii="Book Antiqua" w:hAnsi="Book Antiqua"/>
                <w:sz w:val="24"/>
                <w:szCs w:val="24"/>
                <w:lang w:val="en-US"/>
              </w:rPr>
            </w:pPr>
            <w:r w:rsidRPr="00954357">
              <w:rPr>
                <w:rFonts w:ascii="Book Antiqua" w:hAnsi="Book Antiqua"/>
                <w:sz w:val="24"/>
                <w:szCs w:val="24"/>
                <w:lang w:val="en-US"/>
              </w:rPr>
              <w:t>Could not read Danish</w:t>
            </w:r>
          </w:p>
        </w:tc>
        <w:tc>
          <w:tcPr>
            <w:tcW w:w="1699" w:type="dxa"/>
          </w:tcPr>
          <w:p w14:paraId="084F9D9A" w14:textId="7065F9DA" w:rsidR="00771B39" w:rsidRPr="00954357" w:rsidRDefault="003537C3" w:rsidP="000C3A17">
            <w:pPr>
              <w:spacing w:line="360" w:lineRule="auto"/>
              <w:jc w:val="both"/>
              <w:rPr>
                <w:rFonts w:ascii="Book Antiqua" w:hAnsi="Book Antiqua"/>
                <w:sz w:val="24"/>
                <w:szCs w:val="24"/>
                <w:lang w:val="en-US"/>
              </w:rPr>
            </w:pPr>
            <w:r>
              <w:rPr>
                <w:rFonts w:ascii="Book Antiqua" w:hAnsi="Book Antiqua"/>
                <w:sz w:val="24"/>
                <w:szCs w:val="24"/>
                <w:lang w:val="en-US"/>
              </w:rPr>
              <w:t>4 (15</w:t>
            </w:r>
            <w:r w:rsidR="00771B39" w:rsidRPr="00954357">
              <w:rPr>
                <w:rFonts w:ascii="Book Antiqua" w:hAnsi="Book Antiqua"/>
                <w:sz w:val="24"/>
                <w:szCs w:val="24"/>
                <w:lang w:val="en-US"/>
              </w:rPr>
              <w:t>)</w:t>
            </w:r>
          </w:p>
        </w:tc>
      </w:tr>
      <w:tr w:rsidR="00771B39" w:rsidRPr="00954357" w14:paraId="0F4233A6" w14:textId="77777777" w:rsidTr="00344990">
        <w:trPr>
          <w:trHeight w:val="1017"/>
        </w:trPr>
        <w:tc>
          <w:tcPr>
            <w:tcW w:w="5636" w:type="dxa"/>
            <w:tcBorders>
              <w:bottom w:val="single" w:sz="4" w:space="0" w:color="auto"/>
            </w:tcBorders>
          </w:tcPr>
          <w:p w14:paraId="3684B73E" w14:textId="77777777" w:rsidR="00771B39" w:rsidRPr="00954357" w:rsidRDefault="00771B39" w:rsidP="000C3A17">
            <w:pPr>
              <w:spacing w:line="360" w:lineRule="auto"/>
              <w:jc w:val="both"/>
              <w:rPr>
                <w:rFonts w:ascii="Book Antiqua" w:hAnsi="Book Antiqua"/>
                <w:sz w:val="24"/>
                <w:szCs w:val="24"/>
                <w:lang w:val="en-US"/>
              </w:rPr>
            </w:pPr>
            <w:r w:rsidRPr="00954357">
              <w:rPr>
                <w:rFonts w:ascii="Book Antiqua" w:hAnsi="Book Antiqua"/>
                <w:sz w:val="24"/>
                <w:szCs w:val="24"/>
                <w:lang w:val="en-US"/>
              </w:rPr>
              <w:t>Competing disease affecting function</w:t>
            </w:r>
          </w:p>
        </w:tc>
        <w:tc>
          <w:tcPr>
            <w:tcW w:w="1699" w:type="dxa"/>
            <w:tcBorders>
              <w:bottom w:val="single" w:sz="4" w:space="0" w:color="auto"/>
            </w:tcBorders>
          </w:tcPr>
          <w:p w14:paraId="1C76A91B" w14:textId="0E2F2684" w:rsidR="00771B39" w:rsidRPr="00954357" w:rsidRDefault="003537C3" w:rsidP="000C3A17">
            <w:pPr>
              <w:spacing w:line="360" w:lineRule="auto"/>
              <w:jc w:val="both"/>
              <w:rPr>
                <w:rFonts w:ascii="Book Antiqua" w:hAnsi="Book Antiqua"/>
                <w:sz w:val="24"/>
                <w:szCs w:val="24"/>
                <w:lang w:val="en-US"/>
              </w:rPr>
            </w:pPr>
            <w:r>
              <w:rPr>
                <w:rFonts w:ascii="Book Antiqua" w:hAnsi="Book Antiqua"/>
                <w:sz w:val="24"/>
                <w:szCs w:val="24"/>
                <w:lang w:val="en-US"/>
              </w:rPr>
              <w:t>3 (11</w:t>
            </w:r>
            <w:r w:rsidR="00771B39" w:rsidRPr="00954357">
              <w:rPr>
                <w:rFonts w:ascii="Book Antiqua" w:hAnsi="Book Antiqua"/>
                <w:sz w:val="24"/>
                <w:szCs w:val="24"/>
                <w:lang w:val="en-US"/>
              </w:rPr>
              <w:t>)</w:t>
            </w:r>
          </w:p>
        </w:tc>
      </w:tr>
    </w:tbl>
    <w:p w14:paraId="79C41BAD" w14:textId="77777777" w:rsidR="00175A6A" w:rsidRPr="00954357" w:rsidRDefault="00175A6A" w:rsidP="000C3A17">
      <w:pPr>
        <w:spacing w:after="0" w:line="360" w:lineRule="auto"/>
        <w:jc w:val="both"/>
        <w:rPr>
          <w:rFonts w:ascii="Book Antiqua" w:hAnsi="Book Antiqua"/>
          <w:sz w:val="24"/>
          <w:szCs w:val="24"/>
          <w:lang w:val="en-US"/>
        </w:rPr>
      </w:pPr>
    </w:p>
    <w:p w14:paraId="7366BAC6" w14:textId="77777777" w:rsidR="00175A6A" w:rsidRPr="00954357" w:rsidRDefault="00175A6A" w:rsidP="000C3A17">
      <w:pPr>
        <w:spacing w:after="0" w:line="360" w:lineRule="auto"/>
        <w:jc w:val="both"/>
        <w:rPr>
          <w:rFonts w:ascii="Book Antiqua" w:hAnsi="Book Antiqua"/>
          <w:sz w:val="24"/>
          <w:szCs w:val="24"/>
          <w:lang w:val="en-US"/>
        </w:rPr>
      </w:pPr>
    </w:p>
    <w:p w14:paraId="471832BE" w14:textId="77777777" w:rsidR="00175A6A" w:rsidRPr="00954357" w:rsidRDefault="00175A6A" w:rsidP="000C3A17">
      <w:pPr>
        <w:spacing w:after="0" w:line="360" w:lineRule="auto"/>
        <w:jc w:val="both"/>
        <w:rPr>
          <w:rFonts w:ascii="Book Antiqua" w:hAnsi="Book Antiqua"/>
          <w:sz w:val="24"/>
          <w:szCs w:val="24"/>
          <w:lang w:val="en-US"/>
        </w:rPr>
      </w:pPr>
    </w:p>
    <w:p w14:paraId="065F83C2" w14:textId="77777777" w:rsidR="00175A6A" w:rsidRPr="00954357" w:rsidRDefault="00175A6A" w:rsidP="000C3A17">
      <w:pPr>
        <w:spacing w:after="0" w:line="360" w:lineRule="auto"/>
        <w:jc w:val="both"/>
        <w:rPr>
          <w:rFonts w:ascii="Book Antiqua" w:hAnsi="Book Antiqua"/>
          <w:sz w:val="24"/>
          <w:szCs w:val="24"/>
          <w:lang w:val="en-US"/>
        </w:rPr>
      </w:pPr>
    </w:p>
    <w:p w14:paraId="194E7010" w14:textId="77777777" w:rsidR="00ED46CD" w:rsidRPr="00954357" w:rsidRDefault="00ED46CD" w:rsidP="000C3A17">
      <w:pPr>
        <w:spacing w:after="0" w:line="360" w:lineRule="auto"/>
        <w:jc w:val="both"/>
        <w:rPr>
          <w:rFonts w:ascii="Book Antiqua" w:hAnsi="Book Antiqua"/>
          <w:sz w:val="24"/>
          <w:szCs w:val="24"/>
          <w:lang w:val="en-US"/>
        </w:rPr>
      </w:pPr>
    </w:p>
    <w:p w14:paraId="712DCD55" w14:textId="77777777" w:rsidR="00ED46CD" w:rsidRPr="00954357" w:rsidRDefault="00ED46CD" w:rsidP="000C3A17">
      <w:pPr>
        <w:spacing w:after="0" w:line="360" w:lineRule="auto"/>
        <w:jc w:val="both"/>
        <w:rPr>
          <w:rFonts w:ascii="Book Antiqua" w:hAnsi="Book Antiqua"/>
          <w:sz w:val="24"/>
          <w:szCs w:val="24"/>
          <w:lang w:val="en-US"/>
        </w:rPr>
      </w:pPr>
    </w:p>
    <w:p w14:paraId="052B2693" w14:textId="77777777" w:rsidR="00ED46CD" w:rsidRPr="00954357" w:rsidRDefault="00ED46CD" w:rsidP="000C3A17">
      <w:pPr>
        <w:spacing w:after="0" w:line="360" w:lineRule="auto"/>
        <w:jc w:val="both"/>
        <w:rPr>
          <w:rFonts w:ascii="Book Antiqua" w:hAnsi="Book Antiqua"/>
          <w:sz w:val="24"/>
          <w:szCs w:val="24"/>
          <w:lang w:val="en-US"/>
        </w:rPr>
      </w:pPr>
    </w:p>
    <w:p w14:paraId="63739012" w14:textId="77777777" w:rsidR="00ED46CD" w:rsidRPr="00954357" w:rsidRDefault="00ED46CD" w:rsidP="000C3A17">
      <w:pPr>
        <w:spacing w:after="0" w:line="360" w:lineRule="auto"/>
        <w:jc w:val="both"/>
        <w:rPr>
          <w:rFonts w:ascii="Book Antiqua" w:hAnsi="Book Antiqua"/>
          <w:sz w:val="24"/>
          <w:szCs w:val="24"/>
          <w:lang w:val="en-US"/>
        </w:rPr>
      </w:pPr>
    </w:p>
    <w:p w14:paraId="636AE4FE" w14:textId="77777777" w:rsidR="00ED46CD" w:rsidRPr="00954357" w:rsidRDefault="00ED46CD" w:rsidP="000C3A17">
      <w:pPr>
        <w:spacing w:after="0" w:line="360" w:lineRule="auto"/>
        <w:jc w:val="both"/>
        <w:rPr>
          <w:rFonts w:ascii="Book Antiqua" w:hAnsi="Book Antiqua"/>
          <w:sz w:val="24"/>
          <w:szCs w:val="24"/>
          <w:lang w:val="en-US"/>
        </w:rPr>
      </w:pPr>
    </w:p>
    <w:p w14:paraId="6EAA58CF" w14:textId="77777777" w:rsidR="00ED46CD" w:rsidRPr="00954357" w:rsidRDefault="00ED46CD" w:rsidP="000C3A17">
      <w:pPr>
        <w:spacing w:after="0" w:line="360" w:lineRule="auto"/>
        <w:jc w:val="both"/>
        <w:rPr>
          <w:rFonts w:ascii="Book Antiqua" w:hAnsi="Book Antiqua"/>
          <w:sz w:val="24"/>
          <w:szCs w:val="24"/>
          <w:lang w:val="en-US" w:eastAsia="zh-CN"/>
        </w:rPr>
      </w:pPr>
    </w:p>
    <w:p w14:paraId="181E0054" w14:textId="77777777" w:rsidR="00ED46CD" w:rsidRPr="00954357" w:rsidRDefault="00771B39"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t xml:space="preserve"> </w:t>
      </w:r>
      <w:r w:rsidR="00ED46CD" w:rsidRPr="00954357">
        <w:rPr>
          <w:rFonts w:ascii="Book Antiqua" w:hAnsi="Book Antiqua"/>
          <w:sz w:val="24"/>
          <w:szCs w:val="24"/>
          <w:lang w:val="en-US"/>
        </w:rPr>
        <w:br w:type="page"/>
      </w:r>
    </w:p>
    <w:tbl>
      <w:tblPr>
        <w:tblpPr w:leftFromText="141" w:rightFromText="141" w:vertAnchor="text" w:tblpY="1"/>
        <w:tblW w:w="0" w:type="auto"/>
        <w:tblLook w:val="04A0" w:firstRow="1" w:lastRow="0" w:firstColumn="1" w:lastColumn="0" w:noHBand="0" w:noVBand="1"/>
      </w:tblPr>
      <w:tblGrid>
        <w:gridCol w:w="3646"/>
        <w:gridCol w:w="545"/>
        <w:gridCol w:w="1032"/>
        <w:gridCol w:w="527"/>
        <w:gridCol w:w="1610"/>
        <w:gridCol w:w="558"/>
        <w:gridCol w:w="1701"/>
      </w:tblGrid>
      <w:tr w:rsidR="00ED46CD" w:rsidRPr="00954357" w14:paraId="490E6F39" w14:textId="77777777" w:rsidTr="00A351FB">
        <w:trPr>
          <w:trHeight w:val="451"/>
        </w:trPr>
        <w:tc>
          <w:tcPr>
            <w:tcW w:w="9619" w:type="dxa"/>
            <w:gridSpan w:val="7"/>
            <w:tcBorders>
              <w:bottom w:val="single" w:sz="4" w:space="0" w:color="auto"/>
            </w:tcBorders>
            <w:vAlign w:val="center"/>
          </w:tcPr>
          <w:p w14:paraId="51FF4532" w14:textId="2D66D8D3" w:rsidR="00ED46CD" w:rsidRPr="00954357" w:rsidRDefault="00ED46CD" w:rsidP="000C3A17">
            <w:pPr>
              <w:spacing w:after="0" w:line="360" w:lineRule="auto"/>
              <w:jc w:val="both"/>
              <w:rPr>
                <w:rFonts w:ascii="Book Antiqua" w:hAnsi="Book Antiqua" w:cstheme="minorHAnsi"/>
                <w:b/>
                <w:sz w:val="24"/>
                <w:szCs w:val="24"/>
                <w:lang w:val="en-US"/>
              </w:rPr>
            </w:pPr>
            <w:r w:rsidRPr="00954357">
              <w:rPr>
                <w:rFonts w:ascii="Book Antiqua" w:hAnsi="Book Antiqua" w:cstheme="minorHAnsi"/>
                <w:b/>
                <w:sz w:val="24"/>
                <w:szCs w:val="24"/>
                <w:lang w:val="en-US"/>
              </w:rPr>
              <w:lastRenderedPageBreak/>
              <w:t xml:space="preserve">Table </w:t>
            </w:r>
            <w:r w:rsidR="007B327B" w:rsidRPr="00954357">
              <w:rPr>
                <w:rFonts w:ascii="Book Antiqua" w:hAnsi="Book Antiqua" w:cstheme="minorHAnsi"/>
                <w:b/>
                <w:sz w:val="24"/>
                <w:szCs w:val="24"/>
                <w:lang w:val="en-US"/>
              </w:rPr>
              <w:t>3</w:t>
            </w:r>
            <w:r w:rsidRPr="00954357">
              <w:rPr>
                <w:rFonts w:ascii="Book Antiqua" w:hAnsi="Book Antiqua" w:cstheme="minorHAnsi"/>
                <w:b/>
                <w:sz w:val="24"/>
                <w:szCs w:val="24"/>
                <w:lang w:val="en-US"/>
              </w:rPr>
              <w:t xml:space="preserve"> Floor and ceiling effects of the </w:t>
            </w:r>
            <w:r w:rsidR="00344990" w:rsidRPr="00954357">
              <w:rPr>
                <w:rFonts w:ascii="Book Antiqua" w:hAnsi="Book Antiqua"/>
                <w:b/>
                <w:sz w:val="24"/>
                <w:szCs w:val="24"/>
                <w:lang w:val="en-US"/>
              </w:rPr>
              <w:t xml:space="preserve">musculoskeletal </w:t>
            </w:r>
            <w:proofErr w:type="spellStart"/>
            <w:r w:rsidR="00344990" w:rsidRPr="00954357">
              <w:rPr>
                <w:rFonts w:ascii="Book Antiqua" w:hAnsi="Book Antiqua"/>
                <w:b/>
                <w:sz w:val="24"/>
                <w:szCs w:val="24"/>
                <w:lang w:val="en-US"/>
              </w:rPr>
              <w:t>tumour</w:t>
            </w:r>
            <w:proofErr w:type="spellEnd"/>
            <w:r w:rsidR="00344990" w:rsidRPr="00954357">
              <w:rPr>
                <w:rFonts w:ascii="Book Antiqua" w:hAnsi="Book Antiqua"/>
                <w:b/>
                <w:sz w:val="24"/>
                <w:szCs w:val="24"/>
                <w:lang w:val="en-US"/>
              </w:rPr>
              <w:t xml:space="preserve"> society score</w:t>
            </w:r>
            <w:r w:rsidR="00344990" w:rsidRPr="00954357">
              <w:rPr>
                <w:rFonts w:ascii="Book Antiqua" w:hAnsi="Book Antiqua" w:cstheme="minorHAnsi"/>
                <w:b/>
                <w:sz w:val="24"/>
                <w:szCs w:val="24"/>
                <w:lang w:val="en-US"/>
              </w:rPr>
              <w:t xml:space="preserve"> </w:t>
            </w:r>
            <w:r w:rsidRPr="00954357">
              <w:rPr>
                <w:rFonts w:ascii="Book Antiqua" w:hAnsi="Book Antiqua" w:cstheme="minorHAnsi"/>
                <w:b/>
                <w:sz w:val="24"/>
                <w:szCs w:val="24"/>
                <w:lang w:val="en-US"/>
              </w:rPr>
              <w:t xml:space="preserve"> questionnaire</w:t>
            </w:r>
          </w:p>
        </w:tc>
      </w:tr>
      <w:tr w:rsidR="00ED46CD" w:rsidRPr="00954357" w14:paraId="7258D26C" w14:textId="77777777" w:rsidTr="00A351FB">
        <w:trPr>
          <w:trHeight w:val="451"/>
        </w:trPr>
        <w:tc>
          <w:tcPr>
            <w:tcW w:w="3646" w:type="dxa"/>
            <w:tcBorders>
              <w:top w:val="single" w:sz="4" w:space="0" w:color="auto"/>
              <w:bottom w:val="single" w:sz="4" w:space="0" w:color="auto"/>
            </w:tcBorders>
            <w:vAlign w:val="center"/>
          </w:tcPr>
          <w:p w14:paraId="49CDB24D"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45" w:type="dxa"/>
            <w:tcBorders>
              <w:top w:val="single" w:sz="4" w:space="0" w:color="auto"/>
              <w:bottom w:val="single" w:sz="4" w:space="0" w:color="auto"/>
            </w:tcBorders>
            <w:vAlign w:val="center"/>
          </w:tcPr>
          <w:p w14:paraId="733E1095"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Borders>
              <w:top w:val="single" w:sz="4" w:space="0" w:color="auto"/>
              <w:bottom w:val="single" w:sz="4" w:space="0" w:color="auto"/>
            </w:tcBorders>
            <w:vAlign w:val="center"/>
          </w:tcPr>
          <w:p w14:paraId="2F0F1173" w14:textId="16B85C6E" w:rsidR="00ED46CD" w:rsidRPr="003537C3" w:rsidRDefault="003537C3" w:rsidP="000C3A17">
            <w:pPr>
              <w:spacing w:after="0" w:line="360" w:lineRule="auto"/>
              <w:jc w:val="both"/>
              <w:rPr>
                <w:rFonts w:ascii="Book Antiqua" w:hAnsi="Book Antiqua" w:cstheme="minorHAnsi"/>
                <w:i/>
                <w:sz w:val="24"/>
                <w:szCs w:val="24"/>
                <w:lang w:val="en-US" w:eastAsia="zh-CN"/>
              </w:rPr>
            </w:pPr>
            <w:r w:rsidRPr="003537C3">
              <w:rPr>
                <w:rFonts w:ascii="Book Antiqua" w:hAnsi="Book Antiqua" w:cstheme="minorHAnsi"/>
                <w:i/>
                <w:sz w:val="24"/>
                <w:szCs w:val="24"/>
                <w:lang w:val="en-US" w:eastAsia="zh-CN"/>
              </w:rPr>
              <w:t>N</w:t>
            </w:r>
          </w:p>
        </w:tc>
        <w:tc>
          <w:tcPr>
            <w:tcW w:w="527" w:type="dxa"/>
            <w:tcBorders>
              <w:top w:val="single" w:sz="4" w:space="0" w:color="auto"/>
              <w:bottom w:val="single" w:sz="4" w:space="0" w:color="auto"/>
            </w:tcBorders>
            <w:vAlign w:val="center"/>
          </w:tcPr>
          <w:p w14:paraId="701D4337"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tcBorders>
              <w:top w:val="single" w:sz="4" w:space="0" w:color="auto"/>
              <w:bottom w:val="single" w:sz="4" w:space="0" w:color="auto"/>
            </w:tcBorders>
            <w:vAlign w:val="center"/>
          </w:tcPr>
          <w:p w14:paraId="2DA8780A"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Percent floor</w:t>
            </w:r>
          </w:p>
        </w:tc>
        <w:tc>
          <w:tcPr>
            <w:tcW w:w="558" w:type="dxa"/>
            <w:tcBorders>
              <w:top w:val="single" w:sz="4" w:space="0" w:color="auto"/>
              <w:bottom w:val="single" w:sz="4" w:space="0" w:color="auto"/>
            </w:tcBorders>
          </w:tcPr>
          <w:p w14:paraId="3311D034"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tcBorders>
              <w:top w:val="single" w:sz="4" w:space="0" w:color="auto"/>
              <w:bottom w:val="single" w:sz="4" w:space="0" w:color="auto"/>
            </w:tcBorders>
          </w:tcPr>
          <w:p w14:paraId="4D6D3A0D"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Percent ceiling</w:t>
            </w:r>
          </w:p>
        </w:tc>
      </w:tr>
      <w:tr w:rsidR="00ED46CD" w:rsidRPr="00954357" w14:paraId="38FEE8BC" w14:textId="77777777" w:rsidTr="00A351FB">
        <w:trPr>
          <w:trHeight w:val="451"/>
        </w:trPr>
        <w:tc>
          <w:tcPr>
            <w:tcW w:w="3646" w:type="dxa"/>
            <w:vAlign w:val="center"/>
          </w:tcPr>
          <w:p w14:paraId="548D60EF"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All patients</w:t>
            </w:r>
          </w:p>
        </w:tc>
        <w:tc>
          <w:tcPr>
            <w:tcW w:w="545" w:type="dxa"/>
          </w:tcPr>
          <w:p w14:paraId="4ECC99A6"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1A2F5391"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27" w:type="dxa"/>
          </w:tcPr>
          <w:p w14:paraId="24A5A87C"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023D697A"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58" w:type="dxa"/>
          </w:tcPr>
          <w:p w14:paraId="09042B4A"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7FFD71AD" w14:textId="77777777" w:rsidR="00ED46CD" w:rsidRPr="00954357" w:rsidRDefault="00ED46CD" w:rsidP="000C3A17">
            <w:pPr>
              <w:spacing w:after="0" w:line="360" w:lineRule="auto"/>
              <w:jc w:val="both"/>
              <w:rPr>
                <w:rFonts w:ascii="Book Antiqua" w:hAnsi="Book Antiqua" w:cstheme="minorHAnsi"/>
                <w:sz w:val="24"/>
                <w:szCs w:val="24"/>
                <w:lang w:val="en-US"/>
              </w:rPr>
            </w:pPr>
          </w:p>
        </w:tc>
      </w:tr>
      <w:tr w:rsidR="00ED46CD" w:rsidRPr="00954357" w14:paraId="6446E977" w14:textId="77777777" w:rsidTr="00A351FB">
        <w:trPr>
          <w:trHeight w:val="451"/>
        </w:trPr>
        <w:tc>
          <w:tcPr>
            <w:tcW w:w="3646" w:type="dxa"/>
            <w:vAlign w:val="center"/>
          </w:tcPr>
          <w:p w14:paraId="26333869"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Upper extremity version</w:t>
            </w:r>
          </w:p>
        </w:tc>
        <w:tc>
          <w:tcPr>
            <w:tcW w:w="545" w:type="dxa"/>
          </w:tcPr>
          <w:p w14:paraId="1607CBE5"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4425C910"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78</w:t>
            </w:r>
          </w:p>
        </w:tc>
        <w:tc>
          <w:tcPr>
            <w:tcW w:w="527" w:type="dxa"/>
          </w:tcPr>
          <w:p w14:paraId="789F3F7A"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10533544"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Pr>
          <w:p w14:paraId="632F349D"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25024CBE"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38.5%</w:t>
            </w:r>
          </w:p>
        </w:tc>
      </w:tr>
      <w:tr w:rsidR="00ED46CD" w:rsidRPr="00954357" w14:paraId="4BE5D3F8" w14:textId="77777777" w:rsidTr="00A351FB">
        <w:trPr>
          <w:trHeight w:val="451"/>
        </w:trPr>
        <w:tc>
          <w:tcPr>
            <w:tcW w:w="3646" w:type="dxa"/>
            <w:vAlign w:val="center"/>
          </w:tcPr>
          <w:p w14:paraId="0F776F46"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Lower extremity version</w:t>
            </w:r>
          </w:p>
        </w:tc>
        <w:tc>
          <w:tcPr>
            <w:tcW w:w="545" w:type="dxa"/>
          </w:tcPr>
          <w:p w14:paraId="73F47943"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04DCFF52"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162</w:t>
            </w:r>
          </w:p>
        </w:tc>
        <w:tc>
          <w:tcPr>
            <w:tcW w:w="527" w:type="dxa"/>
          </w:tcPr>
          <w:p w14:paraId="2D3BA98F"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64E49256"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Pr>
          <w:p w14:paraId="2FCEE0B5"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2E8F5613"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23.5%</w:t>
            </w:r>
          </w:p>
        </w:tc>
      </w:tr>
      <w:tr w:rsidR="00ED46CD" w:rsidRPr="00954357" w14:paraId="32099D55" w14:textId="77777777" w:rsidTr="00A351FB">
        <w:trPr>
          <w:trHeight w:val="451"/>
        </w:trPr>
        <w:tc>
          <w:tcPr>
            <w:tcW w:w="3646" w:type="dxa"/>
            <w:vAlign w:val="center"/>
          </w:tcPr>
          <w:p w14:paraId="4B01AC5B"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Bone sarcoma patients</w:t>
            </w:r>
          </w:p>
        </w:tc>
        <w:tc>
          <w:tcPr>
            <w:tcW w:w="545" w:type="dxa"/>
          </w:tcPr>
          <w:p w14:paraId="1A3E020B"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57E11173"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27" w:type="dxa"/>
          </w:tcPr>
          <w:p w14:paraId="70673E1E"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43C700D4"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58" w:type="dxa"/>
          </w:tcPr>
          <w:p w14:paraId="4477AFA3"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3E99EC43" w14:textId="77777777" w:rsidR="00ED46CD" w:rsidRPr="00954357" w:rsidRDefault="00ED46CD" w:rsidP="000C3A17">
            <w:pPr>
              <w:spacing w:after="0" w:line="360" w:lineRule="auto"/>
              <w:jc w:val="both"/>
              <w:rPr>
                <w:rFonts w:ascii="Book Antiqua" w:hAnsi="Book Antiqua" w:cstheme="minorHAnsi"/>
                <w:sz w:val="24"/>
                <w:szCs w:val="24"/>
                <w:lang w:val="en-US"/>
              </w:rPr>
            </w:pPr>
          </w:p>
        </w:tc>
      </w:tr>
      <w:tr w:rsidR="00ED46CD" w:rsidRPr="00954357" w14:paraId="29733530" w14:textId="77777777" w:rsidTr="00A351FB">
        <w:trPr>
          <w:trHeight w:val="451"/>
        </w:trPr>
        <w:tc>
          <w:tcPr>
            <w:tcW w:w="3646" w:type="dxa"/>
            <w:vAlign w:val="center"/>
          </w:tcPr>
          <w:p w14:paraId="35E59B4C"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Upper extremity version</w:t>
            </w:r>
          </w:p>
        </w:tc>
        <w:tc>
          <w:tcPr>
            <w:tcW w:w="545" w:type="dxa"/>
          </w:tcPr>
          <w:p w14:paraId="44838F25"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061764CC"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18</w:t>
            </w:r>
          </w:p>
        </w:tc>
        <w:tc>
          <w:tcPr>
            <w:tcW w:w="527" w:type="dxa"/>
          </w:tcPr>
          <w:p w14:paraId="4A829E3B"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0FFD1926"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Pr>
          <w:p w14:paraId="7BBA86DD"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3DD4D81A"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27.8%</w:t>
            </w:r>
          </w:p>
        </w:tc>
      </w:tr>
      <w:tr w:rsidR="00ED46CD" w:rsidRPr="00954357" w14:paraId="77EAD2C6" w14:textId="77777777" w:rsidTr="00A351FB">
        <w:trPr>
          <w:trHeight w:val="451"/>
        </w:trPr>
        <w:tc>
          <w:tcPr>
            <w:tcW w:w="3646" w:type="dxa"/>
            <w:vAlign w:val="center"/>
          </w:tcPr>
          <w:p w14:paraId="43CC40D0"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Lower extremity version</w:t>
            </w:r>
          </w:p>
        </w:tc>
        <w:tc>
          <w:tcPr>
            <w:tcW w:w="545" w:type="dxa"/>
          </w:tcPr>
          <w:p w14:paraId="0DDF4541"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49709259"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45</w:t>
            </w:r>
          </w:p>
        </w:tc>
        <w:tc>
          <w:tcPr>
            <w:tcW w:w="527" w:type="dxa"/>
          </w:tcPr>
          <w:p w14:paraId="7EAB41F6"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0B0E6E36"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Pr>
          <w:p w14:paraId="43A6BA33"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6E421349"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8.9%</w:t>
            </w:r>
          </w:p>
        </w:tc>
      </w:tr>
      <w:tr w:rsidR="00ED46CD" w:rsidRPr="00954357" w14:paraId="390BB0E8" w14:textId="77777777" w:rsidTr="00A351FB">
        <w:trPr>
          <w:trHeight w:val="451"/>
        </w:trPr>
        <w:tc>
          <w:tcPr>
            <w:tcW w:w="3646" w:type="dxa"/>
            <w:vAlign w:val="center"/>
          </w:tcPr>
          <w:p w14:paraId="06A4EE7E"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Soft tissue sarcomas patients</w:t>
            </w:r>
          </w:p>
        </w:tc>
        <w:tc>
          <w:tcPr>
            <w:tcW w:w="545" w:type="dxa"/>
          </w:tcPr>
          <w:p w14:paraId="005E154B"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34639698"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27" w:type="dxa"/>
          </w:tcPr>
          <w:p w14:paraId="6B950F79"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507F7D68"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58" w:type="dxa"/>
          </w:tcPr>
          <w:p w14:paraId="45FAE0B6"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448B8F77" w14:textId="77777777" w:rsidR="00ED46CD" w:rsidRPr="00954357" w:rsidRDefault="00ED46CD" w:rsidP="000C3A17">
            <w:pPr>
              <w:spacing w:after="0" w:line="360" w:lineRule="auto"/>
              <w:jc w:val="both"/>
              <w:rPr>
                <w:rFonts w:ascii="Book Antiqua" w:hAnsi="Book Antiqua" w:cstheme="minorHAnsi"/>
                <w:sz w:val="24"/>
                <w:szCs w:val="24"/>
                <w:lang w:val="en-US"/>
              </w:rPr>
            </w:pPr>
          </w:p>
        </w:tc>
      </w:tr>
      <w:tr w:rsidR="00ED46CD" w:rsidRPr="00954357" w14:paraId="7D397DA8" w14:textId="77777777" w:rsidTr="00A351FB">
        <w:trPr>
          <w:trHeight w:val="451"/>
        </w:trPr>
        <w:tc>
          <w:tcPr>
            <w:tcW w:w="3646" w:type="dxa"/>
            <w:vAlign w:val="center"/>
          </w:tcPr>
          <w:p w14:paraId="108E849C"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Upper extremity version</w:t>
            </w:r>
          </w:p>
        </w:tc>
        <w:tc>
          <w:tcPr>
            <w:tcW w:w="545" w:type="dxa"/>
          </w:tcPr>
          <w:p w14:paraId="4681FD5C"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03E17E1A"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50</w:t>
            </w:r>
          </w:p>
        </w:tc>
        <w:tc>
          <w:tcPr>
            <w:tcW w:w="527" w:type="dxa"/>
          </w:tcPr>
          <w:p w14:paraId="7CAF7073"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7179F724"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Pr>
          <w:p w14:paraId="6F0B1A95"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1807C5BC"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44%</w:t>
            </w:r>
          </w:p>
        </w:tc>
      </w:tr>
      <w:tr w:rsidR="00ED46CD" w:rsidRPr="00954357" w14:paraId="29BBA67C" w14:textId="77777777" w:rsidTr="00A351FB">
        <w:trPr>
          <w:trHeight w:val="451"/>
        </w:trPr>
        <w:tc>
          <w:tcPr>
            <w:tcW w:w="3646" w:type="dxa"/>
            <w:vAlign w:val="center"/>
          </w:tcPr>
          <w:p w14:paraId="2196975C"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Lower extremity version</w:t>
            </w:r>
          </w:p>
        </w:tc>
        <w:tc>
          <w:tcPr>
            <w:tcW w:w="545" w:type="dxa"/>
          </w:tcPr>
          <w:p w14:paraId="29396BAE"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1AE4C216"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99</w:t>
            </w:r>
          </w:p>
        </w:tc>
        <w:tc>
          <w:tcPr>
            <w:tcW w:w="527" w:type="dxa"/>
          </w:tcPr>
          <w:p w14:paraId="54F69198"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123C58A0"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Pr>
          <w:p w14:paraId="3020B4E3"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71C83C3B"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32.3%</w:t>
            </w:r>
          </w:p>
        </w:tc>
      </w:tr>
      <w:tr w:rsidR="00ED46CD" w:rsidRPr="00954357" w14:paraId="08A2FF2E" w14:textId="77777777" w:rsidTr="00A351FB">
        <w:trPr>
          <w:trHeight w:val="451"/>
        </w:trPr>
        <w:tc>
          <w:tcPr>
            <w:tcW w:w="3646" w:type="dxa"/>
            <w:vAlign w:val="center"/>
          </w:tcPr>
          <w:p w14:paraId="1EEEB10D"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Aggressive benign tumor patients</w:t>
            </w:r>
          </w:p>
        </w:tc>
        <w:tc>
          <w:tcPr>
            <w:tcW w:w="545" w:type="dxa"/>
          </w:tcPr>
          <w:p w14:paraId="460AF692"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2DA21762"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27" w:type="dxa"/>
          </w:tcPr>
          <w:p w14:paraId="3E67C3FF"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2DD6ECB9"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558" w:type="dxa"/>
          </w:tcPr>
          <w:p w14:paraId="29443BF1"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39BC5203" w14:textId="77777777" w:rsidR="00ED46CD" w:rsidRPr="00954357" w:rsidRDefault="00ED46CD" w:rsidP="000C3A17">
            <w:pPr>
              <w:spacing w:after="0" w:line="360" w:lineRule="auto"/>
              <w:jc w:val="both"/>
              <w:rPr>
                <w:rFonts w:ascii="Book Antiqua" w:hAnsi="Book Antiqua" w:cstheme="minorHAnsi"/>
                <w:sz w:val="24"/>
                <w:szCs w:val="24"/>
                <w:lang w:val="en-US"/>
              </w:rPr>
            </w:pPr>
          </w:p>
        </w:tc>
      </w:tr>
      <w:tr w:rsidR="00ED46CD" w:rsidRPr="00954357" w14:paraId="17AA7232" w14:textId="77777777" w:rsidTr="00A351FB">
        <w:trPr>
          <w:trHeight w:val="451"/>
        </w:trPr>
        <w:tc>
          <w:tcPr>
            <w:tcW w:w="3646" w:type="dxa"/>
            <w:vAlign w:val="center"/>
          </w:tcPr>
          <w:p w14:paraId="70244320"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Upper extremity version</w:t>
            </w:r>
          </w:p>
        </w:tc>
        <w:tc>
          <w:tcPr>
            <w:tcW w:w="545" w:type="dxa"/>
          </w:tcPr>
          <w:p w14:paraId="3A302467"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Pr>
          <w:p w14:paraId="63F14DF8"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10</w:t>
            </w:r>
          </w:p>
        </w:tc>
        <w:tc>
          <w:tcPr>
            <w:tcW w:w="527" w:type="dxa"/>
          </w:tcPr>
          <w:p w14:paraId="3B491908"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vAlign w:val="center"/>
          </w:tcPr>
          <w:p w14:paraId="7E521DFF"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Pr>
          <w:p w14:paraId="2F55B487"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vAlign w:val="center"/>
          </w:tcPr>
          <w:p w14:paraId="05FB604F"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30%</w:t>
            </w:r>
          </w:p>
        </w:tc>
      </w:tr>
      <w:tr w:rsidR="00ED46CD" w:rsidRPr="00954357" w14:paraId="2BF5457E" w14:textId="77777777" w:rsidTr="00A351FB">
        <w:trPr>
          <w:trHeight w:val="451"/>
        </w:trPr>
        <w:tc>
          <w:tcPr>
            <w:tcW w:w="3646" w:type="dxa"/>
            <w:tcBorders>
              <w:bottom w:val="single" w:sz="4" w:space="0" w:color="auto"/>
            </w:tcBorders>
            <w:vAlign w:val="center"/>
          </w:tcPr>
          <w:p w14:paraId="00EBA430"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Lower extremity version</w:t>
            </w:r>
          </w:p>
        </w:tc>
        <w:tc>
          <w:tcPr>
            <w:tcW w:w="545" w:type="dxa"/>
            <w:tcBorders>
              <w:bottom w:val="single" w:sz="4" w:space="0" w:color="auto"/>
            </w:tcBorders>
          </w:tcPr>
          <w:p w14:paraId="6B066581"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032" w:type="dxa"/>
            <w:tcBorders>
              <w:bottom w:val="single" w:sz="4" w:space="0" w:color="auto"/>
            </w:tcBorders>
          </w:tcPr>
          <w:p w14:paraId="6F70FC2C"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18</w:t>
            </w:r>
          </w:p>
        </w:tc>
        <w:tc>
          <w:tcPr>
            <w:tcW w:w="527" w:type="dxa"/>
            <w:tcBorders>
              <w:bottom w:val="single" w:sz="4" w:space="0" w:color="auto"/>
            </w:tcBorders>
          </w:tcPr>
          <w:p w14:paraId="5C872888"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610" w:type="dxa"/>
            <w:tcBorders>
              <w:bottom w:val="single" w:sz="4" w:space="0" w:color="auto"/>
            </w:tcBorders>
            <w:vAlign w:val="center"/>
          </w:tcPr>
          <w:p w14:paraId="482ACFAF"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0%</w:t>
            </w:r>
          </w:p>
        </w:tc>
        <w:tc>
          <w:tcPr>
            <w:tcW w:w="558" w:type="dxa"/>
            <w:tcBorders>
              <w:bottom w:val="single" w:sz="4" w:space="0" w:color="auto"/>
            </w:tcBorders>
          </w:tcPr>
          <w:p w14:paraId="2D6E4418" w14:textId="77777777" w:rsidR="00ED46CD" w:rsidRPr="00954357" w:rsidRDefault="00ED46CD" w:rsidP="000C3A17">
            <w:pPr>
              <w:spacing w:after="0" w:line="360" w:lineRule="auto"/>
              <w:jc w:val="both"/>
              <w:rPr>
                <w:rFonts w:ascii="Book Antiqua" w:hAnsi="Book Antiqua" w:cstheme="minorHAnsi"/>
                <w:sz w:val="24"/>
                <w:szCs w:val="24"/>
                <w:lang w:val="en-US"/>
              </w:rPr>
            </w:pPr>
          </w:p>
        </w:tc>
        <w:tc>
          <w:tcPr>
            <w:tcW w:w="1701" w:type="dxa"/>
            <w:tcBorders>
              <w:bottom w:val="single" w:sz="4" w:space="0" w:color="auto"/>
            </w:tcBorders>
            <w:vAlign w:val="center"/>
          </w:tcPr>
          <w:p w14:paraId="7A37062F" w14:textId="77777777" w:rsidR="00ED46CD" w:rsidRPr="00954357" w:rsidRDefault="00ED46CD" w:rsidP="000C3A17">
            <w:pPr>
              <w:spacing w:after="0" w:line="360" w:lineRule="auto"/>
              <w:jc w:val="both"/>
              <w:rPr>
                <w:rFonts w:ascii="Book Antiqua" w:hAnsi="Book Antiqua" w:cstheme="minorHAnsi"/>
                <w:sz w:val="24"/>
                <w:szCs w:val="24"/>
                <w:lang w:val="en-US"/>
              </w:rPr>
            </w:pPr>
            <w:r w:rsidRPr="00954357">
              <w:rPr>
                <w:rFonts w:ascii="Book Antiqua" w:hAnsi="Book Antiqua" w:cstheme="minorHAnsi"/>
                <w:sz w:val="24"/>
                <w:szCs w:val="24"/>
                <w:lang w:val="en-US"/>
              </w:rPr>
              <w:t>11.1%</w:t>
            </w:r>
          </w:p>
        </w:tc>
      </w:tr>
    </w:tbl>
    <w:p w14:paraId="3A7C1C8A" w14:textId="77777777" w:rsidR="00ED46CD" w:rsidRPr="00954357" w:rsidRDefault="00ED46CD" w:rsidP="000C3A17">
      <w:pPr>
        <w:spacing w:after="0" w:line="360" w:lineRule="auto"/>
        <w:jc w:val="both"/>
        <w:rPr>
          <w:rFonts w:ascii="Book Antiqua" w:hAnsi="Book Antiqua"/>
          <w:sz w:val="24"/>
          <w:szCs w:val="24"/>
          <w:lang w:val="en-US" w:eastAsia="zh-CN"/>
        </w:rPr>
      </w:pPr>
    </w:p>
    <w:p w14:paraId="465FB6F8" w14:textId="77777777" w:rsidR="00ED46CD" w:rsidRPr="00954357" w:rsidRDefault="00ED46CD"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br w:type="page"/>
      </w:r>
    </w:p>
    <w:p w14:paraId="60FB23F4" w14:textId="77777777" w:rsidR="00F851D3" w:rsidRPr="00954357" w:rsidRDefault="00F851D3" w:rsidP="000C3A17">
      <w:pPr>
        <w:spacing w:after="0" w:line="360" w:lineRule="auto"/>
        <w:jc w:val="both"/>
        <w:rPr>
          <w:rFonts w:ascii="Book Antiqua" w:hAnsi="Book Antiqua"/>
          <w:sz w:val="24"/>
          <w:szCs w:val="24"/>
          <w:lang w:val="en-US"/>
        </w:rPr>
      </w:pPr>
      <w:r w:rsidRPr="00954357">
        <w:rPr>
          <w:rFonts w:ascii="Book Antiqua" w:hAnsi="Book Antiqua"/>
          <w:noProof/>
          <w:sz w:val="24"/>
          <w:szCs w:val="24"/>
          <w:lang w:val="en-US" w:eastAsia="zh-CN"/>
        </w:rPr>
        <w:lastRenderedPageBreak/>
        <w:drawing>
          <wp:inline distT="0" distB="0" distL="0" distR="0" wp14:anchorId="6C9084E5" wp14:editId="7F473EB9">
            <wp:extent cx="5334000" cy="3879342"/>
            <wp:effectExtent l="0" t="0" r="0" b="698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1200DPI).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4000" cy="3879342"/>
                    </a:xfrm>
                    <a:prstGeom prst="rect">
                      <a:avLst/>
                    </a:prstGeom>
                  </pic:spPr>
                </pic:pic>
              </a:graphicData>
            </a:graphic>
          </wp:inline>
        </w:drawing>
      </w:r>
    </w:p>
    <w:p w14:paraId="1D9F3C02" w14:textId="757373DD" w:rsidR="00ED46CD" w:rsidRPr="00954357" w:rsidRDefault="00ED46CD" w:rsidP="000C3A17">
      <w:pPr>
        <w:pStyle w:val="Caption"/>
        <w:spacing w:after="0" w:line="360" w:lineRule="auto"/>
        <w:jc w:val="both"/>
        <w:rPr>
          <w:rFonts w:ascii="Book Antiqua" w:hAnsi="Book Antiqua"/>
          <w:b/>
          <w:i w:val="0"/>
          <w:iCs w:val="0"/>
          <w:color w:val="auto"/>
          <w:sz w:val="24"/>
          <w:szCs w:val="24"/>
          <w:lang w:val="en-US" w:eastAsia="zh-CN"/>
        </w:rPr>
      </w:pPr>
      <w:r w:rsidRPr="00954357">
        <w:rPr>
          <w:rFonts w:ascii="Book Antiqua" w:hAnsi="Book Antiqua"/>
          <w:b/>
          <w:i w:val="0"/>
          <w:iCs w:val="0"/>
          <w:color w:val="auto"/>
          <w:sz w:val="24"/>
          <w:szCs w:val="24"/>
          <w:lang w:val="en-US"/>
        </w:rPr>
        <w:t xml:space="preserve">Figure </w:t>
      </w:r>
      <w:r w:rsidR="00531A03" w:rsidRPr="00954357">
        <w:rPr>
          <w:rFonts w:ascii="Book Antiqua" w:hAnsi="Book Antiqua"/>
          <w:b/>
          <w:i w:val="0"/>
          <w:iCs w:val="0"/>
          <w:color w:val="auto"/>
          <w:sz w:val="24"/>
          <w:szCs w:val="24"/>
          <w:lang w:val="en-US"/>
        </w:rPr>
        <w:t>1</w:t>
      </w:r>
      <w:r w:rsidRPr="00954357">
        <w:rPr>
          <w:rFonts w:ascii="Book Antiqua" w:hAnsi="Book Antiqua"/>
          <w:b/>
          <w:i w:val="0"/>
          <w:iCs w:val="0"/>
          <w:color w:val="auto"/>
          <w:sz w:val="24"/>
          <w:szCs w:val="24"/>
          <w:lang w:val="en-US"/>
        </w:rPr>
        <w:t xml:space="preserve"> A Bland-Altman plot for the upper extremity version between raters</w:t>
      </w:r>
      <w:r w:rsidR="00344990" w:rsidRPr="00954357">
        <w:rPr>
          <w:rFonts w:ascii="Book Antiqua" w:hAnsi="Book Antiqua" w:hint="eastAsia"/>
          <w:b/>
          <w:i w:val="0"/>
          <w:iCs w:val="0"/>
          <w:color w:val="auto"/>
          <w:sz w:val="24"/>
          <w:szCs w:val="24"/>
          <w:lang w:val="en-US" w:eastAsia="zh-CN"/>
        </w:rPr>
        <w:t>.</w:t>
      </w:r>
    </w:p>
    <w:p w14:paraId="00CDCF94" w14:textId="77777777" w:rsidR="0030456E" w:rsidRPr="00954357" w:rsidRDefault="0030456E" w:rsidP="000C3A17">
      <w:pPr>
        <w:pStyle w:val="Caption"/>
        <w:spacing w:after="0" w:line="360" w:lineRule="auto"/>
        <w:jc w:val="both"/>
        <w:rPr>
          <w:rFonts w:ascii="Book Antiqua" w:hAnsi="Book Antiqua"/>
          <w:i w:val="0"/>
          <w:iCs w:val="0"/>
          <w:color w:val="auto"/>
          <w:sz w:val="24"/>
          <w:szCs w:val="24"/>
          <w:lang w:val="en-US"/>
        </w:rPr>
      </w:pPr>
    </w:p>
    <w:p w14:paraId="72A112BD" w14:textId="77777777" w:rsidR="0030456E" w:rsidRPr="00954357" w:rsidRDefault="0030456E"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br w:type="page"/>
      </w:r>
    </w:p>
    <w:p w14:paraId="2858E2C9" w14:textId="77777777" w:rsidR="0030456E" w:rsidRPr="00954357" w:rsidRDefault="0030456E" w:rsidP="000C3A17">
      <w:pPr>
        <w:pStyle w:val="Caption"/>
        <w:spacing w:after="0" w:line="360" w:lineRule="auto"/>
        <w:jc w:val="both"/>
        <w:rPr>
          <w:rFonts w:ascii="Book Antiqua" w:hAnsi="Book Antiqua"/>
          <w:i w:val="0"/>
          <w:iCs w:val="0"/>
          <w:color w:val="auto"/>
          <w:sz w:val="24"/>
          <w:szCs w:val="24"/>
          <w:lang w:val="en-US"/>
        </w:rPr>
      </w:pPr>
      <w:r w:rsidRPr="00954357">
        <w:rPr>
          <w:rFonts w:ascii="Book Antiqua" w:hAnsi="Book Antiqua"/>
          <w:i w:val="0"/>
          <w:iCs w:val="0"/>
          <w:noProof/>
          <w:color w:val="auto"/>
          <w:sz w:val="24"/>
          <w:szCs w:val="24"/>
          <w:lang w:val="en-US" w:eastAsia="zh-CN"/>
        </w:rPr>
        <w:lastRenderedPageBreak/>
        <w:drawing>
          <wp:inline distT="0" distB="0" distL="0" distR="0" wp14:anchorId="6B3E3105" wp14:editId="4BEB89B9">
            <wp:extent cx="5334000" cy="3879342"/>
            <wp:effectExtent l="0" t="0" r="0" b="6985"/>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1200DPI).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34000" cy="3879342"/>
                    </a:xfrm>
                    <a:prstGeom prst="rect">
                      <a:avLst/>
                    </a:prstGeom>
                  </pic:spPr>
                </pic:pic>
              </a:graphicData>
            </a:graphic>
          </wp:inline>
        </w:drawing>
      </w:r>
    </w:p>
    <w:p w14:paraId="7500FD47" w14:textId="127C4E32" w:rsidR="00ED46CD" w:rsidRPr="00954357" w:rsidRDefault="00ED46CD" w:rsidP="000C3A17">
      <w:pPr>
        <w:pStyle w:val="Caption"/>
        <w:spacing w:after="0" w:line="360" w:lineRule="auto"/>
        <w:jc w:val="both"/>
        <w:rPr>
          <w:rFonts w:ascii="Book Antiqua" w:hAnsi="Book Antiqua"/>
          <w:b/>
          <w:i w:val="0"/>
          <w:iCs w:val="0"/>
          <w:color w:val="auto"/>
          <w:sz w:val="24"/>
          <w:szCs w:val="24"/>
          <w:lang w:val="en-US" w:eastAsia="zh-CN"/>
        </w:rPr>
      </w:pPr>
      <w:r w:rsidRPr="00954357">
        <w:rPr>
          <w:rFonts w:ascii="Book Antiqua" w:hAnsi="Book Antiqua"/>
          <w:b/>
          <w:i w:val="0"/>
          <w:iCs w:val="0"/>
          <w:color w:val="auto"/>
          <w:sz w:val="24"/>
          <w:szCs w:val="24"/>
          <w:lang w:val="en-US"/>
        </w:rPr>
        <w:t xml:space="preserve">Figure </w:t>
      </w:r>
      <w:r w:rsidR="00531A03" w:rsidRPr="00954357">
        <w:rPr>
          <w:rFonts w:ascii="Book Antiqua" w:hAnsi="Book Antiqua"/>
          <w:b/>
          <w:i w:val="0"/>
          <w:iCs w:val="0"/>
          <w:color w:val="auto"/>
          <w:sz w:val="24"/>
          <w:szCs w:val="24"/>
          <w:lang w:val="en-US"/>
        </w:rPr>
        <w:t>2</w:t>
      </w:r>
      <w:r w:rsidRPr="00954357">
        <w:rPr>
          <w:rFonts w:ascii="Book Antiqua" w:hAnsi="Book Antiqua"/>
          <w:b/>
          <w:i w:val="0"/>
          <w:iCs w:val="0"/>
          <w:color w:val="auto"/>
          <w:sz w:val="24"/>
          <w:szCs w:val="24"/>
          <w:lang w:val="en-US"/>
        </w:rPr>
        <w:t xml:space="preserve"> A Bland-Altman plot for the lower extremity version between raters</w:t>
      </w:r>
      <w:r w:rsidR="00344990" w:rsidRPr="00954357">
        <w:rPr>
          <w:rFonts w:ascii="Book Antiqua" w:hAnsi="Book Antiqua" w:hint="eastAsia"/>
          <w:b/>
          <w:i w:val="0"/>
          <w:iCs w:val="0"/>
          <w:color w:val="auto"/>
          <w:sz w:val="24"/>
          <w:szCs w:val="24"/>
          <w:lang w:val="en-US" w:eastAsia="zh-CN"/>
        </w:rPr>
        <w:t>.</w:t>
      </w:r>
    </w:p>
    <w:p w14:paraId="420178D7" w14:textId="77777777" w:rsidR="0030456E" w:rsidRPr="00954357" w:rsidRDefault="0030456E" w:rsidP="000C3A17">
      <w:pPr>
        <w:pStyle w:val="Caption"/>
        <w:spacing w:after="0" w:line="360" w:lineRule="auto"/>
        <w:jc w:val="both"/>
        <w:rPr>
          <w:rFonts w:ascii="Book Antiqua" w:hAnsi="Book Antiqua"/>
          <w:i w:val="0"/>
          <w:iCs w:val="0"/>
          <w:color w:val="auto"/>
          <w:sz w:val="24"/>
          <w:szCs w:val="24"/>
          <w:lang w:val="en-US"/>
        </w:rPr>
      </w:pPr>
    </w:p>
    <w:p w14:paraId="4D85A73F" w14:textId="77777777" w:rsidR="0030456E" w:rsidRPr="00954357" w:rsidRDefault="0030456E"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br w:type="page"/>
      </w:r>
    </w:p>
    <w:p w14:paraId="1B6DFF3F" w14:textId="77777777" w:rsidR="0030456E" w:rsidRPr="00954357" w:rsidRDefault="0030456E" w:rsidP="000C3A17">
      <w:pPr>
        <w:spacing w:after="0" w:line="360" w:lineRule="auto"/>
        <w:jc w:val="both"/>
        <w:rPr>
          <w:rFonts w:ascii="Book Antiqua" w:hAnsi="Book Antiqua"/>
          <w:sz w:val="24"/>
          <w:szCs w:val="24"/>
          <w:lang w:val="en-US"/>
        </w:rPr>
      </w:pPr>
      <w:r w:rsidRPr="00954357">
        <w:rPr>
          <w:rFonts w:ascii="Book Antiqua" w:hAnsi="Book Antiqua"/>
          <w:noProof/>
          <w:sz w:val="24"/>
          <w:szCs w:val="24"/>
          <w:lang w:val="en-US" w:eastAsia="zh-CN"/>
        </w:rPr>
        <w:lastRenderedPageBreak/>
        <w:drawing>
          <wp:inline distT="0" distB="0" distL="0" distR="0" wp14:anchorId="260F5041" wp14:editId="3486A37B">
            <wp:extent cx="5334000" cy="3879342"/>
            <wp:effectExtent l="0" t="0" r="0" b="698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1200DPI).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34000" cy="3879342"/>
                    </a:xfrm>
                    <a:prstGeom prst="rect">
                      <a:avLst/>
                    </a:prstGeom>
                  </pic:spPr>
                </pic:pic>
              </a:graphicData>
            </a:graphic>
          </wp:inline>
        </w:drawing>
      </w:r>
    </w:p>
    <w:p w14:paraId="65E5C1D1" w14:textId="70844A7B" w:rsidR="00ED46CD" w:rsidRPr="00954357" w:rsidRDefault="00ED46CD" w:rsidP="000C3A17">
      <w:pPr>
        <w:pStyle w:val="Caption"/>
        <w:spacing w:after="0" w:line="360" w:lineRule="auto"/>
        <w:jc w:val="both"/>
        <w:rPr>
          <w:rFonts w:ascii="Book Antiqua" w:hAnsi="Book Antiqua"/>
          <w:b/>
          <w:i w:val="0"/>
          <w:iCs w:val="0"/>
          <w:color w:val="auto"/>
          <w:sz w:val="24"/>
          <w:szCs w:val="24"/>
          <w:lang w:val="en-US" w:eastAsia="zh-CN"/>
        </w:rPr>
      </w:pPr>
      <w:r w:rsidRPr="00954357">
        <w:rPr>
          <w:rFonts w:ascii="Book Antiqua" w:hAnsi="Book Antiqua"/>
          <w:b/>
          <w:i w:val="0"/>
          <w:iCs w:val="0"/>
          <w:color w:val="auto"/>
          <w:sz w:val="24"/>
          <w:szCs w:val="24"/>
          <w:lang w:val="en-US"/>
        </w:rPr>
        <w:t xml:space="preserve">Figure </w:t>
      </w:r>
      <w:r w:rsidR="00531A03" w:rsidRPr="00954357">
        <w:rPr>
          <w:rFonts w:ascii="Book Antiqua" w:hAnsi="Book Antiqua"/>
          <w:b/>
          <w:i w:val="0"/>
          <w:iCs w:val="0"/>
          <w:color w:val="auto"/>
          <w:sz w:val="24"/>
          <w:szCs w:val="24"/>
          <w:lang w:val="en-US"/>
        </w:rPr>
        <w:t>3</w:t>
      </w:r>
      <w:r w:rsidRPr="00954357">
        <w:rPr>
          <w:rFonts w:ascii="Book Antiqua" w:hAnsi="Book Antiqua"/>
          <w:b/>
          <w:i w:val="0"/>
          <w:iCs w:val="0"/>
          <w:color w:val="auto"/>
          <w:sz w:val="24"/>
          <w:szCs w:val="24"/>
          <w:lang w:val="en-US"/>
        </w:rPr>
        <w:t xml:space="preserve"> Correlation between </w:t>
      </w:r>
      <w:r w:rsidR="00344990" w:rsidRPr="00954357">
        <w:rPr>
          <w:rFonts w:ascii="Book Antiqua" w:hAnsi="Book Antiqua"/>
          <w:b/>
          <w:i w:val="0"/>
          <w:color w:val="auto"/>
          <w:sz w:val="24"/>
          <w:szCs w:val="24"/>
          <w:lang w:val="en-US"/>
        </w:rPr>
        <w:t xml:space="preserve">musculoskeletal </w:t>
      </w:r>
      <w:proofErr w:type="spellStart"/>
      <w:r w:rsidR="00344990" w:rsidRPr="00954357">
        <w:rPr>
          <w:rFonts w:ascii="Book Antiqua" w:hAnsi="Book Antiqua"/>
          <w:b/>
          <w:i w:val="0"/>
          <w:color w:val="auto"/>
          <w:sz w:val="24"/>
          <w:szCs w:val="24"/>
          <w:lang w:val="en-US"/>
        </w:rPr>
        <w:t>tumour</w:t>
      </w:r>
      <w:proofErr w:type="spellEnd"/>
      <w:r w:rsidR="00344990" w:rsidRPr="00954357">
        <w:rPr>
          <w:rFonts w:ascii="Book Antiqua" w:hAnsi="Book Antiqua"/>
          <w:b/>
          <w:i w:val="0"/>
          <w:color w:val="auto"/>
          <w:sz w:val="24"/>
          <w:szCs w:val="24"/>
          <w:lang w:val="en-US"/>
        </w:rPr>
        <w:t xml:space="preserve"> society score</w:t>
      </w:r>
      <w:r w:rsidRPr="00954357">
        <w:rPr>
          <w:rFonts w:ascii="Book Antiqua" w:hAnsi="Book Antiqua"/>
          <w:b/>
          <w:i w:val="0"/>
          <w:iCs w:val="0"/>
          <w:color w:val="auto"/>
          <w:sz w:val="24"/>
          <w:szCs w:val="24"/>
          <w:lang w:val="en-US"/>
        </w:rPr>
        <w:t xml:space="preserve"> and </w:t>
      </w:r>
      <w:r w:rsidR="00813632" w:rsidRPr="00954357">
        <w:rPr>
          <w:rFonts w:ascii="Book Antiqua" w:hAnsi="Book Antiqua"/>
          <w:b/>
          <w:i w:val="0"/>
          <w:color w:val="auto"/>
          <w:sz w:val="24"/>
          <w:szCs w:val="24"/>
          <w:lang w:val="en-US"/>
        </w:rPr>
        <w:t xml:space="preserve">Timed Up </w:t>
      </w:r>
      <w:r w:rsidR="00813632" w:rsidRPr="00954357">
        <w:rPr>
          <w:rFonts w:ascii="Book Antiqua" w:hAnsi="Book Antiqua" w:hint="eastAsia"/>
          <w:b/>
          <w:i w:val="0"/>
          <w:color w:val="auto"/>
          <w:sz w:val="24"/>
          <w:szCs w:val="24"/>
          <w:lang w:val="en-US" w:eastAsia="zh-CN"/>
        </w:rPr>
        <w:t>and</w:t>
      </w:r>
      <w:r w:rsidR="00813632" w:rsidRPr="00954357">
        <w:rPr>
          <w:rFonts w:ascii="Book Antiqua" w:hAnsi="Book Antiqua"/>
          <w:b/>
          <w:i w:val="0"/>
          <w:color w:val="auto"/>
          <w:sz w:val="24"/>
          <w:szCs w:val="24"/>
          <w:lang w:val="en-US"/>
        </w:rPr>
        <w:t xml:space="preserve"> Go</w:t>
      </w:r>
      <w:r w:rsidR="00344990" w:rsidRPr="00954357">
        <w:rPr>
          <w:rFonts w:ascii="Book Antiqua" w:hAnsi="Book Antiqua"/>
          <w:b/>
          <w:i w:val="0"/>
          <w:iCs w:val="0"/>
          <w:color w:val="auto"/>
          <w:sz w:val="24"/>
          <w:szCs w:val="24"/>
          <w:lang w:val="en-US" w:eastAsia="zh-CN"/>
        </w:rPr>
        <w:t>.</w:t>
      </w:r>
      <w:r w:rsidR="003537C3" w:rsidRPr="003537C3">
        <w:rPr>
          <w:rFonts w:ascii="Book Antiqua" w:hAnsi="Book Antiqua"/>
          <w:i w:val="0"/>
          <w:color w:val="auto"/>
          <w:sz w:val="24"/>
          <w:szCs w:val="24"/>
          <w:lang w:val="en-US" w:eastAsia="zh-CN"/>
        </w:rPr>
        <w:t xml:space="preserve"> MSTS</w:t>
      </w:r>
      <w:r w:rsidR="003537C3" w:rsidRPr="003537C3">
        <w:rPr>
          <w:rFonts w:ascii="Book Antiqua" w:hAnsi="Book Antiqua" w:hint="eastAsia"/>
          <w:i w:val="0"/>
          <w:color w:val="auto"/>
          <w:sz w:val="24"/>
          <w:szCs w:val="24"/>
          <w:lang w:val="en-US" w:eastAsia="zh-CN"/>
        </w:rPr>
        <w:t>:</w:t>
      </w:r>
      <w:r w:rsidR="003537C3" w:rsidRPr="003537C3">
        <w:rPr>
          <w:rFonts w:ascii="Book Antiqua" w:hAnsi="Book Antiqua"/>
          <w:i w:val="0"/>
          <w:color w:val="auto"/>
          <w:sz w:val="24"/>
          <w:szCs w:val="24"/>
          <w:lang w:val="en-US"/>
        </w:rPr>
        <w:t xml:space="preserve"> Musculoskeletal </w:t>
      </w:r>
      <w:proofErr w:type="spellStart"/>
      <w:r w:rsidR="003537C3" w:rsidRPr="003537C3">
        <w:rPr>
          <w:rFonts w:ascii="Book Antiqua" w:hAnsi="Book Antiqua"/>
          <w:i w:val="0"/>
          <w:color w:val="auto"/>
          <w:sz w:val="24"/>
          <w:szCs w:val="24"/>
          <w:lang w:val="en-US"/>
        </w:rPr>
        <w:t>tumour</w:t>
      </w:r>
      <w:proofErr w:type="spellEnd"/>
      <w:r w:rsidR="003537C3" w:rsidRPr="003537C3">
        <w:rPr>
          <w:rFonts w:ascii="Book Antiqua" w:hAnsi="Book Antiqua"/>
          <w:i w:val="0"/>
          <w:color w:val="auto"/>
          <w:sz w:val="24"/>
          <w:szCs w:val="24"/>
          <w:lang w:val="en-US"/>
        </w:rPr>
        <w:t xml:space="preserve"> society score</w:t>
      </w:r>
      <w:r w:rsidR="003537C3" w:rsidRPr="003537C3">
        <w:rPr>
          <w:rFonts w:ascii="Book Antiqua" w:hAnsi="Book Antiqua" w:hint="eastAsia"/>
          <w:i w:val="0"/>
          <w:color w:val="auto"/>
          <w:sz w:val="24"/>
          <w:szCs w:val="24"/>
          <w:lang w:val="en-US" w:eastAsia="zh-CN"/>
        </w:rPr>
        <w:t>;</w:t>
      </w:r>
      <w:r w:rsidR="003537C3" w:rsidRPr="003537C3">
        <w:rPr>
          <w:rFonts w:ascii="Book Antiqua" w:hAnsi="Book Antiqua"/>
          <w:i w:val="0"/>
          <w:color w:val="auto"/>
          <w:sz w:val="24"/>
          <w:szCs w:val="24"/>
          <w:lang w:val="en-US" w:eastAsia="zh-CN"/>
        </w:rPr>
        <w:t xml:space="preserve"> TUG</w:t>
      </w:r>
      <w:r w:rsidR="003537C3" w:rsidRPr="003537C3">
        <w:rPr>
          <w:rFonts w:ascii="Book Antiqua" w:hAnsi="Book Antiqua" w:hint="eastAsia"/>
          <w:i w:val="0"/>
          <w:color w:val="auto"/>
          <w:sz w:val="24"/>
          <w:szCs w:val="24"/>
          <w:lang w:val="en-US" w:eastAsia="zh-CN"/>
        </w:rPr>
        <w:t xml:space="preserve">: </w:t>
      </w:r>
      <w:r w:rsidR="003537C3" w:rsidRPr="003537C3">
        <w:rPr>
          <w:rFonts w:ascii="Book Antiqua" w:hAnsi="Book Antiqua"/>
          <w:i w:val="0"/>
          <w:color w:val="auto"/>
          <w:sz w:val="24"/>
          <w:szCs w:val="24"/>
          <w:lang w:val="en-US"/>
        </w:rPr>
        <w:t xml:space="preserve">Timed Up </w:t>
      </w:r>
      <w:r w:rsidR="003537C3" w:rsidRPr="003537C3">
        <w:rPr>
          <w:rFonts w:ascii="Book Antiqua" w:hAnsi="Book Antiqua" w:hint="eastAsia"/>
          <w:i w:val="0"/>
          <w:color w:val="auto"/>
          <w:sz w:val="24"/>
          <w:szCs w:val="24"/>
          <w:lang w:val="en-US" w:eastAsia="zh-CN"/>
        </w:rPr>
        <w:t>and</w:t>
      </w:r>
      <w:r w:rsidR="003537C3" w:rsidRPr="003537C3">
        <w:rPr>
          <w:rFonts w:ascii="Book Antiqua" w:hAnsi="Book Antiqua"/>
          <w:i w:val="0"/>
          <w:color w:val="auto"/>
          <w:sz w:val="24"/>
          <w:szCs w:val="24"/>
          <w:lang w:val="en-US"/>
        </w:rPr>
        <w:t xml:space="preserve"> Go</w:t>
      </w:r>
      <w:r w:rsidR="003537C3" w:rsidRPr="003537C3">
        <w:rPr>
          <w:rFonts w:ascii="Book Antiqua" w:hAnsi="Book Antiqua" w:hint="eastAsia"/>
          <w:i w:val="0"/>
          <w:color w:val="auto"/>
          <w:sz w:val="24"/>
          <w:szCs w:val="24"/>
          <w:lang w:val="en-US" w:eastAsia="zh-CN"/>
        </w:rPr>
        <w:t>.</w:t>
      </w:r>
    </w:p>
    <w:p w14:paraId="3A495607" w14:textId="77777777" w:rsidR="0030456E" w:rsidRPr="00954357" w:rsidRDefault="0030456E" w:rsidP="000C3A17">
      <w:pPr>
        <w:spacing w:after="0" w:line="360" w:lineRule="auto"/>
        <w:jc w:val="both"/>
        <w:rPr>
          <w:rFonts w:ascii="Book Antiqua" w:hAnsi="Book Antiqua"/>
          <w:sz w:val="24"/>
          <w:szCs w:val="24"/>
          <w:lang w:val="en-US"/>
        </w:rPr>
      </w:pPr>
    </w:p>
    <w:p w14:paraId="2A7621FC" w14:textId="77777777" w:rsidR="0030456E" w:rsidRPr="00954357" w:rsidRDefault="0030456E" w:rsidP="000C3A17">
      <w:pPr>
        <w:spacing w:after="0" w:line="360" w:lineRule="auto"/>
        <w:jc w:val="both"/>
        <w:rPr>
          <w:rFonts w:ascii="Book Antiqua" w:hAnsi="Book Antiqua"/>
          <w:sz w:val="24"/>
          <w:szCs w:val="24"/>
          <w:lang w:val="en-US"/>
        </w:rPr>
      </w:pPr>
    </w:p>
    <w:p w14:paraId="1102996A" w14:textId="77777777" w:rsidR="0030456E" w:rsidRPr="00954357" w:rsidRDefault="0030456E" w:rsidP="000C3A17">
      <w:pPr>
        <w:spacing w:after="0" w:line="360" w:lineRule="auto"/>
        <w:jc w:val="both"/>
        <w:rPr>
          <w:rFonts w:ascii="Book Antiqua" w:hAnsi="Book Antiqua"/>
          <w:sz w:val="24"/>
          <w:szCs w:val="24"/>
          <w:lang w:val="en-US"/>
        </w:rPr>
      </w:pPr>
      <w:r w:rsidRPr="00954357">
        <w:rPr>
          <w:rFonts w:ascii="Book Antiqua" w:hAnsi="Book Antiqua"/>
          <w:sz w:val="24"/>
          <w:szCs w:val="24"/>
          <w:lang w:val="en-US"/>
        </w:rPr>
        <w:br w:type="page"/>
      </w:r>
    </w:p>
    <w:p w14:paraId="2BC43B52" w14:textId="77777777" w:rsidR="0030456E" w:rsidRPr="00954357" w:rsidRDefault="0030456E" w:rsidP="000C3A17">
      <w:pPr>
        <w:spacing w:after="0" w:line="360" w:lineRule="auto"/>
        <w:jc w:val="both"/>
        <w:rPr>
          <w:rFonts w:ascii="Book Antiqua" w:hAnsi="Book Antiqua"/>
          <w:sz w:val="24"/>
          <w:szCs w:val="24"/>
          <w:lang w:val="en-US"/>
        </w:rPr>
      </w:pPr>
      <w:r w:rsidRPr="00954357">
        <w:rPr>
          <w:rFonts w:ascii="Book Antiqua" w:hAnsi="Book Antiqua"/>
          <w:noProof/>
          <w:sz w:val="24"/>
          <w:szCs w:val="24"/>
          <w:lang w:val="en-US" w:eastAsia="zh-CN"/>
        </w:rPr>
        <w:lastRenderedPageBreak/>
        <w:drawing>
          <wp:inline distT="0" distB="0" distL="0" distR="0" wp14:anchorId="2C3A85AB" wp14:editId="5C26BEBF">
            <wp:extent cx="5334000" cy="3879342"/>
            <wp:effectExtent l="0" t="0" r="0" b="6985"/>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1200DPI).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34000" cy="3879342"/>
                    </a:xfrm>
                    <a:prstGeom prst="rect">
                      <a:avLst/>
                    </a:prstGeom>
                  </pic:spPr>
                </pic:pic>
              </a:graphicData>
            </a:graphic>
          </wp:inline>
        </w:drawing>
      </w:r>
    </w:p>
    <w:p w14:paraId="6372407F" w14:textId="5CD487BC" w:rsidR="00B2269C" w:rsidRPr="00954357" w:rsidRDefault="00ED46CD" w:rsidP="000C3A17">
      <w:pPr>
        <w:spacing w:after="0" w:line="360" w:lineRule="auto"/>
        <w:jc w:val="both"/>
        <w:rPr>
          <w:rFonts w:ascii="Book Antiqua" w:hAnsi="Book Antiqua"/>
          <w:b/>
          <w:iCs/>
          <w:sz w:val="24"/>
          <w:szCs w:val="24"/>
          <w:lang w:val="en-US" w:eastAsia="zh-CN"/>
        </w:rPr>
      </w:pPr>
      <w:r w:rsidRPr="00954357">
        <w:rPr>
          <w:rFonts w:ascii="Book Antiqua" w:hAnsi="Book Antiqua"/>
          <w:b/>
          <w:sz w:val="24"/>
          <w:szCs w:val="24"/>
          <w:lang w:val="en-US"/>
        </w:rPr>
        <w:t xml:space="preserve">Figure </w:t>
      </w:r>
      <w:r w:rsidR="00531A03" w:rsidRPr="00954357">
        <w:rPr>
          <w:rFonts w:ascii="Book Antiqua" w:hAnsi="Book Antiqua"/>
          <w:b/>
          <w:sz w:val="24"/>
          <w:szCs w:val="24"/>
          <w:lang w:val="en-US"/>
        </w:rPr>
        <w:t>4</w:t>
      </w:r>
      <w:r w:rsidRPr="00954357">
        <w:rPr>
          <w:rFonts w:ascii="Book Antiqua" w:hAnsi="Book Antiqua"/>
          <w:b/>
          <w:sz w:val="24"/>
          <w:szCs w:val="24"/>
          <w:lang w:val="en-US"/>
        </w:rPr>
        <w:t xml:space="preserve"> Correlation between </w:t>
      </w:r>
      <w:r w:rsidR="00344990" w:rsidRPr="00954357">
        <w:rPr>
          <w:rFonts w:ascii="Book Antiqua" w:hAnsi="Book Antiqua"/>
          <w:b/>
          <w:sz w:val="24"/>
          <w:szCs w:val="24"/>
          <w:lang w:val="en-US"/>
        </w:rPr>
        <w:t xml:space="preserve">Toronto Extremity Salvage Score </w:t>
      </w:r>
      <w:r w:rsidRPr="00954357">
        <w:rPr>
          <w:rFonts w:ascii="Book Antiqua" w:hAnsi="Book Antiqua"/>
          <w:b/>
          <w:sz w:val="24"/>
          <w:szCs w:val="24"/>
          <w:lang w:val="en-US"/>
        </w:rPr>
        <w:t xml:space="preserve">and </w:t>
      </w:r>
      <w:r w:rsidR="00813632" w:rsidRPr="00954357">
        <w:rPr>
          <w:rFonts w:ascii="Book Antiqua" w:hAnsi="Book Antiqua"/>
          <w:b/>
          <w:sz w:val="24"/>
          <w:szCs w:val="24"/>
          <w:lang w:val="en-US"/>
        </w:rPr>
        <w:t xml:space="preserve">Timed Up </w:t>
      </w:r>
      <w:r w:rsidR="00813632" w:rsidRPr="00954357">
        <w:rPr>
          <w:rFonts w:ascii="Book Antiqua" w:hAnsi="Book Antiqua" w:hint="eastAsia"/>
          <w:b/>
          <w:sz w:val="24"/>
          <w:szCs w:val="24"/>
          <w:lang w:val="en-US" w:eastAsia="zh-CN"/>
        </w:rPr>
        <w:t>and</w:t>
      </w:r>
      <w:r w:rsidR="00813632" w:rsidRPr="00954357">
        <w:rPr>
          <w:rFonts w:ascii="Book Antiqua" w:hAnsi="Book Antiqua"/>
          <w:b/>
          <w:sz w:val="24"/>
          <w:szCs w:val="24"/>
          <w:lang w:val="en-US"/>
        </w:rPr>
        <w:t xml:space="preserve"> Go</w:t>
      </w:r>
      <w:r w:rsidR="00344990" w:rsidRPr="00954357">
        <w:rPr>
          <w:rFonts w:ascii="Book Antiqua" w:hAnsi="Book Antiqua"/>
          <w:b/>
          <w:iCs/>
          <w:sz w:val="24"/>
          <w:szCs w:val="24"/>
          <w:lang w:val="en-US" w:eastAsia="zh-CN"/>
        </w:rPr>
        <w:t>.</w:t>
      </w:r>
      <w:r w:rsidR="003537C3" w:rsidRPr="003537C3">
        <w:rPr>
          <w:rFonts w:ascii="Book Antiqua" w:hAnsi="Book Antiqua"/>
          <w:sz w:val="24"/>
          <w:szCs w:val="24"/>
          <w:lang w:val="en-US"/>
        </w:rPr>
        <w:t xml:space="preserve"> TESS</w:t>
      </w:r>
      <w:r w:rsidR="003537C3" w:rsidRPr="003537C3">
        <w:rPr>
          <w:rFonts w:ascii="Book Antiqua" w:hAnsi="Book Antiqua" w:hint="eastAsia"/>
          <w:sz w:val="24"/>
          <w:szCs w:val="24"/>
          <w:lang w:val="en-US" w:eastAsia="zh-CN"/>
        </w:rPr>
        <w:t>:</w:t>
      </w:r>
      <w:r w:rsidR="003537C3" w:rsidRPr="003537C3">
        <w:rPr>
          <w:rFonts w:ascii="Book Antiqua" w:hAnsi="Book Antiqua"/>
          <w:sz w:val="24"/>
          <w:szCs w:val="24"/>
          <w:lang w:val="en-US"/>
        </w:rPr>
        <w:t xml:space="preserve"> Toronto Extremity Salvage Score</w:t>
      </w:r>
      <w:r w:rsidR="003537C3" w:rsidRPr="003537C3">
        <w:rPr>
          <w:rFonts w:ascii="Book Antiqua" w:hAnsi="Book Antiqua" w:hint="eastAsia"/>
          <w:sz w:val="24"/>
          <w:szCs w:val="24"/>
          <w:lang w:val="en-US" w:eastAsia="zh-CN"/>
        </w:rPr>
        <w:t xml:space="preserve">; </w:t>
      </w:r>
      <w:r w:rsidR="003537C3" w:rsidRPr="003537C3">
        <w:rPr>
          <w:rFonts w:ascii="Book Antiqua" w:hAnsi="Book Antiqua"/>
          <w:sz w:val="24"/>
          <w:szCs w:val="24"/>
          <w:lang w:val="en-US" w:eastAsia="zh-CN"/>
        </w:rPr>
        <w:t>TUG</w:t>
      </w:r>
      <w:r w:rsidR="003537C3" w:rsidRPr="003537C3">
        <w:rPr>
          <w:rFonts w:ascii="Book Antiqua" w:hAnsi="Book Antiqua" w:hint="eastAsia"/>
          <w:i/>
          <w:sz w:val="24"/>
          <w:szCs w:val="24"/>
          <w:lang w:val="en-US" w:eastAsia="zh-CN"/>
        </w:rPr>
        <w:t xml:space="preserve">: </w:t>
      </w:r>
      <w:r w:rsidR="003537C3" w:rsidRPr="003537C3">
        <w:rPr>
          <w:rFonts w:ascii="Book Antiqua" w:hAnsi="Book Antiqua"/>
          <w:sz w:val="24"/>
          <w:szCs w:val="24"/>
          <w:lang w:val="en-US"/>
        </w:rPr>
        <w:t xml:space="preserve">Timed Up </w:t>
      </w:r>
      <w:r w:rsidR="003537C3" w:rsidRPr="003537C3">
        <w:rPr>
          <w:rFonts w:ascii="Book Antiqua" w:hAnsi="Book Antiqua" w:hint="eastAsia"/>
          <w:sz w:val="24"/>
          <w:szCs w:val="24"/>
          <w:lang w:val="en-US" w:eastAsia="zh-CN"/>
        </w:rPr>
        <w:t>and</w:t>
      </w:r>
      <w:r w:rsidR="003537C3" w:rsidRPr="003537C3">
        <w:rPr>
          <w:rFonts w:ascii="Book Antiqua" w:hAnsi="Book Antiqua"/>
          <w:sz w:val="24"/>
          <w:szCs w:val="24"/>
          <w:lang w:val="en-US"/>
        </w:rPr>
        <w:t xml:space="preserve"> Go</w:t>
      </w:r>
      <w:r w:rsidR="003537C3" w:rsidRPr="003537C3">
        <w:rPr>
          <w:rFonts w:ascii="Book Antiqua" w:hAnsi="Book Antiqua" w:hint="eastAsia"/>
          <w:i/>
          <w:sz w:val="24"/>
          <w:szCs w:val="24"/>
          <w:lang w:val="en-US" w:eastAsia="zh-CN"/>
        </w:rPr>
        <w:t>.</w:t>
      </w:r>
    </w:p>
    <w:p w14:paraId="22247B07" w14:textId="22628567" w:rsidR="00ED46CD" w:rsidRPr="00954357" w:rsidRDefault="00ED46CD" w:rsidP="000C3A17">
      <w:pPr>
        <w:spacing w:after="0" w:line="360" w:lineRule="auto"/>
        <w:jc w:val="both"/>
        <w:rPr>
          <w:rFonts w:ascii="Book Antiqua" w:hAnsi="Book Antiqua"/>
          <w:b/>
          <w:sz w:val="24"/>
          <w:szCs w:val="24"/>
          <w:lang w:val="en-US"/>
        </w:rPr>
      </w:pPr>
    </w:p>
    <w:sectPr w:rsidR="00ED46CD" w:rsidRPr="00954357" w:rsidSect="00145E78">
      <w:footerReference w:type="default" r:id="rId14"/>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31FFC" w14:textId="77777777" w:rsidR="00412305" w:rsidRDefault="00412305" w:rsidP="00F308DB">
      <w:pPr>
        <w:spacing w:after="0" w:line="240" w:lineRule="auto"/>
      </w:pPr>
      <w:r>
        <w:separator/>
      </w:r>
    </w:p>
  </w:endnote>
  <w:endnote w:type="continuationSeparator" w:id="0">
    <w:p w14:paraId="6F1C7665" w14:textId="77777777" w:rsidR="00412305" w:rsidRDefault="00412305" w:rsidP="00F308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AdvTimes">
    <w:altName w:val="MingLiU"/>
    <w:panose1 w:val="020B0604020202020204"/>
    <w:charset w:val="88"/>
    <w:family w:val="auto"/>
    <w:notTrueType/>
    <w:pitch w:val="default"/>
    <w:sig w:usb0="00000001" w:usb1="08080000" w:usb2="00000010" w:usb3="00000000" w:csb0="00100000" w:csb1="00000000"/>
  </w:font>
  <w:font w:name="Segoe UI">
    <w:altName w:val="Calibri"/>
    <w:panose1 w:val="020B0604020202020204"/>
    <w:charset w:val="00"/>
    <w:family w:val="swiss"/>
    <w:pitch w:val="variable"/>
    <w:sig w:usb0="E10022FF" w:usb1="C000E47F" w:usb2="00000029" w:usb3="00000000" w:csb0="000001D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2900724"/>
      <w:docPartObj>
        <w:docPartGallery w:val="Page Numbers (Bottom of Page)"/>
        <w:docPartUnique/>
      </w:docPartObj>
    </w:sdtPr>
    <w:sdtContent>
      <w:p w14:paraId="2FB88ED3" w14:textId="77777777" w:rsidR="00E9326C" w:rsidRDefault="00E9326C">
        <w:pPr>
          <w:pStyle w:val="Footer"/>
          <w:jc w:val="center"/>
        </w:pPr>
        <w:r>
          <w:fldChar w:fldCharType="begin"/>
        </w:r>
        <w:r>
          <w:instrText>PAGE   \* MERGEFORMAT</w:instrText>
        </w:r>
        <w:r>
          <w:fldChar w:fldCharType="separate"/>
        </w:r>
        <w:r>
          <w:rPr>
            <w:noProof/>
          </w:rPr>
          <w:t>5</w:t>
        </w:r>
        <w:r>
          <w:fldChar w:fldCharType="end"/>
        </w:r>
      </w:p>
    </w:sdtContent>
  </w:sdt>
  <w:p w14:paraId="564BFFA8" w14:textId="77777777" w:rsidR="00E9326C" w:rsidRDefault="00E93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268BD" w14:textId="77777777" w:rsidR="00412305" w:rsidRDefault="00412305" w:rsidP="00F308DB">
      <w:pPr>
        <w:spacing w:after="0" w:line="240" w:lineRule="auto"/>
      </w:pPr>
      <w:r>
        <w:separator/>
      </w:r>
    </w:p>
  </w:footnote>
  <w:footnote w:type="continuationSeparator" w:id="0">
    <w:p w14:paraId="0FBC788D" w14:textId="77777777" w:rsidR="00412305" w:rsidRDefault="00412305" w:rsidP="00F308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D45CC"/>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CD21F30"/>
    <w:multiLevelType w:val="multilevel"/>
    <w:tmpl w:val="0406001F"/>
    <w:lvl w:ilvl="0">
      <w:start w:val="1"/>
      <w:numFmt w:val="decimal"/>
      <w:lvlText w:val="%1."/>
      <w:lvlJc w:val="left"/>
      <w:pPr>
        <w:ind w:left="1664" w:hanging="360"/>
      </w:pPr>
    </w:lvl>
    <w:lvl w:ilvl="1">
      <w:start w:val="1"/>
      <w:numFmt w:val="decimal"/>
      <w:lvlText w:val="%1.%2."/>
      <w:lvlJc w:val="left"/>
      <w:pPr>
        <w:ind w:left="2096" w:hanging="432"/>
      </w:pPr>
    </w:lvl>
    <w:lvl w:ilvl="2">
      <w:start w:val="1"/>
      <w:numFmt w:val="decimal"/>
      <w:lvlText w:val="%1.%2.%3."/>
      <w:lvlJc w:val="left"/>
      <w:pPr>
        <w:ind w:left="2528" w:hanging="504"/>
      </w:pPr>
    </w:lvl>
    <w:lvl w:ilvl="3">
      <w:start w:val="1"/>
      <w:numFmt w:val="decimal"/>
      <w:lvlText w:val="%1.%2.%3.%4."/>
      <w:lvlJc w:val="left"/>
      <w:pPr>
        <w:ind w:left="3032" w:hanging="648"/>
      </w:pPr>
    </w:lvl>
    <w:lvl w:ilvl="4">
      <w:start w:val="1"/>
      <w:numFmt w:val="decimal"/>
      <w:lvlText w:val="%1.%2.%3.%4.%5."/>
      <w:lvlJc w:val="left"/>
      <w:pPr>
        <w:ind w:left="3536" w:hanging="792"/>
      </w:pPr>
    </w:lvl>
    <w:lvl w:ilvl="5">
      <w:start w:val="1"/>
      <w:numFmt w:val="decimal"/>
      <w:lvlText w:val="%1.%2.%3.%4.%5.%6."/>
      <w:lvlJc w:val="left"/>
      <w:pPr>
        <w:ind w:left="4040" w:hanging="936"/>
      </w:pPr>
    </w:lvl>
    <w:lvl w:ilvl="6">
      <w:start w:val="1"/>
      <w:numFmt w:val="decimal"/>
      <w:lvlText w:val="%1.%2.%3.%4.%5.%6.%7."/>
      <w:lvlJc w:val="left"/>
      <w:pPr>
        <w:ind w:left="4544" w:hanging="1080"/>
      </w:pPr>
    </w:lvl>
    <w:lvl w:ilvl="7">
      <w:start w:val="1"/>
      <w:numFmt w:val="decimal"/>
      <w:lvlText w:val="%1.%2.%3.%4.%5.%6.%7.%8."/>
      <w:lvlJc w:val="left"/>
      <w:pPr>
        <w:ind w:left="5048" w:hanging="1224"/>
      </w:pPr>
    </w:lvl>
    <w:lvl w:ilvl="8">
      <w:start w:val="1"/>
      <w:numFmt w:val="decimal"/>
      <w:lvlText w:val="%1.%2.%3.%4.%5.%6.%7.%8.%9."/>
      <w:lvlJc w:val="left"/>
      <w:pPr>
        <w:ind w:left="5624" w:hanging="1440"/>
      </w:pPr>
    </w:lvl>
  </w:abstractNum>
  <w:abstractNum w:abstractNumId="2" w15:restartNumberingAfterBreak="0">
    <w:nsid w:val="3ECD7744"/>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E792F3D"/>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World journal of orthoped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pzre95dxt9dje5vwcvxpsopz9rdsrz9stf&quot;&gt;My EndNote Library&lt;record-ids&gt;&lt;item&gt;6&lt;/item&gt;&lt;item&gt;7&lt;/item&gt;&lt;item&gt;51&lt;/item&gt;&lt;item&gt;61&lt;/item&gt;&lt;item&gt;65&lt;/item&gt;&lt;item&gt;67&lt;/item&gt;&lt;item&gt;69&lt;/item&gt;&lt;item&gt;79&lt;/item&gt;&lt;item&gt;89&lt;/item&gt;&lt;item&gt;91&lt;/item&gt;&lt;item&gt;92&lt;/item&gt;&lt;item&gt;98&lt;/item&gt;&lt;item&gt;121&lt;/item&gt;&lt;item&gt;127&lt;/item&gt;&lt;item&gt;128&lt;/item&gt;&lt;item&gt;132&lt;/item&gt;&lt;item&gt;138&lt;/item&gt;&lt;item&gt;141&lt;/item&gt;&lt;item&gt;146&lt;/item&gt;&lt;item&gt;181&lt;/item&gt;&lt;item&gt;219&lt;/item&gt;&lt;item&gt;236&lt;/item&gt;&lt;item&gt;283&lt;/item&gt;&lt;item&gt;285&lt;/item&gt;&lt;/record-ids&gt;&lt;/item&gt;&lt;/Libraries&gt;"/>
  </w:docVars>
  <w:rsids>
    <w:rsidRoot w:val="009F7966"/>
    <w:rsid w:val="00005805"/>
    <w:rsid w:val="00015FF1"/>
    <w:rsid w:val="000259E7"/>
    <w:rsid w:val="00026C07"/>
    <w:rsid w:val="00027C4D"/>
    <w:rsid w:val="00032D8F"/>
    <w:rsid w:val="00035A5C"/>
    <w:rsid w:val="00040D05"/>
    <w:rsid w:val="000416C3"/>
    <w:rsid w:val="00044E55"/>
    <w:rsid w:val="000453D0"/>
    <w:rsid w:val="0005239F"/>
    <w:rsid w:val="00060FBF"/>
    <w:rsid w:val="0006121E"/>
    <w:rsid w:val="0006372A"/>
    <w:rsid w:val="00073154"/>
    <w:rsid w:val="00085E8A"/>
    <w:rsid w:val="00092C38"/>
    <w:rsid w:val="00094862"/>
    <w:rsid w:val="000951EA"/>
    <w:rsid w:val="000A1A91"/>
    <w:rsid w:val="000C333A"/>
    <w:rsid w:val="000C3A17"/>
    <w:rsid w:val="000C64EA"/>
    <w:rsid w:val="000D7EB1"/>
    <w:rsid w:val="000E1730"/>
    <w:rsid w:val="000F225B"/>
    <w:rsid w:val="001003F5"/>
    <w:rsid w:val="0010434C"/>
    <w:rsid w:val="00107E13"/>
    <w:rsid w:val="00127DEE"/>
    <w:rsid w:val="0013023E"/>
    <w:rsid w:val="00136D30"/>
    <w:rsid w:val="00136E13"/>
    <w:rsid w:val="00136E6E"/>
    <w:rsid w:val="00143C36"/>
    <w:rsid w:val="00145E78"/>
    <w:rsid w:val="00151239"/>
    <w:rsid w:val="00152E6B"/>
    <w:rsid w:val="00164381"/>
    <w:rsid w:val="00175A6A"/>
    <w:rsid w:val="001A169F"/>
    <w:rsid w:val="001C4C1E"/>
    <w:rsid w:val="001C7E07"/>
    <w:rsid w:val="001D1338"/>
    <w:rsid w:val="001D5709"/>
    <w:rsid w:val="0020117C"/>
    <w:rsid w:val="0020457A"/>
    <w:rsid w:val="00212A7E"/>
    <w:rsid w:val="00227619"/>
    <w:rsid w:val="00232E39"/>
    <w:rsid w:val="00235044"/>
    <w:rsid w:val="00235865"/>
    <w:rsid w:val="002412FA"/>
    <w:rsid w:val="00250D09"/>
    <w:rsid w:val="0025442B"/>
    <w:rsid w:val="0026693B"/>
    <w:rsid w:val="00276C54"/>
    <w:rsid w:val="0028035A"/>
    <w:rsid w:val="00286A9C"/>
    <w:rsid w:val="002A763F"/>
    <w:rsid w:val="002C24C1"/>
    <w:rsid w:val="002C4CB7"/>
    <w:rsid w:val="002D352B"/>
    <w:rsid w:val="002E4ABA"/>
    <w:rsid w:val="002E5D7F"/>
    <w:rsid w:val="0030456E"/>
    <w:rsid w:val="00316E6C"/>
    <w:rsid w:val="00321B83"/>
    <w:rsid w:val="00332F1C"/>
    <w:rsid w:val="00343881"/>
    <w:rsid w:val="00344371"/>
    <w:rsid w:val="00344990"/>
    <w:rsid w:val="0035025E"/>
    <w:rsid w:val="003507F0"/>
    <w:rsid w:val="003537C3"/>
    <w:rsid w:val="00356EE8"/>
    <w:rsid w:val="003605CB"/>
    <w:rsid w:val="00364976"/>
    <w:rsid w:val="00364DF4"/>
    <w:rsid w:val="00376BD3"/>
    <w:rsid w:val="00385370"/>
    <w:rsid w:val="003869D7"/>
    <w:rsid w:val="00394F84"/>
    <w:rsid w:val="003A356D"/>
    <w:rsid w:val="003B4270"/>
    <w:rsid w:val="003B7089"/>
    <w:rsid w:val="003C123A"/>
    <w:rsid w:val="003D492F"/>
    <w:rsid w:val="003D5FD5"/>
    <w:rsid w:val="003E0D5C"/>
    <w:rsid w:val="003F1263"/>
    <w:rsid w:val="00407375"/>
    <w:rsid w:val="00407F82"/>
    <w:rsid w:val="00412305"/>
    <w:rsid w:val="0041664B"/>
    <w:rsid w:val="0043663E"/>
    <w:rsid w:val="00456812"/>
    <w:rsid w:val="0046111F"/>
    <w:rsid w:val="00464789"/>
    <w:rsid w:val="00465093"/>
    <w:rsid w:val="004725B1"/>
    <w:rsid w:val="0048646F"/>
    <w:rsid w:val="0049330A"/>
    <w:rsid w:val="004B27EC"/>
    <w:rsid w:val="004B5731"/>
    <w:rsid w:val="004C1B90"/>
    <w:rsid w:val="004D0084"/>
    <w:rsid w:val="004D1FE2"/>
    <w:rsid w:val="004D3900"/>
    <w:rsid w:val="004D6F92"/>
    <w:rsid w:val="004F31CB"/>
    <w:rsid w:val="004F52AC"/>
    <w:rsid w:val="004F7F3E"/>
    <w:rsid w:val="00515620"/>
    <w:rsid w:val="00522E7D"/>
    <w:rsid w:val="00526FFA"/>
    <w:rsid w:val="00527CD1"/>
    <w:rsid w:val="00531A03"/>
    <w:rsid w:val="00534B58"/>
    <w:rsid w:val="00536032"/>
    <w:rsid w:val="00542E6C"/>
    <w:rsid w:val="00544D3F"/>
    <w:rsid w:val="005504D3"/>
    <w:rsid w:val="00550BB2"/>
    <w:rsid w:val="0055772A"/>
    <w:rsid w:val="00562E12"/>
    <w:rsid w:val="00567FC7"/>
    <w:rsid w:val="00575F84"/>
    <w:rsid w:val="00593D71"/>
    <w:rsid w:val="005A0056"/>
    <w:rsid w:val="005A73B6"/>
    <w:rsid w:val="005B320D"/>
    <w:rsid w:val="005B3B34"/>
    <w:rsid w:val="005C07CF"/>
    <w:rsid w:val="005C0D14"/>
    <w:rsid w:val="005C4D2B"/>
    <w:rsid w:val="005D5864"/>
    <w:rsid w:val="005D719E"/>
    <w:rsid w:val="005F1EAA"/>
    <w:rsid w:val="005F305C"/>
    <w:rsid w:val="005F79F3"/>
    <w:rsid w:val="00602FDF"/>
    <w:rsid w:val="006116DB"/>
    <w:rsid w:val="00612355"/>
    <w:rsid w:val="00620841"/>
    <w:rsid w:val="006237B1"/>
    <w:rsid w:val="00627AEE"/>
    <w:rsid w:val="006542D2"/>
    <w:rsid w:val="00673422"/>
    <w:rsid w:val="0067618A"/>
    <w:rsid w:val="00687539"/>
    <w:rsid w:val="006A0B0D"/>
    <w:rsid w:val="006A4D7B"/>
    <w:rsid w:val="006A6E75"/>
    <w:rsid w:val="006B2467"/>
    <w:rsid w:val="006B53A0"/>
    <w:rsid w:val="006C4655"/>
    <w:rsid w:val="006D69DA"/>
    <w:rsid w:val="006E0C6B"/>
    <w:rsid w:val="006F2A2A"/>
    <w:rsid w:val="00703F4A"/>
    <w:rsid w:val="00704E8B"/>
    <w:rsid w:val="0073549A"/>
    <w:rsid w:val="00743C92"/>
    <w:rsid w:val="00752EDA"/>
    <w:rsid w:val="0076648D"/>
    <w:rsid w:val="00771B39"/>
    <w:rsid w:val="00783D57"/>
    <w:rsid w:val="00793BD7"/>
    <w:rsid w:val="00795A0A"/>
    <w:rsid w:val="007A7B25"/>
    <w:rsid w:val="007B327B"/>
    <w:rsid w:val="007B7FE9"/>
    <w:rsid w:val="007C049D"/>
    <w:rsid w:val="007D07A9"/>
    <w:rsid w:val="007D2B04"/>
    <w:rsid w:val="007F5BC1"/>
    <w:rsid w:val="00813632"/>
    <w:rsid w:val="0081506F"/>
    <w:rsid w:val="0083227B"/>
    <w:rsid w:val="00833502"/>
    <w:rsid w:val="00833B49"/>
    <w:rsid w:val="00834D7E"/>
    <w:rsid w:val="00835A05"/>
    <w:rsid w:val="00841C25"/>
    <w:rsid w:val="0084525A"/>
    <w:rsid w:val="008549EB"/>
    <w:rsid w:val="00865DEE"/>
    <w:rsid w:val="00870A01"/>
    <w:rsid w:val="008716F1"/>
    <w:rsid w:val="00874F91"/>
    <w:rsid w:val="0088093E"/>
    <w:rsid w:val="00883731"/>
    <w:rsid w:val="008838EE"/>
    <w:rsid w:val="008913A8"/>
    <w:rsid w:val="00897FC4"/>
    <w:rsid w:val="008A0AF2"/>
    <w:rsid w:val="008B605C"/>
    <w:rsid w:val="008D412F"/>
    <w:rsid w:val="008E532B"/>
    <w:rsid w:val="008F38EB"/>
    <w:rsid w:val="009036EB"/>
    <w:rsid w:val="00904CAF"/>
    <w:rsid w:val="009057AE"/>
    <w:rsid w:val="00913A56"/>
    <w:rsid w:val="00921977"/>
    <w:rsid w:val="00937F71"/>
    <w:rsid w:val="00941E00"/>
    <w:rsid w:val="00950F44"/>
    <w:rsid w:val="00952A97"/>
    <w:rsid w:val="00952ACA"/>
    <w:rsid w:val="00954357"/>
    <w:rsid w:val="00956109"/>
    <w:rsid w:val="009568E2"/>
    <w:rsid w:val="009601A4"/>
    <w:rsid w:val="00980E90"/>
    <w:rsid w:val="00981635"/>
    <w:rsid w:val="00986215"/>
    <w:rsid w:val="00990920"/>
    <w:rsid w:val="00994E94"/>
    <w:rsid w:val="009A1C5F"/>
    <w:rsid w:val="009A628B"/>
    <w:rsid w:val="009B6C2A"/>
    <w:rsid w:val="009D7F20"/>
    <w:rsid w:val="009E2663"/>
    <w:rsid w:val="009E63AB"/>
    <w:rsid w:val="009F1FBD"/>
    <w:rsid w:val="009F7966"/>
    <w:rsid w:val="009F7DE9"/>
    <w:rsid w:val="00A04757"/>
    <w:rsid w:val="00A05FB9"/>
    <w:rsid w:val="00A06DD0"/>
    <w:rsid w:val="00A10CF5"/>
    <w:rsid w:val="00A21B70"/>
    <w:rsid w:val="00A30DF5"/>
    <w:rsid w:val="00A3287B"/>
    <w:rsid w:val="00A351FB"/>
    <w:rsid w:val="00A4185C"/>
    <w:rsid w:val="00A43AFA"/>
    <w:rsid w:val="00A45820"/>
    <w:rsid w:val="00A571E8"/>
    <w:rsid w:val="00A65301"/>
    <w:rsid w:val="00A76702"/>
    <w:rsid w:val="00A80DEF"/>
    <w:rsid w:val="00A8292E"/>
    <w:rsid w:val="00AA7457"/>
    <w:rsid w:val="00AB271B"/>
    <w:rsid w:val="00AB58DE"/>
    <w:rsid w:val="00AC3B3D"/>
    <w:rsid w:val="00AD28BD"/>
    <w:rsid w:val="00AE0228"/>
    <w:rsid w:val="00AE371C"/>
    <w:rsid w:val="00AE43B8"/>
    <w:rsid w:val="00AF44AB"/>
    <w:rsid w:val="00B00C5B"/>
    <w:rsid w:val="00B02E91"/>
    <w:rsid w:val="00B05276"/>
    <w:rsid w:val="00B062C6"/>
    <w:rsid w:val="00B1194F"/>
    <w:rsid w:val="00B2269C"/>
    <w:rsid w:val="00B27300"/>
    <w:rsid w:val="00B31130"/>
    <w:rsid w:val="00B33129"/>
    <w:rsid w:val="00B4508E"/>
    <w:rsid w:val="00B459CE"/>
    <w:rsid w:val="00B51D81"/>
    <w:rsid w:val="00B54A87"/>
    <w:rsid w:val="00B74D8D"/>
    <w:rsid w:val="00B77495"/>
    <w:rsid w:val="00B776F5"/>
    <w:rsid w:val="00B83BB9"/>
    <w:rsid w:val="00B90BF9"/>
    <w:rsid w:val="00B97ACD"/>
    <w:rsid w:val="00BC0780"/>
    <w:rsid w:val="00BE79FD"/>
    <w:rsid w:val="00BF0CB7"/>
    <w:rsid w:val="00BF23E1"/>
    <w:rsid w:val="00C125F0"/>
    <w:rsid w:val="00C20975"/>
    <w:rsid w:val="00C20C75"/>
    <w:rsid w:val="00C232C7"/>
    <w:rsid w:val="00C26EE2"/>
    <w:rsid w:val="00C3555B"/>
    <w:rsid w:val="00C43045"/>
    <w:rsid w:val="00C50AD2"/>
    <w:rsid w:val="00C56FEB"/>
    <w:rsid w:val="00C72894"/>
    <w:rsid w:val="00C73346"/>
    <w:rsid w:val="00C75D74"/>
    <w:rsid w:val="00C8172F"/>
    <w:rsid w:val="00C819C4"/>
    <w:rsid w:val="00C82B16"/>
    <w:rsid w:val="00C95684"/>
    <w:rsid w:val="00CB33BA"/>
    <w:rsid w:val="00CC417F"/>
    <w:rsid w:val="00CD6C02"/>
    <w:rsid w:val="00D1786A"/>
    <w:rsid w:val="00D17C3C"/>
    <w:rsid w:val="00D516D7"/>
    <w:rsid w:val="00D52B61"/>
    <w:rsid w:val="00D55CF2"/>
    <w:rsid w:val="00D6038E"/>
    <w:rsid w:val="00D61B73"/>
    <w:rsid w:val="00D8297A"/>
    <w:rsid w:val="00D924CA"/>
    <w:rsid w:val="00DB1FF6"/>
    <w:rsid w:val="00DB2643"/>
    <w:rsid w:val="00DB3839"/>
    <w:rsid w:val="00DB72A6"/>
    <w:rsid w:val="00DC491E"/>
    <w:rsid w:val="00DD1E61"/>
    <w:rsid w:val="00DD2930"/>
    <w:rsid w:val="00DD3687"/>
    <w:rsid w:val="00DD372C"/>
    <w:rsid w:val="00DD75B0"/>
    <w:rsid w:val="00DE2842"/>
    <w:rsid w:val="00DF006D"/>
    <w:rsid w:val="00E007EF"/>
    <w:rsid w:val="00E01F48"/>
    <w:rsid w:val="00E34743"/>
    <w:rsid w:val="00E50A2B"/>
    <w:rsid w:val="00E50C1C"/>
    <w:rsid w:val="00E60FF2"/>
    <w:rsid w:val="00E624F9"/>
    <w:rsid w:val="00E671B3"/>
    <w:rsid w:val="00E67396"/>
    <w:rsid w:val="00E7087E"/>
    <w:rsid w:val="00E73442"/>
    <w:rsid w:val="00E77FE2"/>
    <w:rsid w:val="00E824B0"/>
    <w:rsid w:val="00E85AB0"/>
    <w:rsid w:val="00E92A51"/>
    <w:rsid w:val="00E93054"/>
    <w:rsid w:val="00E9326C"/>
    <w:rsid w:val="00EA74E8"/>
    <w:rsid w:val="00EB4251"/>
    <w:rsid w:val="00EC5B41"/>
    <w:rsid w:val="00EC7F8A"/>
    <w:rsid w:val="00ED0BC1"/>
    <w:rsid w:val="00ED46CD"/>
    <w:rsid w:val="00EE3279"/>
    <w:rsid w:val="00EE4055"/>
    <w:rsid w:val="00EF3D07"/>
    <w:rsid w:val="00EF6B13"/>
    <w:rsid w:val="00F00603"/>
    <w:rsid w:val="00F02EE1"/>
    <w:rsid w:val="00F052A4"/>
    <w:rsid w:val="00F255A7"/>
    <w:rsid w:val="00F27FEF"/>
    <w:rsid w:val="00F308DB"/>
    <w:rsid w:val="00F3667D"/>
    <w:rsid w:val="00F374E0"/>
    <w:rsid w:val="00F535C4"/>
    <w:rsid w:val="00F56304"/>
    <w:rsid w:val="00F56E03"/>
    <w:rsid w:val="00F64653"/>
    <w:rsid w:val="00F73D33"/>
    <w:rsid w:val="00F851D3"/>
    <w:rsid w:val="00F85B74"/>
    <w:rsid w:val="00F97B6C"/>
    <w:rsid w:val="00FB265E"/>
    <w:rsid w:val="00FC2824"/>
    <w:rsid w:val="00FC768A"/>
    <w:rsid w:val="00FE4CC6"/>
    <w:rsid w:val="00FE50CF"/>
    <w:rsid w:val="00FF003F"/>
    <w:rsid w:val="00FF33C0"/>
    <w:rsid w:val="00FF3BA5"/>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0B532"/>
  <w15:docId w15:val="{D903471B-527E-FC40-BC94-4D69FC78F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302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023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3023E"/>
    <w:rPr>
      <w:color w:val="0563C1" w:themeColor="hyperlink"/>
      <w:u w:val="single"/>
    </w:rPr>
  </w:style>
  <w:style w:type="paragraph" w:styleId="Header">
    <w:name w:val="header"/>
    <w:basedOn w:val="Normal"/>
    <w:link w:val="HeaderChar"/>
    <w:uiPriority w:val="99"/>
    <w:unhideWhenUsed/>
    <w:rsid w:val="00F308DB"/>
    <w:pPr>
      <w:tabs>
        <w:tab w:val="center" w:pos="4819"/>
        <w:tab w:val="right" w:pos="9638"/>
      </w:tabs>
      <w:spacing w:after="0" w:line="240" w:lineRule="auto"/>
    </w:pPr>
  </w:style>
  <w:style w:type="character" w:customStyle="1" w:styleId="HeaderChar">
    <w:name w:val="Header Char"/>
    <w:basedOn w:val="DefaultParagraphFont"/>
    <w:link w:val="Header"/>
    <w:uiPriority w:val="99"/>
    <w:rsid w:val="00F308DB"/>
  </w:style>
  <w:style w:type="paragraph" w:styleId="Footer">
    <w:name w:val="footer"/>
    <w:basedOn w:val="Normal"/>
    <w:link w:val="FooterChar"/>
    <w:uiPriority w:val="99"/>
    <w:unhideWhenUsed/>
    <w:rsid w:val="00F308DB"/>
    <w:pPr>
      <w:tabs>
        <w:tab w:val="center" w:pos="4819"/>
        <w:tab w:val="right" w:pos="9638"/>
      </w:tabs>
      <w:spacing w:after="0" w:line="240" w:lineRule="auto"/>
    </w:pPr>
  </w:style>
  <w:style w:type="character" w:customStyle="1" w:styleId="FooterChar">
    <w:name w:val="Footer Char"/>
    <w:basedOn w:val="DefaultParagraphFont"/>
    <w:link w:val="Footer"/>
    <w:uiPriority w:val="99"/>
    <w:rsid w:val="00F308DB"/>
  </w:style>
  <w:style w:type="paragraph" w:customStyle="1" w:styleId="EndNoteBibliographyTitle">
    <w:name w:val="EndNote Bibliography Title"/>
    <w:basedOn w:val="Normal"/>
    <w:link w:val="EndNoteBibliographyTitleTegn"/>
    <w:rsid w:val="00AC3B3D"/>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AC3B3D"/>
    <w:rPr>
      <w:rFonts w:ascii="Calibri" w:hAnsi="Calibri" w:cs="Calibri"/>
      <w:noProof/>
      <w:lang w:val="en-US"/>
    </w:rPr>
  </w:style>
  <w:style w:type="paragraph" w:customStyle="1" w:styleId="EndNoteBibliography">
    <w:name w:val="EndNote Bibliography"/>
    <w:basedOn w:val="Normal"/>
    <w:link w:val="EndNoteBibliographyTegn"/>
    <w:rsid w:val="00AC3B3D"/>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AC3B3D"/>
    <w:rPr>
      <w:rFonts w:ascii="Calibri" w:hAnsi="Calibri" w:cs="Calibri"/>
      <w:noProof/>
      <w:lang w:val="en-US"/>
    </w:rPr>
  </w:style>
  <w:style w:type="paragraph" w:styleId="Caption">
    <w:name w:val="caption"/>
    <w:basedOn w:val="Normal"/>
    <w:next w:val="Normal"/>
    <w:uiPriority w:val="35"/>
    <w:unhideWhenUsed/>
    <w:qFormat/>
    <w:rsid w:val="00175A6A"/>
    <w:pPr>
      <w:spacing w:after="200" w:line="240" w:lineRule="auto"/>
    </w:pPr>
    <w:rPr>
      <w:i/>
      <w:iCs/>
      <w:color w:val="44546A" w:themeColor="text2"/>
      <w:sz w:val="18"/>
      <w:szCs w:val="18"/>
    </w:rPr>
  </w:style>
  <w:style w:type="paragraph" w:styleId="ListParagraph">
    <w:name w:val="List Paragraph"/>
    <w:basedOn w:val="Normal"/>
    <w:uiPriority w:val="34"/>
    <w:qFormat/>
    <w:rsid w:val="00DB2643"/>
    <w:pPr>
      <w:ind w:left="720"/>
      <w:contextualSpacing/>
    </w:pPr>
  </w:style>
  <w:style w:type="table" w:styleId="TableGrid">
    <w:name w:val="Table Grid"/>
    <w:basedOn w:val="TableNormal"/>
    <w:uiPriority w:val="39"/>
    <w:rsid w:val="00891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lstomtale1">
    <w:name w:val="Uløst omtale1"/>
    <w:basedOn w:val="DefaultParagraphFont"/>
    <w:uiPriority w:val="99"/>
    <w:semiHidden/>
    <w:unhideWhenUsed/>
    <w:rsid w:val="00B05276"/>
    <w:rPr>
      <w:color w:val="605E5C"/>
      <w:shd w:val="clear" w:color="auto" w:fill="E1DFDD"/>
    </w:rPr>
  </w:style>
  <w:style w:type="paragraph" w:styleId="CommentText">
    <w:name w:val="annotation text"/>
    <w:basedOn w:val="Normal"/>
    <w:link w:val="CommentTextChar"/>
    <w:uiPriority w:val="99"/>
    <w:semiHidden/>
    <w:unhideWhenUsed/>
    <w:rsid w:val="00A45820"/>
    <w:pPr>
      <w:spacing w:after="200" w:line="276" w:lineRule="auto"/>
    </w:pPr>
    <w:rPr>
      <w:lang w:val="en-US" w:eastAsia="zh-CN"/>
    </w:rPr>
  </w:style>
  <w:style w:type="character" w:customStyle="1" w:styleId="CommentTextChar">
    <w:name w:val="Comment Text Char"/>
    <w:basedOn w:val="DefaultParagraphFont"/>
    <w:link w:val="CommentText"/>
    <w:uiPriority w:val="99"/>
    <w:semiHidden/>
    <w:rsid w:val="00A45820"/>
    <w:rPr>
      <w:lang w:val="en-US" w:eastAsia="zh-CN"/>
    </w:rPr>
  </w:style>
  <w:style w:type="character" w:styleId="CommentReference">
    <w:name w:val="annotation reference"/>
    <w:basedOn w:val="DefaultParagraphFont"/>
    <w:uiPriority w:val="99"/>
    <w:semiHidden/>
    <w:unhideWhenUsed/>
    <w:rsid w:val="00A45820"/>
    <w:rPr>
      <w:sz w:val="21"/>
      <w:szCs w:val="21"/>
    </w:rPr>
  </w:style>
  <w:style w:type="paragraph" w:styleId="BalloonText">
    <w:name w:val="Balloon Text"/>
    <w:basedOn w:val="Normal"/>
    <w:link w:val="BalloonTextChar"/>
    <w:uiPriority w:val="99"/>
    <w:semiHidden/>
    <w:unhideWhenUsed/>
    <w:rsid w:val="00A458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45820"/>
    <w:rPr>
      <w:sz w:val="18"/>
      <w:szCs w:val="18"/>
    </w:rPr>
  </w:style>
  <w:style w:type="paragraph" w:styleId="CommentSubject">
    <w:name w:val="annotation subject"/>
    <w:basedOn w:val="CommentText"/>
    <w:next w:val="CommentText"/>
    <w:link w:val="CommentSubjectChar"/>
    <w:uiPriority w:val="99"/>
    <w:semiHidden/>
    <w:unhideWhenUsed/>
    <w:rsid w:val="00A45820"/>
    <w:pPr>
      <w:spacing w:after="160" w:line="259" w:lineRule="auto"/>
    </w:pPr>
    <w:rPr>
      <w:b/>
      <w:bCs/>
      <w:lang w:val="da-DK" w:eastAsia="en-US"/>
    </w:rPr>
  </w:style>
  <w:style w:type="character" w:customStyle="1" w:styleId="CommentSubjectChar">
    <w:name w:val="Comment Subject Char"/>
    <w:basedOn w:val="CommentTextChar"/>
    <w:link w:val="CommentSubject"/>
    <w:uiPriority w:val="99"/>
    <w:semiHidden/>
    <w:rsid w:val="00A45820"/>
    <w:rPr>
      <w:b/>
      <w:bCs/>
      <w:lang w:val="en-US" w:eastAsia="zh-CN"/>
    </w:rPr>
  </w:style>
  <w:style w:type="character" w:styleId="FollowedHyperlink">
    <w:name w:val="FollowedHyperlink"/>
    <w:basedOn w:val="DefaultParagraphFont"/>
    <w:uiPriority w:val="99"/>
    <w:semiHidden/>
    <w:unhideWhenUsed/>
    <w:rsid w:val="007354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22010">
      <w:bodyDiv w:val="1"/>
      <w:marLeft w:val="0"/>
      <w:marRight w:val="0"/>
      <w:marTop w:val="0"/>
      <w:marBottom w:val="0"/>
      <w:divBdr>
        <w:top w:val="none" w:sz="0" w:space="0" w:color="auto"/>
        <w:left w:val="none" w:sz="0" w:space="0" w:color="auto"/>
        <w:bottom w:val="none" w:sz="0" w:space="0" w:color="auto"/>
        <w:right w:val="none" w:sz="0" w:space="0" w:color="auto"/>
      </w:divBdr>
    </w:div>
    <w:div w:id="317614241">
      <w:bodyDiv w:val="1"/>
      <w:marLeft w:val="0"/>
      <w:marRight w:val="0"/>
      <w:marTop w:val="0"/>
      <w:marBottom w:val="0"/>
      <w:divBdr>
        <w:top w:val="none" w:sz="0" w:space="0" w:color="auto"/>
        <w:left w:val="none" w:sz="0" w:space="0" w:color="auto"/>
        <w:bottom w:val="none" w:sz="0" w:space="0" w:color="auto"/>
        <w:right w:val="none" w:sz="0" w:space="0" w:color="auto"/>
      </w:divBdr>
    </w:div>
    <w:div w:id="675159381">
      <w:bodyDiv w:val="1"/>
      <w:marLeft w:val="0"/>
      <w:marRight w:val="0"/>
      <w:marTop w:val="0"/>
      <w:marBottom w:val="0"/>
      <w:divBdr>
        <w:top w:val="none" w:sz="0" w:space="0" w:color="auto"/>
        <w:left w:val="none" w:sz="0" w:space="0" w:color="auto"/>
        <w:bottom w:val="none" w:sz="0" w:space="0" w:color="auto"/>
        <w:right w:val="none" w:sz="0" w:space="0" w:color="auto"/>
      </w:divBdr>
    </w:div>
    <w:div w:id="898054113">
      <w:bodyDiv w:val="1"/>
      <w:marLeft w:val="0"/>
      <w:marRight w:val="0"/>
      <w:marTop w:val="0"/>
      <w:marBottom w:val="0"/>
      <w:divBdr>
        <w:top w:val="none" w:sz="0" w:space="0" w:color="auto"/>
        <w:left w:val="none" w:sz="0" w:space="0" w:color="auto"/>
        <w:bottom w:val="none" w:sz="0" w:space="0" w:color="auto"/>
        <w:right w:val="none" w:sz="0" w:space="0" w:color="auto"/>
      </w:divBdr>
    </w:div>
    <w:div w:id="932275139">
      <w:bodyDiv w:val="1"/>
      <w:marLeft w:val="0"/>
      <w:marRight w:val="0"/>
      <w:marTop w:val="0"/>
      <w:marBottom w:val="0"/>
      <w:divBdr>
        <w:top w:val="none" w:sz="0" w:space="0" w:color="auto"/>
        <w:left w:val="none" w:sz="0" w:space="0" w:color="auto"/>
        <w:bottom w:val="none" w:sz="0" w:space="0" w:color="auto"/>
        <w:right w:val="none" w:sz="0" w:space="0" w:color="auto"/>
      </w:divBdr>
    </w:div>
    <w:div w:id="1023747041">
      <w:bodyDiv w:val="1"/>
      <w:marLeft w:val="0"/>
      <w:marRight w:val="0"/>
      <w:marTop w:val="0"/>
      <w:marBottom w:val="0"/>
      <w:divBdr>
        <w:top w:val="none" w:sz="0" w:space="0" w:color="auto"/>
        <w:left w:val="none" w:sz="0" w:space="0" w:color="auto"/>
        <w:bottom w:val="none" w:sz="0" w:space="0" w:color="auto"/>
        <w:right w:val="none" w:sz="0" w:space="0" w:color="auto"/>
      </w:divBdr>
    </w:div>
    <w:div w:id="1130897838">
      <w:bodyDiv w:val="1"/>
      <w:marLeft w:val="0"/>
      <w:marRight w:val="0"/>
      <w:marTop w:val="0"/>
      <w:marBottom w:val="0"/>
      <w:divBdr>
        <w:top w:val="none" w:sz="0" w:space="0" w:color="auto"/>
        <w:left w:val="none" w:sz="0" w:space="0" w:color="auto"/>
        <w:bottom w:val="none" w:sz="0" w:space="0" w:color="auto"/>
        <w:right w:val="none" w:sz="0" w:space="0" w:color="auto"/>
      </w:divBdr>
    </w:div>
    <w:div w:id="1402169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caspersaebye@clin.au.dk" TargetMode="Externa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4B45A-6451-3242-BF00-C10DE24E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10444</Words>
  <Characters>59532</Characters>
  <Application>Microsoft Office Word</Application>
  <DocSecurity>0</DocSecurity>
  <Lines>496</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Sæbye</dc:creator>
  <cp:keywords/>
  <dc:description/>
  <cp:lastModifiedBy>Li Ma</cp:lastModifiedBy>
  <cp:revision>3</cp:revision>
  <cp:lastPrinted>2018-12-01T12:54:00Z</cp:lastPrinted>
  <dcterms:created xsi:type="dcterms:W3CDTF">2018-12-13T03:11:00Z</dcterms:created>
  <dcterms:modified xsi:type="dcterms:W3CDTF">2018-12-13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ies>
</file>